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33C8" w:rsidRDefault="00A133C8" w:rsidP="00D078BF">
      <w:pPr>
        <w:autoSpaceDE w:val="0"/>
        <w:autoSpaceDN w:val="0"/>
        <w:adjustRightInd w:val="0"/>
        <w:spacing w:after="0" w:line="240" w:lineRule="auto"/>
        <w:jc w:val="center"/>
        <w:rPr>
          <w:rFonts w:ascii="URWPalladioL-Roma" w:hAnsi="URWPalladioL-Roma" w:cs="URWPalladioL-Roma"/>
          <w:noProof/>
          <w:sz w:val="24"/>
          <w:szCs w:val="24"/>
          <w:lang w:eastAsia="de-DE"/>
        </w:rPr>
      </w:pPr>
    </w:p>
    <w:p w:rsidR="00BA331E" w:rsidRDefault="00BA331E" w:rsidP="00BA331E">
      <w:pPr>
        <w:jc w:val="center"/>
      </w:pPr>
    </w:p>
    <w:p w:rsidR="00BA331E" w:rsidRDefault="00BA331E" w:rsidP="00BA331E">
      <w:pPr>
        <w:jc w:val="center"/>
      </w:pPr>
      <w:r>
        <w:rPr>
          <w:noProof/>
          <w:lang w:eastAsia="de-DE"/>
        </w:rPr>
        <w:drawing>
          <wp:inline distT="0" distB="0" distL="0" distR="0" wp14:anchorId="6F151540" wp14:editId="16DD263F">
            <wp:extent cx="2687320" cy="668020"/>
            <wp:effectExtent l="0" t="0" r="0" b="0"/>
            <wp:docPr id="1" name="Grafik 1" descr="C:\Users\GGR\Downloads\htw_logo_tex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GR\Downloads\htw_logo_text.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7320" cy="668020"/>
                    </a:xfrm>
                    <a:prstGeom prst="rect">
                      <a:avLst/>
                    </a:prstGeom>
                    <a:noFill/>
                    <a:ln>
                      <a:noFill/>
                    </a:ln>
                  </pic:spPr>
                </pic:pic>
              </a:graphicData>
            </a:graphic>
          </wp:inline>
        </w:drawing>
      </w:r>
    </w:p>
    <w:p w:rsidR="00BA331E" w:rsidRDefault="00BA331E" w:rsidP="00BA331E">
      <w:pPr>
        <w:jc w:val="center"/>
      </w:pPr>
      <w:r w:rsidRPr="006D4A55">
        <w:t xml:space="preserve">Internationaler Studiengang Medieninformatik </w:t>
      </w:r>
      <w:r>
        <w:t>(IMI) –</w:t>
      </w:r>
      <w:r w:rsidRPr="006D4A55">
        <w:t xml:space="preserve"> Master</w:t>
      </w:r>
      <w:r>
        <w:t xml:space="preserve"> </w:t>
      </w:r>
    </w:p>
    <w:p w:rsidR="00BA331E" w:rsidRDefault="00BA331E" w:rsidP="00BA331E">
      <w:pPr>
        <w:jc w:val="center"/>
      </w:pPr>
    </w:p>
    <w:p w:rsidR="00BA331E" w:rsidRDefault="00BA331E" w:rsidP="00BA331E">
      <w:pPr>
        <w:jc w:val="center"/>
      </w:pPr>
    </w:p>
    <w:p w:rsidR="00BA331E" w:rsidRDefault="00BA331E" w:rsidP="00BA331E">
      <w:pPr>
        <w:jc w:val="center"/>
      </w:pPr>
    </w:p>
    <w:p w:rsidR="00BA331E" w:rsidRDefault="00BA331E" w:rsidP="00BA331E">
      <w:pPr>
        <w:jc w:val="center"/>
      </w:pPr>
    </w:p>
    <w:p w:rsidR="00BA331E" w:rsidRPr="00393344" w:rsidRDefault="003F634F" w:rsidP="00BA331E">
      <w:pPr>
        <w:jc w:val="center"/>
        <w:rPr>
          <w:b/>
          <w:sz w:val="28"/>
        </w:rPr>
      </w:pPr>
      <w:r>
        <w:rPr>
          <w:b/>
          <w:sz w:val="28"/>
        </w:rPr>
        <w:t>Masterarbeit</w:t>
      </w:r>
    </w:p>
    <w:p w:rsidR="00BA331E" w:rsidRPr="00AF3CE3" w:rsidRDefault="003F634F" w:rsidP="00490B8A">
      <w:pPr>
        <w:spacing w:line="240" w:lineRule="auto"/>
        <w:jc w:val="center"/>
        <w:rPr>
          <w:sz w:val="48"/>
        </w:rPr>
      </w:pPr>
      <w:r>
        <w:rPr>
          <w:sz w:val="48"/>
        </w:rPr>
        <w:t>Computergestützte Identifizierung von Pflanzen anhand ihrer Blattmerkmale</w:t>
      </w:r>
      <w:r w:rsidR="00BA331E" w:rsidRPr="00AF3CE3">
        <w:rPr>
          <w:sz w:val="48"/>
        </w:rPr>
        <w:t xml:space="preserve"> </w:t>
      </w:r>
    </w:p>
    <w:p w:rsidR="00BA331E" w:rsidRDefault="00BA331E" w:rsidP="00BA331E">
      <w:pPr>
        <w:jc w:val="center"/>
      </w:pPr>
    </w:p>
    <w:p w:rsidR="00BA331E" w:rsidRDefault="00BA331E" w:rsidP="00BA331E">
      <w:pPr>
        <w:jc w:val="center"/>
      </w:pPr>
    </w:p>
    <w:p w:rsidR="00490B8A" w:rsidRDefault="00490B8A" w:rsidP="00BA331E">
      <w:pPr>
        <w:jc w:val="center"/>
      </w:pPr>
    </w:p>
    <w:p w:rsidR="00BA331E" w:rsidRDefault="00BA331E" w:rsidP="00A76EF5"/>
    <w:p w:rsidR="003D4E6A" w:rsidRDefault="001E38AD" w:rsidP="0026085D">
      <w:pPr>
        <w:spacing w:line="480" w:lineRule="auto"/>
        <w:jc w:val="center"/>
      </w:pPr>
      <w:r>
        <w:t>Wintersemester 2016/2017</w:t>
      </w:r>
    </w:p>
    <w:p w:rsidR="00BA331E" w:rsidRDefault="00BA331E" w:rsidP="00BA331E">
      <w:pPr>
        <w:spacing w:after="0"/>
        <w:jc w:val="center"/>
      </w:pPr>
      <w:r>
        <w:t>Student: Christoph Franke</w:t>
      </w:r>
    </w:p>
    <w:p w:rsidR="003D4E6A" w:rsidRDefault="00BA331E" w:rsidP="0026085D">
      <w:pPr>
        <w:spacing w:line="480" w:lineRule="auto"/>
        <w:jc w:val="center"/>
      </w:pPr>
      <w:r>
        <w:t>549642</w:t>
      </w:r>
    </w:p>
    <w:p w:rsidR="00BA331E" w:rsidRDefault="003F634F" w:rsidP="003D4E6A">
      <w:pPr>
        <w:spacing w:after="0"/>
        <w:jc w:val="center"/>
      </w:pPr>
      <w:r>
        <w:t>Betreuer</w:t>
      </w:r>
      <w:r w:rsidR="00BA331E">
        <w:t xml:space="preserve">: </w:t>
      </w:r>
      <w:r w:rsidR="00BA331E" w:rsidRPr="006D4A55">
        <w:t xml:space="preserve">Prof. Dr. </w:t>
      </w:r>
      <w:r>
        <w:t>Klaus Jung</w:t>
      </w:r>
    </w:p>
    <w:p w:rsidR="00300EED" w:rsidRDefault="003D4E6A" w:rsidP="00BA331E">
      <w:pPr>
        <w:jc w:val="center"/>
      </w:pPr>
      <w:r>
        <w:t xml:space="preserve">   </w:t>
      </w:r>
      <w:r w:rsidR="00300EED">
        <w:t>Nico Hezel</w:t>
      </w:r>
    </w:p>
    <w:p w:rsidR="00A76EF5" w:rsidRDefault="00A76EF5" w:rsidP="00BA331E">
      <w:pPr>
        <w:jc w:val="center"/>
      </w:pPr>
    </w:p>
    <w:p w:rsidR="00737185" w:rsidRDefault="00737185" w:rsidP="00BA331E"/>
    <w:p w:rsidR="00A133C8" w:rsidRDefault="00A133C8">
      <w:pPr>
        <w:jc w:val="left"/>
      </w:pPr>
    </w:p>
    <w:p w:rsidR="00A133C8" w:rsidRDefault="00A133C8">
      <w:pPr>
        <w:jc w:val="left"/>
      </w:pPr>
    </w:p>
    <w:p w:rsidR="00A133C8" w:rsidRDefault="00A133C8">
      <w:pPr>
        <w:jc w:val="left"/>
      </w:pPr>
    </w:p>
    <w:p w:rsidR="00A133C8" w:rsidRDefault="00A133C8">
      <w:pPr>
        <w:jc w:val="left"/>
      </w:pPr>
    </w:p>
    <w:p w:rsidR="00814890" w:rsidRDefault="00814890">
      <w:pPr>
        <w:jc w:val="left"/>
      </w:pPr>
    </w:p>
    <w:p w:rsidR="00683E9D" w:rsidRDefault="00683E9D">
      <w:pPr>
        <w:jc w:val="left"/>
      </w:pPr>
      <w:r>
        <w:br w:type="page"/>
      </w:r>
    </w:p>
    <w:p w:rsidR="00EA484D" w:rsidRPr="00EA484D" w:rsidRDefault="00B71309" w:rsidP="00EA484D">
      <w:pPr>
        <w:pBdr>
          <w:bottom w:val="single" w:sz="4" w:space="1" w:color="auto"/>
        </w:pBdr>
        <w:spacing w:line="240" w:lineRule="auto"/>
        <w:jc w:val="center"/>
        <w:rPr>
          <w:rFonts w:asciiTheme="majorHAnsi" w:hAnsiTheme="majorHAnsi"/>
          <w:b/>
          <w:sz w:val="44"/>
          <w:u w:val="single"/>
        </w:rPr>
      </w:pPr>
      <w:r w:rsidRPr="00865BAA">
        <w:rPr>
          <w:rFonts w:asciiTheme="majorHAnsi" w:hAnsiTheme="majorHAnsi"/>
          <w:b/>
          <w:sz w:val="40"/>
        </w:rPr>
        <w:lastRenderedPageBreak/>
        <w:t>Inhaltsverzeichnis</w:t>
      </w:r>
    </w:p>
    <w:p w:rsidR="004F60C1" w:rsidRDefault="00CE6380">
      <w:pPr>
        <w:pStyle w:val="Verzeichnis1"/>
        <w:rPr>
          <w:rFonts w:asciiTheme="minorHAnsi" w:eastAsiaTheme="minorEastAsia" w:hAnsiTheme="minorHAnsi"/>
          <w:b w:val="0"/>
          <w:bCs w:val="0"/>
          <w:caps w:val="0"/>
          <w:noProof/>
          <w:sz w:val="22"/>
          <w:szCs w:val="22"/>
          <w:lang w:eastAsia="de-DE"/>
        </w:rPr>
      </w:pPr>
      <w:r w:rsidRPr="00CE6380">
        <w:rPr>
          <w:rFonts w:asciiTheme="minorHAnsi" w:hAnsiTheme="minorHAnsi"/>
        </w:rPr>
        <w:fldChar w:fldCharType="begin"/>
      </w:r>
      <w:r w:rsidRPr="000F0F95">
        <w:rPr>
          <w:rFonts w:asciiTheme="minorHAnsi" w:hAnsiTheme="minorHAnsi"/>
        </w:rPr>
        <w:instrText xml:space="preserve"> TOC \o "1-4" \h \z \u </w:instrText>
      </w:r>
      <w:r w:rsidRPr="00CE6380">
        <w:rPr>
          <w:rFonts w:asciiTheme="minorHAnsi" w:hAnsiTheme="minorHAnsi"/>
        </w:rPr>
        <w:fldChar w:fldCharType="separate"/>
      </w:r>
      <w:hyperlink w:anchor="_Toc476239135" w:history="1">
        <w:r w:rsidR="004F60C1" w:rsidRPr="007E4187">
          <w:rPr>
            <w:rStyle w:val="Hyperlink"/>
            <w:rFonts w:ascii="Tahoma" w:hAnsi="Tahoma" w:cs="Tahoma"/>
            <w:noProof/>
          </w:rPr>
          <w:t>1.</w:t>
        </w:r>
        <w:r w:rsidR="004F60C1">
          <w:rPr>
            <w:rFonts w:asciiTheme="minorHAnsi" w:eastAsiaTheme="minorEastAsia" w:hAnsiTheme="minorHAnsi"/>
            <w:b w:val="0"/>
            <w:bCs w:val="0"/>
            <w:caps w:val="0"/>
            <w:noProof/>
            <w:sz w:val="22"/>
            <w:szCs w:val="22"/>
            <w:lang w:eastAsia="de-DE"/>
          </w:rPr>
          <w:tab/>
        </w:r>
        <w:r w:rsidR="004F60C1" w:rsidRPr="007E4187">
          <w:rPr>
            <w:rStyle w:val="Hyperlink"/>
            <w:noProof/>
          </w:rPr>
          <w:t>Einleitung</w:t>
        </w:r>
        <w:r w:rsidR="004F60C1">
          <w:rPr>
            <w:noProof/>
            <w:webHidden/>
          </w:rPr>
          <w:tab/>
        </w:r>
        <w:r w:rsidR="004F60C1">
          <w:rPr>
            <w:noProof/>
            <w:webHidden/>
          </w:rPr>
          <w:fldChar w:fldCharType="begin"/>
        </w:r>
        <w:r w:rsidR="004F60C1">
          <w:rPr>
            <w:noProof/>
            <w:webHidden/>
          </w:rPr>
          <w:instrText xml:space="preserve"> PAGEREF _Toc476239135 \h </w:instrText>
        </w:r>
        <w:r w:rsidR="004F60C1">
          <w:rPr>
            <w:noProof/>
            <w:webHidden/>
          </w:rPr>
        </w:r>
        <w:r w:rsidR="004F60C1">
          <w:rPr>
            <w:noProof/>
            <w:webHidden/>
          </w:rPr>
          <w:fldChar w:fldCharType="separate"/>
        </w:r>
        <w:r w:rsidR="004F60C1">
          <w:rPr>
            <w:noProof/>
            <w:webHidden/>
          </w:rPr>
          <w:t>1</w:t>
        </w:r>
        <w:r w:rsidR="004F60C1">
          <w:rPr>
            <w:noProof/>
            <w:webHidden/>
          </w:rPr>
          <w:fldChar w:fldCharType="end"/>
        </w:r>
      </w:hyperlink>
    </w:p>
    <w:p w:rsidR="004F60C1" w:rsidRDefault="003A2034">
      <w:pPr>
        <w:pStyle w:val="Verzeichnis1"/>
        <w:rPr>
          <w:rFonts w:asciiTheme="minorHAnsi" w:eastAsiaTheme="minorEastAsia" w:hAnsiTheme="minorHAnsi"/>
          <w:b w:val="0"/>
          <w:bCs w:val="0"/>
          <w:caps w:val="0"/>
          <w:noProof/>
          <w:sz w:val="22"/>
          <w:szCs w:val="22"/>
          <w:lang w:eastAsia="de-DE"/>
        </w:rPr>
      </w:pPr>
      <w:hyperlink w:anchor="_Toc476239136" w:history="1">
        <w:r w:rsidR="004F60C1" w:rsidRPr="007E4187">
          <w:rPr>
            <w:rStyle w:val="Hyperlink"/>
            <w:rFonts w:ascii="Tahoma" w:hAnsi="Tahoma" w:cs="Tahoma"/>
            <w:noProof/>
          </w:rPr>
          <w:t>2.</w:t>
        </w:r>
        <w:r w:rsidR="004F60C1">
          <w:rPr>
            <w:rFonts w:asciiTheme="minorHAnsi" w:eastAsiaTheme="minorEastAsia" w:hAnsiTheme="minorHAnsi"/>
            <w:b w:val="0"/>
            <w:bCs w:val="0"/>
            <w:caps w:val="0"/>
            <w:noProof/>
            <w:sz w:val="22"/>
            <w:szCs w:val="22"/>
            <w:lang w:eastAsia="de-DE"/>
          </w:rPr>
          <w:tab/>
        </w:r>
        <w:r w:rsidR="004F60C1" w:rsidRPr="007E4187">
          <w:rPr>
            <w:rStyle w:val="Hyperlink"/>
            <w:noProof/>
          </w:rPr>
          <w:t>Grundlagen</w:t>
        </w:r>
        <w:r w:rsidR="004F60C1">
          <w:rPr>
            <w:noProof/>
            <w:webHidden/>
          </w:rPr>
          <w:tab/>
        </w:r>
        <w:r w:rsidR="004F60C1">
          <w:rPr>
            <w:noProof/>
            <w:webHidden/>
          </w:rPr>
          <w:fldChar w:fldCharType="begin"/>
        </w:r>
        <w:r w:rsidR="004F60C1">
          <w:rPr>
            <w:noProof/>
            <w:webHidden/>
          </w:rPr>
          <w:instrText xml:space="preserve"> PAGEREF _Toc476239136 \h </w:instrText>
        </w:r>
        <w:r w:rsidR="004F60C1">
          <w:rPr>
            <w:noProof/>
            <w:webHidden/>
          </w:rPr>
        </w:r>
        <w:r w:rsidR="004F60C1">
          <w:rPr>
            <w:noProof/>
            <w:webHidden/>
          </w:rPr>
          <w:fldChar w:fldCharType="separate"/>
        </w:r>
        <w:r w:rsidR="004F60C1">
          <w:rPr>
            <w:noProof/>
            <w:webHidden/>
          </w:rPr>
          <w:t>1</w:t>
        </w:r>
        <w:r w:rsidR="004F60C1">
          <w:rPr>
            <w:noProof/>
            <w:webHidden/>
          </w:rPr>
          <w:fldChar w:fldCharType="end"/>
        </w:r>
      </w:hyperlink>
    </w:p>
    <w:p w:rsidR="004F60C1" w:rsidRDefault="003A2034">
      <w:pPr>
        <w:pStyle w:val="Verzeichnis2"/>
        <w:rPr>
          <w:rFonts w:eastAsiaTheme="minorEastAsia"/>
          <w:b w:val="0"/>
          <w:bCs w:val="0"/>
          <w:noProof/>
          <w:sz w:val="22"/>
          <w:szCs w:val="22"/>
          <w:lang w:eastAsia="de-DE"/>
        </w:rPr>
      </w:pPr>
      <w:hyperlink w:anchor="_Toc476239137" w:history="1">
        <w:r w:rsidR="004F60C1" w:rsidRPr="007E4187">
          <w:rPr>
            <w:rStyle w:val="Hyperlink"/>
            <w:noProof/>
          </w:rPr>
          <w:t>2.1.</w:t>
        </w:r>
        <w:r w:rsidR="004F60C1">
          <w:rPr>
            <w:rFonts w:eastAsiaTheme="minorEastAsia"/>
            <w:b w:val="0"/>
            <w:bCs w:val="0"/>
            <w:noProof/>
            <w:sz w:val="22"/>
            <w:szCs w:val="22"/>
            <w:lang w:eastAsia="de-DE"/>
          </w:rPr>
          <w:tab/>
        </w:r>
        <w:r w:rsidR="004F60C1" w:rsidRPr="007E4187">
          <w:rPr>
            <w:rStyle w:val="Hyperlink"/>
            <w:noProof/>
          </w:rPr>
          <w:t>Morphologie von Pflanzen</w:t>
        </w:r>
        <w:r w:rsidR="004F60C1">
          <w:rPr>
            <w:noProof/>
            <w:webHidden/>
          </w:rPr>
          <w:tab/>
        </w:r>
        <w:r w:rsidR="004F60C1">
          <w:rPr>
            <w:noProof/>
            <w:webHidden/>
          </w:rPr>
          <w:fldChar w:fldCharType="begin"/>
        </w:r>
        <w:r w:rsidR="004F60C1">
          <w:rPr>
            <w:noProof/>
            <w:webHidden/>
          </w:rPr>
          <w:instrText xml:space="preserve"> PAGEREF _Toc476239137 \h </w:instrText>
        </w:r>
        <w:r w:rsidR="004F60C1">
          <w:rPr>
            <w:noProof/>
            <w:webHidden/>
          </w:rPr>
        </w:r>
        <w:r w:rsidR="004F60C1">
          <w:rPr>
            <w:noProof/>
            <w:webHidden/>
          </w:rPr>
          <w:fldChar w:fldCharType="separate"/>
        </w:r>
        <w:r w:rsidR="004F60C1">
          <w:rPr>
            <w:noProof/>
            <w:webHidden/>
          </w:rPr>
          <w:t>1</w:t>
        </w:r>
        <w:r w:rsidR="004F60C1">
          <w:rPr>
            <w:noProof/>
            <w:webHidden/>
          </w:rPr>
          <w:fldChar w:fldCharType="end"/>
        </w:r>
      </w:hyperlink>
    </w:p>
    <w:p w:rsidR="004F60C1" w:rsidRDefault="003A2034">
      <w:pPr>
        <w:pStyle w:val="Verzeichnis3"/>
        <w:rPr>
          <w:rFonts w:eastAsiaTheme="minorEastAsia"/>
          <w:b w:val="0"/>
          <w:sz w:val="22"/>
          <w:szCs w:val="22"/>
          <w:lang w:eastAsia="de-DE"/>
        </w:rPr>
      </w:pPr>
      <w:hyperlink w:anchor="_Toc476239138" w:history="1">
        <w:r w:rsidR="004F60C1" w:rsidRPr="007E4187">
          <w:rPr>
            <w:rStyle w:val="Hyperlink"/>
          </w:rPr>
          <w:t>2.1.1.</w:t>
        </w:r>
        <w:r w:rsidR="004F60C1">
          <w:rPr>
            <w:rFonts w:eastAsiaTheme="minorEastAsia"/>
            <w:b w:val="0"/>
            <w:sz w:val="22"/>
            <w:szCs w:val="22"/>
            <w:lang w:eastAsia="de-DE"/>
          </w:rPr>
          <w:tab/>
        </w:r>
        <w:r w:rsidR="004F60C1" w:rsidRPr="007E4187">
          <w:rPr>
            <w:rStyle w:val="Hyperlink"/>
          </w:rPr>
          <w:t>Bestimmungsmerkmale höherer Pflanzen</w:t>
        </w:r>
        <w:r w:rsidR="004F60C1">
          <w:rPr>
            <w:webHidden/>
          </w:rPr>
          <w:tab/>
        </w:r>
        <w:r w:rsidR="004F60C1">
          <w:rPr>
            <w:webHidden/>
          </w:rPr>
          <w:fldChar w:fldCharType="begin"/>
        </w:r>
        <w:r w:rsidR="004F60C1">
          <w:rPr>
            <w:webHidden/>
          </w:rPr>
          <w:instrText xml:space="preserve"> PAGEREF _Toc476239138 \h </w:instrText>
        </w:r>
        <w:r w:rsidR="004F60C1">
          <w:rPr>
            <w:webHidden/>
          </w:rPr>
        </w:r>
        <w:r w:rsidR="004F60C1">
          <w:rPr>
            <w:webHidden/>
          </w:rPr>
          <w:fldChar w:fldCharType="separate"/>
        </w:r>
        <w:r w:rsidR="004F60C1">
          <w:rPr>
            <w:webHidden/>
          </w:rPr>
          <w:t>1</w:t>
        </w:r>
        <w:r w:rsidR="004F60C1">
          <w:rPr>
            <w:webHidden/>
          </w:rPr>
          <w:fldChar w:fldCharType="end"/>
        </w:r>
      </w:hyperlink>
    </w:p>
    <w:p w:rsidR="004F60C1" w:rsidRDefault="003A2034">
      <w:pPr>
        <w:pStyle w:val="Verzeichnis3"/>
        <w:rPr>
          <w:rFonts w:eastAsiaTheme="minorEastAsia"/>
          <w:b w:val="0"/>
          <w:sz w:val="22"/>
          <w:szCs w:val="22"/>
          <w:lang w:eastAsia="de-DE"/>
        </w:rPr>
      </w:pPr>
      <w:hyperlink w:anchor="_Toc476239139" w:history="1">
        <w:r w:rsidR="004F60C1" w:rsidRPr="007E4187">
          <w:rPr>
            <w:rStyle w:val="Hyperlink"/>
          </w:rPr>
          <w:t>2.1.2.</w:t>
        </w:r>
        <w:r w:rsidR="004F60C1">
          <w:rPr>
            <w:rFonts w:eastAsiaTheme="minorEastAsia"/>
            <w:b w:val="0"/>
            <w:sz w:val="22"/>
            <w:szCs w:val="22"/>
            <w:lang w:eastAsia="de-DE"/>
          </w:rPr>
          <w:tab/>
        </w:r>
        <w:r w:rsidR="004F60C1" w:rsidRPr="007E4187">
          <w:rPr>
            <w:rStyle w:val="Hyperlink"/>
          </w:rPr>
          <w:t>Morphologie des Blattes</w:t>
        </w:r>
        <w:r w:rsidR="004F60C1">
          <w:rPr>
            <w:webHidden/>
          </w:rPr>
          <w:tab/>
        </w:r>
        <w:r w:rsidR="004F60C1">
          <w:rPr>
            <w:webHidden/>
          </w:rPr>
          <w:fldChar w:fldCharType="begin"/>
        </w:r>
        <w:r w:rsidR="004F60C1">
          <w:rPr>
            <w:webHidden/>
          </w:rPr>
          <w:instrText xml:space="preserve"> PAGEREF _Toc476239139 \h </w:instrText>
        </w:r>
        <w:r w:rsidR="004F60C1">
          <w:rPr>
            <w:webHidden/>
          </w:rPr>
        </w:r>
        <w:r w:rsidR="004F60C1">
          <w:rPr>
            <w:webHidden/>
          </w:rPr>
          <w:fldChar w:fldCharType="separate"/>
        </w:r>
        <w:r w:rsidR="004F60C1">
          <w:rPr>
            <w:webHidden/>
          </w:rPr>
          <w:t>2</w:t>
        </w:r>
        <w:r w:rsidR="004F60C1">
          <w:rPr>
            <w:webHidden/>
          </w:rPr>
          <w:fldChar w:fldCharType="end"/>
        </w:r>
      </w:hyperlink>
    </w:p>
    <w:p w:rsidR="004F60C1" w:rsidRDefault="003A2034">
      <w:pPr>
        <w:pStyle w:val="Verzeichnis4"/>
        <w:tabs>
          <w:tab w:val="left" w:pos="1320"/>
          <w:tab w:val="right" w:leader="dot" w:pos="8188"/>
        </w:tabs>
        <w:rPr>
          <w:rFonts w:eastAsiaTheme="minorEastAsia"/>
          <w:noProof/>
          <w:sz w:val="22"/>
          <w:szCs w:val="22"/>
          <w:lang w:eastAsia="de-DE"/>
        </w:rPr>
      </w:pPr>
      <w:hyperlink w:anchor="_Toc476239140" w:history="1">
        <w:r w:rsidR="004F60C1" w:rsidRPr="007E4187">
          <w:rPr>
            <w:rStyle w:val="Hyperlink"/>
            <w:noProof/>
          </w:rPr>
          <w:t>2.1.2.1.</w:t>
        </w:r>
        <w:r w:rsidR="004F60C1">
          <w:rPr>
            <w:rFonts w:eastAsiaTheme="minorEastAsia"/>
            <w:noProof/>
            <w:sz w:val="22"/>
            <w:szCs w:val="22"/>
            <w:lang w:eastAsia="de-DE"/>
          </w:rPr>
          <w:tab/>
        </w:r>
        <w:r w:rsidR="004F60C1" w:rsidRPr="007E4187">
          <w:rPr>
            <w:rStyle w:val="Hyperlink"/>
            <w:noProof/>
          </w:rPr>
          <w:t>Funktion und Aufbau des Blattes</w:t>
        </w:r>
        <w:r w:rsidR="004F60C1">
          <w:rPr>
            <w:noProof/>
            <w:webHidden/>
          </w:rPr>
          <w:tab/>
        </w:r>
        <w:r w:rsidR="004F60C1">
          <w:rPr>
            <w:noProof/>
            <w:webHidden/>
          </w:rPr>
          <w:fldChar w:fldCharType="begin"/>
        </w:r>
        <w:r w:rsidR="004F60C1">
          <w:rPr>
            <w:noProof/>
            <w:webHidden/>
          </w:rPr>
          <w:instrText xml:space="preserve"> PAGEREF _Toc476239140 \h </w:instrText>
        </w:r>
        <w:r w:rsidR="004F60C1">
          <w:rPr>
            <w:noProof/>
            <w:webHidden/>
          </w:rPr>
        </w:r>
        <w:r w:rsidR="004F60C1">
          <w:rPr>
            <w:noProof/>
            <w:webHidden/>
          </w:rPr>
          <w:fldChar w:fldCharType="separate"/>
        </w:r>
        <w:r w:rsidR="004F60C1">
          <w:rPr>
            <w:noProof/>
            <w:webHidden/>
          </w:rPr>
          <w:t>2</w:t>
        </w:r>
        <w:r w:rsidR="004F60C1">
          <w:rPr>
            <w:noProof/>
            <w:webHidden/>
          </w:rPr>
          <w:fldChar w:fldCharType="end"/>
        </w:r>
      </w:hyperlink>
    </w:p>
    <w:p w:rsidR="004F60C1" w:rsidRDefault="003A2034">
      <w:pPr>
        <w:pStyle w:val="Verzeichnis4"/>
        <w:tabs>
          <w:tab w:val="left" w:pos="1320"/>
          <w:tab w:val="right" w:leader="dot" w:pos="8188"/>
        </w:tabs>
        <w:rPr>
          <w:rFonts w:eastAsiaTheme="minorEastAsia"/>
          <w:noProof/>
          <w:sz w:val="22"/>
          <w:szCs w:val="22"/>
          <w:lang w:eastAsia="de-DE"/>
        </w:rPr>
      </w:pPr>
      <w:hyperlink w:anchor="_Toc476239141" w:history="1">
        <w:r w:rsidR="004F60C1" w:rsidRPr="007E4187">
          <w:rPr>
            <w:rStyle w:val="Hyperlink"/>
            <w:noProof/>
          </w:rPr>
          <w:t>2.1.2.2.</w:t>
        </w:r>
        <w:r w:rsidR="004F60C1">
          <w:rPr>
            <w:rFonts w:eastAsiaTheme="minorEastAsia"/>
            <w:noProof/>
            <w:sz w:val="22"/>
            <w:szCs w:val="22"/>
            <w:lang w:eastAsia="de-DE"/>
          </w:rPr>
          <w:tab/>
        </w:r>
        <w:r w:rsidR="004F60C1" w:rsidRPr="007E4187">
          <w:rPr>
            <w:rStyle w:val="Hyperlink"/>
            <w:noProof/>
          </w:rPr>
          <w:t>Blattformen</w:t>
        </w:r>
        <w:r w:rsidR="004F60C1">
          <w:rPr>
            <w:noProof/>
            <w:webHidden/>
          </w:rPr>
          <w:tab/>
        </w:r>
        <w:r w:rsidR="004F60C1">
          <w:rPr>
            <w:noProof/>
            <w:webHidden/>
          </w:rPr>
          <w:fldChar w:fldCharType="begin"/>
        </w:r>
        <w:r w:rsidR="004F60C1">
          <w:rPr>
            <w:noProof/>
            <w:webHidden/>
          </w:rPr>
          <w:instrText xml:space="preserve"> PAGEREF _Toc476239141 \h </w:instrText>
        </w:r>
        <w:r w:rsidR="004F60C1">
          <w:rPr>
            <w:noProof/>
            <w:webHidden/>
          </w:rPr>
        </w:r>
        <w:r w:rsidR="004F60C1">
          <w:rPr>
            <w:noProof/>
            <w:webHidden/>
          </w:rPr>
          <w:fldChar w:fldCharType="separate"/>
        </w:r>
        <w:r w:rsidR="004F60C1">
          <w:rPr>
            <w:noProof/>
            <w:webHidden/>
          </w:rPr>
          <w:t>3</w:t>
        </w:r>
        <w:r w:rsidR="004F60C1">
          <w:rPr>
            <w:noProof/>
            <w:webHidden/>
          </w:rPr>
          <w:fldChar w:fldCharType="end"/>
        </w:r>
      </w:hyperlink>
    </w:p>
    <w:p w:rsidR="004F60C1" w:rsidRDefault="003A2034">
      <w:pPr>
        <w:pStyle w:val="Verzeichnis4"/>
        <w:tabs>
          <w:tab w:val="left" w:pos="1320"/>
          <w:tab w:val="right" w:leader="dot" w:pos="8188"/>
        </w:tabs>
        <w:rPr>
          <w:rFonts w:eastAsiaTheme="minorEastAsia"/>
          <w:noProof/>
          <w:sz w:val="22"/>
          <w:szCs w:val="22"/>
          <w:lang w:eastAsia="de-DE"/>
        </w:rPr>
      </w:pPr>
      <w:hyperlink w:anchor="_Toc476239142" w:history="1">
        <w:r w:rsidR="004F60C1" w:rsidRPr="007E4187">
          <w:rPr>
            <w:rStyle w:val="Hyperlink"/>
            <w:noProof/>
          </w:rPr>
          <w:t>2.1.2.3.</w:t>
        </w:r>
        <w:r w:rsidR="004F60C1">
          <w:rPr>
            <w:rFonts w:eastAsiaTheme="minorEastAsia"/>
            <w:noProof/>
            <w:sz w:val="22"/>
            <w:szCs w:val="22"/>
            <w:lang w:eastAsia="de-DE"/>
          </w:rPr>
          <w:tab/>
        </w:r>
        <w:r w:rsidR="004F60C1" w:rsidRPr="007E4187">
          <w:rPr>
            <w:rStyle w:val="Hyperlink"/>
            <w:noProof/>
          </w:rPr>
          <w:t>Blattnervatur</w:t>
        </w:r>
        <w:r w:rsidR="004F60C1">
          <w:rPr>
            <w:noProof/>
            <w:webHidden/>
          </w:rPr>
          <w:tab/>
        </w:r>
        <w:r w:rsidR="004F60C1">
          <w:rPr>
            <w:noProof/>
            <w:webHidden/>
          </w:rPr>
          <w:fldChar w:fldCharType="begin"/>
        </w:r>
        <w:r w:rsidR="004F60C1">
          <w:rPr>
            <w:noProof/>
            <w:webHidden/>
          </w:rPr>
          <w:instrText xml:space="preserve"> PAGEREF _Toc476239142 \h </w:instrText>
        </w:r>
        <w:r w:rsidR="004F60C1">
          <w:rPr>
            <w:noProof/>
            <w:webHidden/>
          </w:rPr>
        </w:r>
        <w:r w:rsidR="004F60C1">
          <w:rPr>
            <w:noProof/>
            <w:webHidden/>
          </w:rPr>
          <w:fldChar w:fldCharType="separate"/>
        </w:r>
        <w:r w:rsidR="004F60C1">
          <w:rPr>
            <w:noProof/>
            <w:webHidden/>
          </w:rPr>
          <w:t>4</w:t>
        </w:r>
        <w:r w:rsidR="004F60C1">
          <w:rPr>
            <w:noProof/>
            <w:webHidden/>
          </w:rPr>
          <w:fldChar w:fldCharType="end"/>
        </w:r>
      </w:hyperlink>
    </w:p>
    <w:p w:rsidR="004F60C1" w:rsidRDefault="003A2034">
      <w:pPr>
        <w:pStyle w:val="Verzeichnis2"/>
        <w:rPr>
          <w:rFonts w:eastAsiaTheme="minorEastAsia"/>
          <w:b w:val="0"/>
          <w:bCs w:val="0"/>
          <w:noProof/>
          <w:sz w:val="22"/>
          <w:szCs w:val="22"/>
          <w:lang w:eastAsia="de-DE"/>
        </w:rPr>
      </w:pPr>
      <w:hyperlink w:anchor="_Toc476239143" w:history="1">
        <w:r w:rsidR="004F60C1" w:rsidRPr="007E4187">
          <w:rPr>
            <w:rStyle w:val="Hyperlink"/>
            <w:noProof/>
          </w:rPr>
          <w:t>2.2.</w:t>
        </w:r>
        <w:r w:rsidR="004F60C1">
          <w:rPr>
            <w:rFonts w:eastAsiaTheme="minorEastAsia"/>
            <w:b w:val="0"/>
            <w:bCs w:val="0"/>
            <w:noProof/>
            <w:sz w:val="22"/>
            <w:szCs w:val="22"/>
            <w:lang w:eastAsia="de-DE"/>
          </w:rPr>
          <w:tab/>
        </w:r>
        <w:r w:rsidR="004F60C1" w:rsidRPr="007E4187">
          <w:rPr>
            <w:rStyle w:val="Hyperlink"/>
            <w:noProof/>
          </w:rPr>
          <w:t>Digitale Bildverarbeitung</w:t>
        </w:r>
        <w:r w:rsidR="004F60C1">
          <w:rPr>
            <w:noProof/>
            <w:webHidden/>
          </w:rPr>
          <w:tab/>
        </w:r>
        <w:r w:rsidR="004F60C1">
          <w:rPr>
            <w:noProof/>
            <w:webHidden/>
          </w:rPr>
          <w:fldChar w:fldCharType="begin"/>
        </w:r>
        <w:r w:rsidR="004F60C1">
          <w:rPr>
            <w:noProof/>
            <w:webHidden/>
          </w:rPr>
          <w:instrText xml:space="preserve"> PAGEREF _Toc476239143 \h </w:instrText>
        </w:r>
        <w:r w:rsidR="004F60C1">
          <w:rPr>
            <w:noProof/>
            <w:webHidden/>
          </w:rPr>
        </w:r>
        <w:r w:rsidR="004F60C1">
          <w:rPr>
            <w:noProof/>
            <w:webHidden/>
          </w:rPr>
          <w:fldChar w:fldCharType="separate"/>
        </w:r>
        <w:r w:rsidR="004F60C1">
          <w:rPr>
            <w:noProof/>
            <w:webHidden/>
          </w:rPr>
          <w:t>5</w:t>
        </w:r>
        <w:r w:rsidR="004F60C1">
          <w:rPr>
            <w:noProof/>
            <w:webHidden/>
          </w:rPr>
          <w:fldChar w:fldCharType="end"/>
        </w:r>
      </w:hyperlink>
    </w:p>
    <w:p w:rsidR="004F60C1" w:rsidRDefault="003A2034">
      <w:pPr>
        <w:pStyle w:val="Verzeichnis3"/>
        <w:rPr>
          <w:rFonts w:eastAsiaTheme="minorEastAsia"/>
          <w:b w:val="0"/>
          <w:sz w:val="22"/>
          <w:szCs w:val="22"/>
          <w:lang w:eastAsia="de-DE"/>
        </w:rPr>
      </w:pPr>
      <w:hyperlink w:anchor="_Toc476239144" w:history="1">
        <w:r w:rsidR="004F60C1" w:rsidRPr="007E4187">
          <w:rPr>
            <w:rStyle w:val="Hyperlink"/>
          </w:rPr>
          <w:t>2.2.1.</w:t>
        </w:r>
        <w:r w:rsidR="004F60C1">
          <w:rPr>
            <w:rFonts w:eastAsiaTheme="minorEastAsia"/>
            <w:b w:val="0"/>
            <w:sz w:val="22"/>
            <w:szCs w:val="22"/>
            <w:lang w:eastAsia="de-DE"/>
          </w:rPr>
          <w:tab/>
        </w:r>
        <w:r w:rsidR="004F60C1" w:rsidRPr="007E4187">
          <w:rPr>
            <w:rStyle w:val="Hyperlink"/>
          </w:rPr>
          <w:t>Diskrete Bildrepräsentation</w:t>
        </w:r>
        <w:r w:rsidR="004F60C1">
          <w:rPr>
            <w:webHidden/>
          </w:rPr>
          <w:tab/>
        </w:r>
        <w:r w:rsidR="004F60C1">
          <w:rPr>
            <w:webHidden/>
          </w:rPr>
          <w:fldChar w:fldCharType="begin"/>
        </w:r>
        <w:r w:rsidR="004F60C1">
          <w:rPr>
            <w:webHidden/>
          </w:rPr>
          <w:instrText xml:space="preserve"> PAGEREF _Toc476239144 \h </w:instrText>
        </w:r>
        <w:r w:rsidR="004F60C1">
          <w:rPr>
            <w:webHidden/>
          </w:rPr>
        </w:r>
        <w:r w:rsidR="004F60C1">
          <w:rPr>
            <w:webHidden/>
          </w:rPr>
          <w:fldChar w:fldCharType="separate"/>
        </w:r>
        <w:r w:rsidR="004F60C1">
          <w:rPr>
            <w:webHidden/>
          </w:rPr>
          <w:t>5</w:t>
        </w:r>
        <w:r w:rsidR="004F60C1">
          <w:rPr>
            <w:webHidden/>
          </w:rPr>
          <w:fldChar w:fldCharType="end"/>
        </w:r>
      </w:hyperlink>
    </w:p>
    <w:p w:rsidR="004F60C1" w:rsidRDefault="003A2034">
      <w:pPr>
        <w:pStyle w:val="Verzeichnis3"/>
        <w:rPr>
          <w:rFonts w:eastAsiaTheme="minorEastAsia"/>
          <w:b w:val="0"/>
          <w:sz w:val="22"/>
          <w:szCs w:val="22"/>
          <w:lang w:eastAsia="de-DE"/>
        </w:rPr>
      </w:pPr>
      <w:hyperlink w:anchor="_Toc476239145" w:history="1">
        <w:r w:rsidR="004F60C1" w:rsidRPr="007E4187">
          <w:rPr>
            <w:rStyle w:val="Hyperlink"/>
          </w:rPr>
          <w:t>2.2.2.</w:t>
        </w:r>
        <w:r w:rsidR="004F60C1">
          <w:rPr>
            <w:rFonts w:eastAsiaTheme="minorEastAsia"/>
            <w:b w:val="0"/>
            <w:sz w:val="22"/>
            <w:szCs w:val="22"/>
            <w:lang w:eastAsia="de-DE"/>
          </w:rPr>
          <w:tab/>
        </w:r>
        <w:r w:rsidR="004F60C1" w:rsidRPr="007E4187">
          <w:rPr>
            <w:rStyle w:val="Hyperlink"/>
          </w:rPr>
          <w:t>Binarisierung</w:t>
        </w:r>
        <w:r w:rsidR="004F60C1">
          <w:rPr>
            <w:webHidden/>
          </w:rPr>
          <w:tab/>
        </w:r>
        <w:r w:rsidR="004F60C1">
          <w:rPr>
            <w:webHidden/>
          </w:rPr>
          <w:fldChar w:fldCharType="begin"/>
        </w:r>
        <w:r w:rsidR="004F60C1">
          <w:rPr>
            <w:webHidden/>
          </w:rPr>
          <w:instrText xml:space="preserve"> PAGEREF _Toc476239145 \h </w:instrText>
        </w:r>
        <w:r w:rsidR="004F60C1">
          <w:rPr>
            <w:webHidden/>
          </w:rPr>
        </w:r>
        <w:r w:rsidR="004F60C1">
          <w:rPr>
            <w:webHidden/>
          </w:rPr>
          <w:fldChar w:fldCharType="separate"/>
        </w:r>
        <w:r w:rsidR="004F60C1">
          <w:rPr>
            <w:webHidden/>
          </w:rPr>
          <w:t>6</w:t>
        </w:r>
        <w:r w:rsidR="004F60C1">
          <w:rPr>
            <w:webHidden/>
          </w:rPr>
          <w:fldChar w:fldCharType="end"/>
        </w:r>
      </w:hyperlink>
    </w:p>
    <w:p w:rsidR="004F60C1" w:rsidRDefault="003A2034">
      <w:pPr>
        <w:pStyle w:val="Verzeichnis3"/>
        <w:rPr>
          <w:rFonts w:eastAsiaTheme="minorEastAsia"/>
          <w:b w:val="0"/>
          <w:sz w:val="22"/>
          <w:szCs w:val="22"/>
          <w:lang w:eastAsia="de-DE"/>
        </w:rPr>
      </w:pPr>
      <w:hyperlink w:anchor="_Toc476239146" w:history="1">
        <w:r w:rsidR="004F60C1" w:rsidRPr="007E4187">
          <w:rPr>
            <w:rStyle w:val="Hyperlink"/>
          </w:rPr>
          <w:t>2.2.3.</w:t>
        </w:r>
        <w:r w:rsidR="004F60C1">
          <w:rPr>
            <w:rFonts w:eastAsiaTheme="minorEastAsia"/>
            <w:b w:val="0"/>
            <w:sz w:val="22"/>
            <w:szCs w:val="22"/>
            <w:lang w:eastAsia="de-DE"/>
          </w:rPr>
          <w:tab/>
        </w:r>
        <w:r w:rsidR="004F60C1" w:rsidRPr="007E4187">
          <w:rPr>
            <w:rStyle w:val="Hyperlink"/>
          </w:rPr>
          <w:t>Filter</w:t>
        </w:r>
        <w:r w:rsidR="004F60C1">
          <w:rPr>
            <w:webHidden/>
          </w:rPr>
          <w:tab/>
        </w:r>
        <w:r w:rsidR="004F60C1">
          <w:rPr>
            <w:webHidden/>
          </w:rPr>
          <w:fldChar w:fldCharType="begin"/>
        </w:r>
        <w:r w:rsidR="004F60C1">
          <w:rPr>
            <w:webHidden/>
          </w:rPr>
          <w:instrText xml:space="preserve"> PAGEREF _Toc476239146 \h </w:instrText>
        </w:r>
        <w:r w:rsidR="004F60C1">
          <w:rPr>
            <w:webHidden/>
          </w:rPr>
        </w:r>
        <w:r w:rsidR="004F60C1">
          <w:rPr>
            <w:webHidden/>
          </w:rPr>
          <w:fldChar w:fldCharType="separate"/>
        </w:r>
        <w:r w:rsidR="004F60C1">
          <w:rPr>
            <w:webHidden/>
          </w:rPr>
          <w:t>8</w:t>
        </w:r>
        <w:r w:rsidR="004F60C1">
          <w:rPr>
            <w:webHidden/>
          </w:rPr>
          <w:fldChar w:fldCharType="end"/>
        </w:r>
      </w:hyperlink>
    </w:p>
    <w:p w:rsidR="004F60C1" w:rsidRDefault="003A2034">
      <w:pPr>
        <w:pStyle w:val="Verzeichnis4"/>
        <w:tabs>
          <w:tab w:val="left" w:pos="1320"/>
          <w:tab w:val="right" w:leader="dot" w:pos="8188"/>
        </w:tabs>
        <w:rPr>
          <w:rFonts w:eastAsiaTheme="minorEastAsia"/>
          <w:noProof/>
          <w:sz w:val="22"/>
          <w:szCs w:val="22"/>
          <w:lang w:eastAsia="de-DE"/>
        </w:rPr>
      </w:pPr>
      <w:hyperlink w:anchor="_Toc476239147" w:history="1">
        <w:r w:rsidR="004F60C1" w:rsidRPr="007E4187">
          <w:rPr>
            <w:rStyle w:val="Hyperlink"/>
            <w:noProof/>
          </w:rPr>
          <w:t>2.2.3.1.</w:t>
        </w:r>
        <w:r w:rsidR="004F60C1">
          <w:rPr>
            <w:rFonts w:eastAsiaTheme="minorEastAsia"/>
            <w:noProof/>
            <w:sz w:val="22"/>
            <w:szCs w:val="22"/>
            <w:lang w:eastAsia="de-DE"/>
          </w:rPr>
          <w:tab/>
        </w:r>
        <w:r w:rsidR="004F60C1" w:rsidRPr="007E4187">
          <w:rPr>
            <w:rStyle w:val="Hyperlink"/>
            <w:noProof/>
          </w:rPr>
          <w:t>Allgemeine Definition</w:t>
        </w:r>
        <w:r w:rsidR="004F60C1">
          <w:rPr>
            <w:noProof/>
            <w:webHidden/>
          </w:rPr>
          <w:tab/>
        </w:r>
        <w:r w:rsidR="004F60C1">
          <w:rPr>
            <w:noProof/>
            <w:webHidden/>
          </w:rPr>
          <w:fldChar w:fldCharType="begin"/>
        </w:r>
        <w:r w:rsidR="004F60C1">
          <w:rPr>
            <w:noProof/>
            <w:webHidden/>
          </w:rPr>
          <w:instrText xml:space="preserve"> PAGEREF _Toc476239147 \h </w:instrText>
        </w:r>
        <w:r w:rsidR="004F60C1">
          <w:rPr>
            <w:noProof/>
            <w:webHidden/>
          </w:rPr>
        </w:r>
        <w:r w:rsidR="004F60C1">
          <w:rPr>
            <w:noProof/>
            <w:webHidden/>
          </w:rPr>
          <w:fldChar w:fldCharType="separate"/>
        </w:r>
        <w:r w:rsidR="004F60C1">
          <w:rPr>
            <w:noProof/>
            <w:webHidden/>
          </w:rPr>
          <w:t>8</w:t>
        </w:r>
        <w:r w:rsidR="004F60C1">
          <w:rPr>
            <w:noProof/>
            <w:webHidden/>
          </w:rPr>
          <w:fldChar w:fldCharType="end"/>
        </w:r>
      </w:hyperlink>
    </w:p>
    <w:p w:rsidR="004F60C1" w:rsidRDefault="003A2034">
      <w:pPr>
        <w:pStyle w:val="Verzeichnis4"/>
        <w:tabs>
          <w:tab w:val="left" w:pos="1320"/>
          <w:tab w:val="right" w:leader="dot" w:pos="8188"/>
        </w:tabs>
        <w:rPr>
          <w:rFonts w:eastAsiaTheme="minorEastAsia"/>
          <w:noProof/>
          <w:sz w:val="22"/>
          <w:szCs w:val="22"/>
          <w:lang w:eastAsia="de-DE"/>
        </w:rPr>
      </w:pPr>
      <w:hyperlink w:anchor="_Toc476239148" w:history="1">
        <w:r w:rsidR="004F60C1" w:rsidRPr="007E4187">
          <w:rPr>
            <w:rStyle w:val="Hyperlink"/>
            <w:noProof/>
          </w:rPr>
          <w:t>2.2.3.2.</w:t>
        </w:r>
        <w:r w:rsidR="004F60C1">
          <w:rPr>
            <w:rFonts w:eastAsiaTheme="minorEastAsia"/>
            <w:noProof/>
            <w:sz w:val="22"/>
            <w:szCs w:val="22"/>
            <w:lang w:eastAsia="de-DE"/>
          </w:rPr>
          <w:tab/>
        </w:r>
        <w:r w:rsidR="004F60C1" w:rsidRPr="007E4187">
          <w:rPr>
            <w:rStyle w:val="Hyperlink"/>
            <w:noProof/>
          </w:rPr>
          <w:t>Lineare Filter</w:t>
        </w:r>
        <w:r w:rsidR="004F60C1">
          <w:rPr>
            <w:noProof/>
            <w:webHidden/>
          </w:rPr>
          <w:tab/>
        </w:r>
        <w:r w:rsidR="004F60C1">
          <w:rPr>
            <w:noProof/>
            <w:webHidden/>
          </w:rPr>
          <w:fldChar w:fldCharType="begin"/>
        </w:r>
        <w:r w:rsidR="004F60C1">
          <w:rPr>
            <w:noProof/>
            <w:webHidden/>
          </w:rPr>
          <w:instrText xml:space="preserve"> PAGEREF _Toc476239148 \h </w:instrText>
        </w:r>
        <w:r w:rsidR="004F60C1">
          <w:rPr>
            <w:noProof/>
            <w:webHidden/>
          </w:rPr>
        </w:r>
        <w:r w:rsidR="004F60C1">
          <w:rPr>
            <w:noProof/>
            <w:webHidden/>
          </w:rPr>
          <w:fldChar w:fldCharType="separate"/>
        </w:r>
        <w:r w:rsidR="004F60C1">
          <w:rPr>
            <w:noProof/>
            <w:webHidden/>
          </w:rPr>
          <w:t>9</w:t>
        </w:r>
        <w:r w:rsidR="004F60C1">
          <w:rPr>
            <w:noProof/>
            <w:webHidden/>
          </w:rPr>
          <w:fldChar w:fldCharType="end"/>
        </w:r>
      </w:hyperlink>
    </w:p>
    <w:p w:rsidR="004F60C1" w:rsidRDefault="003A2034">
      <w:pPr>
        <w:pStyle w:val="Verzeichnis4"/>
        <w:tabs>
          <w:tab w:val="left" w:pos="1320"/>
          <w:tab w:val="right" w:leader="dot" w:pos="8188"/>
        </w:tabs>
        <w:rPr>
          <w:rFonts w:eastAsiaTheme="minorEastAsia"/>
          <w:noProof/>
          <w:sz w:val="22"/>
          <w:szCs w:val="22"/>
          <w:lang w:eastAsia="de-DE"/>
        </w:rPr>
      </w:pPr>
      <w:hyperlink w:anchor="_Toc476239149" w:history="1">
        <w:r w:rsidR="004F60C1" w:rsidRPr="007E4187">
          <w:rPr>
            <w:rStyle w:val="Hyperlink"/>
            <w:noProof/>
          </w:rPr>
          <w:t>2.2.3.3.</w:t>
        </w:r>
        <w:r w:rsidR="004F60C1">
          <w:rPr>
            <w:rFonts w:eastAsiaTheme="minorEastAsia"/>
            <w:noProof/>
            <w:sz w:val="22"/>
            <w:szCs w:val="22"/>
            <w:lang w:eastAsia="de-DE"/>
          </w:rPr>
          <w:tab/>
        </w:r>
        <w:r w:rsidR="004F60C1" w:rsidRPr="007E4187">
          <w:rPr>
            <w:rStyle w:val="Hyperlink"/>
            <w:noProof/>
          </w:rPr>
          <w:t>Kanten, Konturen, POI</w:t>
        </w:r>
        <w:r w:rsidR="004F60C1">
          <w:rPr>
            <w:noProof/>
            <w:webHidden/>
          </w:rPr>
          <w:tab/>
        </w:r>
        <w:r w:rsidR="004F60C1">
          <w:rPr>
            <w:noProof/>
            <w:webHidden/>
          </w:rPr>
          <w:fldChar w:fldCharType="begin"/>
        </w:r>
        <w:r w:rsidR="004F60C1">
          <w:rPr>
            <w:noProof/>
            <w:webHidden/>
          </w:rPr>
          <w:instrText xml:space="preserve"> PAGEREF _Toc476239149 \h </w:instrText>
        </w:r>
        <w:r w:rsidR="004F60C1">
          <w:rPr>
            <w:noProof/>
            <w:webHidden/>
          </w:rPr>
        </w:r>
        <w:r w:rsidR="004F60C1">
          <w:rPr>
            <w:noProof/>
            <w:webHidden/>
          </w:rPr>
          <w:fldChar w:fldCharType="separate"/>
        </w:r>
        <w:r w:rsidR="004F60C1">
          <w:rPr>
            <w:noProof/>
            <w:webHidden/>
          </w:rPr>
          <w:t>11</w:t>
        </w:r>
        <w:r w:rsidR="004F60C1">
          <w:rPr>
            <w:noProof/>
            <w:webHidden/>
          </w:rPr>
          <w:fldChar w:fldCharType="end"/>
        </w:r>
      </w:hyperlink>
    </w:p>
    <w:p w:rsidR="004F60C1" w:rsidRDefault="003A2034">
      <w:pPr>
        <w:pStyle w:val="Verzeichnis4"/>
        <w:tabs>
          <w:tab w:val="left" w:pos="1320"/>
          <w:tab w:val="right" w:leader="dot" w:pos="8188"/>
        </w:tabs>
        <w:rPr>
          <w:rFonts w:eastAsiaTheme="minorEastAsia"/>
          <w:noProof/>
          <w:sz w:val="22"/>
          <w:szCs w:val="22"/>
          <w:lang w:eastAsia="de-DE"/>
        </w:rPr>
      </w:pPr>
      <w:hyperlink w:anchor="_Toc476239150" w:history="1">
        <w:r w:rsidR="004F60C1" w:rsidRPr="007E4187">
          <w:rPr>
            <w:rStyle w:val="Hyperlink"/>
            <w:noProof/>
          </w:rPr>
          <w:t>2.2.3.4.</w:t>
        </w:r>
        <w:r w:rsidR="004F60C1">
          <w:rPr>
            <w:rFonts w:eastAsiaTheme="minorEastAsia"/>
            <w:noProof/>
            <w:sz w:val="22"/>
            <w:szCs w:val="22"/>
            <w:lang w:eastAsia="de-DE"/>
          </w:rPr>
          <w:tab/>
        </w:r>
        <w:r w:rsidR="004F60C1" w:rsidRPr="007E4187">
          <w:rPr>
            <w:rStyle w:val="Hyperlink"/>
            <w:noProof/>
          </w:rPr>
          <w:t>Morphologische Filter</w:t>
        </w:r>
        <w:r w:rsidR="004F60C1">
          <w:rPr>
            <w:noProof/>
            <w:webHidden/>
          </w:rPr>
          <w:tab/>
        </w:r>
        <w:r w:rsidR="004F60C1">
          <w:rPr>
            <w:noProof/>
            <w:webHidden/>
          </w:rPr>
          <w:fldChar w:fldCharType="begin"/>
        </w:r>
        <w:r w:rsidR="004F60C1">
          <w:rPr>
            <w:noProof/>
            <w:webHidden/>
          </w:rPr>
          <w:instrText xml:space="preserve"> PAGEREF _Toc476239150 \h </w:instrText>
        </w:r>
        <w:r w:rsidR="004F60C1">
          <w:rPr>
            <w:noProof/>
            <w:webHidden/>
          </w:rPr>
        </w:r>
        <w:r w:rsidR="004F60C1">
          <w:rPr>
            <w:noProof/>
            <w:webHidden/>
          </w:rPr>
          <w:fldChar w:fldCharType="separate"/>
        </w:r>
        <w:r w:rsidR="004F60C1">
          <w:rPr>
            <w:noProof/>
            <w:webHidden/>
          </w:rPr>
          <w:t>11</w:t>
        </w:r>
        <w:r w:rsidR="004F60C1">
          <w:rPr>
            <w:noProof/>
            <w:webHidden/>
          </w:rPr>
          <w:fldChar w:fldCharType="end"/>
        </w:r>
      </w:hyperlink>
    </w:p>
    <w:p w:rsidR="004F60C1" w:rsidRDefault="003A2034">
      <w:pPr>
        <w:pStyle w:val="Verzeichnis2"/>
        <w:rPr>
          <w:rFonts w:eastAsiaTheme="minorEastAsia"/>
          <w:b w:val="0"/>
          <w:bCs w:val="0"/>
          <w:noProof/>
          <w:sz w:val="22"/>
          <w:szCs w:val="22"/>
          <w:lang w:eastAsia="de-DE"/>
        </w:rPr>
      </w:pPr>
      <w:hyperlink w:anchor="_Toc476239151" w:history="1">
        <w:r w:rsidR="004F60C1" w:rsidRPr="007E4187">
          <w:rPr>
            <w:rStyle w:val="Hyperlink"/>
            <w:noProof/>
          </w:rPr>
          <w:t>2.3.</w:t>
        </w:r>
        <w:r w:rsidR="004F60C1">
          <w:rPr>
            <w:rFonts w:eastAsiaTheme="minorEastAsia"/>
            <w:b w:val="0"/>
            <w:bCs w:val="0"/>
            <w:noProof/>
            <w:sz w:val="22"/>
            <w:szCs w:val="22"/>
            <w:lang w:eastAsia="de-DE"/>
          </w:rPr>
          <w:tab/>
        </w:r>
        <w:r w:rsidR="004F60C1" w:rsidRPr="007E4187">
          <w:rPr>
            <w:rStyle w:val="Hyperlink"/>
            <w:noProof/>
          </w:rPr>
          <w:t>Maschinelles Lernen</w:t>
        </w:r>
        <w:r w:rsidR="004F60C1">
          <w:rPr>
            <w:noProof/>
            <w:webHidden/>
          </w:rPr>
          <w:tab/>
        </w:r>
        <w:r w:rsidR="004F60C1">
          <w:rPr>
            <w:noProof/>
            <w:webHidden/>
          </w:rPr>
          <w:fldChar w:fldCharType="begin"/>
        </w:r>
        <w:r w:rsidR="004F60C1">
          <w:rPr>
            <w:noProof/>
            <w:webHidden/>
          </w:rPr>
          <w:instrText xml:space="preserve"> PAGEREF _Toc476239151 \h </w:instrText>
        </w:r>
        <w:r w:rsidR="004F60C1">
          <w:rPr>
            <w:noProof/>
            <w:webHidden/>
          </w:rPr>
        </w:r>
        <w:r w:rsidR="004F60C1">
          <w:rPr>
            <w:noProof/>
            <w:webHidden/>
          </w:rPr>
          <w:fldChar w:fldCharType="separate"/>
        </w:r>
        <w:r w:rsidR="004F60C1">
          <w:rPr>
            <w:noProof/>
            <w:webHidden/>
          </w:rPr>
          <w:t>13</w:t>
        </w:r>
        <w:r w:rsidR="004F60C1">
          <w:rPr>
            <w:noProof/>
            <w:webHidden/>
          </w:rPr>
          <w:fldChar w:fldCharType="end"/>
        </w:r>
      </w:hyperlink>
    </w:p>
    <w:p w:rsidR="004F60C1" w:rsidRDefault="003A2034">
      <w:pPr>
        <w:pStyle w:val="Verzeichnis3"/>
        <w:rPr>
          <w:rFonts w:eastAsiaTheme="minorEastAsia"/>
          <w:b w:val="0"/>
          <w:sz w:val="22"/>
          <w:szCs w:val="22"/>
          <w:lang w:eastAsia="de-DE"/>
        </w:rPr>
      </w:pPr>
      <w:hyperlink w:anchor="_Toc476239152" w:history="1">
        <w:r w:rsidR="004F60C1" w:rsidRPr="007E4187">
          <w:rPr>
            <w:rStyle w:val="Hyperlink"/>
          </w:rPr>
          <w:t>2.3.1.</w:t>
        </w:r>
        <w:r w:rsidR="004F60C1">
          <w:rPr>
            <w:rFonts w:eastAsiaTheme="minorEastAsia"/>
            <w:b w:val="0"/>
            <w:sz w:val="22"/>
            <w:szCs w:val="22"/>
            <w:lang w:eastAsia="de-DE"/>
          </w:rPr>
          <w:tab/>
        </w:r>
        <w:r w:rsidR="004F60C1" w:rsidRPr="007E4187">
          <w:rPr>
            <w:rStyle w:val="Hyperlink"/>
          </w:rPr>
          <w:t>Maschinelle Lernverfahren</w:t>
        </w:r>
        <w:r w:rsidR="004F60C1">
          <w:rPr>
            <w:webHidden/>
          </w:rPr>
          <w:tab/>
        </w:r>
        <w:r w:rsidR="004F60C1">
          <w:rPr>
            <w:webHidden/>
          </w:rPr>
          <w:fldChar w:fldCharType="begin"/>
        </w:r>
        <w:r w:rsidR="004F60C1">
          <w:rPr>
            <w:webHidden/>
          </w:rPr>
          <w:instrText xml:space="preserve"> PAGEREF _Toc476239152 \h </w:instrText>
        </w:r>
        <w:r w:rsidR="004F60C1">
          <w:rPr>
            <w:webHidden/>
          </w:rPr>
        </w:r>
        <w:r w:rsidR="004F60C1">
          <w:rPr>
            <w:webHidden/>
          </w:rPr>
          <w:fldChar w:fldCharType="separate"/>
        </w:r>
        <w:r w:rsidR="004F60C1">
          <w:rPr>
            <w:webHidden/>
          </w:rPr>
          <w:t>13</w:t>
        </w:r>
        <w:r w:rsidR="004F60C1">
          <w:rPr>
            <w:webHidden/>
          </w:rPr>
          <w:fldChar w:fldCharType="end"/>
        </w:r>
      </w:hyperlink>
    </w:p>
    <w:p w:rsidR="004F60C1" w:rsidRDefault="003A2034">
      <w:pPr>
        <w:pStyle w:val="Verzeichnis3"/>
        <w:rPr>
          <w:rFonts w:eastAsiaTheme="minorEastAsia"/>
          <w:b w:val="0"/>
          <w:sz w:val="22"/>
          <w:szCs w:val="22"/>
          <w:lang w:eastAsia="de-DE"/>
        </w:rPr>
      </w:pPr>
      <w:hyperlink w:anchor="_Toc476239153" w:history="1">
        <w:r w:rsidR="004F60C1" w:rsidRPr="007E4187">
          <w:rPr>
            <w:rStyle w:val="Hyperlink"/>
          </w:rPr>
          <w:t>2.3.2.</w:t>
        </w:r>
        <w:r w:rsidR="004F60C1">
          <w:rPr>
            <w:rFonts w:eastAsiaTheme="minorEastAsia"/>
            <w:b w:val="0"/>
            <w:sz w:val="22"/>
            <w:szCs w:val="22"/>
            <w:lang w:eastAsia="de-DE"/>
          </w:rPr>
          <w:tab/>
        </w:r>
        <w:r w:rsidR="004F60C1" w:rsidRPr="007E4187">
          <w:rPr>
            <w:rStyle w:val="Hyperlink"/>
          </w:rPr>
          <w:t>Systeme zur Klassifizierung</w:t>
        </w:r>
        <w:r w:rsidR="004F60C1">
          <w:rPr>
            <w:webHidden/>
          </w:rPr>
          <w:tab/>
        </w:r>
        <w:r w:rsidR="004F60C1">
          <w:rPr>
            <w:webHidden/>
          </w:rPr>
          <w:fldChar w:fldCharType="begin"/>
        </w:r>
        <w:r w:rsidR="004F60C1">
          <w:rPr>
            <w:webHidden/>
          </w:rPr>
          <w:instrText xml:space="preserve"> PAGEREF _Toc476239153 \h </w:instrText>
        </w:r>
        <w:r w:rsidR="004F60C1">
          <w:rPr>
            <w:webHidden/>
          </w:rPr>
        </w:r>
        <w:r w:rsidR="004F60C1">
          <w:rPr>
            <w:webHidden/>
          </w:rPr>
          <w:fldChar w:fldCharType="separate"/>
        </w:r>
        <w:r w:rsidR="004F60C1">
          <w:rPr>
            <w:webHidden/>
          </w:rPr>
          <w:t>13</w:t>
        </w:r>
        <w:r w:rsidR="004F60C1">
          <w:rPr>
            <w:webHidden/>
          </w:rPr>
          <w:fldChar w:fldCharType="end"/>
        </w:r>
      </w:hyperlink>
    </w:p>
    <w:p w:rsidR="004F60C1" w:rsidRDefault="003A2034">
      <w:pPr>
        <w:pStyle w:val="Verzeichnis3"/>
        <w:rPr>
          <w:rFonts w:eastAsiaTheme="minorEastAsia"/>
          <w:b w:val="0"/>
          <w:sz w:val="22"/>
          <w:szCs w:val="22"/>
          <w:lang w:eastAsia="de-DE"/>
        </w:rPr>
      </w:pPr>
      <w:hyperlink w:anchor="_Toc476239154" w:history="1">
        <w:r w:rsidR="004F60C1" w:rsidRPr="007E4187">
          <w:rPr>
            <w:rStyle w:val="Hyperlink"/>
          </w:rPr>
          <w:t>2.3.3.</w:t>
        </w:r>
        <w:r w:rsidR="004F60C1">
          <w:rPr>
            <w:rFonts w:eastAsiaTheme="minorEastAsia"/>
            <w:b w:val="0"/>
            <w:sz w:val="22"/>
            <w:szCs w:val="22"/>
            <w:lang w:eastAsia="de-DE"/>
          </w:rPr>
          <w:tab/>
        </w:r>
        <w:r w:rsidR="004F60C1" w:rsidRPr="007E4187">
          <w:rPr>
            <w:rStyle w:val="Hyperlink"/>
          </w:rPr>
          <w:t>Support-Vektor-Maschinen</w:t>
        </w:r>
        <w:r w:rsidR="004F60C1">
          <w:rPr>
            <w:webHidden/>
          </w:rPr>
          <w:tab/>
        </w:r>
        <w:r w:rsidR="004F60C1">
          <w:rPr>
            <w:webHidden/>
          </w:rPr>
          <w:fldChar w:fldCharType="begin"/>
        </w:r>
        <w:r w:rsidR="004F60C1">
          <w:rPr>
            <w:webHidden/>
          </w:rPr>
          <w:instrText xml:space="preserve"> PAGEREF _Toc476239154 \h </w:instrText>
        </w:r>
        <w:r w:rsidR="004F60C1">
          <w:rPr>
            <w:webHidden/>
          </w:rPr>
        </w:r>
        <w:r w:rsidR="004F60C1">
          <w:rPr>
            <w:webHidden/>
          </w:rPr>
          <w:fldChar w:fldCharType="separate"/>
        </w:r>
        <w:r w:rsidR="004F60C1">
          <w:rPr>
            <w:webHidden/>
          </w:rPr>
          <w:t>16</w:t>
        </w:r>
        <w:r w:rsidR="004F60C1">
          <w:rPr>
            <w:webHidden/>
          </w:rPr>
          <w:fldChar w:fldCharType="end"/>
        </w:r>
      </w:hyperlink>
    </w:p>
    <w:p w:rsidR="004F60C1" w:rsidRDefault="003A2034">
      <w:pPr>
        <w:pStyle w:val="Verzeichnis3"/>
        <w:rPr>
          <w:rFonts w:eastAsiaTheme="minorEastAsia"/>
          <w:b w:val="0"/>
          <w:sz w:val="22"/>
          <w:szCs w:val="22"/>
          <w:lang w:eastAsia="de-DE"/>
        </w:rPr>
      </w:pPr>
      <w:hyperlink w:anchor="_Toc476239155" w:history="1">
        <w:r w:rsidR="004F60C1" w:rsidRPr="007E4187">
          <w:rPr>
            <w:rStyle w:val="Hyperlink"/>
          </w:rPr>
          <w:t>2.3.4.</w:t>
        </w:r>
        <w:r w:rsidR="004F60C1">
          <w:rPr>
            <w:rFonts w:eastAsiaTheme="minorEastAsia"/>
            <w:b w:val="0"/>
            <w:sz w:val="22"/>
            <w:szCs w:val="22"/>
            <w:lang w:eastAsia="de-DE"/>
          </w:rPr>
          <w:tab/>
        </w:r>
        <w:r w:rsidR="004F60C1" w:rsidRPr="007E4187">
          <w:rPr>
            <w:rStyle w:val="Hyperlink"/>
          </w:rPr>
          <w:t>Künstliche Neuronale Netze</w:t>
        </w:r>
        <w:r w:rsidR="004F60C1">
          <w:rPr>
            <w:webHidden/>
          </w:rPr>
          <w:tab/>
        </w:r>
        <w:r w:rsidR="004F60C1">
          <w:rPr>
            <w:webHidden/>
          </w:rPr>
          <w:fldChar w:fldCharType="begin"/>
        </w:r>
        <w:r w:rsidR="004F60C1">
          <w:rPr>
            <w:webHidden/>
          </w:rPr>
          <w:instrText xml:space="preserve"> PAGEREF _Toc476239155 \h </w:instrText>
        </w:r>
        <w:r w:rsidR="004F60C1">
          <w:rPr>
            <w:webHidden/>
          </w:rPr>
        </w:r>
        <w:r w:rsidR="004F60C1">
          <w:rPr>
            <w:webHidden/>
          </w:rPr>
          <w:fldChar w:fldCharType="separate"/>
        </w:r>
        <w:r w:rsidR="004F60C1">
          <w:rPr>
            <w:webHidden/>
          </w:rPr>
          <w:t>16</w:t>
        </w:r>
        <w:r w:rsidR="004F60C1">
          <w:rPr>
            <w:webHidden/>
          </w:rPr>
          <w:fldChar w:fldCharType="end"/>
        </w:r>
      </w:hyperlink>
    </w:p>
    <w:p w:rsidR="004F60C1" w:rsidRDefault="003A2034">
      <w:pPr>
        <w:pStyle w:val="Verzeichnis4"/>
        <w:tabs>
          <w:tab w:val="left" w:pos="1320"/>
          <w:tab w:val="right" w:leader="dot" w:pos="8188"/>
        </w:tabs>
        <w:rPr>
          <w:rFonts w:eastAsiaTheme="minorEastAsia"/>
          <w:noProof/>
          <w:sz w:val="22"/>
          <w:szCs w:val="22"/>
          <w:lang w:eastAsia="de-DE"/>
        </w:rPr>
      </w:pPr>
      <w:hyperlink w:anchor="_Toc476239156" w:history="1">
        <w:r w:rsidR="004F60C1" w:rsidRPr="007E4187">
          <w:rPr>
            <w:rStyle w:val="Hyperlink"/>
            <w:noProof/>
          </w:rPr>
          <w:t>2.3.4.1.</w:t>
        </w:r>
        <w:r w:rsidR="004F60C1">
          <w:rPr>
            <w:rFonts w:eastAsiaTheme="minorEastAsia"/>
            <w:noProof/>
            <w:sz w:val="22"/>
            <w:szCs w:val="22"/>
            <w:lang w:eastAsia="de-DE"/>
          </w:rPr>
          <w:tab/>
        </w:r>
        <w:r w:rsidR="004F60C1" w:rsidRPr="007E4187">
          <w:rPr>
            <w:rStyle w:val="Hyperlink"/>
            <w:noProof/>
          </w:rPr>
          <w:t>Grundstruktur eines neuronalen Netzes</w:t>
        </w:r>
        <w:r w:rsidR="004F60C1">
          <w:rPr>
            <w:noProof/>
            <w:webHidden/>
          </w:rPr>
          <w:tab/>
        </w:r>
        <w:r w:rsidR="004F60C1">
          <w:rPr>
            <w:noProof/>
            <w:webHidden/>
          </w:rPr>
          <w:fldChar w:fldCharType="begin"/>
        </w:r>
        <w:r w:rsidR="004F60C1">
          <w:rPr>
            <w:noProof/>
            <w:webHidden/>
          </w:rPr>
          <w:instrText xml:space="preserve"> PAGEREF _Toc476239156 \h </w:instrText>
        </w:r>
        <w:r w:rsidR="004F60C1">
          <w:rPr>
            <w:noProof/>
            <w:webHidden/>
          </w:rPr>
        </w:r>
        <w:r w:rsidR="004F60C1">
          <w:rPr>
            <w:noProof/>
            <w:webHidden/>
          </w:rPr>
          <w:fldChar w:fldCharType="separate"/>
        </w:r>
        <w:r w:rsidR="004F60C1">
          <w:rPr>
            <w:noProof/>
            <w:webHidden/>
          </w:rPr>
          <w:t>16</w:t>
        </w:r>
        <w:r w:rsidR="004F60C1">
          <w:rPr>
            <w:noProof/>
            <w:webHidden/>
          </w:rPr>
          <w:fldChar w:fldCharType="end"/>
        </w:r>
      </w:hyperlink>
    </w:p>
    <w:p w:rsidR="004F60C1" w:rsidRDefault="003A2034">
      <w:pPr>
        <w:pStyle w:val="Verzeichnis4"/>
        <w:tabs>
          <w:tab w:val="left" w:pos="1320"/>
          <w:tab w:val="right" w:leader="dot" w:pos="8188"/>
        </w:tabs>
        <w:rPr>
          <w:rFonts w:eastAsiaTheme="minorEastAsia"/>
          <w:noProof/>
          <w:sz w:val="22"/>
          <w:szCs w:val="22"/>
          <w:lang w:eastAsia="de-DE"/>
        </w:rPr>
      </w:pPr>
      <w:hyperlink w:anchor="_Toc476239157" w:history="1">
        <w:r w:rsidR="004F60C1" w:rsidRPr="007E4187">
          <w:rPr>
            <w:rStyle w:val="Hyperlink"/>
            <w:noProof/>
          </w:rPr>
          <w:t>2.3.4.2.</w:t>
        </w:r>
        <w:r w:rsidR="004F60C1">
          <w:rPr>
            <w:rFonts w:eastAsiaTheme="minorEastAsia"/>
            <w:noProof/>
            <w:sz w:val="22"/>
            <w:szCs w:val="22"/>
            <w:lang w:eastAsia="de-DE"/>
          </w:rPr>
          <w:tab/>
        </w:r>
        <w:r w:rsidR="004F60C1" w:rsidRPr="007E4187">
          <w:rPr>
            <w:rStyle w:val="Hyperlink"/>
            <w:noProof/>
          </w:rPr>
          <w:t>Multilayer Perceptron und Backpropagation</w:t>
        </w:r>
        <w:r w:rsidR="004F60C1">
          <w:rPr>
            <w:noProof/>
            <w:webHidden/>
          </w:rPr>
          <w:tab/>
        </w:r>
        <w:r w:rsidR="004F60C1">
          <w:rPr>
            <w:noProof/>
            <w:webHidden/>
          </w:rPr>
          <w:fldChar w:fldCharType="begin"/>
        </w:r>
        <w:r w:rsidR="004F60C1">
          <w:rPr>
            <w:noProof/>
            <w:webHidden/>
          </w:rPr>
          <w:instrText xml:space="preserve"> PAGEREF _Toc476239157 \h </w:instrText>
        </w:r>
        <w:r w:rsidR="004F60C1">
          <w:rPr>
            <w:noProof/>
            <w:webHidden/>
          </w:rPr>
        </w:r>
        <w:r w:rsidR="004F60C1">
          <w:rPr>
            <w:noProof/>
            <w:webHidden/>
          </w:rPr>
          <w:fldChar w:fldCharType="separate"/>
        </w:r>
        <w:r w:rsidR="004F60C1">
          <w:rPr>
            <w:noProof/>
            <w:webHidden/>
          </w:rPr>
          <w:t>18</w:t>
        </w:r>
        <w:r w:rsidR="004F60C1">
          <w:rPr>
            <w:noProof/>
            <w:webHidden/>
          </w:rPr>
          <w:fldChar w:fldCharType="end"/>
        </w:r>
      </w:hyperlink>
    </w:p>
    <w:p w:rsidR="004F60C1" w:rsidRDefault="003A2034">
      <w:pPr>
        <w:pStyle w:val="Verzeichnis3"/>
        <w:rPr>
          <w:rFonts w:eastAsiaTheme="minorEastAsia"/>
          <w:b w:val="0"/>
          <w:sz w:val="22"/>
          <w:szCs w:val="22"/>
          <w:lang w:eastAsia="de-DE"/>
        </w:rPr>
      </w:pPr>
      <w:hyperlink w:anchor="_Toc476239158" w:history="1">
        <w:r w:rsidR="004F60C1" w:rsidRPr="007E4187">
          <w:rPr>
            <w:rStyle w:val="Hyperlink"/>
          </w:rPr>
          <w:t>2.3.5.</w:t>
        </w:r>
        <w:r w:rsidR="004F60C1">
          <w:rPr>
            <w:rFonts w:eastAsiaTheme="minorEastAsia"/>
            <w:b w:val="0"/>
            <w:sz w:val="22"/>
            <w:szCs w:val="22"/>
            <w:lang w:eastAsia="de-DE"/>
          </w:rPr>
          <w:tab/>
        </w:r>
        <w:r w:rsidR="004F60C1" w:rsidRPr="007E4187">
          <w:rPr>
            <w:rStyle w:val="Hyperlink"/>
          </w:rPr>
          <w:t>k-Means Clustering</w:t>
        </w:r>
        <w:r w:rsidR="004F60C1">
          <w:rPr>
            <w:webHidden/>
          </w:rPr>
          <w:tab/>
        </w:r>
        <w:r w:rsidR="004F60C1">
          <w:rPr>
            <w:webHidden/>
          </w:rPr>
          <w:fldChar w:fldCharType="begin"/>
        </w:r>
        <w:r w:rsidR="004F60C1">
          <w:rPr>
            <w:webHidden/>
          </w:rPr>
          <w:instrText xml:space="preserve"> PAGEREF _Toc476239158 \h </w:instrText>
        </w:r>
        <w:r w:rsidR="004F60C1">
          <w:rPr>
            <w:webHidden/>
          </w:rPr>
        </w:r>
        <w:r w:rsidR="004F60C1">
          <w:rPr>
            <w:webHidden/>
          </w:rPr>
          <w:fldChar w:fldCharType="separate"/>
        </w:r>
        <w:r w:rsidR="004F60C1">
          <w:rPr>
            <w:webHidden/>
          </w:rPr>
          <w:t>20</w:t>
        </w:r>
        <w:r w:rsidR="004F60C1">
          <w:rPr>
            <w:webHidden/>
          </w:rPr>
          <w:fldChar w:fldCharType="end"/>
        </w:r>
      </w:hyperlink>
    </w:p>
    <w:p w:rsidR="004F60C1" w:rsidRDefault="003A2034">
      <w:pPr>
        <w:pStyle w:val="Verzeichnis1"/>
        <w:rPr>
          <w:rFonts w:asciiTheme="minorHAnsi" w:eastAsiaTheme="minorEastAsia" w:hAnsiTheme="minorHAnsi"/>
          <w:b w:val="0"/>
          <w:bCs w:val="0"/>
          <w:caps w:val="0"/>
          <w:noProof/>
          <w:sz w:val="22"/>
          <w:szCs w:val="22"/>
          <w:lang w:eastAsia="de-DE"/>
        </w:rPr>
      </w:pPr>
      <w:hyperlink w:anchor="_Toc476239159" w:history="1">
        <w:r w:rsidR="004F60C1" w:rsidRPr="007E4187">
          <w:rPr>
            <w:rStyle w:val="Hyperlink"/>
            <w:rFonts w:ascii="Tahoma" w:hAnsi="Tahoma" w:cs="Tahoma"/>
            <w:noProof/>
          </w:rPr>
          <w:t>3.</w:t>
        </w:r>
        <w:r w:rsidR="004F60C1">
          <w:rPr>
            <w:rFonts w:asciiTheme="minorHAnsi" w:eastAsiaTheme="minorEastAsia" w:hAnsiTheme="minorHAnsi"/>
            <w:b w:val="0"/>
            <w:bCs w:val="0"/>
            <w:caps w:val="0"/>
            <w:noProof/>
            <w:sz w:val="22"/>
            <w:szCs w:val="22"/>
            <w:lang w:eastAsia="de-DE"/>
          </w:rPr>
          <w:tab/>
        </w:r>
        <w:r w:rsidR="004F60C1" w:rsidRPr="007E4187">
          <w:rPr>
            <w:rStyle w:val="Hyperlink"/>
            <w:noProof/>
          </w:rPr>
          <w:t>Konzeption</w:t>
        </w:r>
        <w:r w:rsidR="004F60C1">
          <w:rPr>
            <w:noProof/>
            <w:webHidden/>
          </w:rPr>
          <w:tab/>
        </w:r>
        <w:r w:rsidR="004F60C1">
          <w:rPr>
            <w:noProof/>
            <w:webHidden/>
          </w:rPr>
          <w:fldChar w:fldCharType="begin"/>
        </w:r>
        <w:r w:rsidR="004F60C1">
          <w:rPr>
            <w:noProof/>
            <w:webHidden/>
          </w:rPr>
          <w:instrText xml:space="preserve"> PAGEREF _Toc476239159 \h </w:instrText>
        </w:r>
        <w:r w:rsidR="004F60C1">
          <w:rPr>
            <w:noProof/>
            <w:webHidden/>
          </w:rPr>
        </w:r>
        <w:r w:rsidR="004F60C1">
          <w:rPr>
            <w:noProof/>
            <w:webHidden/>
          </w:rPr>
          <w:fldChar w:fldCharType="separate"/>
        </w:r>
        <w:r w:rsidR="004F60C1">
          <w:rPr>
            <w:noProof/>
            <w:webHidden/>
          </w:rPr>
          <w:t>21</w:t>
        </w:r>
        <w:r w:rsidR="004F60C1">
          <w:rPr>
            <w:noProof/>
            <w:webHidden/>
          </w:rPr>
          <w:fldChar w:fldCharType="end"/>
        </w:r>
      </w:hyperlink>
    </w:p>
    <w:p w:rsidR="004F60C1" w:rsidRDefault="003A2034">
      <w:pPr>
        <w:pStyle w:val="Verzeichnis2"/>
        <w:rPr>
          <w:rFonts w:eastAsiaTheme="minorEastAsia"/>
          <w:b w:val="0"/>
          <w:bCs w:val="0"/>
          <w:noProof/>
          <w:sz w:val="22"/>
          <w:szCs w:val="22"/>
          <w:lang w:eastAsia="de-DE"/>
        </w:rPr>
      </w:pPr>
      <w:hyperlink w:anchor="_Toc476239160" w:history="1">
        <w:r w:rsidR="004F60C1" w:rsidRPr="007E4187">
          <w:rPr>
            <w:rStyle w:val="Hyperlink"/>
            <w:noProof/>
          </w:rPr>
          <w:t>3.1.</w:t>
        </w:r>
        <w:r w:rsidR="004F60C1">
          <w:rPr>
            <w:rFonts w:eastAsiaTheme="minorEastAsia"/>
            <w:b w:val="0"/>
            <w:bCs w:val="0"/>
            <w:noProof/>
            <w:sz w:val="22"/>
            <w:szCs w:val="22"/>
            <w:lang w:eastAsia="de-DE"/>
          </w:rPr>
          <w:tab/>
        </w:r>
        <w:r w:rsidR="004F60C1" w:rsidRPr="007E4187">
          <w:rPr>
            <w:rStyle w:val="Hyperlink"/>
            <w:noProof/>
          </w:rPr>
          <w:t>Zielstellung</w:t>
        </w:r>
        <w:r w:rsidR="004F60C1">
          <w:rPr>
            <w:noProof/>
            <w:webHidden/>
          </w:rPr>
          <w:tab/>
        </w:r>
        <w:r w:rsidR="004F60C1">
          <w:rPr>
            <w:noProof/>
            <w:webHidden/>
          </w:rPr>
          <w:fldChar w:fldCharType="begin"/>
        </w:r>
        <w:r w:rsidR="004F60C1">
          <w:rPr>
            <w:noProof/>
            <w:webHidden/>
          </w:rPr>
          <w:instrText xml:space="preserve"> PAGEREF _Toc476239160 \h </w:instrText>
        </w:r>
        <w:r w:rsidR="004F60C1">
          <w:rPr>
            <w:noProof/>
            <w:webHidden/>
          </w:rPr>
        </w:r>
        <w:r w:rsidR="004F60C1">
          <w:rPr>
            <w:noProof/>
            <w:webHidden/>
          </w:rPr>
          <w:fldChar w:fldCharType="separate"/>
        </w:r>
        <w:r w:rsidR="004F60C1">
          <w:rPr>
            <w:noProof/>
            <w:webHidden/>
          </w:rPr>
          <w:t>21</w:t>
        </w:r>
        <w:r w:rsidR="004F60C1">
          <w:rPr>
            <w:noProof/>
            <w:webHidden/>
          </w:rPr>
          <w:fldChar w:fldCharType="end"/>
        </w:r>
      </w:hyperlink>
    </w:p>
    <w:p w:rsidR="004F60C1" w:rsidRDefault="003A2034">
      <w:pPr>
        <w:pStyle w:val="Verzeichnis2"/>
        <w:rPr>
          <w:rFonts w:eastAsiaTheme="minorEastAsia"/>
          <w:b w:val="0"/>
          <w:bCs w:val="0"/>
          <w:noProof/>
          <w:sz w:val="22"/>
          <w:szCs w:val="22"/>
          <w:lang w:eastAsia="de-DE"/>
        </w:rPr>
      </w:pPr>
      <w:hyperlink w:anchor="_Toc476239161" w:history="1">
        <w:r w:rsidR="004F60C1" w:rsidRPr="007E4187">
          <w:rPr>
            <w:rStyle w:val="Hyperlink"/>
            <w:noProof/>
          </w:rPr>
          <w:t>3.2.</w:t>
        </w:r>
        <w:r w:rsidR="004F60C1">
          <w:rPr>
            <w:rFonts w:eastAsiaTheme="minorEastAsia"/>
            <w:b w:val="0"/>
            <w:bCs w:val="0"/>
            <w:noProof/>
            <w:sz w:val="22"/>
            <w:szCs w:val="22"/>
            <w:lang w:eastAsia="de-DE"/>
          </w:rPr>
          <w:tab/>
        </w:r>
        <w:r w:rsidR="004F60C1" w:rsidRPr="007E4187">
          <w:rPr>
            <w:rStyle w:val="Hyperlink"/>
            <w:noProof/>
          </w:rPr>
          <w:t>Abgrenzung</w:t>
        </w:r>
        <w:r w:rsidR="004F60C1">
          <w:rPr>
            <w:noProof/>
            <w:webHidden/>
          </w:rPr>
          <w:tab/>
        </w:r>
        <w:r w:rsidR="004F60C1">
          <w:rPr>
            <w:noProof/>
            <w:webHidden/>
          </w:rPr>
          <w:fldChar w:fldCharType="begin"/>
        </w:r>
        <w:r w:rsidR="004F60C1">
          <w:rPr>
            <w:noProof/>
            <w:webHidden/>
          </w:rPr>
          <w:instrText xml:space="preserve"> PAGEREF _Toc476239161 \h </w:instrText>
        </w:r>
        <w:r w:rsidR="004F60C1">
          <w:rPr>
            <w:noProof/>
            <w:webHidden/>
          </w:rPr>
        </w:r>
        <w:r w:rsidR="004F60C1">
          <w:rPr>
            <w:noProof/>
            <w:webHidden/>
          </w:rPr>
          <w:fldChar w:fldCharType="separate"/>
        </w:r>
        <w:r w:rsidR="004F60C1">
          <w:rPr>
            <w:noProof/>
            <w:webHidden/>
          </w:rPr>
          <w:t>22</w:t>
        </w:r>
        <w:r w:rsidR="004F60C1">
          <w:rPr>
            <w:noProof/>
            <w:webHidden/>
          </w:rPr>
          <w:fldChar w:fldCharType="end"/>
        </w:r>
      </w:hyperlink>
    </w:p>
    <w:p w:rsidR="004F60C1" w:rsidRDefault="003A2034">
      <w:pPr>
        <w:pStyle w:val="Verzeichnis2"/>
        <w:rPr>
          <w:rFonts w:eastAsiaTheme="minorEastAsia"/>
          <w:b w:val="0"/>
          <w:bCs w:val="0"/>
          <w:noProof/>
          <w:sz w:val="22"/>
          <w:szCs w:val="22"/>
          <w:lang w:eastAsia="de-DE"/>
        </w:rPr>
      </w:pPr>
      <w:hyperlink w:anchor="_Toc476239162" w:history="1">
        <w:r w:rsidR="004F60C1" w:rsidRPr="007E4187">
          <w:rPr>
            <w:rStyle w:val="Hyperlink"/>
            <w:noProof/>
          </w:rPr>
          <w:t>3.3.</w:t>
        </w:r>
        <w:r w:rsidR="004F60C1">
          <w:rPr>
            <w:rFonts w:eastAsiaTheme="minorEastAsia"/>
            <w:b w:val="0"/>
            <w:bCs w:val="0"/>
            <w:noProof/>
            <w:sz w:val="22"/>
            <w:szCs w:val="22"/>
            <w:lang w:eastAsia="de-DE"/>
          </w:rPr>
          <w:tab/>
        </w:r>
        <w:r w:rsidR="004F60C1" w:rsidRPr="007E4187">
          <w:rPr>
            <w:rStyle w:val="Hyperlink"/>
            <w:noProof/>
          </w:rPr>
          <w:t>Einordnung der Arbeit in den Kontext</w:t>
        </w:r>
        <w:r w:rsidR="004F60C1">
          <w:rPr>
            <w:noProof/>
            <w:webHidden/>
          </w:rPr>
          <w:tab/>
        </w:r>
        <w:r w:rsidR="004F60C1">
          <w:rPr>
            <w:noProof/>
            <w:webHidden/>
          </w:rPr>
          <w:fldChar w:fldCharType="begin"/>
        </w:r>
        <w:r w:rsidR="004F60C1">
          <w:rPr>
            <w:noProof/>
            <w:webHidden/>
          </w:rPr>
          <w:instrText xml:space="preserve"> PAGEREF _Toc476239162 \h </w:instrText>
        </w:r>
        <w:r w:rsidR="004F60C1">
          <w:rPr>
            <w:noProof/>
            <w:webHidden/>
          </w:rPr>
        </w:r>
        <w:r w:rsidR="004F60C1">
          <w:rPr>
            <w:noProof/>
            <w:webHidden/>
          </w:rPr>
          <w:fldChar w:fldCharType="separate"/>
        </w:r>
        <w:r w:rsidR="004F60C1">
          <w:rPr>
            <w:noProof/>
            <w:webHidden/>
          </w:rPr>
          <w:t>22</w:t>
        </w:r>
        <w:r w:rsidR="004F60C1">
          <w:rPr>
            <w:noProof/>
            <w:webHidden/>
          </w:rPr>
          <w:fldChar w:fldCharType="end"/>
        </w:r>
      </w:hyperlink>
    </w:p>
    <w:p w:rsidR="004F60C1" w:rsidRDefault="003A2034">
      <w:pPr>
        <w:pStyle w:val="Verzeichnis2"/>
        <w:rPr>
          <w:rFonts w:eastAsiaTheme="minorEastAsia"/>
          <w:b w:val="0"/>
          <w:bCs w:val="0"/>
          <w:noProof/>
          <w:sz w:val="22"/>
          <w:szCs w:val="22"/>
          <w:lang w:eastAsia="de-DE"/>
        </w:rPr>
      </w:pPr>
      <w:hyperlink w:anchor="_Toc476239163" w:history="1">
        <w:r w:rsidR="004F60C1" w:rsidRPr="007E4187">
          <w:rPr>
            <w:rStyle w:val="Hyperlink"/>
            <w:noProof/>
          </w:rPr>
          <w:t>3.4.</w:t>
        </w:r>
        <w:r w:rsidR="004F60C1">
          <w:rPr>
            <w:rFonts w:eastAsiaTheme="minorEastAsia"/>
            <w:b w:val="0"/>
            <w:bCs w:val="0"/>
            <w:noProof/>
            <w:sz w:val="22"/>
            <w:szCs w:val="22"/>
            <w:lang w:eastAsia="de-DE"/>
          </w:rPr>
          <w:tab/>
        </w:r>
        <w:r w:rsidR="004F60C1" w:rsidRPr="007E4187">
          <w:rPr>
            <w:rStyle w:val="Hyperlink"/>
            <w:noProof/>
          </w:rPr>
          <w:t>Entwurf des Systems zur Klassifizierung</w:t>
        </w:r>
        <w:r w:rsidR="004F60C1">
          <w:rPr>
            <w:noProof/>
            <w:webHidden/>
          </w:rPr>
          <w:tab/>
        </w:r>
        <w:r w:rsidR="004F60C1">
          <w:rPr>
            <w:noProof/>
            <w:webHidden/>
          </w:rPr>
          <w:fldChar w:fldCharType="begin"/>
        </w:r>
        <w:r w:rsidR="004F60C1">
          <w:rPr>
            <w:noProof/>
            <w:webHidden/>
          </w:rPr>
          <w:instrText xml:space="preserve"> PAGEREF _Toc476239163 \h </w:instrText>
        </w:r>
        <w:r w:rsidR="004F60C1">
          <w:rPr>
            <w:noProof/>
            <w:webHidden/>
          </w:rPr>
        </w:r>
        <w:r w:rsidR="004F60C1">
          <w:rPr>
            <w:noProof/>
            <w:webHidden/>
          </w:rPr>
          <w:fldChar w:fldCharType="separate"/>
        </w:r>
        <w:r w:rsidR="004F60C1">
          <w:rPr>
            <w:noProof/>
            <w:webHidden/>
          </w:rPr>
          <w:t>24</w:t>
        </w:r>
        <w:r w:rsidR="004F60C1">
          <w:rPr>
            <w:noProof/>
            <w:webHidden/>
          </w:rPr>
          <w:fldChar w:fldCharType="end"/>
        </w:r>
      </w:hyperlink>
    </w:p>
    <w:p w:rsidR="004F60C1" w:rsidRDefault="003A2034">
      <w:pPr>
        <w:pStyle w:val="Verzeichnis3"/>
        <w:rPr>
          <w:rFonts w:eastAsiaTheme="minorEastAsia"/>
          <w:b w:val="0"/>
          <w:sz w:val="22"/>
          <w:szCs w:val="22"/>
          <w:lang w:eastAsia="de-DE"/>
        </w:rPr>
      </w:pPr>
      <w:hyperlink w:anchor="_Toc476239164" w:history="1">
        <w:r w:rsidR="004F60C1" w:rsidRPr="007E4187">
          <w:rPr>
            <w:rStyle w:val="Hyperlink"/>
          </w:rPr>
          <w:t>3.4.1.</w:t>
        </w:r>
        <w:r w:rsidR="004F60C1">
          <w:rPr>
            <w:rFonts w:eastAsiaTheme="minorEastAsia"/>
            <w:b w:val="0"/>
            <w:sz w:val="22"/>
            <w:szCs w:val="22"/>
            <w:lang w:eastAsia="de-DE"/>
          </w:rPr>
          <w:tab/>
        </w:r>
        <w:r w:rsidR="004F60C1" w:rsidRPr="007E4187">
          <w:rPr>
            <w:rStyle w:val="Hyperlink"/>
          </w:rPr>
          <w:t>Datensammlung</w:t>
        </w:r>
        <w:r w:rsidR="004F60C1">
          <w:rPr>
            <w:webHidden/>
          </w:rPr>
          <w:tab/>
        </w:r>
        <w:r w:rsidR="004F60C1">
          <w:rPr>
            <w:webHidden/>
          </w:rPr>
          <w:fldChar w:fldCharType="begin"/>
        </w:r>
        <w:r w:rsidR="004F60C1">
          <w:rPr>
            <w:webHidden/>
          </w:rPr>
          <w:instrText xml:space="preserve"> PAGEREF _Toc476239164 \h </w:instrText>
        </w:r>
        <w:r w:rsidR="004F60C1">
          <w:rPr>
            <w:webHidden/>
          </w:rPr>
        </w:r>
        <w:r w:rsidR="004F60C1">
          <w:rPr>
            <w:webHidden/>
          </w:rPr>
          <w:fldChar w:fldCharType="separate"/>
        </w:r>
        <w:r w:rsidR="004F60C1">
          <w:rPr>
            <w:webHidden/>
          </w:rPr>
          <w:t>24</w:t>
        </w:r>
        <w:r w:rsidR="004F60C1">
          <w:rPr>
            <w:webHidden/>
          </w:rPr>
          <w:fldChar w:fldCharType="end"/>
        </w:r>
      </w:hyperlink>
    </w:p>
    <w:p w:rsidR="004F60C1" w:rsidRDefault="003A2034">
      <w:pPr>
        <w:pStyle w:val="Verzeichnis3"/>
        <w:rPr>
          <w:rFonts w:eastAsiaTheme="minorEastAsia"/>
          <w:b w:val="0"/>
          <w:sz w:val="22"/>
          <w:szCs w:val="22"/>
          <w:lang w:eastAsia="de-DE"/>
        </w:rPr>
      </w:pPr>
      <w:hyperlink w:anchor="_Toc476239165" w:history="1">
        <w:r w:rsidR="004F60C1" w:rsidRPr="007E4187">
          <w:rPr>
            <w:rStyle w:val="Hyperlink"/>
          </w:rPr>
          <w:t>3.4.2.</w:t>
        </w:r>
        <w:r w:rsidR="004F60C1">
          <w:rPr>
            <w:rFonts w:eastAsiaTheme="minorEastAsia"/>
            <w:b w:val="0"/>
            <w:sz w:val="22"/>
            <w:szCs w:val="22"/>
            <w:lang w:eastAsia="de-DE"/>
          </w:rPr>
          <w:tab/>
        </w:r>
        <w:r w:rsidR="004F60C1" w:rsidRPr="007E4187">
          <w:rPr>
            <w:rStyle w:val="Hyperlink"/>
          </w:rPr>
          <w:t>Segmentierung der Blätter</w:t>
        </w:r>
        <w:r w:rsidR="004F60C1">
          <w:rPr>
            <w:webHidden/>
          </w:rPr>
          <w:tab/>
        </w:r>
        <w:r w:rsidR="004F60C1">
          <w:rPr>
            <w:webHidden/>
          </w:rPr>
          <w:fldChar w:fldCharType="begin"/>
        </w:r>
        <w:r w:rsidR="004F60C1">
          <w:rPr>
            <w:webHidden/>
          </w:rPr>
          <w:instrText xml:space="preserve"> PAGEREF _Toc476239165 \h </w:instrText>
        </w:r>
        <w:r w:rsidR="004F60C1">
          <w:rPr>
            <w:webHidden/>
          </w:rPr>
        </w:r>
        <w:r w:rsidR="004F60C1">
          <w:rPr>
            <w:webHidden/>
          </w:rPr>
          <w:fldChar w:fldCharType="separate"/>
        </w:r>
        <w:r w:rsidR="004F60C1">
          <w:rPr>
            <w:webHidden/>
          </w:rPr>
          <w:t>27</w:t>
        </w:r>
        <w:r w:rsidR="004F60C1">
          <w:rPr>
            <w:webHidden/>
          </w:rPr>
          <w:fldChar w:fldCharType="end"/>
        </w:r>
      </w:hyperlink>
    </w:p>
    <w:p w:rsidR="004F60C1" w:rsidRDefault="003A2034">
      <w:pPr>
        <w:pStyle w:val="Verzeichnis3"/>
        <w:rPr>
          <w:rFonts w:eastAsiaTheme="minorEastAsia"/>
          <w:b w:val="0"/>
          <w:sz w:val="22"/>
          <w:szCs w:val="22"/>
          <w:lang w:eastAsia="de-DE"/>
        </w:rPr>
      </w:pPr>
      <w:hyperlink w:anchor="_Toc476239166" w:history="1">
        <w:r w:rsidR="004F60C1" w:rsidRPr="007E4187">
          <w:rPr>
            <w:rStyle w:val="Hyperlink"/>
          </w:rPr>
          <w:t>3.4.3.</w:t>
        </w:r>
        <w:r w:rsidR="004F60C1">
          <w:rPr>
            <w:rFonts w:eastAsiaTheme="minorEastAsia"/>
            <w:b w:val="0"/>
            <w:sz w:val="22"/>
            <w:szCs w:val="22"/>
            <w:lang w:eastAsia="de-DE"/>
          </w:rPr>
          <w:tab/>
        </w:r>
        <w:r w:rsidR="004F60C1" w:rsidRPr="007E4187">
          <w:rPr>
            <w:rStyle w:val="Hyperlink"/>
          </w:rPr>
          <w:t>Extraktion und Beschreibung der Merkmale</w:t>
        </w:r>
        <w:r w:rsidR="004F60C1">
          <w:rPr>
            <w:webHidden/>
          </w:rPr>
          <w:tab/>
        </w:r>
        <w:r w:rsidR="004F60C1">
          <w:rPr>
            <w:webHidden/>
          </w:rPr>
          <w:fldChar w:fldCharType="begin"/>
        </w:r>
        <w:r w:rsidR="004F60C1">
          <w:rPr>
            <w:webHidden/>
          </w:rPr>
          <w:instrText xml:space="preserve"> PAGEREF _Toc476239166 \h </w:instrText>
        </w:r>
        <w:r w:rsidR="004F60C1">
          <w:rPr>
            <w:webHidden/>
          </w:rPr>
        </w:r>
        <w:r w:rsidR="004F60C1">
          <w:rPr>
            <w:webHidden/>
          </w:rPr>
          <w:fldChar w:fldCharType="separate"/>
        </w:r>
        <w:r w:rsidR="004F60C1">
          <w:rPr>
            <w:webHidden/>
          </w:rPr>
          <w:t>29</w:t>
        </w:r>
        <w:r w:rsidR="004F60C1">
          <w:rPr>
            <w:webHidden/>
          </w:rPr>
          <w:fldChar w:fldCharType="end"/>
        </w:r>
      </w:hyperlink>
    </w:p>
    <w:p w:rsidR="004F60C1" w:rsidRDefault="003A2034">
      <w:pPr>
        <w:pStyle w:val="Verzeichnis4"/>
        <w:tabs>
          <w:tab w:val="left" w:pos="1320"/>
          <w:tab w:val="right" w:leader="dot" w:pos="8188"/>
        </w:tabs>
        <w:rPr>
          <w:rFonts w:eastAsiaTheme="minorEastAsia"/>
          <w:noProof/>
          <w:sz w:val="22"/>
          <w:szCs w:val="22"/>
          <w:lang w:eastAsia="de-DE"/>
        </w:rPr>
      </w:pPr>
      <w:hyperlink w:anchor="_Toc476239167" w:history="1">
        <w:r w:rsidR="004F60C1" w:rsidRPr="007E4187">
          <w:rPr>
            <w:rStyle w:val="Hyperlink"/>
            <w:noProof/>
          </w:rPr>
          <w:t>3.4.3.1.</w:t>
        </w:r>
        <w:r w:rsidR="004F60C1">
          <w:rPr>
            <w:rFonts w:eastAsiaTheme="minorEastAsia"/>
            <w:noProof/>
            <w:sz w:val="22"/>
            <w:szCs w:val="22"/>
            <w:lang w:eastAsia="de-DE"/>
          </w:rPr>
          <w:tab/>
        </w:r>
        <w:r w:rsidR="004F60C1" w:rsidRPr="007E4187">
          <w:rPr>
            <w:rStyle w:val="Hyperlink"/>
            <w:noProof/>
          </w:rPr>
          <w:t>Wahl der Features</w:t>
        </w:r>
        <w:r w:rsidR="004F60C1">
          <w:rPr>
            <w:noProof/>
            <w:webHidden/>
          </w:rPr>
          <w:tab/>
        </w:r>
        <w:r w:rsidR="004F60C1">
          <w:rPr>
            <w:noProof/>
            <w:webHidden/>
          </w:rPr>
          <w:fldChar w:fldCharType="begin"/>
        </w:r>
        <w:r w:rsidR="004F60C1">
          <w:rPr>
            <w:noProof/>
            <w:webHidden/>
          </w:rPr>
          <w:instrText xml:space="preserve"> PAGEREF _Toc476239167 \h </w:instrText>
        </w:r>
        <w:r w:rsidR="004F60C1">
          <w:rPr>
            <w:noProof/>
            <w:webHidden/>
          </w:rPr>
        </w:r>
        <w:r w:rsidR="004F60C1">
          <w:rPr>
            <w:noProof/>
            <w:webHidden/>
          </w:rPr>
          <w:fldChar w:fldCharType="separate"/>
        </w:r>
        <w:r w:rsidR="004F60C1">
          <w:rPr>
            <w:noProof/>
            <w:webHidden/>
          </w:rPr>
          <w:t>29</w:t>
        </w:r>
        <w:r w:rsidR="004F60C1">
          <w:rPr>
            <w:noProof/>
            <w:webHidden/>
          </w:rPr>
          <w:fldChar w:fldCharType="end"/>
        </w:r>
      </w:hyperlink>
    </w:p>
    <w:p w:rsidR="004F60C1" w:rsidRDefault="003A2034">
      <w:pPr>
        <w:pStyle w:val="Verzeichnis4"/>
        <w:tabs>
          <w:tab w:val="left" w:pos="1320"/>
          <w:tab w:val="right" w:leader="dot" w:pos="8188"/>
        </w:tabs>
        <w:rPr>
          <w:rFonts w:eastAsiaTheme="minorEastAsia"/>
          <w:noProof/>
          <w:sz w:val="22"/>
          <w:szCs w:val="22"/>
          <w:lang w:eastAsia="de-DE"/>
        </w:rPr>
      </w:pPr>
      <w:hyperlink w:anchor="_Toc476239168" w:history="1">
        <w:r w:rsidR="004F60C1" w:rsidRPr="007E4187">
          <w:rPr>
            <w:rStyle w:val="Hyperlink"/>
            <w:noProof/>
          </w:rPr>
          <w:t>3.4.3.2.</w:t>
        </w:r>
        <w:r w:rsidR="004F60C1">
          <w:rPr>
            <w:rFonts w:eastAsiaTheme="minorEastAsia"/>
            <w:noProof/>
            <w:sz w:val="22"/>
            <w:szCs w:val="22"/>
            <w:lang w:eastAsia="de-DE"/>
          </w:rPr>
          <w:tab/>
        </w:r>
        <w:r w:rsidR="004F60C1" w:rsidRPr="007E4187">
          <w:rPr>
            <w:rStyle w:val="Hyperlink"/>
            <w:noProof/>
          </w:rPr>
          <w:t>Beschreibung der Blattform</w:t>
        </w:r>
        <w:r w:rsidR="004F60C1">
          <w:rPr>
            <w:noProof/>
            <w:webHidden/>
          </w:rPr>
          <w:tab/>
        </w:r>
        <w:r w:rsidR="004F60C1">
          <w:rPr>
            <w:noProof/>
            <w:webHidden/>
          </w:rPr>
          <w:fldChar w:fldCharType="begin"/>
        </w:r>
        <w:r w:rsidR="004F60C1">
          <w:rPr>
            <w:noProof/>
            <w:webHidden/>
          </w:rPr>
          <w:instrText xml:space="preserve"> PAGEREF _Toc476239168 \h </w:instrText>
        </w:r>
        <w:r w:rsidR="004F60C1">
          <w:rPr>
            <w:noProof/>
            <w:webHidden/>
          </w:rPr>
        </w:r>
        <w:r w:rsidR="004F60C1">
          <w:rPr>
            <w:noProof/>
            <w:webHidden/>
          </w:rPr>
          <w:fldChar w:fldCharType="separate"/>
        </w:r>
        <w:r w:rsidR="004F60C1">
          <w:rPr>
            <w:noProof/>
            <w:webHidden/>
          </w:rPr>
          <w:t>30</w:t>
        </w:r>
        <w:r w:rsidR="004F60C1">
          <w:rPr>
            <w:noProof/>
            <w:webHidden/>
          </w:rPr>
          <w:fldChar w:fldCharType="end"/>
        </w:r>
      </w:hyperlink>
    </w:p>
    <w:p w:rsidR="004F60C1" w:rsidRDefault="003A2034">
      <w:pPr>
        <w:pStyle w:val="Verzeichnis4"/>
        <w:tabs>
          <w:tab w:val="left" w:pos="1320"/>
          <w:tab w:val="right" w:leader="dot" w:pos="8188"/>
        </w:tabs>
        <w:rPr>
          <w:rFonts w:eastAsiaTheme="minorEastAsia"/>
          <w:noProof/>
          <w:sz w:val="22"/>
          <w:szCs w:val="22"/>
          <w:lang w:eastAsia="de-DE"/>
        </w:rPr>
      </w:pPr>
      <w:hyperlink w:anchor="_Toc476239169" w:history="1">
        <w:r w:rsidR="004F60C1" w:rsidRPr="007E4187">
          <w:rPr>
            <w:rStyle w:val="Hyperlink"/>
            <w:noProof/>
          </w:rPr>
          <w:t>3.4.3.3.</w:t>
        </w:r>
        <w:r w:rsidR="004F60C1">
          <w:rPr>
            <w:rFonts w:eastAsiaTheme="minorEastAsia"/>
            <w:noProof/>
            <w:sz w:val="22"/>
            <w:szCs w:val="22"/>
            <w:lang w:eastAsia="de-DE"/>
          </w:rPr>
          <w:tab/>
        </w:r>
        <w:r w:rsidR="004F60C1" w:rsidRPr="007E4187">
          <w:rPr>
            <w:rStyle w:val="Hyperlink"/>
            <w:noProof/>
          </w:rPr>
          <w:t>Beschreibung der Blatttextur</w:t>
        </w:r>
        <w:r w:rsidR="004F60C1">
          <w:rPr>
            <w:noProof/>
            <w:webHidden/>
          </w:rPr>
          <w:tab/>
        </w:r>
        <w:r w:rsidR="004F60C1">
          <w:rPr>
            <w:noProof/>
            <w:webHidden/>
          </w:rPr>
          <w:fldChar w:fldCharType="begin"/>
        </w:r>
        <w:r w:rsidR="004F60C1">
          <w:rPr>
            <w:noProof/>
            <w:webHidden/>
          </w:rPr>
          <w:instrText xml:space="preserve"> PAGEREF _Toc476239169 \h </w:instrText>
        </w:r>
        <w:r w:rsidR="004F60C1">
          <w:rPr>
            <w:noProof/>
            <w:webHidden/>
          </w:rPr>
        </w:r>
        <w:r w:rsidR="004F60C1">
          <w:rPr>
            <w:noProof/>
            <w:webHidden/>
          </w:rPr>
          <w:fldChar w:fldCharType="separate"/>
        </w:r>
        <w:r w:rsidR="004F60C1">
          <w:rPr>
            <w:noProof/>
            <w:webHidden/>
          </w:rPr>
          <w:t>31</w:t>
        </w:r>
        <w:r w:rsidR="004F60C1">
          <w:rPr>
            <w:noProof/>
            <w:webHidden/>
          </w:rPr>
          <w:fldChar w:fldCharType="end"/>
        </w:r>
      </w:hyperlink>
    </w:p>
    <w:p w:rsidR="004F60C1" w:rsidRDefault="003A2034">
      <w:pPr>
        <w:pStyle w:val="Verzeichnis4"/>
        <w:tabs>
          <w:tab w:val="left" w:pos="1320"/>
          <w:tab w:val="right" w:leader="dot" w:pos="8188"/>
        </w:tabs>
        <w:rPr>
          <w:rFonts w:eastAsiaTheme="minorEastAsia"/>
          <w:noProof/>
          <w:sz w:val="22"/>
          <w:szCs w:val="22"/>
          <w:lang w:eastAsia="de-DE"/>
        </w:rPr>
      </w:pPr>
      <w:hyperlink w:anchor="_Toc476239170" w:history="1">
        <w:r w:rsidR="004F60C1" w:rsidRPr="007E4187">
          <w:rPr>
            <w:rStyle w:val="Hyperlink"/>
            <w:noProof/>
          </w:rPr>
          <w:t>3.4.3.4.</w:t>
        </w:r>
        <w:r w:rsidR="004F60C1">
          <w:rPr>
            <w:rFonts w:eastAsiaTheme="minorEastAsia"/>
            <w:noProof/>
            <w:sz w:val="22"/>
            <w:szCs w:val="22"/>
            <w:lang w:eastAsia="de-DE"/>
          </w:rPr>
          <w:tab/>
        </w:r>
        <w:r w:rsidR="004F60C1" w:rsidRPr="007E4187">
          <w:rPr>
            <w:rStyle w:val="Hyperlink"/>
            <w:noProof/>
          </w:rPr>
          <w:t>Codebooks</w:t>
        </w:r>
        <w:r w:rsidR="004F60C1">
          <w:rPr>
            <w:noProof/>
            <w:webHidden/>
          </w:rPr>
          <w:tab/>
        </w:r>
        <w:r w:rsidR="004F60C1">
          <w:rPr>
            <w:noProof/>
            <w:webHidden/>
          </w:rPr>
          <w:fldChar w:fldCharType="begin"/>
        </w:r>
        <w:r w:rsidR="004F60C1">
          <w:rPr>
            <w:noProof/>
            <w:webHidden/>
          </w:rPr>
          <w:instrText xml:space="preserve"> PAGEREF _Toc476239170 \h </w:instrText>
        </w:r>
        <w:r w:rsidR="004F60C1">
          <w:rPr>
            <w:noProof/>
            <w:webHidden/>
          </w:rPr>
        </w:r>
        <w:r w:rsidR="004F60C1">
          <w:rPr>
            <w:noProof/>
            <w:webHidden/>
          </w:rPr>
          <w:fldChar w:fldCharType="separate"/>
        </w:r>
        <w:r w:rsidR="004F60C1">
          <w:rPr>
            <w:noProof/>
            <w:webHidden/>
          </w:rPr>
          <w:t>32</w:t>
        </w:r>
        <w:r w:rsidR="004F60C1">
          <w:rPr>
            <w:noProof/>
            <w:webHidden/>
          </w:rPr>
          <w:fldChar w:fldCharType="end"/>
        </w:r>
      </w:hyperlink>
    </w:p>
    <w:p w:rsidR="004F60C1" w:rsidRDefault="003A2034">
      <w:pPr>
        <w:pStyle w:val="Verzeichnis3"/>
        <w:rPr>
          <w:rFonts w:eastAsiaTheme="minorEastAsia"/>
          <w:b w:val="0"/>
          <w:sz w:val="22"/>
          <w:szCs w:val="22"/>
          <w:lang w:eastAsia="de-DE"/>
        </w:rPr>
      </w:pPr>
      <w:hyperlink w:anchor="_Toc476239171" w:history="1">
        <w:r w:rsidR="004F60C1" w:rsidRPr="007E4187">
          <w:rPr>
            <w:rStyle w:val="Hyperlink"/>
          </w:rPr>
          <w:t>3.4.4.</w:t>
        </w:r>
        <w:r w:rsidR="004F60C1">
          <w:rPr>
            <w:rFonts w:eastAsiaTheme="minorEastAsia"/>
            <w:b w:val="0"/>
            <w:sz w:val="22"/>
            <w:szCs w:val="22"/>
            <w:lang w:eastAsia="de-DE"/>
          </w:rPr>
          <w:tab/>
        </w:r>
        <w:r w:rsidR="004F60C1" w:rsidRPr="007E4187">
          <w:rPr>
            <w:rStyle w:val="Hyperlink"/>
          </w:rPr>
          <w:t>Wahl der Klassifizierungs-Modelle</w:t>
        </w:r>
        <w:r w:rsidR="004F60C1">
          <w:rPr>
            <w:webHidden/>
          </w:rPr>
          <w:tab/>
        </w:r>
        <w:r w:rsidR="004F60C1">
          <w:rPr>
            <w:webHidden/>
          </w:rPr>
          <w:fldChar w:fldCharType="begin"/>
        </w:r>
        <w:r w:rsidR="004F60C1">
          <w:rPr>
            <w:webHidden/>
          </w:rPr>
          <w:instrText xml:space="preserve"> PAGEREF _Toc476239171 \h </w:instrText>
        </w:r>
        <w:r w:rsidR="004F60C1">
          <w:rPr>
            <w:webHidden/>
          </w:rPr>
        </w:r>
        <w:r w:rsidR="004F60C1">
          <w:rPr>
            <w:webHidden/>
          </w:rPr>
          <w:fldChar w:fldCharType="separate"/>
        </w:r>
        <w:r w:rsidR="004F60C1">
          <w:rPr>
            <w:webHidden/>
          </w:rPr>
          <w:t>33</w:t>
        </w:r>
        <w:r w:rsidR="004F60C1">
          <w:rPr>
            <w:webHidden/>
          </w:rPr>
          <w:fldChar w:fldCharType="end"/>
        </w:r>
      </w:hyperlink>
    </w:p>
    <w:p w:rsidR="004F60C1" w:rsidRDefault="003A2034">
      <w:pPr>
        <w:pStyle w:val="Verzeichnis2"/>
        <w:rPr>
          <w:rFonts w:eastAsiaTheme="minorEastAsia"/>
          <w:b w:val="0"/>
          <w:bCs w:val="0"/>
          <w:noProof/>
          <w:sz w:val="22"/>
          <w:szCs w:val="22"/>
          <w:lang w:eastAsia="de-DE"/>
        </w:rPr>
      </w:pPr>
      <w:hyperlink w:anchor="_Toc476239172" w:history="1">
        <w:r w:rsidR="004F60C1" w:rsidRPr="007E4187">
          <w:rPr>
            <w:rStyle w:val="Hyperlink"/>
            <w:noProof/>
          </w:rPr>
          <w:t>3.5.</w:t>
        </w:r>
        <w:r w:rsidR="004F60C1">
          <w:rPr>
            <w:rFonts w:eastAsiaTheme="minorEastAsia"/>
            <w:b w:val="0"/>
            <w:bCs w:val="0"/>
            <w:noProof/>
            <w:sz w:val="22"/>
            <w:szCs w:val="22"/>
            <w:lang w:eastAsia="de-DE"/>
          </w:rPr>
          <w:tab/>
        </w:r>
        <w:r w:rsidR="004F60C1" w:rsidRPr="007E4187">
          <w:rPr>
            <w:rStyle w:val="Hyperlink"/>
            <w:noProof/>
          </w:rPr>
          <w:t>Datenhaltung</w:t>
        </w:r>
        <w:r w:rsidR="004F60C1">
          <w:rPr>
            <w:noProof/>
            <w:webHidden/>
          </w:rPr>
          <w:tab/>
        </w:r>
        <w:r w:rsidR="004F60C1">
          <w:rPr>
            <w:noProof/>
            <w:webHidden/>
          </w:rPr>
          <w:fldChar w:fldCharType="begin"/>
        </w:r>
        <w:r w:rsidR="004F60C1">
          <w:rPr>
            <w:noProof/>
            <w:webHidden/>
          </w:rPr>
          <w:instrText xml:space="preserve"> PAGEREF _Toc476239172 \h </w:instrText>
        </w:r>
        <w:r w:rsidR="004F60C1">
          <w:rPr>
            <w:noProof/>
            <w:webHidden/>
          </w:rPr>
        </w:r>
        <w:r w:rsidR="004F60C1">
          <w:rPr>
            <w:noProof/>
            <w:webHidden/>
          </w:rPr>
          <w:fldChar w:fldCharType="separate"/>
        </w:r>
        <w:r w:rsidR="004F60C1">
          <w:rPr>
            <w:noProof/>
            <w:webHidden/>
          </w:rPr>
          <w:t>34</w:t>
        </w:r>
        <w:r w:rsidR="004F60C1">
          <w:rPr>
            <w:noProof/>
            <w:webHidden/>
          </w:rPr>
          <w:fldChar w:fldCharType="end"/>
        </w:r>
      </w:hyperlink>
    </w:p>
    <w:p w:rsidR="004F60C1" w:rsidRDefault="003A2034">
      <w:pPr>
        <w:pStyle w:val="Verzeichnis2"/>
        <w:rPr>
          <w:rFonts w:eastAsiaTheme="minorEastAsia"/>
          <w:b w:val="0"/>
          <w:bCs w:val="0"/>
          <w:noProof/>
          <w:sz w:val="22"/>
          <w:szCs w:val="22"/>
          <w:lang w:eastAsia="de-DE"/>
        </w:rPr>
      </w:pPr>
      <w:hyperlink w:anchor="_Toc476239173" w:history="1">
        <w:r w:rsidR="004F60C1" w:rsidRPr="007E4187">
          <w:rPr>
            <w:rStyle w:val="Hyperlink"/>
            <w:noProof/>
          </w:rPr>
          <w:t>3.6.</w:t>
        </w:r>
        <w:r w:rsidR="004F60C1">
          <w:rPr>
            <w:rFonts w:eastAsiaTheme="minorEastAsia"/>
            <w:b w:val="0"/>
            <w:bCs w:val="0"/>
            <w:noProof/>
            <w:sz w:val="22"/>
            <w:szCs w:val="22"/>
            <w:lang w:eastAsia="de-DE"/>
          </w:rPr>
          <w:tab/>
        </w:r>
        <w:r w:rsidR="004F60C1" w:rsidRPr="007E4187">
          <w:rPr>
            <w:rStyle w:val="Hyperlink"/>
            <w:noProof/>
          </w:rPr>
          <w:t>Grafische Oberfläche und Testumgebung</w:t>
        </w:r>
        <w:r w:rsidR="004F60C1">
          <w:rPr>
            <w:noProof/>
            <w:webHidden/>
          </w:rPr>
          <w:tab/>
        </w:r>
        <w:r w:rsidR="004F60C1">
          <w:rPr>
            <w:noProof/>
            <w:webHidden/>
          </w:rPr>
          <w:fldChar w:fldCharType="begin"/>
        </w:r>
        <w:r w:rsidR="004F60C1">
          <w:rPr>
            <w:noProof/>
            <w:webHidden/>
          </w:rPr>
          <w:instrText xml:space="preserve"> PAGEREF _Toc476239173 \h </w:instrText>
        </w:r>
        <w:r w:rsidR="004F60C1">
          <w:rPr>
            <w:noProof/>
            <w:webHidden/>
          </w:rPr>
        </w:r>
        <w:r w:rsidR="004F60C1">
          <w:rPr>
            <w:noProof/>
            <w:webHidden/>
          </w:rPr>
          <w:fldChar w:fldCharType="separate"/>
        </w:r>
        <w:r w:rsidR="004F60C1">
          <w:rPr>
            <w:noProof/>
            <w:webHidden/>
          </w:rPr>
          <w:t>35</w:t>
        </w:r>
        <w:r w:rsidR="004F60C1">
          <w:rPr>
            <w:noProof/>
            <w:webHidden/>
          </w:rPr>
          <w:fldChar w:fldCharType="end"/>
        </w:r>
      </w:hyperlink>
    </w:p>
    <w:p w:rsidR="004F60C1" w:rsidRDefault="003A2034">
      <w:pPr>
        <w:pStyle w:val="Verzeichnis2"/>
        <w:rPr>
          <w:rFonts w:eastAsiaTheme="minorEastAsia"/>
          <w:b w:val="0"/>
          <w:bCs w:val="0"/>
          <w:noProof/>
          <w:sz w:val="22"/>
          <w:szCs w:val="22"/>
          <w:lang w:eastAsia="de-DE"/>
        </w:rPr>
      </w:pPr>
      <w:hyperlink w:anchor="_Toc476239174" w:history="1">
        <w:r w:rsidR="004F60C1" w:rsidRPr="007E4187">
          <w:rPr>
            <w:rStyle w:val="Hyperlink"/>
            <w:noProof/>
          </w:rPr>
          <w:t>3.7.</w:t>
        </w:r>
        <w:r w:rsidR="004F60C1">
          <w:rPr>
            <w:rFonts w:eastAsiaTheme="minorEastAsia"/>
            <w:b w:val="0"/>
            <w:bCs w:val="0"/>
            <w:noProof/>
            <w:sz w:val="22"/>
            <w:szCs w:val="22"/>
            <w:lang w:eastAsia="de-DE"/>
          </w:rPr>
          <w:tab/>
        </w:r>
        <w:r w:rsidR="004F60C1" w:rsidRPr="007E4187">
          <w:rPr>
            <w:rStyle w:val="Hyperlink"/>
            <w:noProof/>
          </w:rPr>
          <w:t>Modularisierung des Systems</w:t>
        </w:r>
        <w:r w:rsidR="004F60C1">
          <w:rPr>
            <w:noProof/>
            <w:webHidden/>
          </w:rPr>
          <w:tab/>
        </w:r>
        <w:r w:rsidR="004F60C1">
          <w:rPr>
            <w:noProof/>
            <w:webHidden/>
          </w:rPr>
          <w:fldChar w:fldCharType="begin"/>
        </w:r>
        <w:r w:rsidR="004F60C1">
          <w:rPr>
            <w:noProof/>
            <w:webHidden/>
          </w:rPr>
          <w:instrText xml:space="preserve"> PAGEREF _Toc476239174 \h </w:instrText>
        </w:r>
        <w:r w:rsidR="004F60C1">
          <w:rPr>
            <w:noProof/>
            <w:webHidden/>
          </w:rPr>
        </w:r>
        <w:r w:rsidR="004F60C1">
          <w:rPr>
            <w:noProof/>
            <w:webHidden/>
          </w:rPr>
          <w:fldChar w:fldCharType="separate"/>
        </w:r>
        <w:r w:rsidR="004F60C1">
          <w:rPr>
            <w:noProof/>
            <w:webHidden/>
          </w:rPr>
          <w:t>36</w:t>
        </w:r>
        <w:r w:rsidR="004F60C1">
          <w:rPr>
            <w:noProof/>
            <w:webHidden/>
          </w:rPr>
          <w:fldChar w:fldCharType="end"/>
        </w:r>
      </w:hyperlink>
    </w:p>
    <w:p w:rsidR="004F60C1" w:rsidRDefault="003A2034">
      <w:pPr>
        <w:pStyle w:val="Verzeichnis1"/>
        <w:rPr>
          <w:rFonts w:asciiTheme="minorHAnsi" w:eastAsiaTheme="minorEastAsia" w:hAnsiTheme="minorHAnsi"/>
          <w:b w:val="0"/>
          <w:bCs w:val="0"/>
          <w:caps w:val="0"/>
          <w:noProof/>
          <w:sz w:val="22"/>
          <w:szCs w:val="22"/>
          <w:lang w:eastAsia="de-DE"/>
        </w:rPr>
      </w:pPr>
      <w:hyperlink w:anchor="_Toc476239175" w:history="1">
        <w:r w:rsidR="004F60C1" w:rsidRPr="007E4187">
          <w:rPr>
            <w:rStyle w:val="Hyperlink"/>
            <w:rFonts w:ascii="Tahoma" w:hAnsi="Tahoma" w:cs="Tahoma"/>
            <w:noProof/>
          </w:rPr>
          <w:t>4.</w:t>
        </w:r>
        <w:r w:rsidR="004F60C1">
          <w:rPr>
            <w:rFonts w:asciiTheme="minorHAnsi" w:eastAsiaTheme="minorEastAsia" w:hAnsiTheme="minorHAnsi"/>
            <w:b w:val="0"/>
            <w:bCs w:val="0"/>
            <w:caps w:val="0"/>
            <w:noProof/>
            <w:sz w:val="22"/>
            <w:szCs w:val="22"/>
            <w:lang w:eastAsia="de-DE"/>
          </w:rPr>
          <w:tab/>
        </w:r>
        <w:r w:rsidR="004F60C1" w:rsidRPr="007E4187">
          <w:rPr>
            <w:rStyle w:val="Hyperlink"/>
            <w:noProof/>
          </w:rPr>
          <w:t>Implementierung des Systems</w:t>
        </w:r>
        <w:r w:rsidR="004F60C1">
          <w:rPr>
            <w:noProof/>
            <w:webHidden/>
          </w:rPr>
          <w:tab/>
        </w:r>
        <w:r w:rsidR="004F60C1">
          <w:rPr>
            <w:noProof/>
            <w:webHidden/>
          </w:rPr>
          <w:fldChar w:fldCharType="begin"/>
        </w:r>
        <w:r w:rsidR="004F60C1">
          <w:rPr>
            <w:noProof/>
            <w:webHidden/>
          </w:rPr>
          <w:instrText xml:space="preserve"> PAGEREF _Toc476239175 \h </w:instrText>
        </w:r>
        <w:r w:rsidR="004F60C1">
          <w:rPr>
            <w:noProof/>
            <w:webHidden/>
          </w:rPr>
        </w:r>
        <w:r w:rsidR="004F60C1">
          <w:rPr>
            <w:noProof/>
            <w:webHidden/>
          </w:rPr>
          <w:fldChar w:fldCharType="separate"/>
        </w:r>
        <w:r w:rsidR="004F60C1">
          <w:rPr>
            <w:noProof/>
            <w:webHidden/>
          </w:rPr>
          <w:t>36</w:t>
        </w:r>
        <w:r w:rsidR="004F60C1">
          <w:rPr>
            <w:noProof/>
            <w:webHidden/>
          </w:rPr>
          <w:fldChar w:fldCharType="end"/>
        </w:r>
      </w:hyperlink>
    </w:p>
    <w:p w:rsidR="004F60C1" w:rsidRDefault="003A2034">
      <w:pPr>
        <w:pStyle w:val="Verzeichnis2"/>
        <w:rPr>
          <w:rFonts w:eastAsiaTheme="minorEastAsia"/>
          <w:b w:val="0"/>
          <w:bCs w:val="0"/>
          <w:noProof/>
          <w:sz w:val="22"/>
          <w:szCs w:val="22"/>
          <w:lang w:eastAsia="de-DE"/>
        </w:rPr>
      </w:pPr>
      <w:hyperlink w:anchor="_Toc476239176" w:history="1">
        <w:r w:rsidR="004F60C1" w:rsidRPr="007E4187">
          <w:rPr>
            <w:rStyle w:val="Hyperlink"/>
            <w:noProof/>
          </w:rPr>
          <w:t>4.1.</w:t>
        </w:r>
        <w:r w:rsidR="004F60C1">
          <w:rPr>
            <w:rFonts w:eastAsiaTheme="minorEastAsia"/>
            <w:b w:val="0"/>
            <w:bCs w:val="0"/>
            <w:noProof/>
            <w:sz w:val="22"/>
            <w:szCs w:val="22"/>
            <w:lang w:eastAsia="de-DE"/>
          </w:rPr>
          <w:tab/>
        </w:r>
        <w:r w:rsidR="004F60C1" w:rsidRPr="007E4187">
          <w:rPr>
            <w:rStyle w:val="Hyperlink"/>
            <w:noProof/>
          </w:rPr>
          <w:t>Programmierumgebung und verwendete Bibliotheken</w:t>
        </w:r>
        <w:r w:rsidR="004F60C1">
          <w:rPr>
            <w:noProof/>
            <w:webHidden/>
          </w:rPr>
          <w:tab/>
        </w:r>
        <w:r w:rsidR="004F60C1">
          <w:rPr>
            <w:noProof/>
            <w:webHidden/>
          </w:rPr>
          <w:fldChar w:fldCharType="begin"/>
        </w:r>
        <w:r w:rsidR="004F60C1">
          <w:rPr>
            <w:noProof/>
            <w:webHidden/>
          </w:rPr>
          <w:instrText xml:space="preserve"> PAGEREF _Toc476239176 \h </w:instrText>
        </w:r>
        <w:r w:rsidR="004F60C1">
          <w:rPr>
            <w:noProof/>
            <w:webHidden/>
          </w:rPr>
        </w:r>
        <w:r w:rsidR="004F60C1">
          <w:rPr>
            <w:noProof/>
            <w:webHidden/>
          </w:rPr>
          <w:fldChar w:fldCharType="separate"/>
        </w:r>
        <w:r w:rsidR="004F60C1">
          <w:rPr>
            <w:noProof/>
            <w:webHidden/>
          </w:rPr>
          <w:t>36</w:t>
        </w:r>
        <w:r w:rsidR="004F60C1">
          <w:rPr>
            <w:noProof/>
            <w:webHidden/>
          </w:rPr>
          <w:fldChar w:fldCharType="end"/>
        </w:r>
      </w:hyperlink>
    </w:p>
    <w:p w:rsidR="004F60C1" w:rsidRDefault="003A2034">
      <w:pPr>
        <w:pStyle w:val="Verzeichnis2"/>
        <w:rPr>
          <w:rFonts w:eastAsiaTheme="minorEastAsia"/>
          <w:b w:val="0"/>
          <w:bCs w:val="0"/>
          <w:noProof/>
          <w:sz w:val="22"/>
          <w:szCs w:val="22"/>
          <w:lang w:eastAsia="de-DE"/>
        </w:rPr>
      </w:pPr>
      <w:hyperlink w:anchor="_Toc476239177" w:history="1">
        <w:r w:rsidR="004F60C1" w:rsidRPr="007E4187">
          <w:rPr>
            <w:rStyle w:val="Hyperlink"/>
            <w:noProof/>
          </w:rPr>
          <w:t>4.2.</w:t>
        </w:r>
        <w:r w:rsidR="004F60C1">
          <w:rPr>
            <w:rFonts w:eastAsiaTheme="minorEastAsia"/>
            <w:b w:val="0"/>
            <w:bCs w:val="0"/>
            <w:noProof/>
            <w:sz w:val="22"/>
            <w:szCs w:val="22"/>
            <w:lang w:eastAsia="de-DE"/>
          </w:rPr>
          <w:tab/>
        </w:r>
        <w:r w:rsidR="004F60C1" w:rsidRPr="007E4187">
          <w:rPr>
            <w:rStyle w:val="Hyperlink"/>
            <w:noProof/>
          </w:rPr>
          <w:t>allgemeiner Aufbau</w:t>
        </w:r>
        <w:r w:rsidR="004F60C1">
          <w:rPr>
            <w:noProof/>
            <w:webHidden/>
          </w:rPr>
          <w:tab/>
        </w:r>
        <w:r w:rsidR="004F60C1">
          <w:rPr>
            <w:noProof/>
            <w:webHidden/>
          </w:rPr>
          <w:fldChar w:fldCharType="begin"/>
        </w:r>
        <w:r w:rsidR="004F60C1">
          <w:rPr>
            <w:noProof/>
            <w:webHidden/>
          </w:rPr>
          <w:instrText xml:space="preserve"> PAGEREF _Toc476239177 \h </w:instrText>
        </w:r>
        <w:r w:rsidR="004F60C1">
          <w:rPr>
            <w:noProof/>
            <w:webHidden/>
          </w:rPr>
        </w:r>
        <w:r w:rsidR="004F60C1">
          <w:rPr>
            <w:noProof/>
            <w:webHidden/>
          </w:rPr>
          <w:fldChar w:fldCharType="separate"/>
        </w:r>
        <w:r w:rsidR="004F60C1">
          <w:rPr>
            <w:noProof/>
            <w:webHidden/>
          </w:rPr>
          <w:t>38</w:t>
        </w:r>
        <w:r w:rsidR="004F60C1">
          <w:rPr>
            <w:noProof/>
            <w:webHidden/>
          </w:rPr>
          <w:fldChar w:fldCharType="end"/>
        </w:r>
      </w:hyperlink>
    </w:p>
    <w:p w:rsidR="004F60C1" w:rsidRDefault="003A2034">
      <w:pPr>
        <w:pStyle w:val="Verzeichnis2"/>
        <w:rPr>
          <w:rFonts w:eastAsiaTheme="minorEastAsia"/>
          <w:b w:val="0"/>
          <w:bCs w:val="0"/>
          <w:noProof/>
          <w:sz w:val="22"/>
          <w:szCs w:val="22"/>
          <w:lang w:eastAsia="de-DE"/>
        </w:rPr>
      </w:pPr>
      <w:hyperlink w:anchor="_Toc476239178" w:history="1">
        <w:r w:rsidR="004F60C1" w:rsidRPr="007E4187">
          <w:rPr>
            <w:rStyle w:val="Hyperlink"/>
            <w:noProof/>
          </w:rPr>
          <w:t>4.3.</w:t>
        </w:r>
        <w:r w:rsidR="004F60C1">
          <w:rPr>
            <w:rFonts w:eastAsiaTheme="minorEastAsia"/>
            <w:b w:val="0"/>
            <w:bCs w:val="0"/>
            <w:noProof/>
            <w:sz w:val="22"/>
            <w:szCs w:val="22"/>
            <w:lang w:eastAsia="de-DE"/>
          </w:rPr>
          <w:tab/>
        </w:r>
        <w:r w:rsidR="004F60C1" w:rsidRPr="007E4187">
          <w:rPr>
            <w:rStyle w:val="Hyperlink"/>
            <w:noProof/>
          </w:rPr>
          <w:t>Systemarchitektur</w:t>
        </w:r>
        <w:r w:rsidR="004F60C1">
          <w:rPr>
            <w:noProof/>
            <w:webHidden/>
          </w:rPr>
          <w:tab/>
        </w:r>
        <w:r w:rsidR="004F60C1">
          <w:rPr>
            <w:noProof/>
            <w:webHidden/>
          </w:rPr>
          <w:fldChar w:fldCharType="begin"/>
        </w:r>
        <w:r w:rsidR="004F60C1">
          <w:rPr>
            <w:noProof/>
            <w:webHidden/>
          </w:rPr>
          <w:instrText xml:space="preserve"> PAGEREF _Toc476239178 \h </w:instrText>
        </w:r>
        <w:r w:rsidR="004F60C1">
          <w:rPr>
            <w:noProof/>
            <w:webHidden/>
          </w:rPr>
        </w:r>
        <w:r w:rsidR="004F60C1">
          <w:rPr>
            <w:noProof/>
            <w:webHidden/>
          </w:rPr>
          <w:fldChar w:fldCharType="separate"/>
        </w:r>
        <w:r w:rsidR="004F60C1">
          <w:rPr>
            <w:noProof/>
            <w:webHidden/>
          </w:rPr>
          <w:t>39</w:t>
        </w:r>
        <w:r w:rsidR="004F60C1">
          <w:rPr>
            <w:noProof/>
            <w:webHidden/>
          </w:rPr>
          <w:fldChar w:fldCharType="end"/>
        </w:r>
      </w:hyperlink>
    </w:p>
    <w:p w:rsidR="004F60C1" w:rsidRDefault="003A2034">
      <w:pPr>
        <w:pStyle w:val="Verzeichnis2"/>
        <w:rPr>
          <w:rFonts w:eastAsiaTheme="minorEastAsia"/>
          <w:b w:val="0"/>
          <w:bCs w:val="0"/>
          <w:noProof/>
          <w:sz w:val="22"/>
          <w:szCs w:val="22"/>
          <w:lang w:eastAsia="de-DE"/>
        </w:rPr>
      </w:pPr>
      <w:hyperlink w:anchor="_Toc476239179" w:history="1">
        <w:r w:rsidR="004F60C1" w:rsidRPr="007E4187">
          <w:rPr>
            <w:rStyle w:val="Hyperlink"/>
            <w:noProof/>
          </w:rPr>
          <w:t>4.4.</w:t>
        </w:r>
        <w:r w:rsidR="004F60C1">
          <w:rPr>
            <w:rFonts w:eastAsiaTheme="minorEastAsia"/>
            <w:b w:val="0"/>
            <w:bCs w:val="0"/>
            <w:noProof/>
            <w:sz w:val="22"/>
            <w:szCs w:val="22"/>
            <w:lang w:eastAsia="de-DE"/>
          </w:rPr>
          <w:tab/>
        </w:r>
        <w:r w:rsidR="004F60C1" w:rsidRPr="007E4187">
          <w:rPr>
            <w:rStyle w:val="Hyperlink"/>
            <w:noProof/>
          </w:rPr>
          <w:t>Segmentierung</w:t>
        </w:r>
        <w:r w:rsidR="004F60C1">
          <w:rPr>
            <w:noProof/>
            <w:webHidden/>
          </w:rPr>
          <w:tab/>
        </w:r>
        <w:r w:rsidR="004F60C1">
          <w:rPr>
            <w:noProof/>
            <w:webHidden/>
          </w:rPr>
          <w:fldChar w:fldCharType="begin"/>
        </w:r>
        <w:r w:rsidR="004F60C1">
          <w:rPr>
            <w:noProof/>
            <w:webHidden/>
          </w:rPr>
          <w:instrText xml:space="preserve"> PAGEREF _Toc476239179 \h </w:instrText>
        </w:r>
        <w:r w:rsidR="004F60C1">
          <w:rPr>
            <w:noProof/>
            <w:webHidden/>
          </w:rPr>
        </w:r>
        <w:r w:rsidR="004F60C1">
          <w:rPr>
            <w:noProof/>
            <w:webHidden/>
          </w:rPr>
          <w:fldChar w:fldCharType="separate"/>
        </w:r>
        <w:r w:rsidR="004F60C1">
          <w:rPr>
            <w:noProof/>
            <w:webHidden/>
          </w:rPr>
          <w:t>39</w:t>
        </w:r>
        <w:r w:rsidR="004F60C1">
          <w:rPr>
            <w:noProof/>
            <w:webHidden/>
          </w:rPr>
          <w:fldChar w:fldCharType="end"/>
        </w:r>
      </w:hyperlink>
    </w:p>
    <w:p w:rsidR="004F60C1" w:rsidRDefault="003A2034">
      <w:pPr>
        <w:pStyle w:val="Verzeichnis2"/>
        <w:rPr>
          <w:rFonts w:eastAsiaTheme="minorEastAsia"/>
          <w:b w:val="0"/>
          <w:bCs w:val="0"/>
          <w:noProof/>
          <w:sz w:val="22"/>
          <w:szCs w:val="22"/>
          <w:lang w:eastAsia="de-DE"/>
        </w:rPr>
      </w:pPr>
      <w:hyperlink w:anchor="_Toc476239180" w:history="1">
        <w:r w:rsidR="004F60C1" w:rsidRPr="007E4187">
          <w:rPr>
            <w:rStyle w:val="Hyperlink"/>
            <w:noProof/>
          </w:rPr>
          <w:t>4.5.</w:t>
        </w:r>
        <w:r w:rsidR="004F60C1">
          <w:rPr>
            <w:rFonts w:eastAsiaTheme="minorEastAsia"/>
            <w:b w:val="0"/>
            <w:bCs w:val="0"/>
            <w:noProof/>
            <w:sz w:val="22"/>
            <w:szCs w:val="22"/>
            <w:lang w:eastAsia="de-DE"/>
          </w:rPr>
          <w:tab/>
        </w:r>
        <w:r w:rsidR="004F60C1" w:rsidRPr="007E4187">
          <w:rPr>
            <w:rStyle w:val="Hyperlink"/>
            <w:noProof/>
          </w:rPr>
          <w:t>Features</w:t>
        </w:r>
        <w:r w:rsidR="004F60C1">
          <w:rPr>
            <w:noProof/>
            <w:webHidden/>
          </w:rPr>
          <w:tab/>
        </w:r>
        <w:r w:rsidR="004F60C1">
          <w:rPr>
            <w:noProof/>
            <w:webHidden/>
          </w:rPr>
          <w:fldChar w:fldCharType="begin"/>
        </w:r>
        <w:r w:rsidR="004F60C1">
          <w:rPr>
            <w:noProof/>
            <w:webHidden/>
          </w:rPr>
          <w:instrText xml:space="preserve"> PAGEREF _Toc476239180 \h </w:instrText>
        </w:r>
        <w:r w:rsidR="004F60C1">
          <w:rPr>
            <w:noProof/>
            <w:webHidden/>
          </w:rPr>
        </w:r>
        <w:r w:rsidR="004F60C1">
          <w:rPr>
            <w:noProof/>
            <w:webHidden/>
          </w:rPr>
          <w:fldChar w:fldCharType="separate"/>
        </w:r>
        <w:r w:rsidR="004F60C1">
          <w:rPr>
            <w:noProof/>
            <w:webHidden/>
          </w:rPr>
          <w:t>41</w:t>
        </w:r>
        <w:r w:rsidR="004F60C1">
          <w:rPr>
            <w:noProof/>
            <w:webHidden/>
          </w:rPr>
          <w:fldChar w:fldCharType="end"/>
        </w:r>
      </w:hyperlink>
    </w:p>
    <w:p w:rsidR="004F60C1" w:rsidRDefault="003A2034">
      <w:pPr>
        <w:pStyle w:val="Verzeichnis3"/>
        <w:rPr>
          <w:rFonts w:eastAsiaTheme="minorEastAsia"/>
          <w:b w:val="0"/>
          <w:sz w:val="22"/>
          <w:szCs w:val="22"/>
          <w:lang w:eastAsia="de-DE"/>
        </w:rPr>
      </w:pPr>
      <w:hyperlink w:anchor="_Toc476239181" w:history="1">
        <w:r w:rsidR="004F60C1" w:rsidRPr="007E4187">
          <w:rPr>
            <w:rStyle w:val="Hyperlink"/>
          </w:rPr>
          <w:t>4.5.1.</w:t>
        </w:r>
        <w:r w:rsidR="004F60C1">
          <w:rPr>
            <w:rFonts w:eastAsiaTheme="minorEastAsia"/>
            <w:b w:val="0"/>
            <w:sz w:val="22"/>
            <w:szCs w:val="22"/>
            <w:lang w:eastAsia="de-DE"/>
          </w:rPr>
          <w:tab/>
        </w:r>
        <w:r w:rsidR="004F60C1" w:rsidRPr="007E4187">
          <w:rPr>
            <w:rStyle w:val="Hyperlink"/>
          </w:rPr>
          <w:t>Feature-Klasse</w:t>
        </w:r>
        <w:r w:rsidR="004F60C1">
          <w:rPr>
            <w:webHidden/>
          </w:rPr>
          <w:tab/>
        </w:r>
        <w:r w:rsidR="004F60C1">
          <w:rPr>
            <w:webHidden/>
          </w:rPr>
          <w:fldChar w:fldCharType="begin"/>
        </w:r>
        <w:r w:rsidR="004F60C1">
          <w:rPr>
            <w:webHidden/>
          </w:rPr>
          <w:instrText xml:space="preserve"> PAGEREF _Toc476239181 \h </w:instrText>
        </w:r>
        <w:r w:rsidR="004F60C1">
          <w:rPr>
            <w:webHidden/>
          </w:rPr>
        </w:r>
        <w:r w:rsidR="004F60C1">
          <w:rPr>
            <w:webHidden/>
          </w:rPr>
          <w:fldChar w:fldCharType="separate"/>
        </w:r>
        <w:r w:rsidR="004F60C1">
          <w:rPr>
            <w:webHidden/>
          </w:rPr>
          <w:t>41</w:t>
        </w:r>
        <w:r w:rsidR="004F60C1">
          <w:rPr>
            <w:webHidden/>
          </w:rPr>
          <w:fldChar w:fldCharType="end"/>
        </w:r>
      </w:hyperlink>
    </w:p>
    <w:p w:rsidR="004F60C1" w:rsidRDefault="003A2034">
      <w:pPr>
        <w:pStyle w:val="Verzeichnis3"/>
        <w:rPr>
          <w:rFonts w:eastAsiaTheme="minorEastAsia"/>
          <w:b w:val="0"/>
          <w:sz w:val="22"/>
          <w:szCs w:val="22"/>
          <w:lang w:eastAsia="de-DE"/>
        </w:rPr>
      </w:pPr>
      <w:hyperlink w:anchor="_Toc476239182" w:history="1">
        <w:r w:rsidR="004F60C1" w:rsidRPr="007E4187">
          <w:rPr>
            <w:rStyle w:val="Hyperlink"/>
          </w:rPr>
          <w:t>4.5.2.</w:t>
        </w:r>
        <w:r w:rsidR="004F60C1">
          <w:rPr>
            <w:rFonts w:eastAsiaTheme="minorEastAsia"/>
            <w:b w:val="0"/>
            <w:sz w:val="22"/>
            <w:szCs w:val="22"/>
            <w:lang w:eastAsia="de-DE"/>
          </w:rPr>
          <w:tab/>
        </w:r>
        <w:r w:rsidR="004F60C1" w:rsidRPr="007E4187">
          <w:rPr>
            <w:rStyle w:val="Hyperlink"/>
          </w:rPr>
          <w:t>Inner Distance Shape Context</w:t>
        </w:r>
        <w:r w:rsidR="004F60C1">
          <w:rPr>
            <w:webHidden/>
          </w:rPr>
          <w:tab/>
        </w:r>
        <w:r w:rsidR="004F60C1">
          <w:rPr>
            <w:webHidden/>
          </w:rPr>
          <w:fldChar w:fldCharType="begin"/>
        </w:r>
        <w:r w:rsidR="004F60C1">
          <w:rPr>
            <w:webHidden/>
          </w:rPr>
          <w:instrText xml:space="preserve"> PAGEREF _Toc476239182 \h </w:instrText>
        </w:r>
        <w:r w:rsidR="004F60C1">
          <w:rPr>
            <w:webHidden/>
          </w:rPr>
        </w:r>
        <w:r w:rsidR="004F60C1">
          <w:rPr>
            <w:webHidden/>
          </w:rPr>
          <w:fldChar w:fldCharType="separate"/>
        </w:r>
        <w:r w:rsidR="004F60C1">
          <w:rPr>
            <w:webHidden/>
          </w:rPr>
          <w:t>42</w:t>
        </w:r>
        <w:r w:rsidR="004F60C1">
          <w:rPr>
            <w:webHidden/>
          </w:rPr>
          <w:fldChar w:fldCharType="end"/>
        </w:r>
      </w:hyperlink>
    </w:p>
    <w:p w:rsidR="004F60C1" w:rsidRDefault="003A2034">
      <w:pPr>
        <w:pStyle w:val="Verzeichnis3"/>
        <w:rPr>
          <w:rFonts w:eastAsiaTheme="minorEastAsia"/>
          <w:b w:val="0"/>
          <w:sz w:val="22"/>
          <w:szCs w:val="22"/>
          <w:lang w:eastAsia="de-DE"/>
        </w:rPr>
      </w:pPr>
      <w:hyperlink w:anchor="_Toc476239183" w:history="1">
        <w:r w:rsidR="004F60C1" w:rsidRPr="007E4187">
          <w:rPr>
            <w:rStyle w:val="Hyperlink"/>
          </w:rPr>
          <w:t>4.5.3.</w:t>
        </w:r>
        <w:r w:rsidR="004F60C1">
          <w:rPr>
            <w:rFonts w:eastAsiaTheme="minorEastAsia"/>
            <w:b w:val="0"/>
            <w:sz w:val="22"/>
            <w:szCs w:val="22"/>
            <w:lang w:eastAsia="de-DE"/>
          </w:rPr>
          <w:tab/>
        </w:r>
        <w:r w:rsidR="004F60C1" w:rsidRPr="007E4187">
          <w:rPr>
            <w:rStyle w:val="Hyperlink"/>
          </w:rPr>
          <w:t>Multilevel Inner Distance Shape Context</w:t>
        </w:r>
        <w:r w:rsidR="004F60C1">
          <w:rPr>
            <w:webHidden/>
          </w:rPr>
          <w:tab/>
        </w:r>
        <w:r w:rsidR="004F60C1">
          <w:rPr>
            <w:webHidden/>
          </w:rPr>
          <w:fldChar w:fldCharType="begin"/>
        </w:r>
        <w:r w:rsidR="004F60C1">
          <w:rPr>
            <w:webHidden/>
          </w:rPr>
          <w:instrText xml:space="preserve"> PAGEREF _Toc476239183 \h </w:instrText>
        </w:r>
        <w:r w:rsidR="004F60C1">
          <w:rPr>
            <w:webHidden/>
          </w:rPr>
        </w:r>
        <w:r w:rsidR="004F60C1">
          <w:rPr>
            <w:webHidden/>
          </w:rPr>
          <w:fldChar w:fldCharType="separate"/>
        </w:r>
        <w:r w:rsidR="004F60C1">
          <w:rPr>
            <w:webHidden/>
          </w:rPr>
          <w:t>43</w:t>
        </w:r>
        <w:r w:rsidR="004F60C1">
          <w:rPr>
            <w:webHidden/>
          </w:rPr>
          <w:fldChar w:fldCharType="end"/>
        </w:r>
      </w:hyperlink>
    </w:p>
    <w:p w:rsidR="004F60C1" w:rsidRDefault="003A2034">
      <w:pPr>
        <w:pStyle w:val="Verzeichnis3"/>
        <w:rPr>
          <w:rFonts w:eastAsiaTheme="minorEastAsia"/>
          <w:b w:val="0"/>
          <w:sz w:val="22"/>
          <w:szCs w:val="22"/>
          <w:lang w:eastAsia="de-DE"/>
        </w:rPr>
      </w:pPr>
      <w:hyperlink w:anchor="_Toc476239184" w:history="1">
        <w:r w:rsidR="004F60C1" w:rsidRPr="007E4187">
          <w:rPr>
            <w:rStyle w:val="Hyperlink"/>
          </w:rPr>
          <w:t>4.5.4.</w:t>
        </w:r>
        <w:r w:rsidR="004F60C1">
          <w:rPr>
            <w:rFonts w:eastAsiaTheme="minorEastAsia"/>
            <w:b w:val="0"/>
            <w:sz w:val="22"/>
            <w:szCs w:val="22"/>
            <w:lang w:eastAsia="de-DE"/>
          </w:rPr>
          <w:tab/>
        </w:r>
        <w:r w:rsidR="004F60C1" w:rsidRPr="007E4187">
          <w:rPr>
            <w:rStyle w:val="Hyperlink"/>
          </w:rPr>
          <w:t>Segmentierung und Beschreibung der Blattnervatur</w:t>
        </w:r>
        <w:r w:rsidR="004F60C1">
          <w:rPr>
            <w:webHidden/>
          </w:rPr>
          <w:tab/>
        </w:r>
        <w:r w:rsidR="004F60C1">
          <w:rPr>
            <w:webHidden/>
          </w:rPr>
          <w:fldChar w:fldCharType="begin"/>
        </w:r>
        <w:r w:rsidR="004F60C1">
          <w:rPr>
            <w:webHidden/>
          </w:rPr>
          <w:instrText xml:space="preserve"> PAGEREF _Toc476239184 \h </w:instrText>
        </w:r>
        <w:r w:rsidR="004F60C1">
          <w:rPr>
            <w:webHidden/>
          </w:rPr>
        </w:r>
        <w:r w:rsidR="004F60C1">
          <w:rPr>
            <w:webHidden/>
          </w:rPr>
          <w:fldChar w:fldCharType="separate"/>
        </w:r>
        <w:r w:rsidR="004F60C1">
          <w:rPr>
            <w:webHidden/>
          </w:rPr>
          <w:t>44</w:t>
        </w:r>
        <w:r w:rsidR="004F60C1">
          <w:rPr>
            <w:webHidden/>
          </w:rPr>
          <w:fldChar w:fldCharType="end"/>
        </w:r>
      </w:hyperlink>
    </w:p>
    <w:p w:rsidR="004F60C1" w:rsidRDefault="003A2034">
      <w:pPr>
        <w:pStyle w:val="Verzeichnis3"/>
        <w:rPr>
          <w:rFonts w:eastAsiaTheme="minorEastAsia"/>
          <w:b w:val="0"/>
          <w:sz w:val="22"/>
          <w:szCs w:val="22"/>
          <w:lang w:eastAsia="de-DE"/>
        </w:rPr>
      </w:pPr>
      <w:hyperlink w:anchor="_Toc476239185" w:history="1">
        <w:r w:rsidR="004F60C1" w:rsidRPr="007E4187">
          <w:rPr>
            <w:rStyle w:val="Hyperlink"/>
          </w:rPr>
          <w:t>4.5.5.</w:t>
        </w:r>
        <w:r w:rsidR="004F60C1">
          <w:rPr>
            <w:rFonts w:eastAsiaTheme="minorEastAsia"/>
            <w:b w:val="0"/>
            <w:sz w:val="22"/>
            <w:szCs w:val="22"/>
            <w:lang w:eastAsia="de-DE"/>
          </w:rPr>
          <w:tab/>
        </w:r>
        <w:r w:rsidR="004F60C1" w:rsidRPr="007E4187">
          <w:rPr>
            <w:rStyle w:val="Hyperlink"/>
          </w:rPr>
          <w:t>Sift und Surf</w:t>
        </w:r>
        <w:r w:rsidR="004F60C1">
          <w:rPr>
            <w:webHidden/>
          </w:rPr>
          <w:tab/>
        </w:r>
        <w:r w:rsidR="004F60C1">
          <w:rPr>
            <w:webHidden/>
          </w:rPr>
          <w:fldChar w:fldCharType="begin"/>
        </w:r>
        <w:r w:rsidR="004F60C1">
          <w:rPr>
            <w:webHidden/>
          </w:rPr>
          <w:instrText xml:space="preserve"> PAGEREF _Toc476239185 \h </w:instrText>
        </w:r>
        <w:r w:rsidR="004F60C1">
          <w:rPr>
            <w:webHidden/>
          </w:rPr>
        </w:r>
        <w:r w:rsidR="004F60C1">
          <w:rPr>
            <w:webHidden/>
          </w:rPr>
          <w:fldChar w:fldCharType="separate"/>
        </w:r>
        <w:r w:rsidR="004F60C1">
          <w:rPr>
            <w:webHidden/>
          </w:rPr>
          <w:t>46</w:t>
        </w:r>
        <w:r w:rsidR="004F60C1">
          <w:rPr>
            <w:webHidden/>
          </w:rPr>
          <w:fldChar w:fldCharType="end"/>
        </w:r>
      </w:hyperlink>
    </w:p>
    <w:p w:rsidR="004F60C1" w:rsidRDefault="003A2034">
      <w:pPr>
        <w:pStyle w:val="Verzeichnis2"/>
        <w:rPr>
          <w:rFonts w:eastAsiaTheme="minorEastAsia"/>
          <w:b w:val="0"/>
          <w:bCs w:val="0"/>
          <w:noProof/>
          <w:sz w:val="22"/>
          <w:szCs w:val="22"/>
          <w:lang w:eastAsia="de-DE"/>
        </w:rPr>
      </w:pPr>
      <w:hyperlink w:anchor="_Toc476239186" w:history="1">
        <w:r w:rsidR="004F60C1" w:rsidRPr="007E4187">
          <w:rPr>
            <w:rStyle w:val="Hyperlink"/>
            <w:noProof/>
          </w:rPr>
          <w:t>4.6.</w:t>
        </w:r>
        <w:r w:rsidR="004F60C1">
          <w:rPr>
            <w:rFonts w:eastAsiaTheme="minorEastAsia"/>
            <w:b w:val="0"/>
            <w:bCs w:val="0"/>
            <w:noProof/>
            <w:sz w:val="22"/>
            <w:szCs w:val="22"/>
            <w:lang w:eastAsia="de-DE"/>
          </w:rPr>
          <w:tab/>
        </w:r>
        <w:r w:rsidR="004F60C1" w:rsidRPr="007E4187">
          <w:rPr>
            <w:rStyle w:val="Hyperlink"/>
            <w:noProof/>
          </w:rPr>
          <w:t>Codebooks</w:t>
        </w:r>
        <w:r w:rsidR="004F60C1">
          <w:rPr>
            <w:noProof/>
            <w:webHidden/>
          </w:rPr>
          <w:tab/>
        </w:r>
        <w:r w:rsidR="004F60C1">
          <w:rPr>
            <w:noProof/>
            <w:webHidden/>
          </w:rPr>
          <w:fldChar w:fldCharType="begin"/>
        </w:r>
        <w:r w:rsidR="004F60C1">
          <w:rPr>
            <w:noProof/>
            <w:webHidden/>
          </w:rPr>
          <w:instrText xml:space="preserve"> PAGEREF _Toc476239186 \h </w:instrText>
        </w:r>
        <w:r w:rsidR="004F60C1">
          <w:rPr>
            <w:noProof/>
            <w:webHidden/>
          </w:rPr>
        </w:r>
        <w:r w:rsidR="004F60C1">
          <w:rPr>
            <w:noProof/>
            <w:webHidden/>
          </w:rPr>
          <w:fldChar w:fldCharType="separate"/>
        </w:r>
        <w:r w:rsidR="004F60C1">
          <w:rPr>
            <w:noProof/>
            <w:webHidden/>
          </w:rPr>
          <w:t>47</w:t>
        </w:r>
        <w:r w:rsidR="004F60C1">
          <w:rPr>
            <w:noProof/>
            <w:webHidden/>
          </w:rPr>
          <w:fldChar w:fldCharType="end"/>
        </w:r>
      </w:hyperlink>
    </w:p>
    <w:p w:rsidR="004F60C1" w:rsidRDefault="003A2034">
      <w:pPr>
        <w:pStyle w:val="Verzeichnis3"/>
        <w:rPr>
          <w:rFonts w:eastAsiaTheme="minorEastAsia"/>
          <w:b w:val="0"/>
          <w:sz w:val="22"/>
          <w:szCs w:val="22"/>
          <w:lang w:eastAsia="de-DE"/>
        </w:rPr>
      </w:pPr>
      <w:hyperlink w:anchor="_Toc476239187" w:history="1">
        <w:r w:rsidR="004F60C1" w:rsidRPr="007E4187">
          <w:rPr>
            <w:rStyle w:val="Hyperlink"/>
          </w:rPr>
          <w:t>4.6.1.</w:t>
        </w:r>
        <w:r w:rsidR="004F60C1">
          <w:rPr>
            <w:rFonts w:eastAsiaTheme="minorEastAsia"/>
            <w:b w:val="0"/>
            <w:sz w:val="22"/>
            <w:szCs w:val="22"/>
            <w:lang w:eastAsia="de-DE"/>
          </w:rPr>
          <w:tab/>
        </w:r>
        <w:r w:rsidR="004F60C1" w:rsidRPr="007E4187">
          <w:rPr>
            <w:rStyle w:val="Hyperlink"/>
          </w:rPr>
          <w:t>Sparse dictionary learning</w:t>
        </w:r>
        <w:r w:rsidR="004F60C1">
          <w:rPr>
            <w:webHidden/>
          </w:rPr>
          <w:tab/>
        </w:r>
        <w:r w:rsidR="004F60C1">
          <w:rPr>
            <w:webHidden/>
          </w:rPr>
          <w:fldChar w:fldCharType="begin"/>
        </w:r>
        <w:r w:rsidR="004F60C1">
          <w:rPr>
            <w:webHidden/>
          </w:rPr>
          <w:instrText xml:space="preserve"> PAGEREF _Toc476239187 \h </w:instrText>
        </w:r>
        <w:r w:rsidR="004F60C1">
          <w:rPr>
            <w:webHidden/>
          </w:rPr>
        </w:r>
        <w:r w:rsidR="004F60C1">
          <w:rPr>
            <w:webHidden/>
          </w:rPr>
          <w:fldChar w:fldCharType="separate"/>
        </w:r>
        <w:r w:rsidR="004F60C1">
          <w:rPr>
            <w:webHidden/>
          </w:rPr>
          <w:t>47</w:t>
        </w:r>
        <w:r w:rsidR="004F60C1">
          <w:rPr>
            <w:webHidden/>
          </w:rPr>
          <w:fldChar w:fldCharType="end"/>
        </w:r>
      </w:hyperlink>
    </w:p>
    <w:p w:rsidR="004F60C1" w:rsidRDefault="003A2034">
      <w:pPr>
        <w:pStyle w:val="Verzeichnis3"/>
        <w:rPr>
          <w:rFonts w:eastAsiaTheme="minorEastAsia"/>
          <w:b w:val="0"/>
          <w:sz w:val="22"/>
          <w:szCs w:val="22"/>
          <w:lang w:eastAsia="de-DE"/>
        </w:rPr>
      </w:pPr>
      <w:hyperlink w:anchor="_Toc476239188" w:history="1">
        <w:r w:rsidR="004F60C1" w:rsidRPr="007E4187">
          <w:rPr>
            <w:rStyle w:val="Hyperlink"/>
          </w:rPr>
          <w:t>4.7.</w:t>
        </w:r>
        <w:r w:rsidR="004F60C1">
          <w:rPr>
            <w:rFonts w:eastAsiaTheme="minorEastAsia"/>
            <w:b w:val="0"/>
            <w:sz w:val="22"/>
            <w:szCs w:val="22"/>
            <w:lang w:eastAsia="de-DE"/>
          </w:rPr>
          <w:tab/>
        </w:r>
        <w:r w:rsidR="004F60C1" w:rsidRPr="007E4187">
          <w:rPr>
            <w:rStyle w:val="Hyperlink"/>
          </w:rPr>
          <w:t>Multilayer Perceptron</w:t>
        </w:r>
        <w:r w:rsidR="004F60C1">
          <w:rPr>
            <w:webHidden/>
          </w:rPr>
          <w:tab/>
        </w:r>
        <w:r w:rsidR="004F60C1">
          <w:rPr>
            <w:webHidden/>
          </w:rPr>
          <w:fldChar w:fldCharType="begin"/>
        </w:r>
        <w:r w:rsidR="004F60C1">
          <w:rPr>
            <w:webHidden/>
          </w:rPr>
          <w:instrText xml:space="preserve"> PAGEREF _Toc476239188 \h </w:instrText>
        </w:r>
        <w:r w:rsidR="004F60C1">
          <w:rPr>
            <w:webHidden/>
          </w:rPr>
        </w:r>
        <w:r w:rsidR="004F60C1">
          <w:rPr>
            <w:webHidden/>
          </w:rPr>
          <w:fldChar w:fldCharType="separate"/>
        </w:r>
        <w:r w:rsidR="004F60C1">
          <w:rPr>
            <w:webHidden/>
          </w:rPr>
          <w:t>48</w:t>
        </w:r>
        <w:r w:rsidR="004F60C1">
          <w:rPr>
            <w:webHidden/>
          </w:rPr>
          <w:fldChar w:fldCharType="end"/>
        </w:r>
      </w:hyperlink>
    </w:p>
    <w:p w:rsidR="004F60C1" w:rsidRDefault="003A2034">
      <w:pPr>
        <w:pStyle w:val="Verzeichnis3"/>
        <w:rPr>
          <w:rFonts w:eastAsiaTheme="minorEastAsia"/>
          <w:b w:val="0"/>
          <w:sz w:val="22"/>
          <w:szCs w:val="22"/>
          <w:lang w:eastAsia="de-DE"/>
        </w:rPr>
      </w:pPr>
      <w:hyperlink w:anchor="_Toc476239189" w:history="1">
        <w:r w:rsidR="004F60C1" w:rsidRPr="007E4187">
          <w:rPr>
            <w:rStyle w:val="Hyperlink"/>
          </w:rPr>
          <w:t>4.8.</w:t>
        </w:r>
        <w:r w:rsidR="004F60C1">
          <w:rPr>
            <w:rFonts w:eastAsiaTheme="minorEastAsia"/>
            <w:b w:val="0"/>
            <w:sz w:val="22"/>
            <w:szCs w:val="22"/>
            <w:lang w:eastAsia="de-DE"/>
          </w:rPr>
          <w:tab/>
        </w:r>
        <w:r w:rsidR="004F60C1" w:rsidRPr="007E4187">
          <w:rPr>
            <w:rStyle w:val="Hyperlink"/>
          </w:rPr>
          <w:t>Support Vector Machine</w:t>
        </w:r>
        <w:r w:rsidR="004F60C1">
          <w:rPr>
            <w:webHidden/>
          </w:rPr>
          <w:tab/>
        </w:r>
        <w:r w:rsidR="004F60C1">
          <w:rPr>
            <w:webHidden/>
          </w:rPr>
          <w:fldChar w:fldCharType="begin"/>
        </w:r>
        <w:r w:rsidR="004F60C1">
          <w:rPr>
            <w:webHidden/>
          </w:rPr>
          <w:instrText xml:space="preserve"> PAGEREF _Toc476239189 \h </w:instrText>
        </w:r>
        <w:r w:rsidR="004F60C1">
          <w:rPr>
            <w:webHidden/>
          </w:rPr>
        </w:r>
        <w:r w:rsidR="004F60C1">
          <w:rPr>
            <w:webHidden/>
          </w:rPr>
          <w:fldChar w:fldCharType="separate"/>
        </w:r>
        <w:r w:rsidR="004F60C1">
          <w:rPr>
            <w:webHidden/>
          </w:rPr>
          <w:t>48</w:t>
        </w:r>
        <w:r w:rsidR="004F60C1">
          <w:rPr>
            <w:webHidden/>
          </w:rPr>
          <w:fldChar w:fldCharType="end"/>
        </w:r>
      </w:hyperlink>
    </w:p>
    <w:p w:rsidR="004F60C1" w:rsidRDefault="003A2034">
      <w:pPr>
        <w:pStyle w:val="Verzeichnis3"/>
        <w:rPr>
          <w:rFonts w:eastAsiaTheme="minorEastAsia"/>
          <w:b w:val="0"/>
          <w:sz w:val="22"/>
          <w:szCs w:val="22"/>
          <w:lang w:eastAsia="de-DE"/>
        </w:rPr>
      </w:pPr>
      <w:hyperlink w:anchor="_Toc476239190" w:history="1">
        <w:r w:rsidR="004F60C1" w:rsidRPr="007E4187">
          <w:rPr>
            <w:rStyle w:val="Hyperlink"/>
          </w:rPr>
          <w:t>4.9.</w:t>
        </w:r>
        <w:r w:rsidR="004F60C1">
          <w:rPr>
            <w:rFonts w:eastAsiaTheme="minorEastAsia"/>
            <w:b w:val="0"/>
            <w:sz w:val="22"/>
            <w:szCs w:val="22"/>
            <w:lang w:eastAsia="de-DE"/>
          </w:rPr>
          <w:tab/>
        </w:r>
        <w:r w:rsidR="004F60C1" w:rsidRPr="007E4187">
          <w:rPr>
            <w:rStyle w:val="Hyperlink"/>
          </w:rPr>
          <w:t>Datenhaltung</w:t>
        </w:r>
        <w:r w:rsidR="004F60C1">
          <w:rPr>
            <w:webHidden/>
          </w:rPr>
          <w:tab/>
        </w:r>
        <w:r w:rsidR="004F60C1">
          <w:rPr>
            <w:webHidden/>
          </w:rPr>
          <w:fldChar w:fldCharType="begin"/>
        </w:r>
        <w:r w:rsidR="004F60C1">
          <w:rPr>
            <w:webHidden/>
          </w:rPr>
          <w:instrText xml:space="preserve"> PAGEREF _Toc476239190 \h </w:instrText>
        </w:r>
        <w:r w:rsidR="004F60C1">
          <w:rPr>
            <w:webHidden/>
          </w:rPr>
        </w:r>
        <w:r w:rsidR="004F60C1">
          <w:rPr>
            <w:webHidden/>
          </w:rPr>
          <w:fldChar w:fldCharType="separate"/>
        </w:r>
        <w:r w:rsidR="004F60C1">
          <w:rPr>
            <w:webHidden/>
          </w:rPr>
          <w:t>48</w:t>
        </w:r>
        <w:r w:rsidR="004F60C1">
          <w:rPr>
            <w:webHidden/>
          </w:rPr>
          <w:fldChar w:fldCharType="end"/>
        </w:r>
      </w:hyperlink>
    </w:p>
    <w:p w:rsidR="004F60C1" w:rsidRDefault="003A2034">
      <w:pPr>
        <w:pStyle w:val="Verzeichnis3"/>
        <w:rPr>
          <w:rFonts w:eastAsiaTheme="minorEastAsia"/>
          <w:b w:val="0"/>
          <w:sz w:val="22"/>
          <w:szCs w:val="22"/>
          <w:lang w:eastAsia="de-DE"/>
        </w:rPr>
      </w:pPr>
      <w:hyperlink w:anchor="_Toc476239191" w:history="1">
        <w:r w:rsidR="004F60C1" w:rsidRPr="007E4187">
          <w:rPr>
            <w:rStyle w:val="Hyperlink"/>
          </w:rPr>
          <w:t>4.10.</w:t>
        </w:r>
        <w:r w:rsidR="004F60C1">
          <w:rPr>
            <w:rFonts w:eastAsiaTheme="minorEastAsia"/>
            <w:b w:val="0"/>
            <w:sz w:val="22"/>
            <w:szCs w:val="22"/>
            <w:lang w:eastAsia="de-DE"/>
          </w:rPr>
          <w:tab/>
        </w:r>
        <w:r w:rsidR="004F60C1" w:rsidRPr="007E4187">
          <w:rPr>
            <w:rStyle w:val="Hyperlink"/>
          </w:rPr>
          <w:t>Oberfläche</w:t>
        </w:r>
        <w:r w:rsidR="004F60C1">
          <w:rPr>
            <w:webHidden/>
          </w:rPr>
          <w:tab/>
        </w:r>
        <w:r w:rsidR="004F60C1">
          <w:rPr>
            <w:webHidden/>
          </w:rPr>
          <w:fldChar w:fldCharType="begin"/>
        </w:r>
        <w:r w:rsidR="004F60C1">
          <w:rPr>
            <w:webHidden/>
          </w:rPr>
          <w:instrText xml:space="preserve"> PAGEREF _Toc476239191 \h </w:instrText>
        </w:r>
        <w:r w:rsidR="004F60C1">
          <w:rPr>
            <w:webHidden/>
          </w:rPr>
        </w:r>
        <w:r w:rsidR="004F60C1">
          <w:rPr>
            <w:webHidden/>
          </w:rPr>
          <w:fldChar w:fldCharType="separate"/>
        </w:r>
        <w:r w:rsidR="004F60C1">
          <w:rPr>
            <w:webHidden/>
          </w:rPr>
          <w:t>48</w:t>
        </w:r>
        <w:r w:rsidR="004F60C1">
          <w:rPr>
            <w:webHidden/>
          </w:rPr>
          <w:fldChar w:fldCharType="end"/>
        </w:r>
      </w:hyperlink>
    </w:p>
    <w:p w:rsidR="004F60C1" w:rsidRDefault="003A2034">
      <w:pPr>
        <w:pStyle w:val="Verzeichnis1"/>
        <w:rPr>
          <w:rFonts w:asciiTheme="minorHAnsi" w:eastAsiaTheme="minorEastAsia" w:hAnsiTheme="minorHAnsi"/>
          <w:b w:val="0"/>
          <w:bCs w:val="0"/>
          <w:caps w:val="0"/>
          <w:noProof/>
          <w:sz w:val="22"/>
          <w:szCs w:val="22"/>
          <w:lang w:eastAsia="de-DE"/>
        </w:rPr>
      </w:pPr>
      <w:hyperlink w:anchor="_Toc476239192" w:history="1">
        <w:r w:rsidR="004F60C1" w:rsidRPr="007E4187">
          <w:rPr>
            <w:rStyle w:val="Hyperlink"/>
            <w:rFonts w:ascii="Tahoma" w:hAnsi="Tahoma" w:cs="Tahoma"/>
            <w:noProof/>
          </w:rPr>
          <w:t>5.</w:t>
        </w:r>
        <w:r w:rsidR="004F60C1">
          <w:rPr>
            <w:rFonts w:asciiTheme="minorHAnsi" w:eastAsiaTheme="minorEastAsia" w:hAnsiTheme="minorHAnsi"/>
            <w:b w:val="0"/>
            <w:bCs w:val="0"/>
            <w:caps w:val="0"/>
            <w:noProof/>
            <w:sz w:val="22"/>
            <w:szCs w:val="22"/>
            <w:lang w:eastAsia="de-DE"/>
          </w:rPr>
          <w:tab/>
        </w:r>
        <w:r w:rsidR="004F60C1" w:rsidRPr="007E4187">
          <w:rPr>
            <w:rStyle w:val="Hyperlink"/>
            <w:noProof/>
          </w:rPr>
          <w:t>Evaluierung des Systems</w:t>
        </w:r>
        <w:r w:rsidR="004F60C1">
          <w:rPr>
            <w:noProof/>
            <w:webHidden/>
          </w:rPr>
          <w:tab/>
        </w:r>
        <w:r w:rsidR="004F60C1">
          <w:rPr>
            <w:noProof/>
            <w:webHidden/>
          </w:rPr>
          <w:fldChar w:fldCharType="begin"/>
        </w:r>
        <w:r w:rsidR="004F60C1">
          <w:rPr>
            <w:noProof/>
            <w:webHidden/>
          </w:rPr>
          <w:instrText xml:space="preserve"> PAGEREF _Toc476239192 \h </w:instrText>
        </w:r>
        <w:r w:rsidR="004F60C1">
          <w:rPr>
            <w:noProof/>
            <w:webHidden/>
          </w:rPr>
        </w:r>
        <w:r w:rsidR="004F60C1">
          <w:rPr>
            <w:noProof/>
            <w:webHidden/>
          </w:rPr>
          <w:fldChar w:fldCharType="separate"/>
        </w:r>
        <w:r w:rsidR="004F60C1">
          <w:rPr>
            <w:noProof/>
            <w:webHidden/>
          </w:rPr>
          <w:t>48</w:t>
        </w:r>
        <w:r w:rsidR="004F60C1">
          <w:rPr>
            <w:noProof/>
            <w:webHidden/>
          </w:rPr>
          <w:fldChar w:fldCharType="end"/>
        </w:r>
      </w:hyperlink>
    </w:p>
    <w:p w:rsidR="004F60C1" w:rsidRDefault="003A2034">
      <w:pPr>
        <w:pStyle w:val="Verzeichnis1"/>
        <w:rPr>
          <w:rFonts w:asciiTheme="minorHAnsi" w:eastAsiaTheme="minorEastAsia" w:hAnsiTheme="minorHAnsi"/>
          <w:b w:val="0"/>
          <w:bCs w:val="0"/>
          <w:caps w:val="0"/>
          <w:noProof/>
          <w:sz w:val="22"/>
          <w:szCs w:val="22"/>
          <w:lang w:eastAsia="de-DE"/>
        </w:rPr>
      </w:pPr>
      <w:hyperlink w:anchor="_Toc476239193" w:history="1">
        <w:r w:rsidR="004F60C1" w:rsidRPr="007E4187">
          <w:rPr>
            <w:rStyle w:val="Hyperlink"/>
            <w:rFonts w:ascii="Tahoma" w:hAnsi="Tahoma" w:cs="Tahoma"/>
            <w:noProof/>
          </w:rPr>
          <w:t>6.</w:t>
        </w:r>
        <w:r w:rsidR="004F60C1">
          <w:rPr>
            <w:rFonts w:asciiTheme="minorHAnsi" w:eastAsiaTheme="minorEastAsia" w:hAnsiTheme="minorHAnsi"/>
            <w:b w:val="0"/>
            <w:bCs w:val="0"/>
            <w:caps w:val="0"/>
            <w:noProof/>
            <w:sz w:val="22"/>
            <w:szCs w:val="22"/>
            <w:lang w:eastAsia="de-DE"/>
          </w:rPr>
          <w:tab/>
        </w:r>
        <w:r w:rsidR="004F60C1" w:rsidRPr="007E4187">
          <w:rPr>
            <w:rStyle w:val="Hyperlink"/>
            <w:noProof/>
          </w:rPr>
          <w:t>Ergebnis</w:t>
        </w:r>
        <w:r w:rsidR="004F60C1">
          <w:rPr>
            <w:noProof/>
            <w:webHidden/>
          </w:rPr>
          <w:tab/>
        </w:r>
        <w:r w:rsidR="004F60C1">
          <w:rPr>
            <w:noProof/>
            <w:webHidden/>
          </w:rPr>
          <w:fldChar w:fldCharType="begin"/>
        </w:r>
        <w:r w:rsidR="004F60C1">
          <w:rPr>
            <w:noProof/>
            <w:webHidden/>
          </w:rPr>
          <w:instrText xml:space="preserve"> PAGEREF _Toc476239193 \h </w:instrText>
        </w:r>
        <w:r w:rsidR="004F60C1">
          <w:rPr>
            <w:noProof/>
            <w:webHidden/>
          </w:rPr>
        </w:r>
        <w:r w:rsidR="004F60C1">
          <w:rPr>
            <w:noProof/>
            <w:webHidden/>
          </w:rPr>
          <w:fldChar w:fldCharType="separate"/>
        </w:r>
        <w:r w:rsidR="004F60C1">
          <w:rPr>
            <w:noProof/>
            <w:webHidden/>
          </w:rPr>
          <w:t>48</w:t>
        </w:r>
        <w:r w:rsidR="004F60C1">
          <w:rPr>
            <w:noProof/>
            <w:webHidden/>
          </w:rPr>
          <w:fldChar w:fldCharType="end"/>
        </w:r>
      </w:hyperlink>
    </w:p>
    <w:p w:rsidR="004F60C1" w:rsidRDefault="003A2034">
      <w:pPr>
        <w:pStyle w:val="Verzeichnis2"/>
        <w:rPr>
          <w:rFonts w:eastAsiaTheme="minorEastAsia"/>
          <w:b w:val="0"/>
          <w:bCs w:val="0"/>
          <w:noProof/>
          <w:sz w:val="22"/>
          <w:szCs w:val="22"/>
          <w:lang w:eastAsia="de-DE"/>
        </w:rPr>
      </w:pPr>
      <w:hyperlink w:anchor="_Toc476239194" w:history="1">
        <w:r w:rsidR="004F60C1" w:rsidRPr="007E4187">
          <w:rPr>
            <w:rStyle w:val="Hyperlink"/>
            <w:noProof/>
          </w:rPr>
          <w:t>6.1.</w:t>
        </w:r>
        <w:r w:rsidR="004F60C1">
          <w:rPr>
            <w:rFonts w:eastAsiaTheme="minorEastAsia"/>
            <w:b w:val="0"/>
            <w:bCs w:val="0"/>
            <w:noProof/>
            <w:sz w:val="22"/>
            <w:szCs w:val="22"/>
            <w:lang w:eastAsia="de-DE"/>
          </w:rPr>
          <w:tab/>
        </w:r>
        <w:r w:rsidR="004F60C1" w:rsidRPr="007E4187">
          <w:rPr>
            <w:rStyle w:val="Hyperlink"/>
            <w:noProof/>
          </w:rPr>
          <w:t>Genauigkeit (welche Metrik?)</w:t>
        </w:r>
        <w:r w:rsidR="004F60C1">
          <w:rPr>
            <w:noProof/>
            <w:webHidden/>
          </w:rPr>
          <w:tab/>
        </w:r>
        <w:r w:rsidR="004F60C1">
          <w:rPr>
            <w:noProof/>
            <w:webHidden/>
          </w:rPr>
          <w:fldChar w:fldCharType="begin"/>
        </w:r>
        <w:r w:rsidR="004F60C1">
          <w:rPr>
            <w:noProof/>
            <w:webHidden/>
          </w:rPr>
          <w:instrText xml:space="preserve"> PAGEREF _Toc476239194 \h </w:instrText>
        </w:r>
        <w:r w:rsidR="004F60C1">
          <w:rPr>
            <w:noProof/>
            <w:webHidden/>
          </w:rPr>
        </w:r>
        <w:r w:rsidR="004F60C1">
          <w:rPr>
            <w:noProof/>
            <w:webHidden/>
          </w:rPr>
          <w:fldChar w:fldCharType="separate"/>
        </w:r>
        <w:r w:rsidR="004F60C1">
          <w:rPr>
            <w:noProof/>
            <w:webHidden/>
          </w:rPr>
          <w:t>49</w:t>
        </w:r>
        <w:r w:rsidR="004F60C1">
          <w:rPr>
            <w:noProof/>
            <w:webHidden/>
          </w:rPr>
          <w:fldChar w:fldCharType="end"/>
        </w:r>
      </w:hyperlink>
    </w:p>
    <w:p w:rsidR="004F60C1" w:rsidRDefault="003A2034">
      <w:pPr>
        <w:pStyle w:val="Verzeichnis2"/>
        <w:rPr>
          <w:rFonts w:eastAsiaTheme="minorEastAsia"/>
          <w:b w:val="0"/>
          <w:bCs w:val="0"/>
          <w:noProof/>
          <w:sz w:val="22"/>
          <w:szCs w:val="22"/>
          <w:lang w:eastAsia="de-DE"/>
        </w:rPr>
      </w:pPr>
      <w:hyperlink w:anchor="_Toc476239195" w:history="1">
        <w:r w:rsidR="004F60C1" w:rsidRPr="007E4187">
          <w:rPr>
            <w:rStyle w:val="Hyperlink"/>
            <w:noProof/>
          </w:rPr>
          <w:t>6.2.</w:t>
        </w:r>
        <w:r w:rsidR="004F60C1">
          <w:rPr>
            <w:rFonts w:eastAsiaTheme="minorEastAsia"/>
            <w:b w:val="0"/>
            <w:bCs w:val="0"/>
            <w:noProof/>
            <w:sz w:val="22"/>
            <w:szCs w:val="22"/>
            <w:lang w:eastAsia="de-DE"/>
          </w:rPr>
          <w:tab/>
        </w:r>
        <w:r w:rsidR="004F60C1" w:rsidRPr="007E4187">
          <w:rPr>
            <w:rStyle w:val="Hyperlink"/>
            <w:noProof/>
          </w:rPr>
          <w:t>Aufwandsanalyse?</w:t>
        </w:r>
        <w:r w:rsidR="004F60C1">
          <w:rPr>
            <w:noProof/>
            <w:webHidden/>
          </w:rPr>
          <w:tab/>
        </w:r>
        <w:r w:rsidR="004F60C1">
          <w:rPr>
            <w:noProof/>
            <w:webHidden/>
          </w:rPr>
          <w:fldChar w:fldCharType="begin"/>
        </w:r>
        <w:r w:rsidR="004F60C1">
          <w:rPr>
            <w:noProof/>
            <w:webHidden/>
          </w:rPr>
          <w:instrText xml:space="preserve"> PAGEREF _Toc476239195 \h </w:instrText>
        </w:r>
        <w:r w:rsidR="004F60C1">
          <w:rPr>
            <w:noProof/>
            <w:webHidden/>
          </w:rPr>
        </w:r>
        <w:r w:rsidR="004F60C1">
          <w:rPr>
            <w:noProof/>
            <w:webHidden/>
          </w:rPr>
          <w:fldChar w:fldCharType="separate"/>
        </w:r>
        <w:r w:rsidR="004F60C1">
          <w:rPr>
            <w:noProof/>
            <w:webHidden/>
          </w:rPr>
          <w:t>49</w:t>
        </w:r>
        <w:r w:rsidR="004F60C1">
          <w:rPr>
            <w:noProof/>
            <w:webHidden/>
          </w:rPr>
          <w:fldChar w:fldCharType="end"/>
        </w:r>
      </w:hyperlink>
    </w:p>
    <w:p w:rsidR="004F60C1" w:rsidRDefault="003A2034">
      <w:pPr>
        <w:pStyle w:val="Verzeichnis1"/>
        <w:rPr>
          <w:rFonts w:asciiTheme="minorHAnsi" w:eastAsiaTheme="minorEastAsia" w:hAnsiTheme="minorHAnsi"/>
          <w:b w:val="0"/>
          <w:bCs w:val="0"/>
          <w:caps w:val="0"/>
          <w:noProof/>
          <w:sz w:val="22"/>
          <w:szCs w:val="22"/>
          <w:lang w:eastAsia="de-DE"/>
        </w:rPr>
      </w:pPr>
      <w:hyperlink w:anchor="_Toc476239196" w:history="1">
        <w:r w:rsidR="004F60C1" w:rsidRPr="007E4187">
          <w:rPr>
            <w:rStyle w:val="Hyperlink"/>
            <w:rFonts w:ascii="Tahoma" w:hAnsi="Tahoma" w:cs="Tahoma"/>
            <w:noProof/>
          </w:rPr>
          <w:t>7.</w:t>
        </w:r>
        <w:r w:rsidR="004F60C1">
          <w:rPr>
            <w:rFonts w:asciiTheme="minorHAnsi" w:eastAsiaTheme="minorEastAsia" w:hAnsiTheme="minorHAnsi"/>
            <w:b w:val="0"/>
            <w:bCs w:val="0"/>
            <w:caps w:val="0"/>
            <w:noProof/>
            <w:sz w:val="22"/>
            <w:szCs w:val="22"/>
            <w:lang w:eastAsia="de-DE"/>
          </w:rPr>
          <w:tab/>
        </w:r>
        <w:r w:rsidR="004F60C1" w:rsidRPr="007E4187">
          <w:rPr>
            <w:rStyle w:val="Hyperlink"/>
            <w:noProof/>
          </w:rPr>
          <w:t>Zusammenfassung</w:t>
        </w:r>
        <w:r w:rsidR="004F60C1">
          <w:rPr>
            <w:noProof/>
            <w:webHidden/>
          </w:rPr>
          <w:tab/>
        </w:r>
        <w:r w:rsidR="004F60C1">
          <w:rPr>
            <w:noProof/>
            <w:webHidden/>
          </w:rPr>
          <w:fldChar w:fldCharType="begin"/>
        </w:r>
        <w:r w:rsidR="004F60C1">
          <w:rPr>
            <w:noProof/>
            <w:webHidden/>
          </w:rPr>
          <w:instrText xml:space="preserve"> PAGEREF _Toc476239196 \h </w:instrText>
        </w:r>
        <w:r w:rsidR="004F60C1">
          <w:rPr>
            <w:noProof/>
            <w:webHidden/>
          </w:rPr>
        </w:r>
        <w:r w:rsidR="004F60C1">
          <w:rPr>
            <w:noProof/>
            <w:webHidden/>
          </w:rPr>
          <w:fldChar w:fldCharType="separate"/>
        </w:r>
        <w:r w:rsidR="004F60C1">
          <w:rPr>
            <w:noProof/>
            <w:webHidden/>
          </w:rPr>
          <w:t>49</w:t>
        </w:r>
        <w:r w:rsidR="004F60C1">
          <w:rPr>
            <w:noProof/>
            <w:webHidden/>
          </w:rPr>
          <w:fldChar w:fldCharType="end"/>
        </w:r>
      </w:hyperlink>
    </w:p>
    <w:p w:rsidR="004F60C1" w:rsidRDefault="003A2034">
      <w:pPr>
        <w:pStyle w:val="Verzeichnis2"/>
        <w:rPr>
          <w:rFonts w:eastAsiaTheme="minorEastAsia"/>
          <w:b w:val="0"/>
          <w:bCs w:val="0"/>
          <w:noProof/>
          <w:sz w:val="22"/>
          <w:szCs w:val="22"/>
          <w:lang w:eastAsia="de-DE"/>
        </w:rPr>
      </w:pPr>
      <w:hyperlink w:anchor="_Toc476239197" w:history="1">
        <w:r w:rsidR="004F60C1" w:rsidRPr="007E4187">
          <w:rPr>
            <w:rStyle w:val="Hyperlink"/>
            <w:noProof/>
          </w:rPr>
          <w:t>7.1.</w:t>
        </w:r>
        <w:r w:rsidR="004F60C1">
          <w:rPr>
            <w:rFonts w:eastAsiaTheme="minorEastAsia"/>
            <w:b w:val="0"/>
            <w:bCs w:val="0"/>
            <w:noProof/>
            <w:sz w:val="22"/>
            <w:szCs w:val="22"/>
            <w:lang w:eastAsia="de-DE"/>
          </w:rPr>
          <w:tab/>
        </w:r>
        <w:r w:rsidR="004F60C1" w:rsidRPr="007E4187">
          <w:rPr>
            <w:rStyle w:val="Hyperlink"/>
            <w:noProof/>
          </w:rPr>
          <w:t>Ausblick</w:t>
        </w:r>
        <w:r w:rsidR="004F60C1">
          <w:rPr>
            <w:noProof/>
            <w:webHidden/>
          </w:rPr>
          <w:tab/>
        </w:r>
        <w:r w:rsidR="004F60C1">
          <w:rPr>
            <w:noProof/>
            <w:webHidden/>
          </w:rPr>
          <w:fldChar w:fldCharType="begin"/>
        </w:r>
        <w:r w:rsidR="004F60C1">
          <w:rPr>
            <w:noProof/>
            <w:webHidden/>
          </w:rPr>
          <w:instrText xml:space="preserve"> PAGEREF _Toc476239197 \h </w:instrText>
        </w:r>
        <w:r w:rsidR="004F60C1">
          <w:rPr>
            <w:noProof/>
            <w:webHidden/>
          </w:rPr>
        </w:r>
        <w:r w:rsidR="004F60C1">
          <w:rPr>
            <w:noProof/>
            <w:webHidden/>
          </w:rPr>
          <w:fldChar w:fldCharType="separate"/>
        </w:r>
        <w:r w:rsidR="004F60C1">
          <w:rPr>
            <w:noProof/>
            <w:webHidden/>
          </w:rPr>
          <w:t>49</w:t>
        </w:r>
        <w:r w:rsidR="004F60C1">
          <w:rPr>
            <w:noProof/>
            <w:webHidden/>
          </w:rPr>
          <w:fldChar w:fldCharType="end"/>
        </w:r>
      </w:hyperlink>
    </w:p>
    <w:p w:rsidR="004F60C1" w:rsidRDefault="003A2034">
      <w:pPr>
        <w:pStyle w:val="Verzeichnis1"/>
        <w:rPr>
          <w:rFonts w:asciiTheme="minorHAnsi" w:eastAsiaTheme="minorEastAsia" w:hAnsiTheme="minorHAnsi"/>
          <w:b w:val="0"/>
          <w:bCs w:val="0"/>
          <w:caps w:val="0"/>
          <w:noProof/>
          <w:sz w:val="22"/>
          <w:szCs w:val="22"/>
          <w:lang w:eastAsia="de-DE"/>
        </w:rPr>
      </w:pPr>
      <w:hyperlink w:anchor="_Toc476239198" w:history="1">
        <w:r w:rsidR="004F60C1" w:rsidRPr="007E4187">
          <w:rPr>
            <w:rStyle w:val="Hyperlink"/>
            <w:noProof/>
          </w:rPr>
          <w:t>I.</w:t>
        </w:r>
        <w:r w:rsidR="004F60C1">
          <w:rPr>
            <w:rFonts w:asciiTheme="minorHAnsi" w:eastAsiaTheme="minorEastAsia" w:hAnsiTheme="minorHAnsi"/>
            <w:b w:val="0"/>
            <w:bCs w:val="0"/>
            <w:caps w:val="0"/>
            <w:noProof/>
            <w:sz w:val="22"/>
            <w:szCs w:val="22"/>
            <w:lang w:eastAsia="de-DE"/>
          </w:rPr>
          <w:tab/>
        </w:r>
        <w:r w:rsidR="004F60C1" w:rsidRPr="007E4187">
          <w:rPr>
            <w:rStyle w:val="Hyperlink"/>
            <w:noProof/>
          </w:rPr>
          <w:t>Abbildungsverzeichnis</w:t>
        </w:r>
        <w:r w:rsidR="004F60C1">
          <w:rPr>
            <w:noProof/>
            <w:webHidden/>
          </w:rPr>
          <w:tab/>
        </w:r>
        <w:r w:rsidR="004F60C1">
          <w:rPr>
            <w:noProof/>
            <w:webHidden/>
          </w:rPr>
          <w:fldChar w:fldCharType="begin"/>
        </w:r>
        <w:r w:rsidR="004F60C1">
          <w:rPr>
            <w:noProof/>
            <w:webHidden/>
          </w:rPr>
          <w:instrText xml:space="preserve"> PAGEREF _Toc476239198 \h </w:instrText>
        </w:r>
        <w:r w:rsidR="004F60C1">
          <w:rPr>
            <w:noProof/>
            <w:webHidden/>
          </w:rPr>
        </w:r>
        <w:r w:rsidR="004F60C1">
          <w:rPr>
            <w:noProof/>
            <w:webHidden/>
          </w:rPr>
          <w:fldChar w:fldCharType="separate"/>
        </w:r>
        <w:r w:rsidR="004F60C1">
          <w:rPr>
            <w:noProof/>
            <w:webHidden/>
          </w:rPr>
          <w:t>50</w:t>
        </w:r>
        <w:r w:rsidR="004F60C1">
          <w:rPr>
            <w:noProof/>
            <w:webHidden/>
          </w:rPr>
          <w:fldChar w:fldCharType="end"/>
        </w:r>
      </w:hyperlink>
    </w:p>
    <w:p w:rsidR="004F60C1" w:rsidRDefault="003A2034">
      <w:pPr>
        <w:pStyle w:val="Verzeichnis1"/>
        <w:rPr>
          <w:rFonts w:asciiTheme="minorHAnsi" w:eastAsiaTheme="minorEastAsia" w:hAnsiTheme="minorHAnsi"/>
          <w:b w:val="0"/>
          <w:bCs w:val="0"/>
          <w:caps w:val="0"/>
          <w:noProof/>
          <w:sz w:val="22"/>
          <w:szCs w:val="22"/>
          <w:lang w:eastAsia="de-DE"/>
        </w:rPr>
      </w:pPr>
      <w:hyperlink w:anchor="_Toc476239199" w:history="1">
        <w:r w:rsidR="004F60C1" w:rsidRPr="007E4187">
          <w:rPr>
            <w:rStyle w:val="Hyperlink"/>
            <w:noProof/>
          </w:rPr>
          <w:t>II.</w:t>
        </w:r>
        <w:r w:rsidR="004F60C1">
          <w:rPr>
            <w:rFonts w:asciiTheme="minorHAnsi" w:eastAsiaTheme="minorEastAsia" w:hAnsiTheme="minorHAnsi"/>
            <w:b w:val="0"/>
            <w:bCs w:val="0"/>
            <w:caps w:val="0"/>
            <w:noProof/>
            <w:sz w:val="22"/>
            <w:szCs w:val="22"/>
            <w:lang w:eastAsia="de-DE"/>
          </w:rPr>
          <w:tab/>
        </w:r>
        <w:r w:rsidR="004F60C1" w:rsidRPr="007E4187">
          <w:rPr>
            <w:rStyle w:val="Hyperlink"/>
            <w:noProof/>
          </w:rPr>
          <w:t>Tabellenverzeichnis</w:t>
        </w:r>
        <w:r w:rsidR="004F60C1">
          <w:rPr>
            <w:noProof/>
            <w:webHidden/>
          </w:rPr>
          <w:tab/>
        </w:r>
        <w:r w:rsidR="004F60C1">
          <w:rPr>
            <w:noProof/>
            <w:webHidden/>
          </w:rPr>
          <w:fldChar w:fldCharType="begin"/>
        </w:r>
        <w:r w:rsidR="004F60C1">
          <w:rPr>
            <w:noProof/>
            <w:webHidden/>
          </w:rPr>
          <w:instrText xml:space="preserve"> PAGEREF _Toc476239199 \h </w:instrText>
        </w:r>
        <w:r w:rsidR="004F60C1">
          <w:rPr>
            <w:noProof/>
            <w:webHidden/>
          </w:rPr>
        </w:r>
        <w:r w:rsidR="004F60C1">
          <w:rPr>
            <w:noProof/>
            <w:webHidden/>
          </w:rPr>
          <w:fldChar w:fldCharType="separate"/>
        </w:r>
        <w:r w:rsidR="004F60C1">
          <w:rPr>
            <w:noProof/>
            <w:webHidden/>
          </w:rPr>
          <w:t>53</w:t>
        </w:r>
        <w:r w:rsidR="004F60C1">
          <w:rPr>
            <w:noProof/>
            <w:webHidden/>
          </w:rPr>
          <w:fldChar w:fldCharType="end"/>
        </w:r>
      </w:hyperlink>
    </w:p>
    <w:p w:rsidR="004F60C1" w:rsidRDefault="003A2034">
      <w:pPr>
        <w:pStyle w:val="Verzeichnis1"/>
        <w:rPr>
          <w:rFonts w:asciiTheme="minorHAnsi" w:eastAsiaTheme="minorEastAsia" w:hAnsiTheme="minorHAnsi"/>
          <w:b w:val="0"/>
          <w:bCs w:val="0"/>
          <w:caps w:val="0"/>
          <w:noProof/>
          <w:sz w:val="22"/>
          <w:szCs w:val="22"/>
          <w:lang w:eastAsia="de-DE"/>
        </w:rPr>
      </w:pPr>
      <w:hyperlink w:anchor="_Toc476239200" w:history="1">
        <w:r w:rsidR="004F60C1" w:rsidRPr="007E4187">
          <w:rPr>
            <w:rStyle w:val="Hyperlink"/>
            <w:noProof/>
          </w:rPr>
          <w:t>III.</w:t>
        </w:r>
        <w:r w:rsidR="004F60C1">
          <w:rPr>
            <w:rFonts w:asciiTheme="minorHAnsi" w:eastAsiaTheme="minorEastAsia" w:hAnsiTheme="minorHAnsi"/>
            <w:b w:val="0"/>
            <w:bCs w:val="0"/>
            <w:caps w:val="0"/>
            <w:noProof/>
            <w:sz w:val="22"/>
            <w:szCs w:val="22"/>
            <w:lang w:eastAsia="de-DE"/>
          </w:rPr>
          <w:tab/>
        </w:r>
        <w:r w:rsidR="004F60C1" w:rsidRPr="007E4187">
          <w:rPr>
            <w:rStyle w:val="Hyperlink"/>
            <w:noProof/>
          </w:rPr>
          <w:t>Codelistings</w:t>
        </w:r>
        <w:r w:rsidR="004F60C1">
          <w:rPr>
            <w:noProof/>
            <w:webHidden/>
          </w:rPr>
          <w:tab/>
        </w:r>
        <w:r w:rsidR="004F60C1">
          <w:rPr>
            <w:noProof/>
            <w:webHidden/>
          </w:rPr>
          <w:fldChar w:fldCharType="begin"/>
        </w:r>
        <w:r w:rsidR="004F60C1">
          <w:rPr>
            <w:noProof/>
            <w:webHidden/>
          </w:rPr>
          <w:instrText xml:space="preserve"> PAGEREF _Toc476239200 \h </w:instrText>
        </w:r>
        <w:r w:rsidR="004F60C1">
          <w:rPr>
            <w:noProof/>
            <w:webHidden/>
          </w:rPr>
        </w:r>
        <w:r w:rsidR="004F60C1">
          <w:rPr>
            <w:noProof/>
            <w:webHidden/>
          </w:rPr>
          <w:fldChar w:fldCharType="separate"/>
        </w:r>
        <w:r w:rsidR="004F60C1">
          <w:rPr>
            <w:noProof/>
            <w:webHidden/>
          </w:rPr>
          <w:t>53</w:t>
        </w:r>
        <w:r w:rsidR="004F60C1">
          <w:rPr>
            <w:noProof/>
            <w:webHidden/>
          </w:rPr>
          <w:fldChar w:fldCharType="end"/>
        </w:r>
      </w:hyperlink>
    </w:p>
    <w:p w:rsidR="004F60C1" w:rsidRDefault="003A2034">
      <w:pPr>
        <w:pStyle w:val="Verzeichnis2"/>
        <w:rPr>
          <w:rFonts w:eastAsiaTheme="minorEastAsia"/>
          <w:b w:val="0"/>
          <w:bCs w:val="0"/>
          <w:noProof/>
          <w:sz w:val="22"/>
          <w:szCs w:val="22"/>
          <w:lang w:eastAsia="de-DE"/>
        </w:rPr>
      </w:pPr>
      <w:hyperlink w:anchor="_Toc476239201" w:history="1">
        <w:r w:rsidR="004F60C1" w:rsidRPr="007E4187">
          <w:rPr>
            <w:rStyle w:val="Hyperlink"/>
            <w:noProof/>
          </w:rPr>
          <w:t>a.</w:t>
        </w:r>
        <w:r w:rsidR="004F60C1">
          <w:rPr>
            <w:rFonts w:eastAsiaTheme="minorEastAsia"/>
            <w:b w:val="0"/>
            <w:bCs w:val="0"/>
            <w:noProof/>
            <w:sz w:val="22"/>
            <w:szCs w:val="22"/>
            <w:lang w:eastAsia="de-DE"/>
          </w:rPr>
          <w:tab/>
        </w:r>
        <w:r w:rsidR="004F60C1" w:rsidRPr="007E4187">
          <w:rPr>
            <w:rStyle w:val="Hyperlink"/>
            <w:noProof/>
          </w:rPr>
          <w:t>Installationsanleitung</w:t>
        </w:r>
        <w:r w:rsidR="004F60C1">
          <w:rPr>
            <w:noProof/>
            <w:webHidden/>
          </w:rPr>
          <w:tab/>
        </w:r>
        <w:r w:rsidR="004F60C1">
          <w:rPr>
            <w:noProof/>
            <w:webHidden/>
          </w:rPr>
          <w:fldChar w:fldCharType="begin"/>
        </w:r>
        <w:r w:rsidR="004F60C1">
          <w:rPr>
            <w:noProof/>
            <w:webHidden/>
          </w:rPr>
          <w:instrText xml:space="preserve"> PAGEREF _Toc476239201 \h </w:instrText>
        </w:r>
        <w:r w:rsidR="004F60C1">
          <w:rPr>
            <w:noProof/>
            <w:webHidden/>
          </w:rPr>
        </w:r>
        <w:r w:rsidR="004F60C1">
          <w:rPr>
            <w:noProof/>
            <w:webHidden/>
          </w:rPr>
          <w:fldChar w:fldCharType="separate"/>
        </w:r>
        <w:r w:rsidR="004F60C1">
          <w:rPr>
            <w:noProof/>
            <w:webHidden/>
          </w:rPr>
          <w:t>57</w:t>
        </w:r>
        <w:r w:rsidR="004F60C1">
          <w:rPr>
            <w:noProof/>
            <w:webHidden/>
          </w:rPr>
          <w:fldChar w:fldCharType="end"/>
        </w:r>
      </w:hyperlink>
    </w:p>
    <w:p w:rsidR="004F60C1" w:rsidRDefault="003A2034">
      <w:pPr>
        <w:pStyle w:val="Verzeichnis2"/>
        <w:rPr>
          <w:rFonts w:eastAsiaTheme="minorEastAsia"/>
          <w:b w:val="0"/>
          <w:bCs w:val="0"/>
          <w:noProof/>
          <w:sz w:val="22"/>
          <w:szCs w:val="22"/>
          <w:lang w:eastAsia="de-DE"/>
        </w:rPr>
      </w:pPr>
      <w:hyperlink w:anchor="_Toc476239202" w:history="1">
        <w:r w:rsidR="004F60C1" w:rsidRPr="007E4187">
          <w:rPr>
            <w:rStyle w:val="Hyperlink"/>
            <w:noProof/>
          </w:rPr>
          <w:t>b.</w:t>
        </w:r>
        <w:r w:rsidR="004F60C1">
          <w:rPr>
            <w:rFonts w:eastAsiaTheme="minorEastAsia"/>
            <w:b w:val="0"/>
            <w:bCs w:val="0"/>
            <w:noProof/>
            <w:sz w:val="22"/>
            <w:szCs w:val="22"/>
            <w:lang w:eastAsia="de-DE"/>
          </w:rPr>
          <w:tab/>
        </w:r>
        <w:r w:rsidR="004F60C1" w:rsidRPr="007E4187">
          <w:rPr>
            <w:rStyle w:val="Hyperlink"/>
            <w:noProof/>
          </w:rPr>
          <w:t>Verwendete Bibliotheken und Lizenzen</w:t>
        </w:r>
        <w:r w:rsidR="004F60C1">
          <w:rPr>
            <w:noProof/>
            <w:webHidden/>
          </w:rPr>
          <w:tab/>
        </w:r>
        <w:r w:rsidR="004F60C1">
          <w:rPr>
            <w:noProof/>
            <w:webHidden/>
          </w:rPr>
          <w:fldChar w:fldCharType="begin"/>
        </w:r>
        <w:r w:rsidR="004F60C1">
          <w:rPr>
            <w:noProof/>
            <w:webHidden/>
          </w:rPr>
          <w:instrText xml:space="preserve"> PAGEREF _Toc476239202 \h </w:instrText>
        </w:r>
        <w:r w:rsidR="004F60C1">
          <w:rPr>
            <w:noProof/>
            <w:webHidden/>
          </w:rPr>
        </w:r>
        <w:r w:rsidR="004F60C1">
          <w:rPr>
            <w:noProof/>
            <w:webHidden/>
          </w:rPr>
          <w:fldChar w:fldCharType="separate"/>
        </w:r>
        <w:r w:rsidR="004F60C1">
          <w:rPr>
            <w:noProof/>
            <w:webHidden/>
          </w:rPr>
          <w:t>57</w:t>
        </w:r>
        <w:r w:rsidR="004F60C1">
          <w:rPr>
            <w:noProof/>
            <w:webHidden/>
          </w:rPr>
          <w:fldChar w:fldCharType="end"/>
        </w:r>
      </w:hyperlink>
    </w:p>
    <w:p w:rsidR="0065238E" w:rsidRDefault="00CE6380">
      <w:pPr>
        <w:jc w:val="left"/>
      </w:pPr>
      <w:r w:rsidRPr="00CE6380">
        <w:rPr>
          <w:sz w:val="24"/>
          <w:szCs w:val="24"/>
        </w:rPr>
        <w:fldChar w:fldCharType="end"/>
      </w:r>
      <w:r w:rsidR="0065238E">
        <w:br w:type="page"/>
      </w:r>
    </w:p>
    <w:p w:rsidR="00A83CB3" w:rsidRPr="00CE6380" w:rsidRDefault="00A83CB3" w:rsidP="005E218D">
      <w:pPr>
        <w:jc w:val="left"/>
        <w:sectPr w:rsidR="00A83CB3" w:rsidRPr="00CE6380" w:rsidSect="00D47EC5">
          <w:headerReference w:type="even" r:id="rId10"/>
          <w:footerReference w:type="even" r:id="rId11"/>
          <w:footerReference w:type="default" r:id="rId12"/>
          <w:pgSz w:w="11906" w:h="16838"/>
          <w:pgMar w:top="1440" w:right="1440" w:bottom="1440" w:left="2268" w:header="709" w:footer="709" w:gutter="0"/>
          <w:pgNumType w:fmt="numberInDash" w:start="1"/>
          <w:cols w:space="708"/>
          <w:docGrid w:linePitch="360"/>
        </w:sectPr>
      </w:pPr>
    </w:p>
    <w:p w:rsidR="00E4534B" w:rsidRPr="00B354DC" w:rsidRDefault="00E4534B" w:rsidP="00703463">
      <w:pPr>
        <w:pStyle w:val="berschrift1"/>
        <w:numPr>
          <w:ilvl w:val="0"/>
          <w:numId w:val="1"/>
        </w:numPr>
        <w:spacing w:before="0"/>
        <w:rPr>
          <w:b/>
        </w:rPr>
      </w:pPr>
      <w:bookmarkStart w:id="0" w:name="_Toc476239135"/>
      <w:bookmarkStart w:id="1" w:name="_Toc399695309"/>
      <w:bookmarkStart w:id="2" w:name="_Toc399695491"/>
      <w:bookmarkStart w:id="3" w:name="_Toc399695671"/>
      <w:r>
        <w:lastRenderedPageBreak/>
        <w:t>Einleit</w:t>
      </w:r>
      <w:r w:rsidRPr="00B354DC">
        <w:t>ung</w:t>
      </w:r>
      <w:bookmarkEnd w:id="0"/>
    </w:p>
    <w:bookmarkEnd w:id="1"/>
    <w:bookmarkEnd w:id="2"/>
    <w:bookmarkEnd w:id="3"/>
    <w:p w:rsidR="00DE71E8" w:rsidRDefault="00DE71E8" w:rsidP="006750C0">
      <w:pPr>
        <w:spacing w:before="240"/>
      </w:pPr>
      <w:r>
        <w:t>Erkennung von Pflanzen herausforderndes Problem der computer vision, unregelmäßige Formen, hochvariable Texturen(?)</w:t>
      </w:r>
    </w:p>
    <w:p w:rsidR="00632234" w:rsidRDefault="00632234" w:rsidP="006750C0">
      <w:pPr>
        <w:spacing w:before="240"/>
      </w:pPr>
    </w:p>
    <w:p w:rsidR="002B6A85" w:rsidRDefault="006B2C97" w:rsidP="002F3874">
      <w:pPr>
        <w:pStyle w:val="berschrift1"/>
        <w:numPr>
          <w:ilvl w:val="0"/>
          <w:numId w:val="1"/>
        </w:numPr>
      </w:pPr>
      <w:bookmarkStart w:id="4" w:name="_Toc476239136"/>
      <w:r>
        <w:t>Grundlagen</w:t>
      </w:r>
      <w:bookmarkEnd w:id="4"/>
    </w:p>
    <w:p w:rsidR="00E405EE" w:rsidRPr="00E405EE" w:rsidRDefault="00E2211E" w:rsidP="00E405EE">
      <w:pPr>
        <w:pStyle w:val="berschrift2"/>
        <w:numPr>
          <w:ilvl w:val="1"/>
          <w:numId w:val="1"/>
        </w:numPr>
        <w:ind w:left="567" w:hanging="567"/>
      </w:pPr>
      <w:bookmarkStart w:id="5" w:name="_Toc476239137"/>
      <w:bookmarkStart w:id="6" w:name="_Toc399695333"/>
      <w:bookmarkStart w:id="7" w:name="_Toc399695518"/>
      <w:bookmarkStart w:id="8" w:name="_Toc399695698"/>
      <w:r>
        <w:t>Morphologie von Pflanzen</w:t>
      </w:r>
      <w:bookmarkEnd w:id="5"/>
    </w:p>
    <w:p w:rsidR="00A60B07" w:rsidRDefault="001F1485" w:rsidP="00A60B07">
      <w:pPr>
        <w:pStyle w:val="berschrift3"/>
        <w:numPr>
          <w:ilvl w:val="2"/>
          <w:numId w:val="1"/>
        </w:numPr>
      </w:pPr>
      <w:bookmarkStart w:id="9" w:name="_Toc476239138"/>
      <w:r>
        <w:t>Bestimmungsm</w:t>
      </w:r>
      <w:r w:rsidR="001012D7">
        <w:t>erkmale höherer Pflanzen</w:t>
      </w:r>
      <w:bookmarkEnd w:id="9"/>
    </w:p>
    <w:p w:rsidR="00C86E3F" w:rsidRDefault="00920EF4" w:rsidP="00C86E3F">
      <w:r>
        <w:t>Die als Kormophyten bezeichneten h</w:t>
      </w:r>
      <w:r w:rsidR="001F3D7B">
        <w:t>öhere</w:t>
      </w:r>
      <w:r w:rsidR="00C15C27">
        <w:t>n</w:t>
      </w:r>
      <w:r w:rsidR="001F3D7B">
        <w:t xml:space="preserve"> Pflanzen</w:t>
      </w:r>
      <w:r w:rsidR="004D6AA8">
        <w:t xml:space="preserve"> weisen einen </w:t>
      </w:r>
      <w:r w:rsidR="00204567">
        <w:t xml:space="preserve">Kormus genannten </w:t>
      </w:r>
      <w:r w:rsidR="004D6AA8">
        <w:t>Pfla</w:t>
      </w:r>
      <w:r w:rsidR="00274732">
        <w:t>nzenkörper auf, der sich aus den</w:t>
      </w:r>
      <w:r w:rsidR="004D6AA8">
        <w:t xml:space="preserve"> Grundorganen </w:t>
      </w:r>
      <w:r w:rsidR="005D7F4B">
        <w:t>Laubb</w:t>
      </w:r>
      <w:r w:rsidR="00D0101A">
        <w:t>latt</w:t>
      </w:r>
      <w:r w:rsidR="004D6AA8">
        <w:t>, Wurzel und Sprossachse zusammensetzt</w:t>
      </w:r>
      <w:r w:rsidR="001F3D7B">
        <w:t xml:space="preserve">. </w:t>
      </w:r>
      <w:r w:rsidR="00C86E3F">
        <w:t xml:space="preserve">Die Gestalt der Organe steht in enger Wechselbeziehung mit ihrer Funktion. </w:t>
      </w:r>
      <w:r w:rsidR="00BF46B9">
        <w:fldChar w:fldCharType="begin" w:fldLock="1"/>
      </w:r>
      <w:r w:rsidR="00644C10">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16", "uris" : [ "http://www.mendeley.com/documents/?uuid=2caa7fb5-b3d5-479a-aa98-1eeca2ccbcc5" ] } ], "mendeley" : { "formattedCitation" : "(Welle, 2014, S. 16)", "plainTextFormattedCitation" : "(Welle, 2014, S. 16)", "previouslyFormattedCitation" : "(Welle, 2014, S. 16)" }, "properties" : { "noteIndex" : 0 }, "schema" : "https://github.com/citation-style-language/schema/raw/master/csl-citation.json" }</w:instrText>
      </w:r>
      <w:r w:rsidR="00BF46B9">
        <w:fldChar w:fldCharType="separate"/>
      </w:r>
      <w:r w:rsidR="00BF46B9" w:rsidRPr="00BF46B9">
        <w:rPr>
          <w:noProof/>
        </w:rPr>
        <w:t>(Welle, 2014, S. 16)</w:t>
      </w:r>
      <w:r w:rsidR="00BF46B9">
        <w:fldChar w:fldCharType="end"/>
      </w:r>
    </w:p>
    <w:p w:rsidR="00C86E3F" w:rsidRDefault="00D71EB4" w:rsidP="00C86E3F">
      <w:r>
        <w:t>Abhängig von den Lebensumständen des Organismus</w:t>
      </w:r>
      <w:r w:rsidR="00375EF0">
        <w:t>,</w:t>
      </w:r>
      <w:r>
        <w:t xml:space="preserve"> variiert d</w:t>
      </w:r>
      <w:r w:rsidR="00644C10">
        <w:t xml:space="preserve">ie Beschaffenheit </w:t>
      </w:r>
      <w:r w:rsidR="006B23F0">
        <w:t>der</w:t>
      </w:r>
      <w:r w:rsidR="001A6D54">
        <w:t xml:space="preserve"> Organe zwischen den Arten</w:t>
      </w:r>
      <w:r w:rsidR="00FD6F8E">
        <w:t xml:space="preserve">. </w:t>
      </w:r>
      <w:r w:rsidR="006B23F0">
        <w:t>A</w:t>
      </w:r>
      <w:r w:rsidR="001A6D54">
        <w:t xml:space="preserve">nhand </w:t>
      </w:r>
      <w:r w:rsidR="00311AEA">
        <w:t>des</w:t>
      </w:r>
      <w:r w:rsidR="00644C10">
        <w:t xml:space="preserve"> Erscheinungsbildes</w:t>
      </w:r>
      <w:r w:rsidR="00311AEA">
        <w:t xml:space="preserve"> </w:t>
      </w:r>
      <w:r w:rsidR="001C4696">
        <w:t>ihrer</w:t>
      </w:r>
      <w:r w:rsidR="00311AEA">
        <w:t xml:space="preserve"> Organe</w:t>
      </w:r>
      <w:r w:rsidR="005D7F4B">
        <w:t>,</w:t>
      </w:r>
      <w:r w:rsidR="006B23F0">
        <w:t xml:space="preserve"> können</w:t>
      </w:r>
      <w:r w:rsidR="001A6D54">
        <w:t xml:space="preserve"> Pflanzen bestimmt </w:t>
      </w:r>
      <w:r w:rsidR="00971EB1">
        <w:t xml:space="preserve">und zugeordnet </w:t>
      </w:r>
      <w:r w:rsidR="001A6D54">
        <w:t>werden</w:t>
      </w:r>
      <w:r w:rsidR="00D13F9C">
        <w:t>.</w:t>
      </w:r>
      <w:r w:rsidR="00BF46B9">
        <w:t xml:space="preserve"> Mit dieser Thematik beschäftigt sich die Morphologie, die Lehre von der äußeren Gestalt der Pflanzen.</w:t>
      </w:r>
      <w:r w:rsidR="00231A9C">
        <w:t xml:space="preserve"> </w:t>
      </w:r>
      <w:r w:rsidR="00BF46B9">
        <w:fldChar w:fldCharType="begin" w:fldLock="1"/>
      </w:r>
      <w:r w:rsidR="00644C10">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12", "uris" : [ "http://www.mendeley.com/documents/?uuid=2caa7fb5-b3d5-479a-aa98-1eeca2ccbcc5" ] } ], "mendeley" : { "formattedCitation" : "(Welle, 2014, S. 12)", "manualFormatting" : "(Welle, 2014, S. 13)", "plainTextFormattedCitation" : "(Welle, 2014, S. 12)", "previouslyFormattedCitation" : "(Welle, 2014, S. 12)" }, "properties" : { "noteIndex" : 0 }, "schema" : "https://github.com/citation-style-language/schema/raw/master/csl-citation.json" }</w:instrText>
      </w:r>
      <w:r w:rsidR="00BF46B9">
        <w:fldChar w:fldCharType="separate"/>
      </w:r>
      <w:r w:rsidR="00BF46B9">
        <w:rPr>
          <w:noProof/>
        </w:rPr>
        <w:t>(Welle, 2014, S. 13</w:t>
      </w:r>
      <w:r w:rsidR="00BF46B9" w:rsidRPr="00BF46B9">
        <w:rPr>
          <w:noProof/>
        </w:rPr>
        <w:t>)</w:t>
      </w:r>
      <w:r w:rsidR="00BF46B9">
        <w:fldChar w:fldCharType="end"/>
      </w:r>
      <w:r w:rsidR="00C86E3F" w:rsidRPr="00C86E3F">
        <w:t xml:space="preserve"> </w:t>
      </w:r>
    </w:p>
    <w:p w:rsidR="00F87DB7" w:rsidRDefault="003026F8" w:rsidP="00C86E3F">
      <w:r>
        <w:t xml:space="preserve">Die </w:t>
      </w:r>
      <w:r w:rsidR="00C86E3F">
        <w:t>Wurzel</w:t>
      </w:r>
      <w:r w:rsidR="00F87DB7">
        <w:t xml:space="preserve"> </w:t>
      </w:r>
      <w:r>
        <w:t>hat</w:t>
      </w:r>
      <w:r w:rsidR="00F87DB7">
        <w:t xml:space="preserve"> </w:t>
      </w:r>
      <w:r w:rsidR="001F1485">
        <w:t>die Befestigung der Pflanze im B</w:t>
      </w:r>
      <w:r w:rsidR="00F87DB7">
        <w:t>oden und die Au</w:t>
      </w:r>
      <w:r w:rsidR="001F1485">
        <w:t>fnahme von Wasser und Nährsalzen</w:t>
      </w:r>
      <w:r>
        <w:t xml:space="preserve"> zur Aufgabe</w:t>
      </w:r>
      <w:r w:rsidR="001F1485">
        <w:t>. Die Gestalt des Wurzelsystems</w:t>
      </w:r>
      <w:r w:rsidR="00CC23FD">
        <w:t xml:space="preserve"> wird durch Standortfakt</w:t>
      </w:r>
      <w:r w:rsidR="00920EF4">
        <w:t>oren</w:t>
      </w:r>
      <w:r w:rsidR="00CC23FD">
        <w:t xml:space="preserve"> wie die Bodenbeschaffenheit, bestimmt</w:t>
      </w:r>
      <w:r w:rsidR="001F7B05">
        <w:t xml:space="preserve"> </w:t>
      </w:r>
      <w:r w:rsidR="001F7B05">
        <w:fldChar w:fldCharType="begin" w:fldLock="1"/>
      </w:r>
      <w:r w:rsidR="001F7B05">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18", "uris" : [ "http://www.mendeley.com/documents/?uuid=2caa7fb5-b3d5-479a-aa98-1eeca2ccbcc5" ] } ], "mendeley" : { "formattedCitation" : "(Welle, 2014, S. 18)", "plainTextFormattedCitation" : "(Welle, 2014, S. 18)", "previouslyFormattedCitation" : "(Welle, 2014, S. 18)" }, "properties" : { "noteIndex" : 0 }, "schema" : "https://github.com/citation-style-language/schema/raw/master/csl-citation.json" }</w:instrText>
      </w:r>
      <w:r w:rsidR="001F7B05">
        <w:fldChar w:fldCharType="separate"/>
      </w:r>
      <w:r w:rsidR="001F7B05" w:rsidRPr="001F7B05">
        <w:rPr>
          <w:noProof/>
        </w:rPr>
        <w:t>(Welle, 2014, S. 18)</w:t>
      </w:r>
      <w:r w:rsidR="001F7B05">
        <w:fldChar w:fldCharType="end"/>
      </w:r>
      <w:r w:rsidR="00CC23FD">
        <w:t>.</w:t>
      </w:r>
      <w:r w:rsidR="001F7B05">
        <w:t xml:space="preserve"> Wurzeln können neben den ursprüngl</w:t>
      </w:r>
      <w:r w:rsidR="001F7B05">
        <w:t>i</w:t>
      </w:r>
      <w:r w:rsidR="001F7B05">
        <w:t xml:space="preserve">chen Aufgaben weitere Funktionen übernehmen, wie die Speicherung von Nährstoffen </w:t>
      </w:r>
      <w:r w:rsidR="00941D7B">
        <w:t>als Rüben oder Wurzelknollen</w:t>
      </w:r>
      <w:r w:rsidR="001F7B05">
        <w:t xml:space="preserve">. </w:t>
      </w:r>
      <w:r w:rsidR="001C4696">
        <w:t>Die</w:t>
      </w:r>
      <w:r w:rsidR="001F7B05">
        <w:t xml:space="preserve"> Anpassung an die zusätzliche Aufgabenstel</w:t>
      </w:r>
      <w:r w:rsidR="001C4696">
        <w:t>lung</w:t>
      </w:r>
      <w:r w:rsidR="001F7B05">
        <w:t xml:space="preserve"> </w:t>
      </w:r>
      <w:r w:rsidR="001C4696">
        <w:t>hat eine</w:t>
      </w:r>
      <w:r w:rsidR="001F7B05">
        <w:t xml:space="preserve"> </w:t>
      </w:r>
      <w:r w:rsidR="001C4696">
        <w:t>Veränderung der</w:t>
      </w:r>
      <w:r w:rsidR="001F7B05">
        <w:t xml:space="preserve"> Grundform, </w:t>
      </w:r>
      <w:r w:rsidR="00C81A8E">
        <w:t>das heiß</w:t>
      </w:r>
      <w:r w:rsidR="001C4696">
        <w:t>t</w:t>
      </w:r>
      <w:r w:rsidR="001F7B05">
        <w:t xml:space="preserve"> eine </w:t>
      </w:r>
      <w:r w:rsidR="00F87DB7">
        <w:t>Metamorphose</w:t>
      </w:r>
      <w:r w:rsidR="001F7B05">
        <w:t xml:space="preserve"> zur Folge </w:t>
      </w:r>
      <w:r w:rsidR="001F7B05">
        <w:fldChar w:fldCharType="begin" w:fldLock="1"/>
      </w:r>
      <w:r w:rsidR="0084191B">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42", "uris" : [ "http://www.mendeley.com/documents/?uuid=2caa7fb5-b3d5-479a-aa98-1eeca2ccbcc5" ] } ], "mendeley" : { "formattedCitation" : "(Welle, 2014, S. 42)", "plainTextFormattedCitation" : "(Welle, 2014, S. 42)", "previouslyFormattedCitation" : "(Welle, 2014, S. 42)" }, "properties" : { "noteIndex" : 0 }, "schema" : "https://github.com/citation-style-language/schema/raw/master/csl-citation.json" }</w:instrText>
      </w:r>
      <w:r w:rsidR="001F7B05">
        <w:fldChar w:fldCharType="separate"/>
      </w:r>
      <w:r w:rsidR="001F7B05" w:rsidRPr="001F7B05">
        <w:rPr>
          <w:noProof/>
        </w:rPr>
        <w:t>(Welle, 2014, S. 42)</w:t>
      </w:r>
      <w:r w:rsidR="001F7B05">
        <w:fldChar w:fldCharType="end"/>
      </w:r>
      <w:r w:rsidR="001F7B05">
        <w:t>.</w:t>
      </w:r>
    </w:p>
    <w:p w:rsidR="0037501A" w:rsidRDefault="0084191B" w:rsidP="001A6D54">
      <w:r>
        <w:t>Hauptaufgabe der</w:t>
      </w:r>
      <w:r w:rsidR="00AF2070">
        <w:t xml:space="preserve"> Sprossachse </w:t>
      </w:r>
      <w:r>
        <w:t>ist</w:t>
      </w:r>
      <w:r w:rsidR="00AF2070">
        <w:t xml:space="preserve"> die Laubblätter zu tragen und sie mit der Wurzel zu verbinden, um Wasser und Nährsalze zwischen diesen beiden Organen zu transportieren</w:t>
      </w:r>
      <w:r>
        <w:t xml:space="preserve"> </w:t>
      </w:r>
      <w:r>
        <w:fldChar w:fldCharType="begin" w:fldLock="1"/>
      </w:r>
      <w:r>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22", "uris" : [ "http://www.mendeley.com/documents/?uuid=2caa7fb5-b3d5-479a-aa98-1eeca2ccbcc5" ] } ], "mendeley" : { "formattedCitation" : "(Welle, 2014, S. 22)", "plainTextFormattedCitation" : "(Welle, 2014, S. 22)", "previouslyFormattedCitation" : "(Welle, 2014, S. 22)" }, "properties" : { "noteIndex" : 0 }, "schema" : "https://github.com/citation-style-language/schema/raw/master/csl-citation.json" }</w:instrText>
      </w:r>
      <w:r>
        <w:fldChar w:fldCharType="separate"/>
      </w:r>
      <w:r w:rsidRPr="0084191B">
        <w:rPr>
          <w:noProof/>
        </w:rPr>
        <w:t>(Welle, 2014, S. 22)</w:t>
      </w:r>
      <w:r>
        <w:fldChar w:fldCharType="end"/>
      </w:r>
      <w:r w:rsidR="00AF2070">
        <w:t>.</w:t>
      </w:r>
      <w:r>
        <w:t xml:space="preserve"> </w:t>
      </w:r>
      <w:r w:rsidR="00A04E89">
        <w:t xml:space="preserve">Wichtige </w:t>
      </w:r>
      <w:r>
        <w:t>Unterscheidungsmerkmale</w:t>
      </w:r>
      <w:r w:rsidR="00A04E89">
        <w:t xml:space="preserve"> von Sprossachsen</w:t>
      </w:r>
      <w:r>
        <w:t xml:space="preserve"> sind </w:t>
      </w:r>
      <w:r w:rsidR="00A04E89">
        <w:t>ihre</w:t>
      </w:r>
      <w:r>
        <w:t xml:space="preserve"> </w:t>
      </w:r>
      <w:r w:rsidR="00100678">
        <w:t>Stellung, ihre Beschaffenheit</w:t>
      </w:r>
      <w:r>
        <w:t xml:space="preserve"> und die Form ihres Achsenquerschnitts</w:t>
      </w:r>
      <w:r w:rsidR="00100678">
        <w:t xml:space="preserve"> </w:t>
      </w:r>
      <w:r w:rsidR="00100678">
        <w:fldChar w:fldCharType="begin" w:fldLock="1"/>
      </w:r>
      <w:r w:rsidR="00005792">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locator" : "X", "uris" : [ "http://www.mendeley.com/documents/?uuid=3a87552b-a90d-47d7-b710-07007c57a7e3" ] } ], "mendeley" : { "formattedCitation" : "(Rothmaler, 1967, S. X)", "plainTextFormattedCitation" : "(Rothmaler, 1967, S. X)", "previouslyFormattedCitation" : "(Rothmaler, 1967, S. X)" }, "properties" : { "noteIndex" : 0 }, "schema" : "https://github.com/citation-style-language/schema/raw/master/csl-citation.json" }</w:instrText>
      </w:r>
      <w:r w:rsidR="00100678">
        <w:fldChar w:fldCharType="separate"/>
      </w:r>
      <w:r w:rsidR="00100678" w:rsidRPr="00100678">
        <w:rPr>
          <w:noProof/>
        </w:rPr>
        <w:t>(Rothmaler, 1967, S. X)</w:t>
      </w:r>
      <w:r w:rsidR="00100678">
        <w:fldChar w:fldCharType="end"/>
      </w:r>
      <w:r>
        <w:t>. Metamo</w:t>
      </w:r>
      <w:r>
        <w:t>r</w:t>
      </w:r>
      <w:r>
        <w:t>pho</w:t>
      </w:r>
      <w:r w:rsidR="00044DC0">
        <w:t>sen der Spross</w:t>
      </w:r>
      <w:r>
        <w:t>achse können</w:t>
      </w:r>
      <w:r w:rsidR="00D67CB1">
        <w:t>,</w:t>
      </w:r>
      <w:r>
        <w:t xml:space="preserve"> unter anderen</w:t>
      </w:r>
      <w:r w:rsidR="00D67CB1">
        <w:t>,</w:t>
      </w:r>
      <w:r>
        <w:t xml:space="preserve"> </w:t>
      </w:r>
      <w:r w:rsidR="00D67CB1">
        <w:t>Sprossd</w:t>
      </w:r>
      <w:r>
        <w:t>ornen,</w:t>
      </w:r>
      <w:r w:rsidR="00D67CB1">
        <w:t xml:space="preserve"> Knollen und Zwiebeln sein </w:t>
      </w:r>
      <w:r w:rsidR="00D67CB1">
        <w:fldChar w:fldCharType="begin" w:fldLock="1"/>
      </w:r>
      <w:r w:rsidR="005C64C1">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48, 50", "uris" : [ "http://www.mendeley.com/documents/?uuid=2caa7fb5-b3d5-479a-aa98-1eeca2ccbcc5" ] } ], "mendeley" : { "formattedCitation" : "(Welle, 2014, S. 48, 50)", "plainTextFormattedCitation" : "(Welle, 2014, S. 48, 50)", "previouslyFormattedCitation" : "(Welle, 2014, S. 48, 50)" }, "properties" : { "noteIndex" : 0 }, "schema" : "https://github.com/citation-style-language/schema/raw/master/csl-citation.json" }</w:instrText>
      </w:r>
      <w:r w:rsidR="00D67CB1">
        <w:fldChar w:fldCharType="separate"/>
      </w:r>
      <w:r w:rsidR="00D67CB1" w:rsidRPr="00D67CB1">
        <w:rPr>
          <w:noProof/>
        </w:rPr>
        <w:t>(Welle, 2014, S. 48, 50)</w:t>
      </w:r>
      <w:r w:rsidR="00D67CB1">
        <w:fldChar w:fldCharType="end"/>
      </w:r>
      <w:r w:rsidR="00D67CB1">
        <w:t>.</w:t>
      </w:r>
    </w:p>
    <w:p w:rsidR="002554FB" w:rsidRDefault="002554FB" w:rsidP="001A6D54">
      <w:r>
        <w:lastRenderedPageBreak/>
        <w:t xml:space="preserve">Bei Samenpflanzen </w:t>
      </w:r>
      <w:r w:rsidR="00383721">
        <w:t>können</w:t>
      </w:r>
      <w:r>
        <w:t xml:space="preserve"> zusätzlich </w:t>
      </w:r>
      <w:r w:rsidR="00383721">
        <w:t>Früchte und Samen</w:t>
      </w:r>
      <w:r>
        <w:t xml:space="preserve"> als Bestimmungsmerkmal dienen</w:t>
      </w:r>
      <w:r w:rsidR="000113D9">
        <w:t xml:space="preserve">. </w:t>
      </w:r>
      <w:r w:rsidR="00920EF4">
        <w:t>Diese</w:t>
      </w:r>
      <w:r w:rsidR="000113D9">
        <w:t xml:space="preserve"> bilden sich nach der Befruchtung aus dem Fruchtknoten mit der eingeschlossenen Samenanlage.</w:t>
      </w:r>
      <w:r w:rsidR="00DC02FC">
        <w:t xml:space="preserve"> </w:t>
      </w:r>
      <w:r w:rsidR="00DC02FC">
        <w:fldChar w:fldCharType="begin" w:fldLock="1"/>
      </w:r>
      <w:r w:rsidR="00233FFC">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140", "uris" : [ "http://www.mendeley.com/documents/?uuid=2caa7fb5-b3d5-479a-aa98-1eeca2ccbcc5" ] } ], "mendeley" : { "formattedCitation" : "(Welle, 2014, S. 140)", "plainTextFormattedCitation" : "(Welle, 2014, S. 140)", "previouslyFormattedCitation" : "(Welle, 2014, S. 140)" }, "properties" : { "noteIndex" : 0 }, "schema" : "https://github.com/citation-style-language/schema/raw/master/csl-citation.json" }</w:instrText>
      </w:r>
      <w:r w:rsidR="00DC02FC">
        <w:fldChar w:fldCharType="separate"/>
      </w:r>
      <w:r w:rsidR="00DC02FC" w:rsidRPr="00DC02FC">
        <w:rPr>
          <w:noProof/>
        </w:rPr>
        <w:t>(Welle, 2014, S. 140)</w:t>
      </w:r>
      <w:r w:rsidR="00DC02FC">
        <w:fldChar w:fldCharType="end"/>
      </w:r>
    </w:p>
    <w:p w:rsidR="00A60B07" w:rsidRDefault="009F1797" w:rsidP="00A60B07">
      <w:pPr>
        <w:pStyle w:val="berschrift3"/>
        <w:numPr>
          <w:ilvl w:val="2"/>
          <w:numId w:val="1"/>
        </w:numPr>
      </w:pPr>
      <w:bookmarkStart w:id="10" w:name="_Toc476239139"/>
      <w:r>
        <w:t>Morphologie</w:t>
      </w:r>
      <w:r w:rsidR="00E456F3">
        <w:t xml:space="preserve"> </w:t>
      </w:r>
      <w:r w:rsidR="00C965C0">
        <w:t>des Blattes</w:t>
      </w:r>
      <w:bookmarkEnd w:id="10"/>
    </w:p>
    <w:p w:rsidR="009F1797" w:rsidRDefault="009F1797" w:rsidP="009F1797">
      <w:pPr>
        <w:pStyle w:val="berschrift4"/>
        <w:numPr>
          <w:ilvl w:val="3"/>
          <w:numId w:val="1"/>
        </w:numPr>
        <w:ind w:left="851" w:hanging="851"/>
      </w:pPr>
      <w:bookmarkStart w:id="11" w:name="_Toc476239140"/>
      <w:r>
        <w:t>Funktion und Aufbau des Blattes</w:t>
      </w:r>
      <w:bookmarkEnd w:id="11"/>
    </w:p>
    <w:p w:rsidR="005C64C1" w:rsidRDefault="005C64C1" w:rsidP="00BC3EB1">
      <w:r>
        <w:t>Laubblätter haben</w:t>
      </w:r>
      <w:r w:rsidR="00C965C0">
        <w:t xml:space="preserve"> in ihrer Grundform</w:t>
      </w:r>
      <w:r>
        <w:t xml:space="preserve"> die </w:t>
      </w:r>
      <w:r w:rsidR="00BC3EAF">
        <w:t>F</w:t>
      </w:r>
      <w:r>
        <w:t>unktionen des Gasaustauschs, der Transpiration und der Photosynthese</w:t>
      </w:r>
      <w:r w:rsidR="00920EF4">
        <w:t xml:space="preserve"> inne</w:t>
      </w:r>
      <w:r>
        <w:t xml:space="preserve">. Die Photosynthese dient dem Aufbau von energiereichen Kohlenhydraten aus dem energieärmeren Kohlendioxid und Wasser unter dem Einfluss des Sonnenlichtes und der Anwesenheit von Chlorophyll. Die Konzentration von Letzterem bestimmt die Intensität </w:t>
      </w:r>
      <w:r w:rsidR="001E2C57">
        <w:t>der</w:t>
      </w:r>
      <w:r>
        <w:t xml:space="preserve"> Grünfärbung</w:t>
      </w:r>
      <w:r w:rsidR="00EA06DB">
        <w:t xml:space="preserve"> der Blätter</w:t>
      </w:r>
      <w:r>
        <w:t xml:space="preserve">. </w:t>
      </w:r>
      <w:r>
        <w:fldChar w:fldCharType="begin" w:fldLock="1"/>
      </w:r>
      <w:r w:rsidR="002554FB">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26", "uris" : [ "http://www.mendeley.com/documents/?uuid=2caa7fb5-b3d5-479a-aa98-1eeca2ccbcc5" ] } ], "mendeley" : { "formattedCitation" : "(Welle, 2014, S. 26)", "plainTextFormattedCitation" : "(Welle, 2014, S. 26)", "previouslyFormattedCitation" : "(Welle, 2014, S. 26)" }, "properties" : { "noteIndex" : 0 }, "schema" : "https://github.com/citation-style-language/schema/raw/master/csl-citation.json" }</w:instrText>
      </w:r>
      <w:r>
        <w:fldChar w:fldCharType="separate"/>
      </w:r>
      <w:r w:rsidRPr="005C64C1">
        <w:rPr>
          <w:noProof/>
        </w:rPr>
        <w:t>(Welle, 2014, S. 26)</w:t>
      </w:r>
      <w:r>
        <w:fldChar w:fldCharType="end"/>
      </w:r>
    </w:p>
    <w:p w:rsidR="005C64C1" w:rsidRDefault="005921B1" w:rsidP="00BC3EB1">
      <w:r>
        <w:t xml:space="preserve">In Anpassung an bestimmte Gegebenheiten können Blätter als Metamorphosen die Gestalt von Blattranken als Halte- und Kletterorgane, von Blattdornen </w:t>
      </w:r>
      <w:r w:rsidR="002554FB">
        <w:t>zum</w:t>
      </w:r>
      <w:r>
        <w:t xml:space="preserve"> Schutz vor Tierfraß und von Fangblättern bei fleischfressenden Pflanzen annehmen.</w:t>
      </w:r>
      <w:r w:rsidR="002554FB">
        <w:t xml:space="preserve"> </w:t>
      </w:r>
      <w:r w:rsidR="002554FB">
        <w:fldChar w:fldCharType="begin" w:fldLock="1"/>
      </w:r>
      <w:r w:rsidR="00DC02FC">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54", "uris" : [ "http://www.mendeley.com/documents/?uuid=2caa7fb5-b3d5-479a-aa98-1eeca2ccbcc5" ] } ], "mendeley" : { "formattedCitation" : "(Welle, 2014, S. 54)", "plainTextFormattedCitation" : "(Welle, 2014, S. 54)", "previouslyFormattedCitation" : "(Welle, 2014, S. 54)" }, "properties" : { "noteIndex" : 0 }, "schema" : "https://github.com/citation-style-language/schema/raw/master/csl-citation.json" }</w:instrText>
      </w:r>
      <w:r w:rsidR="002554FB">
        <w:fldChar w:fldCharType="separate"/>
      </w:r>
      <w:r w:rsidR="002554FB" w:rsidRPr="002554FB">
        <w:rPr>
          <w:noProof/>
        </w:rPr>
        <w:t>(Welle, 2014, S. 54)</w:t>
      </w:r>
      <w:r w:rsidR="002554FB">
        <w:fldChar w:fldCharType="end"/>
      </w:r>
    </w:p>
    <w:p w:rsidR="00561832" w:rsidRDefault="007A0C81" w:rsidP="00BC3EB1">
      <w:r>
        <w:t>Die sich aus</w:t>
      </w:r>
      <w:r w:rsidRPr="007A0C81">
        <w:t xml:space="preserve"> </w:t>
      </w:r>
      <w:r>
        <w:t xml:space="preserve">metaphorisierten Laubblättern zusammensetzenden </w:t>
      </w:r>
      <w:r w:rsidR="000113D9">
        <w:t xml:space="preserve">Blüten </w:t>
      </w:r>
      <w:r w:rsidR="00294CB8">
        <w:t xml:space="preserve">sind ein weiteres wichtiges Unterscheidungsmerkmal </w:t>
      </w:r>
      <w:r>
        <w:t>von</w:t>
      </w:r>
      <w:r w:rsidR="00E2211E">
        <w:t xml:space="preserve"> sich</w:t>
      </w:r>
      <w:r w:rsidR="00294CB8">
        <w:t xml:space="preserve"> geschlechtlich fortpflanzenden Samenpflanzen. </w:t>
      </w:r>
      <w:r w:rsidR="00DC02FC">
        <w:t xml:space="preserve">Die Blütenhülle wird aus den </w:t>
      </w:r>
      <w:r w:rsidR="00561832">
        <w:t xml:space="preserve">umschließenden </w:t>
      </w:r>
      <w:r w:rsidR="00DC02FC">
        <w:t xml:space="preserve">schützenden </w:t>
      </w:r>
      <w:r w:rsidR="00561832">
        <w:t>Kelch</w:t>
      </w:r>
      <w:r w:rsidR="00DC02FC">
        <w:t>blättern und den gefärbten Blumen- oder Kronblättern gebildet. Die Staubblätter stellen das männliche und die Fruch</w:t>
      </w:r>
      <w:r w:rsidR="00DC02FC">
        <w:t>t</w:t>
      </w:r>
      <w:r w:rsidR="00DC02FC">
        <w:t>blätter das weibliche Geschlechtsorgan der Pflanze dar.</w:t>
      </w:r>
      <w:r w:rsidR="00233FFC">
        <w:t xml:space="preserve"> </w:t>
      </w:r>
      <w:r w:rsidR="00233FFC">
        <w:fldChar w:fldCharType="begin" w:fldLock="1"/>
      </w:r>
      <w:r w:rsidR="0016025F">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118", "uris" : [ "http://www.mendeley.com/documents/?uuid=2caa7fb5-b3d5-479a-aa98-1eeca2ccbcc5" ] } ], "mendeley" : { "formattedCitation" : "(Welle, 2014, S. 118)", "plainTextFormattedCitation" : "(Welle, 2014, S. 118)", "previouslyFormattedCitation" : "(Welle, 2014, S. 118)" }, "properties" : { "noteIndex" : 0 }, "schema" : "https://github.com/citation-style-language/schema/raw/master/csl-citation.json" }</w:instrText>
      </w:r>
      <w:r w:rsidR="00233FFC">
        <w:fldChar w:fldCharType="separate"/>
      </w:r>
      <w:r w:rsidR="00233FFC" w:rsidRPr="00233FFC">
        <w:rPr>
          <w:noProof/>
        </w:rPr>
        <w:t>(Welle, 2014, S. 118)</w:t>
      </w:r>
      <w:r w:rsidR="00233FFC">
        <w:fldChar w:fldCharType="end"/>
      </w:r>
    </w:p>
    <w:p w:rsidR="000F7722" w:rsidRDefault="007978C3" w:rsidP="007978C3">
      <w:pPr>
        <w:spacing w:after="0"/>
      </w:pPr>
      <w:r>
        <w:rPr>
          <w:noProof/>
          <w:lang w:eastAsia="de-DE"/>
        </w:rPr>
        <mc:AlternateContent>
          <mc:Choice Requires="wps">
            <w:drawing>
              <wp:anchor distT="0" distB="0" distL="114300" distR="114300" simplePos="0" relativeHeight="251755520" behindDoc="0" locked="0" layoutInCell="1" allowOverlap="1" wp14:anchorId="24CE7C0E" wp14:editId="2079F842">
                <wp:simplePos x="0" y="0"/>
                <wp:positionH relativeFrom="column">
                  <wp:posOffset>2702781</wp:posOffset>
                </wp:positionH>
                <wp:positionV relativeFrom="paragraph">
                  <wp:posOffset>748307</wp:posOffset>
                </wp:positionV>
                <wp:extent cx="0" cy="771276"/>
                <wp:effectExtent l="0" t="0" r="19050" b="10160"/>
                <wp:wrapNone/>
                <wp:docPr id="343" name="Gerade Verbindung 343"/>
                <wp:cNvGraphicFramePr/>
                <a:graphic xmlns:a="http://schemas.openxmlformats.org/drawingml/2006/main">
                  <a:graphicData uri="http://schemas.microsoft.com/office/word/2010/wordprocessingShape">
                    <wps:wsp>
                      <wps:cNvCnPr/>
                      <wps:spPr>
                        <a:xfrm flipV="1">
                          <a:off x="0" y="0"/>
                          <a:ext cx="0" cy="771276"/>
                        </a:xfrm>
                        <a:prstGeom prst="line">
                          <a:avLst/>
                        </a:prstGeom>
                        <a:ln w="12700">
                          <a:solidFill>
                            <a:schemeClr val="tx1">
                              <a:lumMod val="65000"/>
                              <a:lumOff val="3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343" o:spid="_x0000_s1026" style="position:absolute;flip:y;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2.8pt,58.9pt" to="212.8pt,11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" strokecolor="#5a5a5a [2109]" strokeweight="1pt"/>
            </w:pict>
          </mc:Fallback>
        </mc:AlternateContent>
      </w:r>
      <w:r>
        <w:rPr>
          <w:noProof/>
          <w:lang w:eastAsia="de-DE"/>
        </w:rPr>
        <mc:AlternateContent>
          <mc:Choice Requires="wps">
            <w:drawing>
              <wp:anchor distT="0" distB="0" distL="114300" distR="114300" simplePos="0" relativeHeight="251753472" behindDoc="0" locked="0" layoutInCell="1" allowOverlap="1" wp14:anchorId="0235C749" wp14:editId="642ADDAF">
                <wp:simplePos x="0" y="0"/>
                <wp:positionH relativeFrom="column">
                  <wp:posOffset>111456</wp:posOffset>
                </wp:positionH>
                <wp:positionV relativeFrom="paragraph">
                  <wp:posOffset>820420</wp:posOffset>
                </wp:positionV>
                <wp:extent cx="0" cy="707169"/>
                <wp:effectExtent l="0" t="0" r="19050" b="17145"/>
                <wp:wrapNone/>
                <wp:docPr id="342" name="Gerade Verbindung 342"/>
                <wp:cNvGraphicFramePr/>
                <a:graphic xmlns:a="http://schemas.openxmlformats.org/drawingml/2006/main">
                  <a:graphicData uri="http://schemas.microsoft.com/office/word/2010/wordprocessingShape">
                    <wps:wsp>
                      <wps:cNvCnPr/>
                      <wps:spPr>
                        <a:xfrm flipV="1">
                          <a:off x="0" y="0"/>
                          <a:ext cx="0" cy="707169"/>
                        </a:xfrm>
                        <a:prstGeom prst="line">
                          <a:avLst/>
                        </a:prstGeom>
                        <a:ln w="12700">
                          <a:solidFill>
                            <a:schemeClr val="tx1">
                              <a:lumMod val="65000"/>
                              <a:lumOff val="3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342" o:spid="_x0000_s1026" style="position:absolute;flip:y;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8pt,64.6pt" to="8.8pt,12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" strokecolor="#5a5a5a [2109]" strokeweight="1pt"/>
            </w:pict>
          </mc:Fallback>
        </mc:AlternateContent>
      </w:r>
      <w:r>
        <w:rPr>
          <w:noProof/>
          <w:lang w:eastAsia="de-DE"/>
        </w:rPr>
        <mc:AlternateContent>
          <mc:Choice Requires="wps">
            <w:drawing>
              <wp:anchor distT="0" distB="0" distL="114300" distR="114300" simplePos="0" relativeHeight="251751424" behindDoc="0" locked="0" layoutInCell="1" allowOverlap="1" wp14:anchorId="5B877C2F" wp14:editId="77B40058">
                <wp:simplePos x="0" y="0"/>
                <wp:positionH relativeFrom="column">
                  <wp:posOffset>404854</wp:posOffset>
                </wp:positionH>
                <wp:positionV relativeFrom="paragraph">
                  <wp:posOffset>811917</wp:posOffset>
                </wp:positionV>
                <wp:extent cx="0" cy="707169"/>
                <wp:effectExtent l="0" t="0" r="19050" b="17145"/>
                <wp:wrapNone/>
                <wp:docPr id="340" name="Gerade Verbindung 340"/>
                <wp:cNvGraphicFramePr/>
                <a:graphic xmlns:a="http://schemas.openxmlformats.org/drawingml/2006/main">
                  <a:graphicData uri="http://schemas.microsoft.com/office/word/2010/wordprocessingShape">
                    <wps:wsp>
                      <wps:cNvCnPr/>
                      <wps:spPr>
                        <a:xfrm flipV="1">
                          <a:off x="0" y="0"/>
                          <a:ext cx="0" cy="707169"/>
                        </a:xfrm>
                        <a:prstGeom prst="line">
                          <a:avLst/>
                        </a:prstGeom>
                        <a:ln w="12700">
                          <a:solidFill>
                            <a:schemeClr val="tx1">
                              <a:lumMod val="65000"/>
                              <a:lumOff val="3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340" o:spid="_x0000_s1026" style="position:absolute;flip:y;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9pt,63.95pt" to="31.9pt,11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" strokecolor="#5a5a5a [2109]" strokeweight="1pt"/>
            </w:pict>
          </mc:Fallback>
        </mc:AlternateContent>
      </w:r>
      <w:r>
        <w:rPr>
          <w:noProof/>
          <w:lang w:eastAsia="de-DE"/>
        </w:rPr>
        <mc:AlternateContent>
          <mc:Choice Requires="wps">
            <w:drawing>
              <wp:anchor distT="0" distB="0" distL="114300" distR="114300" simplePos="0" relativeHeight="251749376" behindDoc="0" locked="0" layoutInCell="1" allowOverlap="1" wp14:anchorId="4F7E380A" wp14:editId="3838AC14">
                <wp:simplePos x="0" y="0"/>
                <wp:positionH relativeFrom="column">
                  <wp:posOffset>1311303</wp:posOffset>
                </wp:positionH>
                <wp:positionV relativeFrom="paragraph">
                  <wp:posOffset>1137920</wp:posOffset>
                </wp:positionV>
                <wp:extent cx="0" cy="389117"/>
                <wp:effectExtent l="0" t="0" r="19050" b="11430"/>
                <wp:wrapNone/>
                <wp:docPr id="339" name="Gerade Verbindung 339"/>
                <wp:cNvGraphicFramePr/>
                <a:graphic xmlns:a="http://schemas.openxmlformats.org/drawingml/2006/main">
                  <a:graphicData uri="http://schemas.microsoft.com/office/word/2010/wordprocessingShape">
                    <wps:wsp>
                      <wps:cNvCnPr/>
                      <wps:spPr>
                        <a:xfrm flipV="1">
                          <a:off x="0" y="0"/>
                          <a:ext cx="0" cy="389117"/>
                        </a:xfrm>
                        <a:prstGeom prst="line">
                          <a:avLst/>
                        </a:prstGeom>
                        <a:ln w="12700">
                          <a:solidFill>
                            <a:schemeClr val="tx1">
                              <a:lumMod val="65000"/>
                              <a:lumOff val="3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339" o:spid="_x0000_s1026" style="position:absolute;flip:y;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3.25pt,89.6pt" to="103.25pt,12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" strokecolor="#5a5a5a [2109]" strokeweight="1pt"/>
            </w:pict>
          </mc:Fallback>
        </mc:AlternateContent>
      </w:r>
      <w:r>
        <w:rPr>
          <w:noProof/>
          <w:lang w:eastAsia="de-DE"/>
        </w:rPr>
        <mc:AlternateContent>
          <mc:Choice Requires="wps">
            <w:drawing>
              <wp:anchor distT="0" distB="0" distL="114300" distR="114300" simplePos="0" relativeHeight="251747328" behindDoc="0" locked="0" layoutInCell="1" allowOverlap="1" wp14:anchorId="712E49F0" wp14:editId="17D771C1">
                <wp:simplePos x="0" y="0"/>
                <wp:positionH relativeFrom="column">
                  <wp:posOffset>2240915</wp:posOffset>
                </wp:positionH>
                <wp:positionV relativeFrom="paragraph">
                  <wp:posOffset>1049324</wp:posOffset>
                </wp:positionV>
                <wp:extent cx="0" cy="468769"/>
                <wp:effectExtent l="0" t="0" r="19050" b="26670"/>
                <wp:wrapNone/>
                <wp:docPr id="337" name="Gerade Verbindung 337"/>
                <wp:cNvGraphicFramePr/>
                <a:graphic xmlns:a="http://schemas.openxmlformats.org/drawingml/2006/main">
                  <a:graphicData uri="http://schemas.microsoft.com/office/word/2010/wordprocessingShape">
                    <wps:wsp>
                      <wps:cNvCnPr/>
                      <wps:spPr>
                        <a:xfrm flipV="1">
                          <a:off x="0" y="0"/>
                          <a:ext cx="0" cy="468769"/>
                        </a:xfrm>
                        <a:prstGeom prst="line">
                          <a:avLst/>
                        </a:prstGeom>
                        <a:ln w="12700">
                          <a:solidFill>
                            <a:schemeClr val="tx1">
                              <a:lumMod val="65000"/>
                              <a:lumOff val="3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337" o:spid="_x0000_s1026" style="position:absolute;flip:y;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6.45pt,82.6pt" to="176.45pt,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" strokecolor="#5a5a5a [2109]" strokeweight="1pt"/>
            </w:pict>
          </mc:Fallback>
        </mc:AlternateContent>
      </w:r>
      <w:r w:rsidR="000F7722">
        <w:rPr>
          <w:noProof/>
          <w:lang w:eastAsia="de-DE"/>
        </w:rPr>
        <mc:AlternateContent>
          <mc:Choice Requires="wps">
            <w:drawing>
              <wp:anchor distT="0" distB="0" distL="114300" distR="114300" simplePos="0" relativeHeight="251745280" behindDoc="0" locked="0" layoutInCell="1" allowOverlap="1" wp14:anchorId="3F33AC71" wp14:editId="3C6B2EC9">
                <wp:simplePos x="0" y="0"/>
                <wp:positionH relativeFrom="column">
                  <wp:posOffset>1955358</wp:posOffset>
                </wp:positionH>
                <wp:positionV relativeFrom="paragraph">
                  <wp:posOffset>955040</wp:posOffset>
                </wp:positionV>
                <wp:extent cx="7620" cy="572136"/>
                <wp:effectExtent l="0" t="0" r="30480" b="18415"/>
                <wp:wrapNone/>
                <wp:docPr id="336" name="Gerade Verbindung 336"/>
                <wp:cNvGraphicFramePr/>
                <a:graphic xmlns:a="http://schemas.openxmlformats.org/drawingml/2006/main">
                  <a:graphicData uri="http://schemas.microsoft.com/office/word/2010/wordprocessingShape">
                    <wps:wsp>
                      <wps:cNvCnPr/>
                      <wps:spPr>
                        <a:xfrm flipH="1" flipV="1">
                          <a:off x="0" y="0"/>
                          <a:ext cx="7620" cy="572136"/>
                        </a:xfrm>
                        <a:prstGeom prst="line">
                          <a:avLst/>
                        </a:prstGeom>
                        <a:ln w="12700">
                          <a:solidFill>
                            <a:schemeClr val="tx1">
                              <a:lumMod val="65000"/>
                              <a:lumOff val="3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Gerade Verbindung 336" o:spid="_x0000_s1026" style="position:absolute;flip:x y;z-index:251745280;visibility:visible;mso-wrap-style:square;mso-wrap-distance-left:9pt;mso-wrap-distance-top:0;mso-wrap-distance-right:9pt;mso-wrap-distance-bottom:0;mso-position-horizontal:absolute;mso-position-horizontal-relative:text;mso-position-vertical:absolute;mso-position-vertical-relative:text" from="153.95pt,75.2pt" to="154.55pt,12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" strokecolor="#5a5a5a [2109]" strokeweight="1pt"/>
            </w:pict>
          </mc:Fallback>
        </mc:AlternateContent>
      </w:r>
      <w:r w:rsidR="000F7722">
        <w:rPr>
          <w:noProof/>
          <w:lang w:eastAsia="de-DE"/>
        </w:rPr>
        <mc:AlternateContent>
          <mc:Choice Requires="wps">
            <w:drawing>
              <wp:anchor distT="0" distB="0" distL="114300" distR="114300" simplePos="0" relativeHeight="251744256" behindDoc="0" locked="0" layoutInCell="1" allowOverlap="1" wp14:anchorId="76EEB6A6" wp14:editId="3EE1F225">
                <wp:simplePos x="0" y="0"/>
                <wp:positionH relativeFrom="column">
                  <wp:posOffset>-7289</wp:posOffset>
                </wp:positionH>
                <wp:positionV relativeFrom="paragraph">
                  <wp:posOffset>1519555</wp:posOffset>
                </wp:positionV>
                <wp:extent cx="246380" cy="214630"/>
                <wp:effectExtent l="0" t="0" r="20320" b="13970"/>
                <wp:wrapNone/>
                <wp:docPr id="33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380" cy="214630"/>
                        </a:xfrm>
                        <a:prstGeom prst="rect">
                          <a:avLst/>
                        </a:prstGeom>
                        <a:solidFill>
                          <a:srgbClr val="FFFFFF"/>
                        </a:solidFill>
                        <a:ln w="9525">
                          <a:solidFill>
                            <a:schemeClr val="tx1">
                              <a:lumMod val="50000"/>
                              <a:lumOff val="50000"/>
                            </a:schemeClr>
                          </a:solidFill>
                          <a:miter lim="800000"/>
                          <a:headEnd/>
                          <a:tailEnd/>
                        </a:ln>
                      </wps:spPr>
                      <wps:txbx>
                        <w:txbxContent>
                          <w:p w:rsidR="003A2034" w:rsidRPr="000F7722" w:rsidRDefault="003A2034" w:rsidP="000F7722">
                            <w:pPr>
                              <w:rPr>
                                <w:sz w:val="18"/>
                              </w:rPr>
                            </w:pPr>
                            <w:r>
                              <w:rPr>
                                <w:sz w:val="18"/>
                              </w:rPr>
                              <w:t>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feld 2" o:spid="_x0000_s1026" type="#_x0000_t202" style="position:absolute;left:0;text-align:left;margin-left:-.55pt;margin-top:119.65pt;width:19.4pt;height:16.9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" strokecolor="gray [1629]">
                <v:textbox>
                  <w:txbxContent>
                    <w:p w:rsidR="003A2034" w:rsidRPr="000F7722" w:rsidRDefault="003A2034" w:rsidP="000F7722">
                      <w:pPr>
                        <w:rPr>
                          <w:sz w:val="18"/>
                        </w:rPr>
                      </w:pPr>
                      <w:r>
                        <w:rPr>
                          <w:sz w:val="18"/>
                        </w:rPr>
                        <w:t>6</w:t>
                      </w:r>
                    </w:p>
                  </w:txbxContent>
                </v:textbox>
              </v:shape>
            </w:pict>
          </mc:Fallback>
        </mc:AlternateContent>
      </w:r>
      <w:r w:rsidR="000F7722">
        <w:rPr>
          <w:noProof/>
          <w:lang w:eastAsia="de-DE"/>
        </w:rPr>
        <mc:AlternateContent>
          <mc:Choice Requires="wps">
            <w:drawing>
              <wp:anchor distT="0" distB="0" distL="114300" distR="114300" simplePos="0" relativeHeight="251742208" behindDoc="0" locked="0" layoutInCell="1" allowOverlap="1" wp14:anchorId="7D13483C" wp14:editId="67C71AFC">
                <wp:simplePos x="0" y="0"/>
                <wp:positionH relativeFrom="column">
                  <wp:posOffset>278130</wp:posOffset>
                </wp:positionH>
                <wp:positionV relativeFrom="paragraph">
                  <wp:posOffset>1519555</wp:posOffset>
                </wp:positionV>
                <wp:extent cx="246380" cy="214630"/>
                <wp:effectExtent l="0" t="0" r="20320" b="13970"/>
                <wp:wrapNone/>
                <wp:docPr id="32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380" cy="214630"/>
                        </a:xfrm>
                        <a:prstGeom prst="rect">
                          <a:avLst/>
                        </a:prstGeom>
                        <a:solidFill>
                          <a:srgbClr val="FFFFFF"/>
                        </a:solidFill>
                        <a:ln w="9525">
                          <a:solidFill>
                            <a:schemeClr val="tx1">
                              <a:lumMod val="50000"/>
                              <a:lumOff val="50000"/>
                            </a:schemeClr>
                          </a:solidFill>
                          <a:miter lim="800000"/>
                          <a:headEnd/>
                          <a:tailEnd/>
                        </a:ln>
                      </wps:spPr>
                      <wps:txbx>
                        <w:txbxContent>
                          <w:p w:rsidR="003A2034" w:rsidRPr="000F7722" w:rsidRDefault="003A2034" w:rsidP="000F7722">
                            <w:pPr>
                              <w:rPr>
                                <w:sz w:val="18"/>
                              </w:rPr>
                            </w:pPr>
                            <w:r>
                              <w:rPr>
                                <w:sz w:val="18"/>
                              </w:rP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21.9pt;margin-top:119.65pt;width:19.4pt;height:16.9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" strokecolor="gray [1629]">
                <v:textbox>
                  <w:txbxContent>
                    <w:p w:rsidR="003A2034" w:rsidRPr="000F7722" w:rsidRDefault="003A2034" w:rsidP="000F7722">
                      <w:pPr>
                        <w:rPr>
                          <w:sz w:val="18"/>
                        </w:rPr>
                      </w:pPr>
                      <w:r>
                        <w:rPr>
                          <w:sz w:val="18"/>
                        </w:rPr>
                        <w:t>5</w:t>
                      </w:r>
                    </w:p>
                  </w:txbxContent>
                </v:textbox>
              </v:shape>
            </w:pict>
          </mc:Fallback>
        </mc:AlternateContent>
      </w:r>
      <w:r w:rsidR="000F7722">
        <w:rPr>
          <w:noProof/>
          <w:lang w:eastAsia="de-DE"/>
        </w:rPr>
        <mc:AlternateContent>
          <mc:Choice Requires="wps">
            <w:drawing>
              <wp:anchor distT="0" distB="0" distL="114300" distR="114300" simplePos="0" relativeHeight="251740160" behindDoc="0" locked="0" layoutInCell="1" allowOverlap="1" wp14:anchorId="5C6312AE" wp14:editId="5FD094F2">
                <wp:simplePos x="0" y="0"/>
                <wp:positionH relativeFrom="column">
                  <wp:posOffset>1184275</wp:posOffset>
                </wp:positionH>
                <wp:positionV relativeFrom="paragraph">
                  <wp:posOffset>1519555</wp:posOffset>
                </wp:positionV>
                <wp:extent cx="246380" cy="214630"/>
                <wp:effectExtent l="0" t="0" r="20320" b="13970"/>
                <wp:wrapNone/>
                <wp:docPr id="32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380" cy="214630"/>
                        </a:xfrm>
                        <a:prstGeom prst="rect">
                          <a:avLst/>
                        </a:prstGeom>
                        <a:solidFill>
                          <a:srgbClr val="FFFFFF"/>
                        </a:solidFill>
                        <a:ln w="9525">
                          <a:solidFill>
                            <a:schemeClr val="tx1">
                              <a:lumMod val="50000"/>
                              <a:lumOff val="50000"/>
                            </a:schemeClr>
                          </a:solidFill>
                          <a:miter lim="800000"/>
                          <a:headEnd/>
                          <a:tailEnd/>
                        </a:ln>
                      </wps:spPr>
                      <wps:txbx>
                        <w:txbxContent>
                          <w:p w:rsidR="003A2034" w:rsidRPr="000F7722" w:rsidRDefault="003A2034" w:rsidP="000F7722">
                            <w:pPr>
                              <w:rPr>
                                <w:sz w:val="18"/>
                              </w:rPr>
                            </w:pPr>
                            <w:r>
                              <w:rPr>
                                <w:sz w:val="18"/>
                              </w:rP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93.25pt;margin-top:119.65pt;width:19.4pt;height:16.9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" strokecolor="gray [1629]">
                <v:textbox>
                  <w:txbxContent>
                    <w:p w:rsidR="003A2034" w:rsidRPr="000F7722" w:rsidRDefault="003A2034" w:rsidP="000F7722">
                      <w:pPr>
                        <w:rPr>
                          <w:sz w:val="18"/>
                        </w:rPr>
                      </w:pPr>
                      <w:r>
                        <w:rPr>
                          <w:sz w:val="18"/>
                        </w:rPr>
                        <w:t>4</w:t>
                      </w:r>
                    </w:p>
                  </w:txbxContent>
                </v:textbox>
              </v:shape>
            </w:pict>
          </mc:Fallback>
        </mc:AlternateContent>
      </w:r>
      <w:r w:rsidR="000F7722">
        <w:rPr>
          <w:noProof/>
          <w:lang w:eastAsia="de-DE"/>
        </w:rPr>
        <mc:AlternateContent>
          <mc:Choice Requires="wps">
            <w:drawing>
              <wp:anchor distT="0" distB="0" distL="114300" distR="114300" simplePos="0" relativeHeight="251738112" behindDoc="0" locked="0" layoutInCell="1" allowOverlap="1" wp14:anchorId="5FEEEBCB" wp14:editId="6BD8A974">
                <wp:simplePos x="0" y="0"/>
                <wp:positionH relativeFrom="column">
                  <wp:posOffset>2576195</wp:posOffset>
                </wp:positionH>
                <wp:positionV relativeFrom="paragraph">
                  <wp:posOffset>1519555</wp:posOffset>
                </wp:positionV>
                <wp:extent cx="246380" cy="214630"/>
                <wp:effectExtent l="0" t="0" r="20320" b="13970"/>
                <wp:wrapNone/>
                <wp:docPr id="3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380" cy="214630"/>
                        </a:xfrm>
                        <a:prstGeom prst="rect">
                          <a:avLst/>
                        </a:prstGeom>
                        <a:solidFill>
                          <a:srgbClr val="FFFFFF"/>
                        </a:solidFill>
                        <a:ln w="9525">
                          <a:solidFill>
                            <a:schemeClr val="tx1">
                              <a:lumMod val="50000"/>
                              <a:lumOff val="50000"/>
                            </a:schemeClr>
                          </a:solidFill>
                          <a:miter lim="800000"/>
                          <a:headEnd/>
                          <a:tailEnd/>
                        </a:ln>
                      </wps:spPr>
                      <wps:txbx>
                        <w:txbxContent>
                          <w:p w:rsidR="003A2034" w:rsidRPr="000F7722" w:rsidRDefault="003A2034" w:rsidP="000F7722">
                            <w:pPr>
                              <w:rPr>
                                <w:sz w:val="18"/>
                              </w:rPr>
                            </w:pPr>
                            <w:r>
                              <w:rPr>
                                <w:sz w:val="18"/>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202.85pt;margin-top:119.65pt;width:19.4pt;height:16.9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" strokecolor="gray [1629]">
                <v:textbox>
                  <w:txbxContent>
                    <w:p w:rsidR="003A2034" w:rsidRPr="000F7722" w:rsidRDefault="003A2034" w:rsidP="000F7722">
                      <w:pPr>
                        <w:rPr>
                          <w:sz w:val="18"/>
                        </w:rPr>
                      </w:pPr>
                      <w:r>
                        <w:rPr>
                          <w:sz w:val="18"/>
                        </w:rPr>
                        <w:t>3</w:t>
                      </w:r>
                    </w:p>
                  </w:txbxContent>
                </v:textbox>
              </v:shape>
            </w:pict>
          </mc:Fallback>
        </mc:AlternateContent>
      </w:r>
      <w:r w:rsidR="000F7722">
        <w:rPr>
          <w:noProof/>
          <w:lang w:eastAsia="de-DE"/>
        </w:rPr>
        <mc:AlternateContent>
          <mc:Choice Requires="wps">
            <w:drawing>
              <wp:anchor distT="0" distB="0" distL="114300" distR="114300" simplePos="0" relativeHeight="251736064" behindDoc="0" locked="0" layoutInCell="1" allowOverlap="1" wp14:anchorId="71E9B7C1" wp14:editId="2E3B679E">
                <wp:simplePos x="0" y="0"/>
                <wp:positionH relativeFrom="column">
                  <wp:posOffset>2140585</wp:posOffset>
                </wp:positionH>
                <wp:positionV relativeFrom="paragraph">
                  <wp:posOffset>1521791</wp:posOffset>
                </wp:positionV>
                <wp:extent cx="246490" cy="214686"/>
                <wp:effectExtent l="0" t="0" r="20320" b="13970"/>
                <wp:wrapNone/>
                <wp:docPr id="31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490" cy="214686"/>
                        </a:xfrm>
                        <a:prstGeom prst="rect">
                          <a:avLst/>
                        </a:prstGeom>
                        <a:solidFill>
                          <a:srgbClr val="FFFFFF"/>
                        </a:solidFill>
                        <a:ln w="9525">
                          <a:solidFill>
                            <a:schemeClr val="tx1">
                              <a:lumMod val="50000"/>
                              <a:lumOff val="50000"/>
                            </a:schemeClr>
                          </a:solidFill>
                          <a:miter lim="800000"/>
                          <a:headEnd/>
                          <a:tailEnd/>
                        </a:ln>
                      </wps:spPr>
                      <wps:txbx>
                        <w:txbxContent>
                          <w:p w:rsidR="003A2034" w:rsidRPr="000F7722" w:rsidRDefault="003A2034" w:rsidP="000F7722">
                            <w:pPr>
                              <w:rPr>
                                <w:sz w:val="18"/>
                              </w:rPr>
                            </w:pPr>
                            <w:r>
                              <w:rPr>
                                <w:sz w:val="18"/>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168.55pt;margin-top:119.85pt;width:19.4pt;height:16.9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" strokecolor="gray [1629]">
                <v:textbox>
                  <w:txbxContent>
                    <w:p w:rsidR="003A2034" w:rsidRPr="000F7722" w:rsidRDefault="003A2034" w:rsidP="000F7722">
                      <w:pPr>
                        <w:rPr>
                          <w:sz w:val="18"/>
                        </w:rPr>
                      </w:pPr>
                      <w:r>
                        <w:rPr>
                          <w:sz w:val="18"/>
                        </w:rPr>
                        <w:t>2</w:t>
                      </w:r>
                    </w:p>
                  </w:txbxContent>
                </v:textbox>
              </v:shape>
            </w:pict>
          </mc:Fallback>
        </mc:AlternateContent>
      </w:r>
      <w:r w:rsidR="000F7722">
        <w:rPr>
          <w:noProof/>
          <w:lang w:eastAsia="de-DE"/>
        </w:rPr>
        <mc:AlternateContent>
          <mc:Choice Requires="wps">
            <w:drawing>
              <wp:anchor distT="0" distB="0" distL="114300" distR="114300" simplePos="0" relativeHeight="251734016" behindDoc="0" locked="0" layoutInCell="1" allowOverlap="1" wp14:anchorId="3802DFA8" wp14:editId="614AFFE7">
                <wp:simplePos x="0" y="0"/>
                <wp:positionH relativeFrom="column">
                  <wp:posOffset>1843737</wp:posOffset>
                </wp:positionH>
                <wp:positionV relativeFrom="paragraph">
                  <wp:posOffset>1518699</wp:posOffset>
                </wp:positionV>
                <wp:extent cx="246490" cy="214686"/>
                <wp:effectExtent l="0" t="0" r="20320" b="13970"/>
                <wp:wrapNone/>
                <wp:docPr id="31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490" cy="214686"/>
                        </a:xfrm>
                        <a:prstGeom prst="rect">
                          <a:avLst/>
                        </a:prstGeom>
                        <a:solidFill>
                          <a:srgbClr val="FFFFFF"/>
                        </a:solidFill>
                        <a:ln w="9525">
                          <a:solidFill>
                            <a:schemeClr val="tx1">
                              <a:lumMod val="50000"/>
                              <a:lumOff val="50000"/>
                            </a:schemeClr>
                          </a:solidFill>
                          <a:miter lim="800000"/>
                          <a:headEnd/>
                          <a:tailEnd/>
                        </a:ln>
                      </wps:spPr>
                      <wps:txbx>
                        <w:txbxContent>
                          <w:p w:rsidR="003A2034" w:rsidRPr="000F7722" w:rsidRDefault="003A2034" w:rsidP="000F7722">
                            <w:pPr>
                              <w:rPr>
                                <w:sz w:val="18"/>
                              </w:rPr>
                            </w:pPr>
                            <w:r w:rsidRPr="000F7722">
                              <w:rPr>
                                <w:sz w:val="18"/>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145.2pt;margin-top:119.6pt;width:19.4pt;height:16.9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" strokecolor="gray [1629]">
                <v:textbox>
                  <w:txbxContent>
                    <w:p w:rsidR="003A2034" w:rsidRPr="000F7722" w:rsidRDefault="003A2034" w:rsidP="000F7722">
                      <w:pPr>
                        <w:rPr>
                          <w:sz w:val="18"/>
                        </w:rPr>
                      </w:pPr>
                      <w:r w:rsidRPr="000F7722">
                        <w:rPr>
                          <w:sz w:val="18"/>
                        </w:rPr>
                        <w:t>1</w:t>
                      </w:r>
                    </w:p>
                  </w:txbxContent>
                </v:textbox>
              </v:shape>
            </w:pict>
          </mc:Fallback>
        </mc:AlternateContent>
      </w:r>
      <w:r w:rsidR="000F7722" w:rsidRPr="000F7722">
        <w:rPr>
          <w:noProof/>
          <w:lang w:eastAsia="de-DE"/>
        </w:rPr>
        <w:drawing>
          <wp:inline distT="0" distB="0" distL="0" distR="0" wp14:anchorId="154832E3" wp14:editId="0DD4EC82">
            <wp:extent cx="1924007" cy="2867025"/>
            <wp:effectExtent l="4445" t="0" r="5080" b="5080"/>
            <wp:docPr id="308" name="Grafik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BEBA8EAE-BF5A-486C-A8C5-ECC9F3942E4B}">
                          <a14:imgProps xmlns:a14="http://schemas.microsoft.com/office/drawing/2010/main">
                            <a14:imgLayer r:embed="rId14">
                              <a14:imgEffect>
                                <a14:sharpenSoften amount="50000"/>
                              </a14:imgEffect>
                            </a14:imgLayer>
                          </a14:imgProps>
                        </a:ext>
                      </a:extLst>
                    </a:blip>
                    <a:stretch>
                      <a:fillRect/>
                    </a:stretch>
                  </pic:blipFill>
                  <pic:spPr>
                    <a:xfrm rot="5400000">
                      <a:off x="0" y="0"/>
                      <a:ext cx="1924007" cy="2867025"/>
                    </a:xfrm>
                    <a:prstGeom prst="rect">
                      <a:avLst/>
                    </a:prstGeom>
                  </pic:spPr>
                </pic:pic>
              </a:graphicData>
            </a:graphic>
          </wp:inline>
        </w:drawing>
      </w:r>
    </w:p>
    <w:p w:rsidR="007978C3" w:rsidRDefault="007978C3" w:rsidP="007978C3">
      <w:pPr>
        <w:pStyle w:val="Beschriftung"/>
      </w:pPr>
      <w:bookmarkStart w:id="12" w:name="_Ref475888200"/>
      <w:bookmarkStart w:id="13" w:name="_Toc476239006"/>
      <w:r>
        <w:t xml:space="preserve">Abbildung </w:t>
      </w:r>
      <w:fldSimple w:instr=" SEQ Abbildung \* ARABIC ">
        <w:r w:rsidR="002343C0">
          <w:rPr>
            <w:noProof/>
          </w:rPr>
          <w:t>1</w:t>
        </w:r>
      </w:fldSimple>
      <w:bookmarkEnd w:id="12"/>
      <w:r>
        <w:t xml:space="preserve"> - Bau des Laubblattes: Blattspreite (1), </w:t>
      </w:r>
      <w:r>
        <w:rPr>
          <w:noProof/>
        </w:rPr>
        <w:t xml:space="preserve"> Blattrand (2), Blattspitze (3), Blattnerv (4), Blattstiel (5), Blattgrund (6)</w:t>
      </w:r>
      <w:r w:rsidR="006D76D4">
        <w:rPr>
          <w:noProof/>
        </w:rPr>
        <w:t xml:space="preserve"> </w:t>
      </w:r>
      <w:r w:rsidR="006D76D4">
        <w:rPr>
          <w:noProof/>
        </w:rPr>
        <w:fldChar w:fldCharType="begin" w:fldLock="1"/>
      </w:r>
      <w:r w:rsidR="006D76D4">
        <w:rPr>
          <w:noProof/>
        </w:rPr>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27", "uris" : [ "http://www.mendeley.com/documents/?uuid=2caa7fb5-b3d5-479a-aa98-1eeca2ccbcc5" ] } ], "mendeley" : { "formattedCitation" : "(Welle, 2014, S. 27)", "manualFormatting" : "(nach Welle, 2014, S. 27)", "plainTextFormattedCitation" : "(Welle, 2014, S. 27)", "previouslyFormattedCitation" : "(Welle, 2014, S. 27)" }, "properties" : { "noteIndex" : 0 }, "schema" : "https://github.com/citation-style-language/schema/raw/master/csl-citation.json" }</w:instrText>
      </w:r>
      <w:r w:rsidR="006D76D4">
        <w:rPr>
          <w:noProof/>
        </w:rPr>
        <w:fldChar w:fldCharType="separate"/>
      </w:r>
      <w:r w:rsidR="006D76D4" w:rsidRPr="006D76D4">
        <w:rPr>
          <w:b w:val="0"/>
          <w:noProof/>
        </w:rPr>
        <w:t>(</w:t>
      </w:r>
      <w:r w:rsidR="006D76D4">
        <w:rPr>
          <w:b w:val="0"/>
          <w:noProof/>
        </w:rPr>
        <w:t xml:space="preserve">nach </w:t>
      </w:r>
      <w:r w:rsidR="006D76D4" w:rsidRPr="006D76D4">
        <w:rPr>
          <w:b w:val="0"/>
          <w:noProof/>
        </w:rPr>
        <w:t>Welle, 2014, S. 27)</w:t>
      </w:r>
      <w:bookmarkEnd w:id="13"/>
      <w:r w:rsidR="006D76D4">
        <w:rPr>
          <w:noProof/>
        </w:rPr>
        <w:fldChar w:fldCharType="end"/>
      </w:r>
    </w:p>
    <w:p w:rsidR="00377252" w:rsidRDefault="003722DE" w:rsidP="00377252">
      <w:r>
        <w:t xml:space="preserve">In </w:t>
      </w:r>
      <w:r>
        <w:fldChar w:fldCharType="begin"/>
      </w:r>
      <w:r>
        <w:instrText xml:space="preserve"> REF _Ref475888200 \h </w:instrText>
      </w:r>
      <w:r>
        <w:fldChar w:fldCharType="separate"/>
      </w:r>
      <w:r w:rsidR="00FB5482">
        <w:t xml:space="preserve">Abbildung </w:t>
      </w:r>
      <w:r w:rsidR="00FB5482">
        <w:rPr>
          <w:noProof/>
        </w:rPr>
        <w:t>1</w:t>
      </w:r>
      <w:r>
        <w:fldChar w:fldCharType="end"/>
      </w:r>
      <w:r>
        <w:t xml:space="preserve"> ist der grundsätzliche Aufbau eines Blattes dargestellt. </w:t>
      </w:r>
      <w:r w:rsidR="00920EF4">
        <w:t>Die Fläche des Laubbla</w:t>
      </w:r>
      <w:r w:rsidR="00920EF4">
        <w:t>t</w:t>
      </w:r>
      <w:r w:rsidR="00920EF4">
        <w:t>tes</w:t>
      </w:r>
      <w:r w:rsidR="00377252">
        <w:t xml:space="preserve"> </w:t>
      </w:r>
      <w:r w:rsidR="00920EF4">
        <w:t>wird</w:t>
      </w:r>
      <w:r w:rsidR="00377252">
        <w:t xml:space="preserve"> </w:t>
      </w:r>
      <w:r w:rsidR="00920EF4">
        <w:t>als</w:t>
      </w:r>
      <w:r w:rsidR="00377252">
        <w:t xml:space="preserve"> Blattspreite</w:t>
      </w:r>
      <w:r w:rsidR="00920EF4">
        <w:t xml:space="preserve"> bezeichnet</w:t>
      </w:r>
      <w:r w:rsidR="00377252">
        <w:t>. Das Ende des Blattes bezeichnet man als Blattspitze</w:t>
      </w:r>
      <w:r w:rsidR="00876806">
        <w:t xml:space="preserve">. Abgegrenzt wird </w:t>
      </w:r>
      <w:r w:rsidR="00005792">
        <w:t>das Blatt vom Blattrand</w:t>
      </w:r>
      <w:r w:rsidR="00876806">
        <w:t xml:space="preserve">. Die Blattfläche wird von Blattnerven durchzogen. </w:t>
      </w:r>
      <w:r w:rsidR="00876806">
        <w:lastRenderedPageBreak/>
        <w:t>Über den Blattstiel ist das Blatt mit der Sprossachse verbunden</w:t>
      </w:r>
      <w:r w:rsidR="006947E2">
        <w:t>. Der Blattgrund bezeichnet den direkt an die Sprossachse angrenzenden Teil des Blattes.</w:t>
      </w:r>
      <w:r w:rsidR="00005792">
        <w:t xml:space="preserve"> </w:t>
      </w:r>
      <w:r w:rsidR="00005792">
        <w:fldChar w:fldCharType="begin" w:fldLock="1"/>
      </w:r>
      <w:r w:rsidR="00944720">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26", "uris" : [ "http://www.mendeley.com/documents/?uuid=2caa7fb5-b3d5-479a-aa98-1eeca2ccbcc5" ] } ], "mendeley" : { "formattedCitation" : "(Welle, 2014, S. 26)", "plainTextFormattedCitation" : "(Welle, 2014, S. 26)", "previouslyFormattedCitation" : "(Welle, 2014, S. 26)" }, "properties" : { "noteIndex" : 0 }, "schema" : "https://github.com/citation-style-language/schema/raw/master/csl-citation.json" }</w:instrText>
      </w:r>
      <w:r w:rsidR="00005792">
        <w:fldChar w:fldCharType="separate"/>
      </w:r>
      <w:r w:rsidR="00005792" w:rsidRPr="00005792">
        <w:rPr>
          <w:noProof/>
        </w:rPr>
        <w:t>(Welle, 2014, S. 26)</w:t>
      </w:r>
      <w:r w:rsidR="00005792">
        <w:fldChar w:fldCharType="end"/>
      </w:r>
    </w:p>
    <w:p w:rsidR="00377252" w:rsidRDefault="00C82A36" w:rsidP="00BC3EB1">
      <w:r>
        <w:t xml:space="preserve">Im Folgenden wird betrachtet, anhand welcher Merkmale </w:t>
      </w:r>
      <w:r w:rsidR="00133F30">
        <w:t xml:space="preserve">man </w:t>
      </w:r>
      <w:r>
        <w:t>Laubblätter morphologisch unterscheiden kann.</w:t>
      </w:r>
    </w:p>
    <w:p w:rsidR="00A60B07" w:rsidRDefault="00A60B07" w:rsidP="00DD5852">
      <w:pPr>
        <w:pStyle w:val="berschrift4"/>
        <w:numPr>
          <w:ilvl w:val="3"/>
          <w:numId w:val="1"/>
        </w:numPr>
        <w:ind w:left="851" w:hanging="851"/>
      </w:pPr>
      <w:bookmarkStart w:id="14" w:name="_Ref471239884"/>
      <w:bookmarkStart w:id="15" w:name="_Toc476239141"/>
      <w:r>
        <w:t>Blattform</w:t>
      </w:r>
      <w:bookmarkEnd w:id="14"/>
      <w:r w:rsidR="005C64C1">
        <w:t>en</w:t>
      </w:r>
      <w:bookmarkEnd w:id="15"/>
    </w:p>
    <w:p w:rsidR="00805EA2" w:rsidRDefault="00805EA2" w:rsidP="003B1712">
      <w:r>
        <w:t>Die Form der Blattspreite ist sehr variantenreich und laut</w:t>
      </w:r>
      <w:r w:rsidR="00625015">
        <w:t xml:space="preserve"> </w:t>
      </w:r>
      <w:r w:rsidR="00625015">
        <w:fldChar w:fldCharType="begin" w:fldLock="1"/>
      </w:r>
      <w:r>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32", "uris" : [ "http://www.mendeley.com/documents/?uuid=2caa7fb5-b3d5-479a-aa98-1eeca2ccbcc5" ] } ], "mendeley" : { "formattedCitation" : "(Welle, 2014, S. 32)", "manualFormatting" : "Welle (2014, S. 32)", "plainTextFormattedCitation" : "(Welle, 2014, S. 32)", "previouslyFormattedCitation" : "(Welle, 2014, S. 32)" }, "properties" : { "noteIndex" : 0 }, "schema" : "https://github.com/citation-style-language/schema/raw/master/csl-citation.json" }</w:instrText>
      </w:r>
      <w:r w:rsidR="00625015">
        <w:fldChar w:fldCharType="separate"/>
      </w:r>
      <w:r>
        <w:rPr>
          <w:noProof/>
        </w:rPr>
        <w:t>Welle (</w:t>
      </w:r>
      <w:r w:rsidR="00625015" w:rsidRPr="00625015">
        <w:rPr>
          <w:noProof/>
        </w:rPr>
        <w:t>2014, S. 32)</w:t>
      </w:r>
      <w:r w:rsidR="00625015">
        <w:fldChar w:fldCharType="end"/>
      </w:r>
      <w:r w:rsidR="00625015">
        <w:t xml:space="preserve"> ein wichtiges Merkmal zur Bestimmung der Pflanzen. </w:t>
      </w:r>
      <w:r>
        <w:t xml:space="preserve">Ein Auszug </w:t>
      </w:r>
      <w:r w:rsidR="00397D53">
        <w:t>aus den</w:t>
      </w:r>
      <w:r>
        <w:t xml:space="preserve"> möglichen Formen ist in </w:t>
      </w:r>
      <w:r w:rsidR="00904CCE">
        <w:t xml:space="preserve">den Abbildungen 2, 3 und 4 </w:t>
      </w:r>
      <w:r>
        <w:t>zu sehen.</w:t>
      </w:r>
    </w:p>
    <w:p w:rsidR="00AB1E2E" w:rsidRDefault="00AB1E2E" w:rsidP="003B1712">
      <w:r w:rsidRPr="00AB1E2E">
        <w:rPr>
          <w:noProof/>
          <w:lang w:eastAsia="de-DE"/>
        </w:rPr>
        <w:drawing>
          <wp:inline distT="0" distB="0" distL="0" distR="0" wp14:anchorId="3C81F9FD" wp14:editId="616032AE">
            <wp:extent cx="1076325" cy="576815"/>
            <wp:effectExtent l="0" t="0" r="0" b="0"/>
            <wp:docPr id="344" name="Grafik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BEBA8EAE-BF5A-486C-A8C5-ECC9F3942E4B}">
                          <a14:imgProps xmlns:a14="http://schemas.microsoft.com/office/drawing/2010/main">
                            <a14:imgLayer r:embed="rId16">
                              <a14:imgEffect>
                                <a14:sharpenSoften amount="50000"/>
                              </a14:imgEffect>
                            </a14:imgLayer>
                          </a14:imgProps>
                        </a:ext>
                      </a:extLst>
                    </a:blip>
                    <a:stretch>
                      <a:fillRect/>
                    </a:stretch>
                  </pic:blipFill>
                  <pic:spPr>
                    <a:xfrm>
                      <a:off x="0" y="0"/>
                      <a:ext cx="1078530" cy="577997"/>
                    </a:xfrm>
                    <a:prstGeom prst="rect">
                      <a:avLst/>
                    </a:prstGeom>
                  </pic:spPr>
                </pic:pic>
              </a:graphicData>
            </a:graphic>
          </wp:inline>
        </w:drawing>
      </w:r>
      <w:r>
        <w:t xml:space="preserve">  </w:t>
      </w:r>
      <w:r w:rsidRPr="00AB1E2E">
        <w:rPr>
          <w:noProof/>
          <w:lang w:eastAsia="de-DE"/>
        </w:rPr>
        <w:drawing>
          <wp:inline distT="0" distB="0" distL="0" distR="0" wp14:anchorId="428519E6" wp14:editId="073F5A7C">
            <wp:extent cx="2076450" cy="535559"/>
            <wp:effectExtent l="0" t="0" r="0" b="0"/>
            <wp:docPr id="345" name="Grafik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BEBA8EAE-BF5A-486C-A8C5-ECC9F3942E4B}">
                          <a14:imgProps xmlns:a14="http://schemas.microsoft.com/office/drawing/2010/main">
                            <a14:imgLayer r:embed="rId18">
                              <a14:imgEffect>
                                <a14:sharpenSoften amount="50000"/>
                              </a14:imgEffect>
                            </a14:imgLayer>
                          </a14:imgProps>
                        </a:ext>
                      </a:extLst>
                    </a:blip>
                    <a:stretch>
                      <a:fillRect/>
                    </a:stretch>
                  </pic:blipFill>
                  <pic:spPr>
                    <a:xfrm>
                      <a:off x="0" y="0"/>
                      <a:ext cx="2086983" cy="538276"/>
                    </a:xfrm>
                    <a:prstGeom prst="rect">
                      <a:avLst/>
                    </a:prstGeom>
                  </pic:spPr>
                </pic:pic>
              </a:graphicData>
            </a:graphic>
          </wp:inline>
        </w:drawing>
      </w:r>
      <w:r w:rsidRPr="00AB1E2E">
        <w:rPr>
          <w:noProof/>
          <w:lang w:eastAsia="de-DE"/>
        </w:rPr>
        <w:drawing>
          <wp:inline distT="0" distB="0" distL="0" distR="0" wp14:anchorId="247EF6EE" wp14:editId="35D3BE8F">
            <wp:extent cx="2066925" cy="459267"/>
            <wp:effectExtent l="0" t="0" r="0" b="0"/>
            <wp:docPr id="346" name="Grafik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2087961" cy="463941"/>
                    </a:xfrm>
                    <a:prstGeom prst="rect">
                      <a:avLst/>
                    </a:prstGeom>
                  </pic:spPr>
                </pic:pic>
              </a:graphicData>
            </a:graphic>
          </wp:inline>
        </w:drawing>
      </w:r>
    </w:p>
    <w:p w:rsidR="00AB1E2E" w:rsidRDefault="00AB1E2E" w:rsidP="00AB1E2E">
      <w:pPr>
        <w:pStyle w:val="Beschriftung"/>
      </w:pPr>
      <w:bookmarkStart w:id="16" w:name="_Toc476239007"/>
      <w:r>
        <w:t xml:space="preserve">Abbildung </w:t>
      </w:r>
      <w:fldSimple w:instr=" SEQ Abbildung \* ARABIC ">
        <w:r w:rsidR="002343C0">
          <w:rPr>
            <w:noProof/>
          </w:rPr>
          <w:t>2</w:t>
        </w:r>
      </w:fldSimple>
      <w:r>
        <w:t xml:space="preserve"> - </w:t>
      </w:r>
      <w:r w:rsidR="00695F35">
        <w:t xml:space="preserve">Beispiele </w:t>
      </w:r>
      <w:r>
        <w:t>mögliche</w:t>
      </w:r>
      <w:r w:rsidR="00695F35">
        <w:t>r</w:t>
      </w:r>
      <w:r>
        <w:t xml:space="preserve"> Formen einfacher ungeteilter Blätter, von links nach rechts: linealisch, lanzettlich, elliptisch</w:t>
      </w:r>
      <w:r w:rsidR="00E938EB">
        <w:t>,</w:t>
      </w:r>
      <w:r>
        <w:t xml:space="preserve"> eiförmig, </w:t>
      </w:r>
      <w:r w:rsidR="00E938EB">
        <w:t>verkehrt eiförmig, kreisrund, keilig, spatelig, rautenförmig</w:t>
      </w:r>
      <w:r>
        <w:t>,</w:t>
      </w:r>
      <w:r w:rsidR="00E938EB">
        <w:t xml:space="preserve"> schildförmig, herzförmig, verkehrt herzförmig</w:t>
      </w:r>
      <w:r>
        <w:t xml:space="preserve"> </w:t>
      </w:r>
      <w:r w:rsidR="005322EA">
        <w:fldChar w:fldCharType="begin" w:fldLock="1"/>
      </w:r>
      <w:r w:rsidR="009A1FA1">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locator" : "XV, XVI", "uris" : [ "http://www.mendeley.com/documents/?uuid=3a87552b-a90d-47d7-b710-07007c57a7e3" ] } ], "mendeley" : { "formattedCitation" : "(Rothmaler, 1967, S. XV, XVI)", "plainTextFormattedCitation" : "(Rothmaler, 1967, S. XV, XVI)", "previouslyFormattedCitation" : "(Rothmaler, 1967, S. XV, XVI)" }, "properties" : { "noteIndex" : 0 }, "schema" : "https://github.com/citation-style-language/schema/raw/master/csl-citation.json" }</w:instrText>
      </w:r>
      <w:r w:rsidR="005322EA">
        <w:fldChar w:fldCharType="separate"/>
      </w:r>
      <w:r w:rsidR="005322EA" w:rsidRPr="005322EA">
        <w:rPr>
          <w:b w:val="0"/>
          <w:noProof/>
        </w:rPr>
        <w:t>(Rothmaler, 1967, S. XV, XVI)</w:t>
      </w:r>
      <w:bookmarkEnd w:id="16"/>
      <w:r w:rsidR="005322EA">
        <w:fldChar w:fldCharType="end"/>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4"/>
        <w:gridCol w:w="4597"/>
      </w:tblGrid>
      <w:tr w:rsidR="005322EA" w:rsidTr="00052DD0">
        <w:tc>
          <w:tcPr>
            <w:tcW w:w="4124" w:type="dxa"/>
          </w:tcPr>
          <w:p w:rsidR="005322EA" w:rsidRDefault="005322EA" w:rsidP="003B1712">
            <w:r w:rsidRPr="005322EA">
              <w:rPr>
                <w:noProof/>
                <w:lang w:eastAsia="de-DE"/>
              </w:rPr>
              <w:drawing>
                <wp:inline distT="0" distB="0" distL="0" distR="0" wp14:anchorId="17425356" wp14:editId="6683C67C">
                  <wp:extent cx="2390775" cy="592991"/>
                  <wp:effectExtent l="0" t="0" r="0" b="0"/>
                  <wp:docPr id="348" name="Grafik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BEBA8EAE-BF5A-486C-A8C5-ECC9F3942E4B}">
                                <a14:imgProps xmlns:a14="http://schemas.microsoft.com/office/drawing/2010/main">
                                  <a14:imgLayer r:embed="rId21">
                                    <a14:imgEffect>
                                      <a14:sharpenSoften amount="50000"/>
                                    </a14:imgEffect>
                                  </a14:imgLayer>
                                </a14:imgProps>
                              </a:ext>
                            </a:extLst>
                          </a:blip>
                          <a:stretch>
                            <a:fillRect/>
                          </a:stretch>
                        </pic:blipFill>
                        <pic:spPr>
                          <a:xfrm>
                            <a:off x="0" y="0"/>
                            <a:ext cx="2425305" cy="601556"/>
                          </a:xfrm>
                          <a:prstGeom prst="rect">
                            <a:avLst/>
                          </a:prstGeom>
                        </pic:spPr>
                      </pic:pic>
                    </a:graphicData>
                  </a:graphic>
                </wp:inline>
              </w:drawing>
            </w:r>
          </w:p>
          <w:p w:rsidR="005322EA" w:rsidRDefault="005322EA" w:rsidP="001C3EAF">
            <w:pPr>
              <w:pStyle w:val="Beschriftung"/>
              <w:jc w:val="left"/>
            </w:pPr>
            <w:bookmarkStart w:id="17" w:name="_Toc476239008"/>
            <w:r>
              <w:t xml:space="preserve">Abbildung </w:t>
            </w:r>
            <w:fldSimple w:instr=" SEQ Abbildung \* ARABIC ">
              <w:r w:rsidR="002343C0">
                <w:rPr>
                  <w:noProof/>
                </w:rPr>
                <w:t>3</w:t>
              </w:r>
            </w:fldSimple>
            <w:r>
              <w:t xml:space="preserve"> - Beispiele geteilter </w:t>
            </w:r>
            <w:r w:rsidR="000A0F82">
              <w:t xml:space="preserve">und gespaltener </w:t>
            </w:r>
            <w:r>
              <w:t>Laubblätter, von links nach rechts: handförmig gespalten,</w:t>
            </w:r>
            <w:r w:rsidR="000A0F82">
              <w:t xml:space="preserve"> fiederförmig gespalten,</w:t>
            </w:r>
            <w:r>
              <w:t xml:space="preserve"> handförmig geteilt, fiederteilig</w:t>
            </w:r>
            <w:r w:rsidR="009A1FA1">
              <w:t xml:space="preserve"> </w:t>
            </w:r>
            <w:r w:rsidR="009A1FA1">
              <w:fldChar w:fldCharType="begin" w:fldLock="1"/>
            </w:r>
            <w:r w:rsidR="00C15C27">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locator" : "XIV", "uris" : [ "http://www.mendeley.com/documents/?uuid=3a87552b-a90d-47d7-b710-07007c57a7e3" ] } ], "mendeley" : { "formattedCitation" : "(Rothmaler, 1967, S. XIV)", "plainTextFormattedCitation" : "(Rothmaler, 1967, S. XIV)", "previouslyFormattedCitation" : "(Rothmaler, 1967, S. XIV)" }, "properties" : { "noteIndex" : 0 }, "schema" : "https://github.com/citation-style-language/schema/raw/master/csl-citation.json" }</w:instrText>
            </w:r>
            <w:r w:rsidR="009A1FA1">
              <w:fldChar w:fldCharType="separate"/>
            </w:r>
            <w:r w:rsidR="009A1FA1" w:rsidRPr="009A1FA1">
              <w:rPr>
                <w:b w:val="0"/>
                <w:noProof/>
              </w:rPr>
              <w:t>(Rothmaler, 1967, S. XIV)</w:t>
            </w:r>
            <w:bookmarkEnd w:id="17"/>
            <w:r w:rsidR="009A1FA1">
              <w:fldChar w:fldCharType="end"/>
            </w:r>
          </w:p>
        </w:tc>
        <w:tc>
          <w:tcPr>
            <w:tcW w:w="4597" w:type="dxa"/>
          </w:tcPr>
          <w:p w:rsidR="005322EA" w:rsidRDefault="005322EA" w:rsidP="005322EA">
            <w:pPr>
              <w:keepNext/>
            </w:pPr>
            <w:r w:rsidRPr="005322EA">
              <w:rPr>
                <w:noProof/>
                <w:lang w:eastAsia="de-DE"/>
              </w:rPr>
              <w:drawing>
                <wp:inline distT="0" distB="0" distL="0" distR="0" wp14:anchorId="68625E62" wp14:editId="20CBBF8D">
                  <wp:extent cx="2782364" cy="666750"/>
                  <wp:effectExtent l="0" t="0" r="0" b="0"/>
                  <wp:docPr id="347" name="Grafik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BEBA8EAE-BF5A-486C-A8C5-ECC9F3942E4B}">
                                <a14:imgProps xmlns:a14="http://schemas.microsoft.com/office/drawing/2010/main">
                                  <a14:imgLayer r:embed="rId23">
                                    <a14:imgEffect>
                                      <a14:sharpenSoften amount="50000"/>
                                    </a14:imgEffect>
                                  </a14:imgLayer>
                                </a14:imgProps>
                              </a:ext>
                            </a:extLst>
                          </a:blip>
                          <a:stretch>
                            <a:fillRect/>
                          </a:stretch>
                        </pic:blipFill>
                        <pic:spPr>
                          <a:xfrm>
                            <a:off x="0" y="0"/>
                            <a:ext cx="2783429" cy="667005"/>
                          </a:xfrm>
                          <a:prstGeom prst="rect">
                            <a:avLst/>
                          </a:prstGeom>
                        </pic:spPr>
                      </pic:pic>
                    </a:graphicData>
                  </a:graphic>
                </wp:inline>
              </w:drawing>
            </w:r>
          </w:p>
          <w:p w:rsidR="009A1FA1" w:rsidRDefault="009A1FA1" w:rsidP="009A1FA1">
            <w:pPr>
              <w:pStyle w:val="Beschriftung"/>
              <w:jc w:val="left"/>
            </w:pPr>
            <w:bookmarkStart w:id="18" w:name="_Toc476239009"/>
            <w:r>
              <w:t xml:space="preserve">Abbildung </w:t>
            </w:r>
            <w:fldSimple w:instr=" SEQ Abbildung \* ARABIC ">
              <w:r w:rsidR="002343C0">
                <w:rPr>
                  <w:noProof/>
                </w:rPr>
                <w:t>4</w:t>
              </w:r>
            </w:fldSimple>
            <w:r>
              <w:t xml:space="preserve"> - Beispiele zusammengesetzter Blätter, von links nach rechts: 3-zählig, 5-zählig, fußförmig, gefiedert, unpaarig gefiedert </w:t>
            </w:r>
            <w:r>
              <w:fldChar w:fldCharType="begin" w:fldLock="1"/>
            </w:r>
            <w:r w:rsidR="00C15C27">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locator" : "XIV", "uris" : [ "http://www.mendeley.com/documents/?uuid=3a87552b-a90d-47d7-b710-07007c57a7e3" ] } ], "mendeley" : { "formattedCitation" : "(Rothmaler, 1967, S. XIV)", "plainTextFormattedCitation" : "(Rothmaler, 1967, S. XIV)", "previouslyFormattedCitation" : "(Rothmaler, 1967, S. XIV)" }, "properties" : { "noteIndex" : 0 }, "schema" : "https://github.com/citation-style-language/schema/raw/master/csl-citation.json" }</w:instrText>
            </w:r>
            <w:r>
              <w:fldChar w:fldCharType="separate"/>
            </w:r>
            <w:r w:rsidRPr="009A1FA1">
              <w:rPr>
                <w:b w:val="0"/>
                <w:noProof/>
              </w:rPr>
              <w:t>(Rothmaler, 1967, S. XIV)</w:t>
            </w:r>
            <w:bookmarkEnd w:id="18"/>
            <w:r>
              <w:fldChar w:fldCharType="end"/>
            </w:r>
          </w:p>
          <w:p w:rsidR="009A1FA1" w:rsidRDefault="009A1FA1" w:rsidP="009A1FA1">
            <w:pPr>
              <w:keepNext/>
            </w:pPr>
          </w:p>
        </w:tc>
      </w:tr>
    </w:tbl>
    <w:p w:rsidR="00EF4B6E" w:rsidRDefault="00625015" w:rsidP="003B1712">
      <w:r>
        <w:t xml:space="preserve">Grundsätzlich kann die </w:t>
      </w:r>
      <w:r w:rsidR="00805EA2">
        <w:t>Form</w:t>
      </w:r>
      <w:r>
        <w:t xml:space="preserve"> unterschieden werden in e</w:t>
      </w:r>
      <w:r w:rsidR="00F65235">
        <w:t>infache ungeteilte Blätter</w:t>
      </w:r>
      <w:r>
        <w:t>, bei denen der</w:t>
      </w:r>
      <w:r w:rsidR="00EF4B6E">
        <w:t xml:space="preserve"> Rand nicht oder nur leicht ein</w:t>
      </w:r>
      <w:r>
        <w:t>geschnitten oder gelappt ist</w:t>
      </w:r>
      <w:r w:rsidR="0064630F">
        <w:t xml:space="preserve"> (Abbildung 2)</w:t>
      </w:r>
      <w:r>
        <w:t>,</w:t>
      </w:r>
      <w:r w:rsidR="002142F8">
        <w:t xml:space="preserve"> und</w:t>
      </w:r>
      <w:r>
        <w:t xml:space="preserve"> </w:t>
      </w:r>
      <w:r w:rsidR="002142F8">
        <w:t xml:space="preserve">geteilte </w:t>
      </w:r>
      <w:r w:rsidR="005322EA">
        <w:t xml:space="preserve">oder gespaltene </w:t>
      </w:r>
      <w:r w:rsidR="002142F8">
        <w:t xml:space="preserve">Laubblätter </w:t>
      </w:r>
      <w:r w:rsidR="00F65235">
        <w:t>(Abbildung 3)</w:t>
      </w:r>
      <w:r w:rsidR="002142F8">
        <w:t xml:space="preserve">, deren Blattspreite durch mehr oder weniger tiefe Einschnitte geteilt sind </w:t>
      </w:r>
      <w:r w:rsidR="002142F8">
        <w:fldChar w:fldCharType="begin" w:fldLock="1"/>
      </w:r>
      <w:r w:rsidR="002142F8">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32, 34, 36", "uris" : [ "http://www.mendeley.com/documents/?uuid=2caa7fb5-b3d5-479a-aa98-1eeca2ccbcc5" ] } ], "mendeley" : { "formattedCitation" : "(Welle, 2014, S. 32, 34, 36)", "manualFormatting" : "(Welle, 2014, S. 32, 34)", "plainTextFormattedCitation" : "(Welle, 2014, S. 32, 34, 36)", "previouslyFormattedCitation" : "(Welle, 2014, S. 32, 34, 36)" }, "properties" : { "noteIndex" : 0 }, "schema" : "https://github.com/citation-style-language/schema/raw/master/csl-citation.json" }</w:instrText>
      </w:r>
      <w:r w:rsidR="002142F8">
        <w:fldChar w:fldCharType="separate"/>
      </w:r>
      <w:r w:rsidR="002142F8">
        <w:rPr>
          <w:noProof/>
        </w:rPr>
        <w:t>(Welle, 2014, S. 32, 34</w:t>
      </w:r>
      <w:r w:rsidR="002142F8" w:rsidRPr="002142F8">
        <w:rPr>
          <w:noProof/>
        </w:rPr>
        <w:t>)</w:t>
      </w:r>
      <w:r w:rsidR="002142F8">
        <w:fldChar w:fldCharType="end"/>
      </w:r>
      <w:r w:rsidR="002142F8">
        <w:t>. Besteht die Blattspreite aus mehreren selbstständigen Blattteilen, spricht man von zusammengesetzten Blättern</w:t>
      </w:r>
      <w:r w:rsidR="0056368F">
        <w:t xml:space="preserve"> </w:t>
      </w:r>
      <w:r w:rsidR="0056368F">
        <w:fldChar w:fldCharType="begin" w:fldLock="1"/>
      </w:r>
      <w:r w:rsidR="0056368F">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locator" : "XIV", "uris" : [ "http://www.mendeley.com/documents/?uuid=3a87552b-a90d-47d7-b710-07007c57a7e3" ] } ], "mendeley" : { "formattedCitation" : "(Rothmaler, 1967, S. XIV)", "plainTextFormattedCitation" : "(Rothmaler, 1967, S. XIV)", "previouslyFormattedCitation" : "(Rothmaler, 1967, S. XIV)" }, "properties" : { "noteIndex" : 0 }, "schema" : "https://github.com/citation-style-language/schema/raw/master/csl-citation.json" }</w:instrText>
      </w:r>
      <w:r w:rsidR="0056368F">
        <w:fldChar w:fldCharType="separate"/>
      </w:r>
      <w:r w:rsidR="0056368F" w:rsidRPr="0056368F">
        <w:rPr>
          <w:noProof/>
        </w:rPr>
        <w:t>(Rothmaler, 1967, S. XIV)</w:t>
      </w:r>
      <w:r w:rsidR="0056368F">
        <w:fldChar w:fldCharType="end"/>
      </w:r>
      <w:r w:rsidR="002142F8">
        <w:t>. Die Anordnung der Blättchen genannten Teile ist eine weitere Möglichkeit der Differe</w:t>
      </w:r>
      <w:r w:rsidR="002142F8">
        <w:t>n</w:t>
      </w:r>
      <w:r w:rsidR="002142F8">
        <w:t>zierung</w:t>
      </w:r>
      <w:r w:rsidR="00805EA2">
        <w:t xml:space="preserve"> </w:t>
      </w:r>
      <w:r w:rsidR="00F65235">
        <w:t>(Abbildung 4).</w:t>
      </w:r>
    </w:p>
    <w:p w:rsidR="00EF4B6E" w:rsidRDefault="00EF4B6E" w:rsidP="003B1712">
      <w:r>
        <w:t xml:space="preserve">Zur Variation innerhalb der Blattformen tragen auch die Form des Spreitengrundes  und der Spreitenspitze bei, welche in </w:t>
      </w:r>
      <w:r w:rsidR="00E37657">
        <w:fldChar w:fldCharType="begin"/>
      </w:r>
      <w:r w:rsidR="00E37657">
        <w:instrText xml:space="preserve"> REF _Ref475891473 \h </w:instrText>
      </w:r>
      <w:r w:rsidR="00E37657">
        <w:fldChar w:fldCharType="separate"/>
      </w:r>
      <w:r w:rsidR="00FB5482">
        <w:t xml:space="preserve">Abbildung </w:t>
      </w:r>
      <w:r w:rsidR="00FB5482">
        <w:rPr>
          <w:noProof/>
        </w:rPr>
        <w:t>5</w:t>
      </w:r>
      <w:r w:rsidR="00E37657">
        <w:fldChar w:fldCharType="end"/>
      </w:r>
      <w:r w:rsidR="00E37657">
        <w:t xml:space="preserve"> </w:t>
      </w:r>
      <w:r>
        <w:t>zu sehen sind.</w:t>
      </w:r>
    </w:p>
    <w:p w:rsidR="008B75CF" w:rsidRDefault="008B75CF" w:rsidP="003B1712"/>
    <w:p w:rsidR="008B75CF" w:rsidRDefault="008B75CF" w:rsidP="003B1712">
      <w:r w:rsidRPr="008B75CF">
        <w:rPr>
          <w:noProof/>
          <w:lang w:eastAsia="de-DE"/>
        </w:rPr>
        <w:lastRenderedPageBreak/>
        <w:drawing>
          <wp:inline distT="0" distB="0" distL="0" distR="0" wp14:anchorId="438057EB" wp14:editId="2DB9A817">
            <wp:extent cx="5400675" cy="914400"/>
            <wp:effectExtent l="0" t="0" r="9525" b="0"/>
            <wp:docPr id="351" name="Grafik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extLst>
                        <a:ext uri="{BEBA8EAE-BF5A-486C-A8C5-ECC9F3942E4B}">
                          <a14:imgProps xmlns:a14="http://schemas.microsoft.com/office/drawing/2010/main">
                            <a14:imgLayer r:embed="rId25">
                              <a14:imgEffect>
                                <a14:sharpenSoften amount="50000"/>
                              </a14:imgEffect>
                            </a14:imgLayer>
                          </a14:imgProps>
                        </a:ext>
                      </a:extLst>
                    </a:blip>
                    <a:srcRect b="11770"/>
                    <a:stretch/>
                  </pic:blipFill>
                  <pic:spPr bwMode="auto">
                    <a:xfrm>
                      <a:off x="0" y="0"/>
                      <a:ext cx="5400675" cy="914400"/>
                    </a:xfrm>
                    <a:prstGeom prst="rect">
                      <a:avLst/>
                    </a:prstGeom>
                    <a:ln>
                      <a:noFill/>
                    </a:ln>
                    <a:extLst>
                      <a:ext uri="{53640926-AAD7-44D8-BBD7-CCE9431645EC}">
                        <a14:shadowObscured xmlns:a14="http://schemas.microsoft.com/office/drawing/2010/main"/>
                      </a:ext>
                    </a:extLst>
                  </pic:spPr>
                </pic:pic>
              </a:graphicData>
            </a:graphic>
          </wp:inline>
        </w:drawing>
      </w:r>
    </w:p>
    <w:p w:rsidR="008B75CF" w:rsidRDefault="008B75CF" w:rsidP="008B75CF">
      <w:pPr>
        <w:pStyle w:val="Beschriftung"/>
      </w:pPr>
      <w:bookmarkStart w:id="19" w:name="_Ref475891473"/>
      <w:bookmarkStart w:id="20" w:name="_Toc476239010"/>
      <w:r>
        <w:t xml:space="preserve">Abbildung </w:t>
      </w:r>
      <w:fldSimple w:instr=" SEQ Abbildung \* ARABIC ">
        <w:r w:rsidR="002343C0">
          <w:rPr>
            <w:noProof/>
          </w:rPr>
          <w:t>5</w:t>
        </w:r>
      </w:fldSimple>
      <w:bookmarkEnd w:id="19"/>
      <w:r>
        <w:t xml:space="preserve"> - Formen des Spreitengrundes und der Spreitenspitze, Spreitengrund (1 bis 3) von links nach rechts: gestutzt, abgerundet, keilig, | Spreitenspitze (4 bis 11) von links nach rechts: gestutzt, abgerundet, stumpf, spitz, zugespitzt, stachelspitz, bespitzt, ausgerandet</w:t>
      </w:r>
      <w:r w:rsidR="00C15C27">
        <w:t xml:space="preserve"> </w:t>
      </w:r>
      <w:r w:rsidR="00C15C27">
        <w:fldChar w:fldCharType="begin" w:fldLock="1"/>
      </w:r>
      <w:r w:rsidR="00D43DB4">
        <w:instrText>ADDIN CSL_CITATION { "citationItems" : [ { "id" : "ITEM-1", "itemData" : { "ISBN" : "978-3-8274-1606-3", "author" : [ { "dropping-particle" : "", "family" : "Rothmaler", "given" : "Werner", "non-dropping-particle" : "", "parse-names" : false, "suffix" : "" } ], "edition" : "20", "id" : "ITEM-1", "issued" : { "date-parts" : [ [ "2011" ] ] }, "publisher" : "Spektrum Akademischer Verlag", "publisher-place" : "Heidelberg", "title" : "Exkursionsflora von Deutschland - Gef\u00e4\u00dfpflanzen", "type" : "book" }, "locator" : "886", "uris" : [ "http://www.mendeley.com/documents/?uuid=d3510cd1-9b33-4cc1-b4df-101d363644e1" ] } ], "mendeley" : { "formattedCitation" : "(Rothmaler, 2011, S. 886)", "plainTextFormattedCitation" : "(Rothmaler, 2011, S. 886)", "previouslyFormattedCitation" : "(Rothmaler, 2011, S. 886)" }, "properties" : { "noteIndex" : 0 }, "schema" : "https://github.com/citation-style-language/schema/raw/master/csl-citation.json" }</w:instrText>
      </w:r>
      <w:r w:rsidR="00C15C27">
        <w:fldChar w:fldCharType="separate"/>
      </w:r>
      <w:r w:rsidR="00C15C27" w:rsidRPr="00C15C27">
        <w:rPr>
          <w:b w:val="0"/>
          <w:noProof/>
        </w:rPr>
        <w:t>(Rothmaler, 2011, S. 886)</w:t>
      </w:r>
      <w:bookmarkEnd w:id="20"/>
      <w:r w:rsidR="00C15C27">
        <w:fldChar w:fldCharType="end"/>
      </w:r>
    </w:p>
    <w:p w:rsidR="008478CA" w:rsidRDefault="0056368F" w:rsidP="003B1712">
      <w:r>
        <w:t xml:space="preserve">Der Blattrand kann als weiteres Unterscheidungsmerkmal dienen. Die Gliederung nach </w:t>
      </w:r>
      <w:r>
        <w:fldChar w:fldCharType="begin" w:fldLock="1"/>
      </w:r>
      <w:r>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uris" : [ "http://www.mendeley.com/documents/?uuid=3a87552b-a90d-47d7-b710-07007c57a7e3" ] } ], "mendeley" : { "formattedCitation" : "(Rothmaler, 1967)", "manualFormatting" : "Rothmaler (1967)", "plainTextFormattedCitation" : "(Rothmaler, 1967)", "previouslyFormattedCitation" : "(Rothmaler, 1967)" }, "properties" : { "noteIndex" : 0 }, "schema" : "https://github.com/citation-style-language/schema/raw/master/csl-citation.json" }</w:instrText>
      </w:r>
      <w:r>
        <w:fldChar w:fldCharType="separate"/>
      </w:r>
      <w:r>
        <w:rPr>
          <w:noProof/>
        </w:rPr>
        <w:t>Rothmaler</w:t>
      </w:r>
      <w:r w:rsidRPr="0056368F">
        <w:rPr>
          <w:noProof/>
        </w:rPr>
        <w:t xml:space="preserve"> </w:t>
      </w:r>
      <w:r>
        <w:rPr>
          <w:noProof/>
        </w:rPr>
        <w:t>(</w:t>
      </w:r>
      <w:r w:rsidRPr="0056368F">
        <w:rPr>
          <w:noProof/>
        </w:rPr>
        <w:t>1967)</w:t>
      </w:r>
      <w:r>
        <w:fldChar w:fldCharType="end"/>
      </w:r>
      <w:r>
        <w:t xml:space="preserve"> ist in </w:t>
      </w:r>
      <w:r w:rsidR="001C0A7C">
        <w:fldChar w:fldCharType="begin"/>
      </w:r>
      <w:r w:rsidR="001C0A7C">
        <w:instrText xml:space="preserve"> REF _Ref475890863 \h </w:instrText>
      </w:r>
      <w:r w:rsidR="001C0A7C">
        <w:fldChar w:fldCharType="separate"/>
      </w:r>
      <w:r w:rsidR="00FB5482">
        <w:t xml:space="preserve">Abbildung </w:t>
      </w:r>
      <w:r w:rsidR="00FB5482">
        <w:rPr>
          <w:noProof/>
        </w:rPr>
        <w:t>6</w:t>
      </w:r>
      <w:r w:rsidR="001C0A7C">
        <w:fldChar w:fldCharType="end"/>
      </w:r>
      <w:r w:rsidR="001C0A7C">
        <w:t xml:space="preserve"> </w:t>
      </w:r>
      <w:r>
        <w:t>dargestellt.</w:t>
      </w:r>
    </w:p>
    <w:p w:rsidR="00052DD0" w:rsidRDefault="00052DD0" w:rsidP="003B1712">
      <w:r w:rsidRPr="00052DD0">
        <w:rPr>
          <w:noProof/>
          <w:lang w:eastAsia="de-DE"/>
        </w:rPr>
        <w:drawing>
          <wp:inline distT="0" distB="0" distL="0" distR="0" wp14:anchorId="46724C67" wp14:editId="29E9E14A">
            <wp:extent cx="1143000" cy="907366"/>
            <wp:effectExtent l="0" t="0" r="0" b="7620"/>
            <wp:docPr id="350" name="Grafik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1154211" cy="916265"/>
                    </a:xfrm>
                    <a:prstGeom prst="rect">
                      <a:avLst/>
                    </a:prstGeom>
                  </pic:spPr>
                </pic:pic>
              </a:graphicData>
            </a:graphic>
          </wp:inline>
        </w:drawing>
      </w:r>
      <w:r w:rsidRPr="00052DD0">
        <w:rPr>
          <w:noProof/>
          <w:lang w:eastAsia="de-DE"/>
        </w:rPr>
        <w:drawing>
          <wp:inline distT="0" distB="0" distL="0" distR="0" wp14:anchorId="0C748D82" wp14:editId="6E655B7D">
            <wp:extent cx="3904244" cy="904875"/>
            <wp:effectExtent l="0" t="0" r="1270" b="0"/>
            <wp:docPr id="349" name="Grafik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extLst>
                        <a:ext uri="{BEBA8EAE-BF5A-486C-A8C5-ECC9F3942E4B}">
                          <a14:imgProps xmlns:a14="http://schemas.microsoft.com/office/drawing/2010/main">
                            <a14:imgLayer r:embed="rId28">
                              <a14:imgEffect>
                                <a14:sharpenSoften amount="50000"/>
                              </a14:imgEffect>
                            </a14:imgLayer>
                          </a14:imgProps>
                        </a:ext>
                      </a:extLst>
                    </a:blip>
                    <a:stretch>
                      <a:fillRect/>
                    </a:stretch>
                  </pic:blipFill>
                  <pic:spPr>
                    <a:xfrm>
                      <a:off x="0" y="0"/>
                      <a:ext cx="3942538" cy="913750"/>
                    </a:xfrm>
                    <a:prstGeom prst="rect">
                      <a:avLst/>
                    </a:prstGeom>
                  </pic:spPr>
                </pic:pic>
              </a:graphicData>
            </a:graphic>
          </wp:inline>
        </w:drawing>
      </w:r>
    </w:p>
    <w:p w:rsidR="00052DD0" w:rsidRDefault="00052DD0" w:rsidP="00052DD0">
      <w:pPr>
        <w:pStyle w:val="Beschriftung"/>
      </w:pPr>
      <w:bookmarkStart w:id="21" w:name="_Ref475890863"/>
      <w:bookmarkStart w:id="22" w:name="_Toc476239011"/>
      <w:r>
        <w:t xml:space="preserve">Abbildung </w:t>
      </w:r>
      <w:fldSimple w:instr=" SEQ Abbildung \* ARABIC ">
        <w:r w:rsidR="002343C0">
          <w:rPr>
            <w:noProof/>
          </w:rPr>
          <w:t>6</w:t>
        </w:r>
      </w:fldSimple>
      <w:bookmarkEnd w:id="21"/>
      <w:r>
        <w:t xml:space="preserve"> - Formen von Blatträndern</w:t>
      </w:r>
      <w:r>
        <w:rPr>
          <w:noProof/>
        </w:rPr>
        <w:t>, von links nach rechts: ganzrandig, gesägt, doppelt gesägt schrotsägeförmig, gezähnt, gekerbt, gebuchtet, geschweift</w:t>
      </w:r>
      <w:r w:rsidR="00D43DB4">
        <w:rPr>
          <w:noProof/>
        </w:rPr>
        <w:t xml:space="preserve"> </w:t>
      </w:r>
      <w:r w:rsidR="00D43DB4">
        <w:rPr>
          <w:noProof/>
        </w:rPr>
        <w:fldChar w:fldCharType="begin" w:fldLock="1"/>
      </w:r>
      <w:r w:rsidR="00914D79">
        <w:rPr>
          <w:noProof/>
        </w:rPr>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locator" : "XVI, XVII", "uris" : [ "http://www.mendeley.com/documents/?uuid=3a87552b-a90d-47d7-b710-07007c57a7e3" ] } ], "mendeley" : { "formattedCitation" : "(Rothmaler, 1967, S. XVI, XVII)", "plainTextFormattedCitation" : "(Rothmaler, 1967, S. XVI, XVII)", "previouslyFormattedCitation" : "(Rothmaler, 1967, S. XVI, XVII)" }, "properties" : { "noteIndex" : 0 }, "schema" : "https://github.com/citation-style-language/schema/raw/master/csl-citation.json" }</w:instrText>
      </w:r>
      <w:r w:rsidR="00D43DB4">
        <w:rPr>
          <w:noProof/>
        </w:rPr>
        <w:fldChar w:fldCharType="separate"/>
      </w:r>
      <w:r w:rsidR="00D43DB4" w:rsidRPr="00D43DB4">
        <w:rPr>
          <w:b w:val="0"/>
          <w:noProof/>
        </w:rPr>
        <w:t>(Rothmaler, 1967, S. XVI, XVII)</w:t>
      </w:r>
      <w:bookmarkEnd w:id="22"/>
      <w:r w:rsidR="00D43DB4">
        <w:rPr>
          <w:noProof/>
        </w:rPr>
        <w:fldChar w:fldCharType="end"/>
      </w:r>
    </w:p>
    <w:p w:rsidR="0056368F" w:rsidRDefault="0056368F" w:rsidP="0056368F">
      <w:r>
        <w:t xml:space="preserve">Nicht alle Blätter weisen, abhängig von der Art der Anheftung an die Sprossachse, einen Stiel auf. Bei gestielten Blättern ist der Blattstiel deutlich ausgebildet, während stengelumfassende, durchwachsene oder sitzende Blätter keinen Stiel ausbilden. </w:t>
      </w:r>
      <w:r>
        <w:fldChar w:fldCharType="begin" w:fldLock="1"/>
      </w:r>
      <w:r>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locator" : "XII", "uris" : [ "http://www.mendeley.com/documents/?uuid=3a87552b-a90d-47d7-b710-07007c57a7e3" ] } ], "mendeley" : { "formattedCitation" : "(Rothmaler, 1967, S. XII)", "plainTextFormattedCitation" : "(Rothmaler, 1967, S. XII)", "previouslyFormattedCitation" : "(Rothmaler, 1967, S. XII)" }, "properties" : { "noteIndex" : 0 }, "schema" : "https://github.com/citation-style-language/schema/raw/master/csl-citation.json" }</w:instrText>
      </w:r>
      <w:r>
        <w:fldChar w:fldCharType="separate"/>
      </w:r>
      <w:r w:rsidRPr="00613F22">
        <w:rPr>
          <w:noProof/>
        </w:rPr>
        <w:t>(Rothmaler, 1967, S. XII)</w:t>
      </w:r>
      <w:r>
        <w:fldChar w:fldCharType="end"/>
      </w:r>
    </w:p>
    <w:p w:rsidR="00495B83" w:rsidRDefault="0056368F" w:rsidP="0056368F">
      <w:r>
        <w:t xml:space="preserve">Weiter kann man Blätter anhand ihrer Anordnung an der Sprossachse </w:t>
      </w:r>
      <w:r w:rsidR="00EF4B6E">
        <w:t>in wechselständige, gegenständige, quirlständige und bodenständige Blätter differenzieren</w:t>
      </w:r>
      <w:r>
        <w:t xml:space="preserve"> </w:t>
      </w:r>
      <w:r>
        <w:fldChar w:fldCharType="begin" w:fldLock="1"/>
      </w:r>
      <w:r>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locator" : "XIII", "uris" : [ "http://www.mendeley.com/documents/?uuid=3a87552b-a90d-47d7-b710-07007c57a7e3" ] } ], "mendeley" : { "formattedCitation" : "(Rothmaler, 1967, S. XIII)", "plainTextFormattedCitation" : "(Rothmaler, 1967, S. XIII)", "previouslyFormattedCitation" : "(Rothmaler, 1967, S. XIII)" }, "properties" : { "noteIndex" : 0 }, "schema" : "https://github.com/citation-style-language/schema/raw/master/csl-citation.json" }</w:instrText>
      </w:r>
      <w:r>
        <w:fldChar w:fldCharType="separate"/>
      </w:r>
      <w:r w:rsidRPr="008478CA">
        <w:rPr>
          <w:noProof/>
        </w:rPr>
        <w:t>(Rothmaler, 1967, S. XIII)</w:t>
      </w:r>
      <w:r>
        <w:fldChar w:fldCharType="end"/>
      </w:r>
      <w:r w:rsidR="00EF4B6E">
        <w:t>.</w:t>
      </w:r>
      <w:r w:rsidR="00152532">
        <w:t xml:space="preserve"> </w:t>
      </w:r>
      <w:r w:rsidR="00495B83">
        <w:t xml:space="preserve">Ferner dienen der Unterscheidung die Beschaffenheit des Blattes, die sich in ledrig, krautig, fleischig und häutig unterteilen lässt </w:t>
      </w:r>
      <w:r w:rsidR="00495B83">
        <w:fldChar w:fldCharType="begin" w:fldLock="1"/>
      </w:r>
      <w:r w:rsidR="00152532">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locator" : "XVII", "uris" : [ "http://www.mendeley.com/documents/?uuid=3a87552b-a90d-47d7-b710-07007c57a7e3" ] } ], "mendeley" : { "formattedCitation" : "(Rothmaler, 1967, S. XVII)", "plainTextFormattedCitation" : "(Rothmaler, 1967, S. XVII)", "previouslyFormattedCitation" : "(Rothmaler, 1967, S. XVII)" }, "properties" : { "noteIndex" : 0 }, "schema" : "https://github.com/citation-style-language/schema/raw/master/csl-citation.json" }</w:instrText>
      </w:r>
      <w:r w:rsidR="00495B83">
        <w:fldChar w:fldCharType="separate"/>
      </w:r>
      <w:r w:rsidR="00495B83" w:rsidRPr="00495B83">
        <w:rPr>
          <w:noProof/>
        </w:rPr>
        <w:t>(Rothmaler, 1967, S. XVII)</w:t>
      </w:r>
      <w:r w:rsidR="00495B83">
        <w:fldChar w:fldCharType="end"/>
      </w:r>
      <w:r w:rsidR="00495B83">
        <w:t xml:space="preserve"> und der Spreitenque</w:t>
      </w:r>
      <w:r w:rsidR="00495B83">
        <w:t>r</w:t>
      </w:r>
      <w:r w:rsidR="00495B83">
        <w:t>schnitt</w:t>
      </w:r>
      <w:r w:rsidR="00152532">
        <w:t xml:space="preserve">, der die Art der Rollung oder Faltung des Blattes beschreibt </w:t>
      </w:r>
      <w:r w:rsidR="00152532">
        <w:fldChar w:fldCharType="begin" w:fldLock="1"/>
      </w:r>
      <w:r w:rsidR="00331321">
        <w:instrText>ADDIN CSL_CITATION { "citationItems" : [ { "id" : "ITEM-1", "itemData" : { "ISBN" : "978-3-8274-1606-3", "author" : [ { "dropping-particle" : "", "family" : "Rothmaler", "given" : "Werner", "non-dropping-particle" : "", "parse-names" : false, "suffix" : "" } ], "edition" : "20", "id" : "ITEM-1", "issued" : { "date-parts" : [ [ "2011" ] ] }, "publisher" : "Spektrum Akademischer Verlag", "publisher-place" : "Heidelberg", "title" : "Exkursionsflora von Deutschland - Gef\u00e4\u00dfpflanzen", "type" : "book" }, "locator" : "887", "uris" : [ "http://www.mendeley.com/documents/?uuid=d3510cd1-9b33-4cc1-b4df-101d363644e1" ] } ], "mendeley" : { "formattedCitation" : "(Rothmaler, 2011, S. 887)", "plainTextFormattedCitation" : "(Rothmaler, 2011, S. 887)", "previouslyFormattedCitation" : "(Rothmaler, 2011, S. 887)" }, "properties" : { "noteIndex" : 0 }, "schema" : "https://github.com/citation-style-language/schema/raw/master/csl-citation.json" }</w:instrText>
      </w:r>
      <w:r w:rsidR="00152532">
        <w:fldChar w:fldCharType="separate"/>
      </w:r>
      <w:r w:rsidR="00152532" w:rsidRPr="00152532">
        <w:rPr>
          <w:noProof/>
        </w:rPr>
        <w:t>(Rothmaler, 2011, S. 887)</w:t>
      </w:r>
      <w:r w:rsidR="00152532">
        <w:fldChar w:fldCharType="end"/>
      </w:r>
      <w:r w:rsidR="00495B83">
        <w:t xml:space="preserve">. </w:t>
      </w:r>
    </w:p>
    <w:p w:rsidR="00A61A47" w:rsidRDefault="00A61A47" w:rsidP="00DD5852">
      <w:pPr>
        <w:pStyle w:val="berschrift4"/>
        <w:numPr>
          <w:ilvl w:val="3"/>
          <w:numId w:val="1"/>
        </w:numPr>
        <w:ind w:left="851" w:hanging="851"/>
      </w:pPr>
      <w:bookmarkStart w:id="23" w:name="_Toc476239142"/>
      <w:r>
        <w:t>Blatt</w:t>
      </w:r>
      <w:r w:rsidR="00882F9D">
        <w:t>nerv</w:t>
      </w:r>
      <w:r w:rsidR="00685D61">
        <w:t>atur</w:t>
      </w:r>
      <w:bookmarkEnd w:id="23"/>
    </w:p>
    <w:p w:rsidR="00A02E44" w:rsidRDefault="00A02E44" w:rsidP="00A61A47">
      <w:r>
        <w:t>Die Blattnerven, oder synonym Blattadern, sind das Blatt durchziehende Leitbündel. Ihre Aufgabe ist der Transport von Stoffen und die</w:t>
      </w:r>
      <w:r w:rsidR="007B71C8">
        <w:t xml:space="preserve"> Wahrung der</w:t>
      </w:r>
      <w:r>
        <w:t xml:space="preserve"> Festigkeit der Blattspreite</w:t>
      </w:r>
      <w:r w:rsidR="00331321">
        <w:t xml:space="preserve"> </w:t>
      </w:r>
      <w:r w:rsidR="00331321">
        <w:fldChar w:fldCharType="begin" w:fldLock="1"/>
      </w:r>
      <w:r w:rsidR="006547EA">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86", "uris" : [ "http://www.mendeley.com/documents/?uuid=2caa7fb5-b3d5-479a-aa98-1eeca2ccbcc5" ] } ], "mendeley" : { "formattedCitation" : "(Welle, 2014, S. 86)", "plainTextFormattedCitation" : "(Welle, 2014, S. 86)", "previouslyFormattedCitation" : "(Welle, 2014, S. 86)" }, "properties" : { "noteIndex" : 0 }, "schema" : "https://github.com/citation-style-language/schema/raw/master/csl-citation.json" }</w:instrText>
      </w:r>
      <w:r w:rsidR="00331321">
        <w:fldChar w:fldCharType="separate"/>
      </w:r>
      <w:r w:rsidR="00331321" w:rsidRPr="00331321">
        <w:rPr>
          <w:noProof/>
        </w:rPr>
        <w:t>(Welle, 2014, S. 86)</w:t>
      </w:r>
      <w:r w:rsidR="00331321">
        <w:fldChar w:fldCharType="end"/>
      </w:r>
      <w:r>
        <w:t>. Die Anordnung der Nerven kann zwischen den Arten variieren.</w:t>
      </w:r>
    </w:p>
    <w:p w:rsidR="0064350A" w:rsidRPr="00A61A47" w:rsidRDefault="0064350A" w:rsidP="00A61A47">
      <w:r>
        <w:t>Nach</w:t>
      </w:r>
      <w:r w:rsidR="0016025F">
        <w:t xml:space="preserve"> </w:t>
      </w:r>
      <w:r w:rsidR="0016025F">
        <w:fldChar w:fldCharType="begin" w:fldLock="1"/>
      </w:r>
      <w:r w:rsidR="00F22D7A">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locator" : "XIII", "uris" : [ "http://www.mendeley.com/documents/?uuid=3a87552b-a90d-47d7-b710-07007c57a7e3" ] } ], "mendeley" : { "formattedCitation" : "(Rothmaler, 1967, S. XIII)", "manualFormatting" : "Rothmaler (1967, S. XIII)", "plainTextFormattedCitation" : "(Rothmaler, 1967, S. XIII)", "previouslyFormattedCitation" : "(Rothmaler, 1967, S. XIII)" }, "properties" : { "noteIndex" : 0 }, "schema" : "https://github.com/citation-style-language/schema/raw/master/csl-citation.json" }</w:instrText>
      </w:r>
      <w:r w:rsidR="0016025F">
        <w:fldChar w:fldCharType="separate"/>
      </w:r>
      <w:r w:rsidR="0016025F">
        <w:rPr>
          <w:noProof/>
        </w:rPr>
        <w:t>Rothmaler</w:t>
      </w:r>
      <w:r w:rsidR="006547EA">
        <w:rPr>
          <w:noProof/>
        </w:rPr>
        <w:t xml:space="preserve"> </w:t>
      </w:r>
      <w:r w:rsidR="0016025F">
        <w:rPr>
          <w:noProof/>
        </w:rPr>
        <w:t>(</w:t>
      </w:r>
      <w:r w:rsidR="0016025F" w:rsidRPr="0016025F">
        <w:rPr>
          <w:noProof/>
        </w:rPr>
        <w:t>1967, S. XIII)</w:t>
      </w:r>
      <w:r w:rsidR="0016025F">
        <w:fldChar w:fldCharType="end"/>
      </w:r>
      <w:r w:rsidR="0016025F">
        <w:t xml:space="preserve"> unterscheidet</w:t>
      </w:r>
      <w:r w:rsidR="00D037FF">
        <w:t xml:space="preserve"> </w:t>
      </w:r>
      <w:r w:rsidR="00593B15">
        <w:t xml:space="preserve">man </w:t>
      </w:r>
      <w:r w:rsidR="00D037FF">
        <w:t>nach dem Verlauf der Blattnerven</w:t>
      </w:r>
      <w:r w:rsidR="00593B15">
        <w:t xml:space="preserve"> Blätter in</w:t>
      </w:r>
      <w:r w:rsidR="00D037FF">
        <w:t xml:space="preserve">: </w:t>
      </w:r>
    </w:p>
    <w:p w:rsidR="00F90739" w:rsidRDefault="00A828CA" w:rsidP="00A828CA">
      <w:pPr>
        <w:pStyle w:val="Listenabsatz"/>
        <w:numPr>
          <w:ilvl w:val="0"/>
          <w:numId w:val="34"/>
        </w:numPr>
        <w:jc w:val="left"/>
      </w:pPr>
      <w:r w:rsidRPr="00711FF3">
        <w:rPr>
          <w:u w:val="single"/>
        </w:rPr>
        <w:t>streifennervig</w:t>
      </w:r>
      <w:r>
        <w:t>: gleich starke Nerven</w:t>
      </w:r>
      <w:r w:rsidR="004C1084">
        <w:t xml:space="preserve"> verlaufen vom</w:t>
      </w:r>
      <w:r w:rsidR="0064350A">
        <w:t xml:space="preserve"> Blattgrund ohne Verzweigun</w:t>
      </w:r>
      <w:r w:rsidR="004C1084">
        <w:t>g n</w:t>
      </w:r>
      <w:r w:rsidR="004C1084">
        <w:t>e</w:t>
      </w:r>
      <w:r w:rsidR="004C1084">
        <w:t>beneinander zur Blattspitze</w:t>
      </w:r>
    </w:p>
    <w:p w:rsidR="004C1084" w:rsidRDefault="004C1084" w:rsidP="00A828CA">
      <w:pPr>
        <w:pStyle w:val="Listenabsatz"/>
        <w:numPr>
          <w:ilvl w:val="0"/>
          <w:numId w:val="34"/>
        </w:numPr>
        <w:jc w:val="left"/>
      </w:pPr>
      <w:r w:rsidRPr="00711FF3">
        <w:rPr>
          <w:u w:val="single"/>
        </w:rPr>
        <w:t>netznervig</w:t>
      </w:r>
      <w:r w:rsidR="00173F5E">
        <w:t>: von einer oder mehreren Hauptnerven gehen kleinere Seitennerven ab, die in ein engmaschiges Adernetz übergehen</w:t>
      </w:r>
      <w:r w:rsidR="00951CF6">
        <w:t xml:space="preserve">. </w:t>
      </w:r>
      <w:r w:rsidR="0016025F">
        <w:t>Weiter untergliedert</w:t>
      </w:r>
      <w:r w:rsidR="00951CF6">
        <w:t xml:space="preserve"> man</w:t>
      </w:r>
      <w:r w:rsidR="0016025F">
        <w:t xml:space="preserve"> netznervige Blä</w:t>
      </w:r>
      <w:r w:rsidR="0016025F">
        <w:t>t</w:t>
      </w:r>
      <w:r w:rsidR="0016025F">
        <w:t>ter in</w:t>
      </w:r>
      <w:r w:rsidR="00951CF6">
        <w:t>:</w:t>
      </w:r>
    </w:p>
    <w:p w:rsidR="00173F5E" w:rsidRDefault="00951CF6" w:rsidP="00173F5E">
      <w:pPr>
        <w:pStyle w:val="Listenabsatz"/>
        <w:numPr>
          <w:ilvl w:val="1"/>
          <w:numId w:val="34"/>
        </w:numPr>
        <w:jc w:val="left"/>
      </w:pPr>
      <w:r w:rsidRPr="00711FF3">
        <w:rPr>
          <w:u w:val="single"/>
        </w:rPr>
        <w:lastRenderedPageBreak/>
        <w:t>fiedernervig</w:t>
      </w:r>
      <w:r>
        <w:t xml:space="preserve">: die Seitennerven </w:t>
      </w:r>
      <w:r w:rsidR="00540252">
        <w:t>gehen</w:t>
      </w:r>
      <w:r>
        <w:t xml:space="preserve"> zu beiden Seiten </w:t>
      </w:r>
      <w:r w:rsidR="00540252">
        <w:t xml:space="preserve">von </w:t>
      </w:r>
      <w:r>
        <w:t>einem Hauptnerv</w:t>
      </w:r>
      <w:r w:rsidR="00540252">
        <w:t xml:space="preserve"> ab</w:t>
      </w:r>
    </w:p>
    <w:p w:rsidR="00951CF6" w:rsidRDefault="00951CF6" w:rsidP="00173F5E">
      <w:pPr>
        <w:pStyle w:val="Listenabsatz"/>
        <w:numPr>
          <w:ilvl w:val="1"/>
          <w:numId w:val="34"/>
        </w:numPr>
        <w:jc w:val="left"/>
      </w:pPr>
      <w:r w:rsidRPr="00711FF3">
        <w:rPr>
          <w:u w:val="single"/>
        </w:rPr>
        <w:t>fingernervig</w:t>
      </w:r>
      <w:r>
        <w:t>: die größeren Nerven gehen strahlenförmig vom Blattstiel aus</w:t>
      </w:r>
    </w:p>
    <w:p w:rsidR="005D1723" w:rsidRDefault="005D1723" w:rsidP="003017D6">
      <w:r>
        <w:t xml:space="preserve">Beispiele von Blättern, unterschieden in der Art des Verlaufs ihrer Blattnerven, sind in </w:t>
      </w:r>
      <w:r>
        <w:fldChar w:fldCharType="begin"/>
      </w:r>
      <w:r>
        <w:instrText xml:space="preserve"> REF _Ref475891852 \h </w:instrText>
      </w:r>
      <w:r w:rsidR="003017D6">
        <w:instrText xml:space="preserve"> \* MERGEFORMAT </w:instrText>
      </w:r>
      <w:r>
        <w:fldChar w:fldCharType="separate"/>
      </w:r>
      <w:r w:rsidR="00FB5482">
        <w:t xml:space="preserve">Abbildung </w:t>
      </w:r>
      <w:r w:rsidR="00FB5482">
        <w:rPr>
          <w:noProof/>
        </w:rPr>
        <w:t>7</w:t>
      </w:r>
      <w:r>
        <w:fldChar w:fldCharType="end"/>
      </w:r>
      <w:r>
        <w:t xml:space="preserve"> aufgeführt.</w:t>
      </w:r>
    </w:p>
    <w:p w:rsidR="00A6013E" w:rsidRDefault="005D1723" w:rsidP="00A6013E">
      <w:pPr>
        <w:pStyle w:val="Listenabsatz"/>
        <w:jc w:val="left"/>
        <w:rPr>
          <w:noProof/>
          <w:lang w:eastAsia="de-DE"/>
        </w:rPr>
      </w:pPr>
      <w:r w:rsidRPr="005D1723">
        <w:rPr>
          <w:noProof/>
          <w:lang w:eastAsia="de-DE"/>
        </w:rPr>
        <w:drawing>
          <wp:inline distT="0" distB="0" distL="0" distR="0" wp14:anchorId="4173AB25" wp14:editId="0D79711A">
            <wp:extent cx="2695575" cy="1458782"/>
            <wp:effectExtent l="0" t="0" r="0" b="8255"/>
            <wp:docPr id="352" name="Grafik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695575" cy="1458782"/>
                    </a:xfrm>
                    <a:prstGeom prst="rect">
                      <a:avLst/>
                    </a:prstGeom>
                  </pic:spPr>
                </pic:pic>
              </a:graphicData>
            </a:graphic>
          </wp:inline>
        </w:drawing>
      </w:r>
      <w:r w:rsidRPr="005D1723">
        <w:rPr>
          <w:noProof/>
          <w:lang w:eastAsia="de-DE"/>
        </w:rPr>
        <w:t xml:space="preserve"> </w:t>
      </w:r>
      <w:r w:rsidRPr="005D1723">
        <w:rPr>
          <w:noProof/>
          <w:lang w:eastAsia="de-DE"/>
        </w:rPr>
        <w:drawing>
          <wp:inline distT="0" distB="0" distL="0" distR="0" wp14:anchorId="06F4B0F0" wp14:editId="7434AD64">
            <wp:extent cx="1591688" cy="1466850"/>
            <wp:effectExtent l="0" t="0" r="8890" b="0"/>
            <wp:docPr id="353" name="Grafik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1591688" cy="1466850"/>
                    </a:xfrm>
                    <a:prstGeom prst="rect">
                      <a:avLst/>
                    </a:prstGeom>
                  </pic:spPr>
                </pic:pic>
              </a:graphicData>
            </a:graphic>
          </wp:inline>
        </w:drawing>
      </w:r>
    </w:p>
    <w:p w:rsidR="005D1723" w:rsidRPr="00D96CCF" w:rsidRDefault="005D1723" w:rsidP="005D1723">
      <w:pPr>
        <w:pStyle w:val="Beschriftung"/>
      </w:pPr>
      <w:bookmarkStart w:id="24" w:name="_Ref475891852"/>
      <w:bookmarkStart w:id="25" w:name="_Toc476239012"/>
      <w:r>
        <w:t xml:space="preserve">Abbildung </w:t>
      </w:r>
      <w:fldSimple w:instr=" SEQ Abbildung \* ARABIC ">
        <w:r w:rsidR="002343C0">
          <w:rPr>
            <w:noProof/>
          </w:rPr>
          <w:t>7</w:t>
        </w:r>
      </w:fldSimple>
      <w:bookmarkEnd w:id="24"/>
      <w:r>
        <w:t xml:space="preserve"> - mögliche Verläufe der Blattnerven in Laubblättern, von links nach rechts: </w:t>
      </w:r>
      <w:r w:rsidR="00DA653A">
        <w:t>streifennervig, netz</w:t>
      </w:r>
      <w:r w:rsidR="001E3CCB">
        <w:t>n</w:t>
      </w:r>
      <w:r w:rsidR="00DA653A">
        <w:t>ervig, fiedernervig, fingernervig</w:t>
      </w:r>
      <w:bookmarkEnd w:id="25"/>
    </w:p>
    <w:p w:rsidR="009C789B" w:rsidRDefault="001F4C8D" w:rsidP="003C0107">
      <w:pPr>
        <w:pStyle w:val="berschrift2"/>
        <w:numPr>
          <w:ilvl w:val="1"/>
          <w:numId w:val="1"/>
        </w:numPr>
        <w:ind w:left="567" w:hanging="567"/>
        <w:jc w:val="left"/>
      </w:pPr>
      <w:bookmarkStart w:id="26" w:name="_Toc476239143"/>
      <w:r>
        <w:t xml:space="preserve">Digitale </w:t>
      </w:r>
      <w:r w:rsidR="0094472E">
        <w:t>Bildverarbeitung</w:t>
      </w:r>
      <w:bookmarkEnd w:id="26"/>
    </w:p>
    <w:p w:rsidR="00AF224C" w:rsidRDefault="00112635" w:rsidP="00AF224C">
      <w:pPr>
        <w:pStyle w:val="berschrift3"/>
        <w:numPr>
          <w:ilvl w:val="2"/>
          <w:numId w:val="1"/>
        </w:numPr>
        <w:jc w:val="left"/>
      </w:pPr>
      <w:bookmarkStart w:id="27" w:name="_Toc476239144"/>
      <w:r>
        <w:t>Diskrete Bildrepräsentation</w:t>
      </w:r>
      <w:bookmarkEnd w:id="27"/>
    </w:p>
    <w:p w:rsidR="00AF224C" w:rsidRDefault="00046CB7" w:rsidP="00AF224C">
      <w:r>
        <w:t xml:space="preserve">Da Computer keine kontinuierlichen analogen </w:t>
      </w:r>
      <w:r w:rsidR="00196E2A">
        <w:t>Bilder</w:t>
      </w:r>
      <w:r>
        <w:t xml:space="preserve"> verarbeiten können</w:t>
      </w:r>
      <w:r w:rsidR="0082162F">
        <w:t xml:space="preserve">, werden </w:t>
      </w:r>
      <w:r w:rsidR="00CD6323">
        <w:t>diese im einfachsten Fall in</w:t>
      </w:r>
      <w:r w:rsidR="00FE714C">
        <w:t xml:space="preserve"> ein</w:t>
      </w:r>
      <w:r w:rsidR="0082162F">
        <w:t xml:space="preserve"> </w:t>
      </w:r>
      <w:r w:rsidR="00FE714C">
        <w:t>zweidimensionales</w:t>
      </w:r>
      <w:r w:rsidR="0082162F">
        <w:t xml:space="preserve"> Gitter </w:t>
      </w:r>
      <w:r w:rsidR="00EB239A">
        <w:t>überführt</w:t>
      </w:r>
      <w:r w:rsidR="0082162F">
        <w:t xml:space="preserve">. </w:t>
      </w:r>
      <w:r w:rsidR="00A016E0">
        <w:t xml:space="preserve">Die </w:t>
      </w:r>
      <w:r w:rsidR="00955F32">
        <w:t xml:space="preserve">meist mit der Matrixnotation angegebene </w:t>
      </w:r>
      <w:r w:rsidR="00A016E0">
        <w:t>Position</w:t>
      </w:r>
      <w:r w:rsidR="00EB239A">
        <w:t xml:space="preserve"> innerhalb des Gitters</w:t>
      </w:r>
      <w:r w:rsidR="00A016E0">
        <w:t xml:space="preserve"> </w:t>
      </w:r>
      <w:r w:rsidR="00267728">
        <w:t>deckt eine</w:t>
      </w:r>
      <w:r w:rsidR="00277587">
        <w:t xml:space="preserve"> </w:t>
      </w:r>
      <w:r w:rsidR="00EB239A">
        <w:t>rechteckige Region des Bildes</w:t>
      </w:r>
      <w:r w:rsidR="00267728" w:rsidRPr="00267728">
        <w:t xml:space="preserve"> </w:t>
      </w:r>
      <w:r w:rsidR="00267728">
        <w:t>ab</w:t>
      </w:r>
      <w:r w:rsidR="00277587">
        <w:t>, die</w:t>
      </w:r>
      <w:r w:rsidR="00267728">
        <w:t xml:space="preserve"> von einem Pixel repräsentiert wird</w:t>
      </w:r>
      <w:r w:rsidR="00D50F64">
        <w:t>.</w:t>
      </w:r>
      <w:r w:rsidR="00EB239A">
        <w:t xml:space="preserve"> Der Wert des Pixels gibt die mittlere </w:t>
      </w:r>
      <w:r w:rsidR="00CD00B6">
        <w:t xml:space="preserve">Intensität der Bestrahlung </w:t>
      </w:r>
      <w:r w:rsidR="00B9037B">
        <w:t xml:space="preserve">in </w:t>
      </w:r>
      <w:r w:rsidR="00267728">
        <w:t>dieser</w:t>
      </w:r>
      <w:r w:rsidR="00EB239A">
        <w:t xml:space="preserve"> </w:t>
      </w:r>
      <w:r w:rsidR="00341D38">
        <w:t>Bildr</w:t>
      </w:r>
      <w:r w:rsidR="00EB239A">
        <w:t>egion wieder.</w:t>
      </w:r>
      <w:r w:rsidR="006547EA">
        <w:t xml:space="preserve"> </w:t>
      </w:r>
      <w:r w:rsidR="006547EA">
        <w:fldChar w:fldCharType="begin" w:fldLock="1"/>
      </w:r>
      <w:r w:rsidR="00F22D7A">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110", "uris" : [ "http://www.mendeley.com/documents/?uuid=636f0d26-5b4e-4358-bc56-863cf0a9798e" ] } ], "mendeley" : { "formattedCitation" : "(J\u00e4hne, 2012, S. 110)", "plainTextFormattedCitation" : "(J\u00e4hne, 2012, S. 110)", "previouslyFormattedCitation" : "(J\u00e4hne, 2012, S. 110)" }, "properties" : { "noteIndex" : 0 }, "schema" : "https://github.com/citation-style-language/schema/raw/master/csl-citation.json" }</w:instrText>
      </w:r>
      <w:r w:rsidR="006547EA">
        <w:fldChar w:fldCharType="separate"/>
      </w:r>
      <w:r w:rsidR="006547EA" w:rsidRPr="006547EA">
        <w:rPr>
          <w:noProof/>
        </w:rPr>
        <w:t>(Jähne, 2012, S. 110)</w:t>
      </w:r>
      <w:r w:rsidR="006547EA">
        <w:fldChar w:fldCharType="end"/>
      </w:r>
      <w:r w:rsidR="00D65E6D">
        <w:t xml:space="preserve"> </w:t>
      </w:r>
      <w:r w:rsidR="00D65E6D" w:rsidRPr="00D65E6D">
        <w:rPr>
          <w:color w:val="FF0000"/>
        </w:rPr>
        <w:t>Ist das verständlich?</w:t>
      </w:r>
    </w:p>
    <w:p w:rsidR="00831281" w:rsidRDefault="00CC2CC3" w:rsidP="00CC2CC3">
      <w:r>
        <w:t>Die Auflösung des diskreten Bildes</w:t>
      </w:r>
      <w:r w:rsidR="00EF697B">
        <w:t xml:space="preserve"> bestimmt die Anzahl der Pixel und somit den Detailgrad der Darstellung</w:t>
      </w:r>
      <w:r>
        <w:t xml:space="preserve">. Laut </w:t>
      </w:r>
      <w:r>
        <w:fldChar w:fldCharType="begin" w:fldLock="1"/>
      </w:r>
      <w:r>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111", "uris" : [ "http://www.mendeley.com/documents/?uuid=636f0d26-5b4e-4358-bc56-863cf0a9798e" ] } ], "mendeley" : { "formattedCitation" : "(J\u00e4hne, 2012, S. 111)", "manualFormatting" : "J\u00e4hne (2012, S. 111)", "plainTextFormattedCitation" : "(J\u00e4hne, 2012, S. 111)", "previouslyFormattedCitation" : "(J\u00e4hne, 2012, S. 111)" }, "properties" : { "noteIndex" : 0 }, "schema" : "https://github.com/citation-style-language/schema/raw/master/csl-citation.json" }</w:instrText>
      </w:r>
      <w:r>
        <w:fldChar w:fldCharType="separate"/>
      </w:r>
      <w:r>
        <w:rPr>
          <w:noProof/>
        </w:rPr>
        <w:t>Jähne (</w:t>
      </w:r>
      <w:r w:rsidRPr="00CC2CC3">
        <w:rPr>
          <w:noProof/>
        </w:rPr>
        <w:t>2012, S. 111)</w:t>
      </w:r>
      <w:r>
        <w:fldChar w:fldCharType="end"/>
      </w:r>
      <w:r>
        <w:t xml:space="preserve"> „sollte die Pixelgröße kleiner sein als die kleinsten Objekte, die untersucht werden sollen“.</w:t>
      </w:r>
      <w:r w:rsidR="00EF697B">
        <w:t xml:space="preserve"> Dagegen steht, dass der Aufwand der </w:t>
      </w:r>
      <w:r w:rsidR="00DF261D">
        <w:t>Bildv</w:t>
      </w:r>
      <w:r w:rsidR="00EF697B">
        <w:t>e</w:t>
      </w:r>
      <w:r w:rsidR="00DF261D">
        <w:t>r</w:t>
      </w:r>
      <w:r w:rsidR="00EF697B">
        <w:t xml:space="preserve">arbeitung </w:t>
      </w:r>
      <w:r w:rsidR="00DF261D">
        <w:t xml:space="preserve">mit </w:t>
      </w:r>
      <w:r w:rsidR="00EF697B">
        <w:t xml:space="preserve">steigender Pixelzahl zunimmt </w:t>
      </w:r>
      <w:r w:rsidR="00EF697B">
        <w:fldChar w:fldCharType="begin" w:fldLock="1"/>
      </w:r>
      <w:r w:rsidR="00634006">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111", "uris" : [ "http://www.mendeley.com/documents/?uuid=636f0d26-5b4e-4358-bc56-863cf0a9798e" ] } ], "mendeley" : { "formattedCitation" : "(J\u00e4hne, 2012, S. 111)", "plainTextFormattedCitation" : "(J\u00e4hne, 2012, S. 111)", "previouslyFormattedCitation" : "(J\u00e4hne, 2012, S. 111)" }, "properties" : { "noteIndex" : 0 }, "schema" : "https://github.com/citation-style-language/schema/raw/master/csl-citation.json" }</w:instrText>
      </w:r>
      <w:r w:rsidR="00EF697B">
        <w:fldChar w:fldCharType="separate"/>
      </w:r>
      <w:r w:rsidR="00EF697B" w:rsidRPr="00EF697B">
        <w:rPr>
          <w:noProof/>
        </w:rPr>
        <w:t>(Jähne, 2012, S. 111)</w:t>
      </w:r>
      <w:r w:rsidR="00EF697B">
        <w:fldChar w:fldCharType="end"/>
      </w:r>
      <w:r w:rsidR="00EF697B">
        <w:t>.</w:t>
      </w:r>
    </w:p>
    <w:p w:rsidR="00E41D1B" w:rsidRDefault="00CD00B6" w:rsidP="00CC2CC3">
      <w:r>
        <w:t>Ein weiterer Aspekt der Auflösung ist die Tiefe</w:t>
      </w:r>
      <w:r w:rsidR="00634006">
        <w:t>.</w:t>
      </w:r>
      <w:r>
        <w:t xml:space="preserve"> Diese bezieht sich auf die Anzahl </w:t>
      </w:r>
      <w:r w:rsidR="001124FE">
        <w:t>der</w:t>
      </w:r>
      <w:r>
        <w:t xml:space="preserve"> Bits</w:t>
      </w:r>
      <w:r w:rsidR="001623F9">
        <w:t>,</w:t>
      </w:r>
      <w:r>
        <w:t xml:space="preserve"> die</w:t>
      </w:r>
      <w:r w:rsidR="00634006">
        <w:t xml:space="preserve"> </w:t>
      </w:r>
      <w:r>
        <w:t>einem Pixel zur Verfügung stehen, um den</w:t>
      </w:r>
      <w:r w:rsidR="00E41D1B">
        <w:t xml:space="preserve"> Intensitätswert zu speichern</w:t>
      </w:r>
      <w:r w:rsidR="00CD6323">
        <w:t xml:space="preserve">. </w:t>
      </w:r>
      <w:r w:rsidR="00566C5F">
        <w:t>Bei 8-Bit Tiefe lassen sich beispielsweise 2</w:t>
      </w:r>
      <w:r w:rsidR="00566C5F">
        <w:rPr>
          <w:vertAlign w:val="superscript"/>
        </w:rPr>
        <w:t>8</w:t>
      </w:r>
      <w:r w:rsidR="00566C5F">
        <w:t xml:space="preserve"> = 256 verschiedene </w:t>
      </w:r>
      <w:r w:rsidR="00176075">
        <w:t>Intensitäts- oder Farbw</w:t>
      </w:r>
      <w:r w:rsidR="00566C5F">
        <w:t xml:space="preserve">erte </w:t>
      </w:r>
      <w:r w:rsidR="005A2A43">
        <w:t>abbilden</w:t>
      </w:r>
      <w:r w:rsidR="00566C5F">
        <w:t xml:space="preserve">. </w:t>
      </w:r>
      <w:r w:rsidR="00CD6323">
        <w:fldChar w:fldCharType="begin" w:fldLock="1"/>
      </w:r>
      <w:r w:rsidR="00D06EB8">
        <w:instrText>ADDIN CSL_CITATION { "citationItems" : [ { "id" : "ITEM-1", "itemData" : { "ISBN" : "0-07-913059-3", "author" : [ { "dropping-particle" : "", "family" : "Burdick", "given" : "Howard E.", "non-dropping-particle" : "", "parse-names" : false, "suffix" : "" } ], "id" : "ITEM-1", "issued" : { "date-parts" : [ [ "1997" ] ] }, "publisher" : "McGraw-Hill", "publisher-place" : "New York", "title" : "Digital Imaging- Theory and Applications", "type" : "book" }, "locator" : "17", "uris" : [ "http://www.mendeley.com/documents/?uuid=85629ffb-455c-432e-9e06-e3193b048680" ] } ], "mendeley" : { "formattedCitation" : "(Burdick, 1997, S. 17)", "plainTextFormattedCitation" : "(Burdick, 1997, S. 17)", "previouslyFormattedCitation" : "(Burdick, 1997, S. 17)" }, "properties" : { "noteIndex" : 0 }, "schema" : "https://github.com/citation-style-language/schema/raw/master/csl-citation.json" }</w:instrText>
      </w:r>
      <w:r w:rsidR="00CD6323">
        <w:fldChar w:fldCharType="separate"/>
      </w:r>
      <w:r w:rsidR="00CD6323" w:rsidRPr="00CD6323">
        <w:rPr>
          <w:noProof/>
        </w:rPr>
        <w:t>(Burdick, 1997, S. 17)</w:t>
      </w:r>
      <w:r w:rsidR="00CD6323">
        <w:fldChar w:fldCharType="end"/>
      </w:r>
    </w:p>
    <w:p w:rsidR="00634006" w:rsidRDefault="00936EC1" w:rsidP="00CC2CC3">
      <w:r>
        <w:t xml:space="preserve">Mit einem Wert je Pixel </w:t>
      </w:r>
      <w:r w:rsidR="00566C5F">
        <w:t>k</w:t>
      </w:r>
      <w:r>
        <w:t>önnen</w:t>
      </w:r>
      <w:r w:rsidR="00566C5F">
        <w:t xml:space="preserve"> lediglich Graustufen </w:t>
      </w:r>
      <w:r>
        <w:t>dargestellt werden</w:t>
      </w:r>
      <w:r w:rsidR="00566C5F">
        <w:t>. Für die Repräsentat</w:t>
      </w:r>
      <w:r w:rsidR="00566C5F">
        <w:t>i</w:t>
      </w:r>
      <w:r w:rsidR="00566C5F">
        <w:t>on von Farben werden</w:t>
      </w:r>
      <w:r w:rsidR="00F14A40">
        <w:t xml:space="preserve"> jedoch</w:t>
      </w:r>
      <w:r w:rsidR="00566C5F">
        <w:t xml:space="preserve"> mehr </w:t>
      </w:r>
      <w:r>
        <w:t>Dimensionen</w:t>
      </w:r>
      <w:r w:rsidR="00566C5F">
        <w:t xml:space="preserve"> benötigt</w:t>
      </w:r>
      <w:r w:rsidR="002B4926">
        <w:t>.</w:t>
      </w:r>
      <w:r w:rsidR="00E67EA2">
        <w:t xml:space="preserve"> </w:t>
      </w:r>
      <w:r w:rsidR="00F4217E">
        <w:t xml:space="preserve">Bei den Farbräumen handelt es sich um </w:t>
      </w:r>
      <w:r w:rsidR="00634006">
        <w:t>dreidimensiona</w:t>
      </w:r>
      <w:r w:rsidR="00F4217E">
        <w:t xml:space="preserve">le </w:t>
      </w:r>
      <w:r w:rsidR="00634006">
        <w:t>orthogona</w:t>
      </w:r>
      <w:r w:rsidR="00F4217E">
        <w:t>le</w:t>
      </w:r>
      <w:r w:rsidR="002B4926">
        <w:t xml:space="preserve"> Rä</w:t>
      </w:r>
      <w:r w:rsidR="00634006">
        <w:t>um</w:t>
      </w:r>
      <w:r w:rsidR="002B4926">
        <w:t>e</w:t>
      </w:r>
      <w:r w:rsidR="00F4217E">
        <w:t>, deren Achsen senkrecht zueinander stehen</w:t>
      </w:r>
      <w:r w:rsidR="00634006">
        <w:t>.</w:t>
      </w:r>
      <w:r w:rsidR="00F4217E">
        <w:t xml:space="preserve"> Im Falle des RGB-Farbraums </w:t>
      </w:r>
      <w:r w:rsidR="00C35775">
        <w:t>bilden die Achsen die Intensitäten der Farben Rot</w:t>
      </w:r>
      <w:r w:rsidR="00F14A40">
        <w:t>, Grün und Blau</w:t>
      </w:r>
      <w:r w:rsidR="00C35775">
        <w:t>.</w:t>
      </w:r>
      <w:r w:rsidR="00D06EB8">
        <w:t xml:space="preserve"> </w:t>
      </w:r>
      <w:r w:rsidR="00D06EB8">
        <w:lastRenderedPageBreak/>
        <w:t>Der RGB</w:t>
      </w:r>
      <w:r w:rsidR="00952EC0">
        <w:t>-Farbraum ist additiv, das heiß</w:t>
      </w:r>
      <w:r w:rsidR="00D06EB8">
        <w:t xml:space="preserve">t alle Farben </w:t>
      </w:r>
      <w:r w:rsidR="00842806">
        <w:t xml:space="preserve">werden </w:t>
      </w:r>
      <w:r w:rsidR="00D06EB8">
        <w:t>durch Addition der einzelnen Farbwerte abgeleitet</w:t>
      </w:r>
      <w:r w:rsidR="00842806">
        <w:t>, beginnend bei Schwarz, wenn kein Farbwert gesetzt ist</w:t>
      </w:r>
      <w:r w:rsidR="00D06EB8">
        <w:t>.</w:t>
      </w:r>
      <w:r w:rsidR="00C35775">
        <w:t xml:space="preserve"> </w:t>
      </w:r>
      <w:r w:rsidR="00F64AE8">
        <w:t>In der Bildvera</w:t>
      </w:r>
      <w:r w:rsidR="00F64AE8">
        <w:t>r</w:t>
      </w:r>
      <w:r w:rsidR="00F64AE8">
        <w:t>beitung w</w:t>
      </w:r>
      <w:r w:rsidR="00173910">
        <w:t>e</w:t>
      </w:r>
      <w:r w:rsidR="00F64AE8">
        <w:t>rd</w:t>
      </w:r>
      <w:r w:rsidR="00173910">
        <w:t>en</w:t>
      </w:r>
      <w:r w:rsidR="00F64AE8">
        <w:t xml:space="preserve"> häufig RGB</w:t>
      </w:r>
      <w:r w:rsidR="00173910">
        <w:t>-</w:t>
      </w:r>
      <w:r w:rsidR="009654A9">
        <w:t>Bilder</w:t>
      </w:r>
      <w:r w:rsidR="00173910">
        <w:t xml:space="preserve"> verwendet</w:t>
      </w:r>
      <w:r w:rsidR="00F64AE8">
        <w:t xml:space="preserve">, da Computermonitore ihre Darstellung nativ, also direkt unterstützen. </w:t>
      </w:r>
      <w:r w:rsidR="00D06EB8">
        <w:fldChar w:fldCharType="begin" w:fldLock="1"/>
      </w:r>
      <w:r w:rsidR="00061823">
        <w:instrText>ADDIN CSL_CITATION { "citationItems" : [ { "id" : "ITEM-1", "itemData" : { "ISBN" : "0-07-913059-3", "author" : [ { "dropping-particle" : "", "family" : "Burdick", "given" : "Howard E.", "non-dropping-particle" : "", "parse-names" : false, "suffix" : "" } ], "id" : "ITEM-1", "issued" : { "date-parts" : [ [ "1997" ] ] }, "publisher" : "McGraw-Hill", "publisher-place" : "New York", "title" : "Digital Imaging- Theory and Applications", "type" : "book" }, "locator" : "22", "uris" : [ "http://www.mendeley.com/documents/?uuid=85629ffb-455c-432e-9e06-e3193b048680" ] } ], "mendeley" : { "formattedCitation" : "(Burdick, 1997, S. 22)", "plainTextFormattedCitation" : "(Burdick, 1997, S. 22)", "previouslyFormattedCitation" : "(Burdick, 1997, S. 22)" }, "properties" : { "noteIndex" : 0 }, "schema" : "https://github.com/citation-style-language/schema/raw/master/csl-citation.json" }</w:instrText>
      </w:r>
      <w:r w:rsidR="00D06EB8">
        <w:fldChar w:fldCharType="separate"/>
      </w:r>
      <w:r w:rsidR="00D06EB8" w:rsidRPr="00D06EB8">
        <w:rPr>
          <w:noProof/>
        </w:rPr>
        <w:t>(Burdick, 1997, S. 22)</w:t>
      </w:r>
      <w:r w:rsidR="00D06EB8">
        <w:fldChar w:fldCharType="end"/>
      </w:r>
    </w:p>
    <w:p w:rsidR="002975B6" w:rsidRDefault="00C40DAA" w:rsidP="00CC2CC3">
      <w:r>
        <w:rPr>
          <w:noProof/>
          <w:lang w:eastAsia="de-DE"/>
        </w:rPr>
        <mc:AlternateContent>
          <mc:Choice Requires="wps">
            <w:drawing>
              <wp:anchor distT="0" distB="0" distL="114300" distR="114300" simplePos="0" relativeHeight="251761664" behindDoc="0" locked="0" layoutInCell="1" allowOverlap="1" wp14:anchorId="23ECDD1A" wp14:editId="50EAE704">
                <wp:simplePos x="0" y="0"/>
                <wp:positionH relativeFrom="column">
                  <wp:posOffset>395444</wp:posOffset>
                </wp:positionH>
                <wp:positionV relativeFrom="paragraph">
                  <wp:posOffset>274320</wp:posOffset>
                </wp:positionV>
                <wp:extent cx="242570" cy="252095"/>
                <wp:effectExtent l="0" t="0" r="0" b="0"/>
                <wp:wrapNone/>
                <wp:docPr id="34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570" cy="252095"/>
                        </a:xfrm>
                        <a:prstGeom prst="rect">
                          <a:avLst/>
                        </a:prstGeom>
                        <a:noFill/>
                        <a:ln w="9525">
                          <a:noFill/>
                          <a:miter lim="800000"/>
                          <a:headEnd/>
                          <a:tailEnd/>
                        </a:ln>
                      </wps:spPr>
                      <wps:txbx>
                        <w:txbxContent>
                          <w:p w:rsidR="003A2034" w:rsidRPr="00873318" w:rsidRDefault="003A2034" w:rsidP="00C40DAA">
                            <w:pPr>
                              <w:rPr>
                                <w:sz w:val="18"/>
                              </w:rPr>
                            </w:pPr>
                            <w:r>
                              <w:rPr>
                                <w:sz w:val="1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31.15pt;margin-top:21.6pt;width:19.1pt;height:19.8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" filled="f" stroked="f">
                <v:textbox>
                  <w:txbxContent>
                    <w:p w:rsidR="003A2034" w:rsidRPr="00873318" w:rsidRDefault="003A2034" w:rsidP="00C40DAA">
                      <w:pPr>
                        <w:rPr>
                          <w:sz w:val="18"/>
                        </w:rPr>
                      </w:pPr>
                      <w:r>
                        <w:rPr>
                          <w:sz w:val="18"/>
                        </w:rPr>
                        <w:t>B</w:t>
                      </w:r>
                    </w:p>
                  </w:txbxContent>
                </v:textbox>
              </v:shape>
            </w:pict>
          </mc:Fallback>
        </mc:AlternateConten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0"/>
        <w:gridCol w:w="4601"/>
      </w:tblGrid>
      <w:tr w:rsidR="002975B6" w:rsidTr="00A14D9F">
        <w:tc>
          <w:tcPr>
            <w:tcW w:w="4181" w:type="dxa"/>
          </w:tcPr>
          <w:p w:rsidR="00A14D9F" w:rsidRDefault="00C40DAA" w:rsidP="00A14D9F">
            <w:pPr>
              <w:pStyle w:val="Beschriftung"/>
              <w:spacing w:after="0"/>
            </w:pPr>
            <w:r>
              <w:rPr>
                <w:noProof/>
                <w:lang w:eastAsia="de-DE"/>
              </w:rPr>
              <mc:AlternateContent>
                <mc:Choice Requires="wps">
                  <w:drawing>
                    <wp:anchor distT="0" distB="0" distL="114300" distR="114300" simplePos="0" relativeHeight="251757055" behindDoc="0" locked="0" layoutInCell="1" allowOverlap="1" wp14:anchorId="5EAD639C" wp14:editId="3CD34BBC">
                      <wp:simplePos x="0" y="0"/>
                      <wp:positionH relativeFrom="column">
                        <wp:posOffset>448945</wp:posOffset>
                      </wp:positionH>
                      <wp:positionV relativeFrom="paragraph">
                        <wp:posOffset>28736</wp:posOffset>
                      </wp:positionV>
                      <wp:extent cx="108585" cy="67945"/>
                      <wp:effectExtent l="0" t="0" r="24765" b="27305"/>
                      <wp:wrapNone/>
                      <wp:docPr id="356" name="Rechteck 356"/>
                      <wp:cNvGraphicFramePr/>
                      <a:graphic xmlns:a="http://schemas.openxmlformats.org/drawingml/2006/main">
                        <a:graphicData uri="http://schemas.microsoft.com/office/word/2010/wordprocessingShape">
                          <wps:wsp>
                            <wps:cNvSpPr/>
                            <wps:spPr>
                              <a:xfrm>
                                <a:off x="0" y="0"/>
                                <a:ext cx="108585" cy="6794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hteck 356" o:spid="_x0000_s1026" style="position:absolute;margin-left:35.35pt;margin-top:2.25pt;width:8.55pt;height:5.35pt;z-index:25175705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" fillcolor="white [3212]" strokecolor="white [3212]" strokeweight="2pt"/>
                  </w:pict>
                </mc:Fallback>
              </mc:AlternateContent>
            </w:r>
            <w:r>
              <w:rPr>
                <w:noProof/>
                <w:lang w:eastAsia="de-DE"/>
              </w:rPr>
              <mc:AlternateContent>
                <mc:Choice Requires="wps">
                  <w:drawing>
                    <wp:anchor distT="0" distB="0" distL="114300" distR="114300" simplePos="0" relativeHeight="251756543" behindDoc="0" locked="0" layoutInCell="1" allowOverlap="1" wp14:anchorId="110D5300" wp14:editId="4735E976">
                      <wp:simplePos x="0" y="0"/>
                      <wp:positionH relativeFrom="column">
                        <wp:posOffset>1975485</wp:posOffset>
                      </wp:positionH>
                      <wp:positionV relativeFrom="paragraph">
                        <wp:posOffset>1400336</wp:posOffset>
                      </wp:positionV>
                      <wp:extent cx="108585" cy="67945"/>
                      <wp:effectExtent l="0" t="0" r="24765" b="27305"/>
                      <wp:wrapNone/>
                      <wp:docPr id="355" name="Rechteck 355"/>
                      <wp:cNvGraphicFramePr/>
                      <a:graphic xmlns:a="http://schemas.openxmlformats.org/drawingml/2006/main">
                        <a:graphicData uri="http://schemas.microsoft.com/office/word/2010/wordprocessingShape">
                          <wps:wsp>
                            <wps:cNvSpPr/>
                            <wps:spPr>
                              <a:xfrm>
                                <a:off x="0" y="0"/>
                                <a:ext cx="108585" cy="6794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hteck 355" o:spid="_x0000_s1026" style="position:absolute;margin-left:155.55pt;margin-top:110.25pt;width:8.55pt;height:5.35pt;z-index:251756543;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" fillcolor="white [3212]" strokecolor="white [3212]" strokeweight="2pt"/>
                  </w:pict>
                </mc:Fallback>
              </mc:AlternateContent>
            </w:r>
            <w:r>
              <w:rPr>
                <w:noProof/>
                <w:lang w:eastAsia="de-DE"/>
              </w:rPr>
              <mc:AlternateContent>
                <mc:Choice Requires="wps">
                  <w:drawing>
                    <wp:anchor distT="0" distB="0" distL="114300" distR="114300" simplePos="0" relativeHeight="251754495" behindDoc="0" locked="0" layoutInCell="1" allowOverlap="1" wp14:anchorId="7A4A3220" wp14:editId="0B71E2CD">
                      <wp:simplePos x="0" y="0"/>
                      <wp:positionH relativeFrom="column">
                        <wp:posOffset>-30954</wp:posOffset>
                      </wp:positionH>
                      <wp:positionV relativeFrom="paragraph">
                        <wp:posOffset>1971675</wp:posOffset>
                      </wp:positionV>
                      <wp:extent cx="109182" cy="68239"/>
                      <wp:effectExtent l="0" t="0" r="24765" b="27305"/>
                      <wp:wrapNone/>
                      <wp:docPr id="354" name="Rechteck 354"/>
                      <wp:cNvGraphicFramePr/>
                      <a:graphic xmlns:a="http://schemas.openxmlformats.org/drawingml/2006/main">
                        <a:graphicData uri="http://schemas.microsoft.com/office/word/2010/wordprocessingShape">
                          <wps:wsp>
                            <wps:cNvSpPr/>
                            <wps:spPr>
                              <a:xfrm>
                                <a:off x="0" y="0"/>
                                <a:ext cx="109182" cy="6823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hteck 354" o:spid="_x0000_s1026" style="position:absolute;margin-left:-2.45pt;margin-top:155.25pt;width:8.6pt;height:5.35pt;z-index:25175449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" fillcolor="white [3212]" strokecolor="white [3212]" strokeweight="2pt"/>
                  </w:pict>
                </mc:Fallback>
              </mc:AlternateContent>
            </w:r>
            <w:r w:rsidR="00873318">
              <w:rPr>
                <w:noProof/>
                <w:lang w:eastAsia="de-DE"/>
              </w:rPr>
              <mc:AlternateContent>
                <mc:Choice Requires="wps">
                  <w:drawing>
                    <wp:anchor distT="0" distB="0" distL="114300" distR="114300" simplePos="0" relativeHeight="251759616" behindDoc="0" locked="0" layoutInCell="1" allowOverlap="1" wp14:anchorId="2B16789D" wp14:editId="181DE3F9">
                      <wp:simplePos x="0" y="0"/>
                      <wp:positionH relativeFrom="column">
                        <wp:posOffset>1868805</wp:posOffset>
                      </wp:positionH>
                      <wp:positionV relativeFrom="paragraph">
                        <wp:posOffset>1319369</wp:posOffset>
                      </wp:positionV>
                      <wp:extent cx="242570" cy="252095"/>
                      <wp:effectExtent l="0" t="0" r="0" b="0"/>
                      <wp:wrapNone/>
                      <wp:docPr id="33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570" cy="252095"/>
                              </a:xfrm>
                              <a:prstGeom prst="rect">
                                <a:avLst/>
                              </a:prstGeom>
                              <a:noFill/>
                              <a:ln w="9525">
                                <a:noFill/>
                                <a:miter lim="800000"/>
                                <a:headEnd/>
                                <a:tailEnd/>
                              </a:ln>
                            </wps:spPr>
                            <wps:txbx>
                              <w:txbxContent>
                                <w:p w:rsidR="003A2034" w:rsidRPr="00873318" w:rsidRDefault="003A2034" w:rsidP="00873318">
                                  <w:pPr>
                                    <w:rPr>
                                      <w:sz w:val="18"/>
                                    </w:rPr>
                                  </w:pPr>
                                  <w:r>
                                    <w:rPr>
                                      <w:sz w:val="18"/>
                                    </w:rPr>
                                    <w:t>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147.15pt;margin-top:103.9pt;width:19.1pt;height:19.8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" filled="f" stroked="f">
                      <v:textbox>
                        <w:txbxContent>
                          <w:p w:rsidR="003A2034" w:rsidRPr="00873318" w:rsidRDefault="003A2034" w:rsidP="00873318">
                            <w:pPr>
                              <w:rPr>
                                <w:sz w:val="18"/>
                              </w:rPr>
                            </w:pPr>
                            <w:r>
                              <w:rPr>
                                <w:sz w:val="18"/>
                              </w:rPr>
                              <w:t>G</w:t>
                            </w:r>
                          </w:p>
                        </w:txbxContent>
                      </v:textbox>
                    </v:shape>
                  </w:pict>
                </mc:Fallback>
              </mc:AlternateContent>
            </w:r>
            <w:r w:rsidR="00873318">
              <w:rPr>
                <w:noProof/>
                <w:lang w:eastAsia="de-DE"/>
              </w:rPr>
              <mc:AlternateContent>
                <mc:Choice Requires="wps">
                  <w:drawing>
                    <wp:anchor distT="0" distB="0" distL="114300" distR="114300" simplePos="0" relativeHeight="251757568" behindDoc="0" locked="0" layoutInCell="1" allowOverlap="1" wp14:anchorId="4DBF7F21" wp14:editId="467CED41">
                      <wp:simplePos x="0" y="0"/>
                      <wp:positionH relativeFrom="column">
                        <wp:posOffset>-86995</wp:posOffset>
                      </wp:positionH>
                      <wp:positionV relativeFrom="paragraph">
                        <wp:posOffset>1898176</wp:posOffset>
                      </wp:positionV>
                      <wp:extent cx="242854" cy="252483"/>
                      <wp:effectExtent l="0" t="0" r="0" b="0"/>
                      <wp:wrapNone/>
                      <wp:docPr id="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54" cy="252483"/>
                              </a:xfrm>
                              <a:prstGeom prst="rect">
                                <a:avLst/>
                              </a:prstGeom>
                              <a:noFill/>
                              <a:ln w="9525">
                                <a:noFill/>
                                <a:miter lim="800000"/>
                                <a:headEnd/>
                                <a:tailEnd/>
                              </a:ln>
                            </wps:spPr>
                            <wps:txbx>
                              <w:txbxContent>
                                <w:p w:rsidR="003A2034" w:rsidRPr="00873318" w:rsidRDefault="003A2034">
                                  <w:pPr>
                                    <w:rPr>
                                      <w:sz w:val="18"/>
                                    </w:rPr>
                                  </w:pPr>
                                  <w:r w:rsidRPr="00873318">
                                    <w:rPr>
                                      <w:sz w:val="18"/>
                                    </w:rPr>
                                    <w:t>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left:0;text-align:left;margin-left:-6.85pt;margin-top:149.45pt;width:19.1pt;height:19.9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" filled="f" stroked="f">
                      <v:textbox>
                        <w:txbxContent>
                          <w:p w:rsidR="003A2034" w:rsidRPr="00873318" w:rsidRDefault="003A2034">
                            <w:pPr>
                              <w:rPr>
                                <w:sz w:val="18"/>
                              </w:rPr>
                            </w:pPr>
                            <w:r w:rsidRPr="00873318">
                              <w:rPr>
                                <w:sz w:val="18"/>
                              </w:rPr>
                              <w:t>R</w:t>
                            </w:r>
                          </w:p>
                        </w:txbxContent>
                      </v:textbox>
                    </v:shape>
                  </w:pict>
                </mc:Fallback>
              </mc:AlternateContent>
            </w:r>
            <w:r w:rsidR="00A14D9F" w:rsidRPr="00A14D9F">
              <w:rPr>
                <w:noProof/>
                <w:lang w:eastAsia="de-DE"/>
              </w:rPr>
              <w:drawing>
                <wp:inline distT="0" distB="0" distL="0" distR="0" wp14:anchorId="41A6AF67" wp14:editId="32A3E5A0">
                  <wp:extent cx="2104774" cy="2085975"/>
                  <wp:effectExtent l="0" t="0" r="0" b="0"/>
                  <wp:docPr id="305" name="Grafik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2113376" cy="2094500"/>
                          </a:xfrm>
                          <a:prstGeom prst="rect">
                            <a:avLst/>
                          </a:prstGeom>
                        </pic:spPr>
                      </pic:pic>
                    </a:graphicData>
                  </a:graphic>
                </wp:inline>
              </w:drawing>
            </w:r>
          </w:p>
          <w:p w:rsidR="002975B6" w:rsidRDefault="002975B6" w:rsidP="00344872">
            <w:pPr>
              <w:pStyle w:val="Beschriftung"/>
              <w:jc w:val="left"/>
            </w:pPr>
            <w:bookmarkStart w:id="28" w:name="_Toc476239013"/>
            <w:r>
              <w:t xml:space="preserve">Abbildung </w:t>
            </w:r>
            <w:fldSimple w:instr=" SEQ Abbildung \* ARABIC ">
              <w:r w:rsidR="002343C0">
                <w:rPr>
                  <w:noProof/>
                </w:rPr>
                <w:t>8</w:t>
              </w:r>
            </w:fldSimple>
            <w:r>
              <w:t xml:space="preserve"> - </w:t>
            </w:r>
            <w:r w:rsidR="007D251A">
              <w:t xml:space="preserve">dreidimensionaler </w:t>
            </w:r>
            <w:r>
              <w:t>RGB-Farbraum</w:t>
            </w:r>
            <w:r w:rsidR="00A14D9F">
              <w:t xml:space="preserve"> </w:t>
            </w:r>
            <w:r w:rsidR="00B33741">
              <w:t xml:space="preserve">mit den Achsen R (Rot), G (Grün) und B (Blau) </w:t>
            </w:r>
            <w:r w:rsidR="00A14D9F">
              <w:fldChar w:fldCharType="begin" w:fldLock="1"/>
            </w:r>
            <w:r w:rsidR="001B0902">
              <w:instrText>ADDIN CSL_CITATION { "citationItems" : [ { "id" : "ITEM-1", "itemData" : { "ISBN" : "0-07-913059-3", "author" : [ { "dropping-particle" : "", "family" : "Burdick", "given" : "Howard E.", "non-dropping-particle" : "", "parse-names" : false, "suffix" : "" } ], "id" : "ITEM-1", "issued" : { "date-parts" : [ [ "1997" ] ] }, "publisher" : "McGraw-Hill", "publisher-place" : "New York", "title" : "Digital Imaging- Theory and Applications", "type" : "book" }, "locator" : "23", "uris" : [ "http://www.mendeley.com/documents/?uuid=85629ffb-455c-432e-9e06-e3193b048680" ] } ], "mendeley" : { "formattedCitation" : "(Burdick, 1997, S. 23)", "plainTextFormattedCitation" : "(Burdick, 1997, S. 23)", "previouslyFormattedCitation" : "(Burdick, 1997, S. 23)" }, "properties" : { "noteIndex" : 0 }, "schema" : "https://github.com/citation-style-language/schema/raw/master/csl-citation.json" }</w:instrText>
            </w:r>
            <w:r w:rsidR="00A14D9F">
              <w:fldChar w:fldCharType="separate"/>
            </w:r>
            <w:r w:rsidR="00914D79" w:rsidRPr="00914D79">
              <w:rPr>
                <w:b w:val="0"/>
                <w:noProof/>
              </w:rPr>
              <w:t>(Burdick, 1997, S. 23)</w:t>
            </w:r>
            <w:bookmarkEnd w:id="28"/>
            <w:r w:rsidR="00A14D9F">
              <w:fldChar w:fldCharType="end"/>
            </w:r>
            <w:r w:rsidR="00C40DAA">
              <w:rPr>
                <w:noProof/>
                <w:lang w:eastAsia="de-DE"/>
              </w:rPr>
              <w:t xml:space="preserve"> </w:t>
            </w:r>
          </w:p>
        </w:tc>
        <w:tc>
          <w:tcPr>
            <w:tcW w:w="4181" w:type="dxa"/>
          </w:tcPr>
          <w:p w:rsidR="002975B6" w:rsidRDefault="002975B6" w:rsidP="00CC2CC3">
            <w:r>
              <w:rPr>
                <w:noProof/>
                <w:lang w:eastAsia="de-DE"/>
              </w:rPr>
              <w:drawing>
                <wp:inline distT="0" distB="0" distL="0" distR="0" wp14:anchorId="54ACF17B" wp14:editId="09B8EB08">
                  <wp:extent cx="2784580" cy="2085975"/>
                  <wp:effectExtent l="0" t="0" r="0" b="0"/>
                  <wp:docPr id="4" name="Grafik 4" descr="C:\Users\chris\AppData\Local\Microsoft\Windows\INetCache\Content.Word\1280px-HSV_color_solid_cylinder_alpha_lowgam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3" descr="C:\Users\chris\AppData\Local\Microsoft\Windows\INetCache\Content.Word\1280px-HSV_color_solid_cylinder_alpha_lowgamma.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84580" cy="2085975"/>
                          </a:xfrm>
                          <a:prstGeom prst="rect">
                            <a:avLst/>
                          </a:prstGeom>
                          <a:noFill/>
                          <a:ln>
                            <a:noFill/>
                          </a:ln>
                        </pic:spPr>
                      </pic:pic>
                    </a:graphicData>
                  </a:graphic>
                </wp:inline>
              </w:drawing>
            </w:r>
          </w:p>
          <w:p w:rsidR="002975B6" w:rsidRDefault="002975B6" w:rsidP="00E3179B">
            <w:pPr>
              <w:pStyle w:val="Beschriftung"/>
              <w:keepNext/>
              <w:jc w:val="left"/>
            </w:pPr>
            <w:bookmarkStart w:id="29" w:name="_Ref475557592"/>
            <w:bookmarkStart w:id="30" w:name="_Toc476239014"/>
            <w:r>
              <w:t xml:space="preserve">Abbildung </w:t>
            </w:r>
            <w:fldSimple w:instr=" SEQ Abbildung \* ARABIC ">
              <w:r w:rsidR="002343C0">
                <w:rPr>
                  <w:noProof/>
                </w:rPr>
                <w:t>9</w:t>
              </w:r>
            </w:fldSimple>
            <w:bookmarkEnd w:id="29"/>
            <w:r>
              <w:t xml:space="preserve"> - </w:t>
            </w:r>
            <w:r w:rsidR="00344872">
              <w:t xml:space="preserve">dreidimensionaler </w:t>
            </w:r>
            <w:r>
              <w:t>HSV-Farbraum</w:t>
            </w:r>
            <w:r w:rsidR="00344872">
              <w:t>, dargestellt</w:t>
            </w:r>
            <w:r>
              <w:t xml:space="preserve"> </w:t>
            </w:r>
            <w:r w:rsidR="000910AE">
              <w:t>in</w:t>
            </w:r>
            <w:r>
              <w:rPr>
                <w:noProof/>
              </w:rPr>
              <w:t xml:space="preserve"> </w:t>
            </w:r>
            <w:r w:rsidR="000910AE">
              <w:rPr>
                <w:noProof/>
              </w:rPr>
              <w:t>z</w:t>
            </w:r>
            <w:r>
              <w:rPr>
                <w:noProof/>
              </w:rPr>
              <w:t>ylind</w:t>
            </w:r>
            <w:r w:rsidR="000910AE">
              <w:rPr>
                <w:noProof/>
              </w:rPr>
              <w:t>rischer Form</w:t>
            </w:r>
            <w:r>
              <w:rPr>
                <w:noProof/>
              </w:rPr>
              <w:t xml:space="preserve"> </w:t>
            </w:r>
            <w:r>
              <w:rPr>
                <w:noProof/>
              </w:rPr>
              <w:fldChar w:fldCharType="begin" w:fldLock="1"/>
            </w:r>
            <w:r w:rsidR="00182B24">
              <w:rPr>
                <w:noProof/>
              </w:rPr>
              <w:instrText>ADDIN CSL_CITATION { "citationItems" : [ { "id" : "ITEM-1", "itemData" : { "URL" : "https://en.wikipedia.org/w/index.php?title=HSL_and_HSV&amp;oldid=765756890#/media/File:HSV_color_solid_cylinder_alpha_lowgamma.png", "accessed" : { "date-parts" : [ [ "2017", "2", "22" ] ] }, "author" : [ { "dropping-particle" : "", "family" : "Wikipedia", "given" : "Contributors", "non-dropping-particle" : "", "parse-names" : false, "suffix" : "" } ], "id" : "ITEM-1", "issued" : { "date-parts" : [ [ "2017" ] ] }, "title" : "HSL and HSV", "type" : "webpage" }, "uris" : [ "http://www.mendeley.com/documents/?uuid=6dfcc6f0-6163-484c-9aea-d71eaa4e5b06" ] } ], "mendeley" : { "formattedCitation" : "(Wikipedia, 2017)", "plainTextFormattedCitation" : "(Wikipedia, 2017)", "previouslyFormattedCitation" : "(Wikipedia, 2017)" }, "properties" : { "noteIndex" : 0 }, "schema" : "https://github.com/citation-style-language/schema/raw/master/csl-citation.json" }</w:instrText>
            </w:r>
            <w:r>
              <w:rPr>
                <w:noProof/>
              </w:rPr>
              <w:fldChar w:fldCharType="separate"/>
            </w:r>
            <w:r w:rsidRPr="00CD6323">
              <w:rPr>
                <w:b w:val="0"/>
                <w:noProof/>
              </w:rPr>
              <w:t>(Wikipedia, 2017)</w:t>
            </w:r>
            <w:bookmarkEnd w:id="30"/>
            <w:r>
              <w:rPr>
                <w:noProof/>
              </w:rPr>
              <w:fldChar w:fldCharType="end"/>
            </w:r>
          </w:p>
        </w:tc>
      </w:tr>
    </w:tbl>
    <w:p w:rsidR="00863F41" w:rsidRDefault="00061823" w:rsidP="00CC2CC3">
      <w:r>
        <w:t xml:space="preserve">Das RGB-System entspricht </w:t>
      </w:r>
      <w:r w:rsidR="00173910">
        <w:t xml:space="preserve">allerdings </w:t>
      </w:r>
      <w:r w:rsidR="00FD595A">
        <w:t>nicht</w:t>
      </w:r>
      <w:r>
        <w:t xml:space="preserve"> der menschlichen Farb</w:t>
      </w:r>
      <w:r w:rsidR="00AD25E2">
        <w:t>wahrnehmung</w:t>
      </w:r>
      <w:r w:rsidR="00173910">
        <w:t>.</w:t>
      </w:r>
      <w:r>
        <w:t xml:space="preserve"> </w:t>
      </w:r>
      <w:r w:rsidR="00173910">
        <w:t>E</w:t>
      </w:r>
      <w:r>
        <w:t xml:space="preserve">ine natürlichere Beschreibung </w:t>
      </w:r>
      <w:r w:rsidR="00327EC7">
        <w:t>von Farben ergibt sich durch</w:t>
      </w:r>
      <w:r w:rsidR="00AD25E2">
        <w:t xml:space="preserve"> ihre</w:t>
      </w:r>
      <w:r>
        <w:t xml:space="preserve"> Unterteilung in</w:t>
      </w:r>
      <w:r w:rsidR="007C1ECA">
        <w:t xml:space="preserve"> </w:t>
      </w:r>
      <w:r w:rsidR="00327EC7">
        <w:t>Farb</w:t>
      </w:r>
      <w:r w:rsidR="006937F6">
        <w:t>t</w:t>
      </w:r>
      <w:r w:rsidR="007C1ECA">
        <w:t>on</w:t>
      </w:r>
      <w:r w:rsidR="00F704FD">
        <w:t xml:space="preserve"> (</w:t>
      </w:r>
      <w:r w:rsidR="004B2861">
        <w:rPr>
          <w:u w:val="single"/>
        </w:rPr>
        <w:t>H</w:t>
      </w:r>
      <w:r w:rsidR="00F704FD">
        <w:t>ue),</w:t>
      </w:r>
      <w:r w:rsidR="007C1ECA">
        <w:t xml:space="preserve"> Sättigung</w:t>
      </w:r>
      <w:r w:rsidR="00F704FD">
        <w:t xml:space="preserve"> (</w:t>
      </w:r>
      <w:r w:rsidR="004B2861">
        <w:rPr>
          <w:u w:val="single"/>
        </w:rPr>
        <w:t>S</w:t>
      </w:r>
      <w:r w:rsidR="00F704FD">
        <w:t>aturation) und Intensität (</w:t>
      </w:r>
      <w:r w:rsidR="004B2861">
        <w:rPr>
          <w:u w:val="single"/>
        </w:rPr>
        <w:t>I</w:t>
      </w:r>
      <w:r w:rsidR="00F704FD">
        <w:t>ntensity) im sogenannten HSI-Raum</w:t>
      </w:r>
      <w:r w:rsidR="00AD361B">
        <w:t>, der ein Polarkoo</w:t>
      </w:r>
      <w:r w:rsidR="00AD361B">
        <w:t>r</w:t>
      </w:r>
      <w:r w:rsidR="00AD361B">
        <w:t>dinatensystem verwendet</w:t>
      </w:r>
      <w:r w:rsidR="00AD25E2">
        <w:t>.</w:t>
      </w:r>
      <w:r w:rsidR="007C1ECA">
        <w:t xml:space="preserve"> </w:t>
      </w:r>
      <w:r w:rsidR="00327EC7">
        <w:fldChar w:fldCharType="begin" w:fldLock="1"/>
      </w:r>
      <w:r w:rsidR="00D65E6D">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54", "uris" : [ "http://www.mendeley.com/documents/?uuid=636f0d26-5b4e-4358-bc56-863cf0a9798e" ] } ], "mendeley" : { "formattedCitation" : "(J\u00e4hne, 2012, S. 54)", "plainTextFormattedCitation" : "(J\u00e4hne, 2012, S. 54)", "previouslyFormattedCitation" : "(J\u00e4hne, 2012, S. 54)" }, "properties" : { "noteIndex" : 0 }, "schema" : "https://github.com/citation-style-language/schema/raw/master/csl-citation.json" }</w:instrText>
      </w:r>
      <w:r w:rsidR="00327EC7">
        <w:fldChar w:fldCharType="separate"/>
      </w:r>
      <w:r w:rsidR="00327EC7" w:rsidRPr="00327EC7">
        <w:rPr>
          <w:noProof/>
        </w:rPr>
        <w:t>(Jähne, 2012, S. 54)</w:t>
      </w:r>
      <w:r w:rsidR="00327EC7">
        <w:fldChar w:fldCharType="end"/>
      </w:r>
    </w:p>
    <w:p w:rsidR="009654A9" w:rsidRDefault="00F704FD" w:rsidP="00CC2CC3">
      <w:r>
        <w:t xml:space="preserve">Es gibt </w:t>
      </w:r>
      <w:r w:rsidR="007827A2">
        <w:t>diverse</w:t>
      </w:r>
      <w:r>
        <w:t xml:space="preserve"> Methoden, um Bilder vo</w:t>
      </w:r>
      <w:r w:rsidR="00AD361B">
        <w:t>m</w:t>
      </w:r>
      <w:r>
        <w:t xml:space="preserve"> RGB</w:t>
      </w:r>
      <w:r w:rsidR="00AD361B">
        <w:t>-Raum</w:t>
      </w:r>
      <w:r>
        <w:t xml:space="preserve"> </w:t>
      </w:r>
      <w:r w:rsidR="00AD361B">
        <w:t>in den</w:t>
      </w:r>
      <w:r>
        <w:t xml:space="preserve"> HSI</w:t>
      </w:r>
      <w:r w:rsidR="00AD361B">
        <w:t>-Raum</w:t>
      </w:r>
      <w:r>
        <w:t xml:space="preserve"> und zurück zu transfo</w:t>
      </w:r>
      <w:r>
        <w:t>r</w:t>
      </w:r>
      <w:r>
        <w:t xml:space="preserve">mieren. Eine </w:t>
      </w:r>
      <w:r w:rsidR="004B2861">
        <w:t>spezielle Implementierung</w:t>
      </w:r>
      <w:r>
        <w:t xml:space="preserve"> ist das HSV-</w:t>
      </w:r>
      <w:r w:rsidR="0047484C">
        <w:t>Farbm</w:t>
      </w:r>
      <w:r>
        <w:t xml:space="preserve">odell, dessen Farbraum in </w:t>
      </w:r>
      <w:r>
        <w:fldChar w:fldCharType="begin"/>
      </w:r>
      <w:r>
        <w:instrText xml:space="preserve"> REF _Ref475557592 \h </w:instrText>
      </w:r>
      <w:r>
        <w:fldChar w:fldCharType="separate"/>
      </w:r>
      <w:r w:rsidR="00FB5482">
        <w:t xml:space="preserve">Abbildung </w:t>
      </w:r>
      <w:r w:rsidR="00FB5482">
        <w:rPr>
          <w:noProof/>
        </w:rPr>
        <w:t>9</w:t>
      </w:r>
      <w:r>
        <w:fldChar w:fldCharType="end"/>
      </w:r>
      <w:r>
        <w:t xml:space="preserve"> </w:t>
      </w:r>
      <w:r w:rsidR="00AD361B">
        <w:t>zylindrisch</w:t>
      </w:r>
      <w:r>
        <w:t xml:space="preserve"> dargestellt ist. </w:t>
      </w:r>
      <w:r w:rsidR="004B2861">
        <w:t xml:space="preserve">Das Modell generiert </w:t>
      </w:r>
      <w:r w:rsidR="00AD361B">
        <w:t>den</w:t>
      </w:r>
      <w:r w:rsidR="004B2861">
        <w:t xml:space="preserve"> </w:t>
      </w:r>
      <w:r w:rsidR="00AD361B">
        <w:t>Farbton</w:t>
      </w:r>
      <w:r w:rsidR="004B2861">
        <w:t xml:space="preserve"> </w:t>
      </w:r>
      <w:r w:rsidR="00AD361B">
        <w:t>zwischen</w:t>
      </w:r>
      <w:r w:rsidR="004B2861">
        <w:t xml:space="preserve"> </w:t>
      </w:r>
      <w:r w:rsidR="00AD361B">
        <w:t>0</w:t>
      </w:r>
      <w:r w:rsidR="009754E0">
        <w:t>°</w:t>
      </w:r>
      <w:r w:rsidR="00AD361B">
        <w:t xml:space="preserve"> und 360°, begi</w:t>
      </w:r>
      <w:r w:rsidR="00AD361B">
        <w:t>n</w:t>
      </w:r>
      <w:r w:rsidR="00AD361B">
        <w:t>nend mit Rot. Die Sättigung liegt im Wertebereich von 0 bis 1, wobei 0 die Abwesenheit von Farbe codiert</w:t>
      </w:r>
      <w:r w:rsidR="00054A8F">
        <w:t>, also Grau</w:t>
      </w:r>
      <w:r w:rsidR="00AD361B">
        <w:t xml:space="preserve">, </w:t>
      </w:r>
      <w:r w:rsidR="00054A8F">
        <w:t xml:space="preserve">in </w:t>
      </w:r>
      <w:r w:rsidR="00054A8F">
        <w:fldChar w:fldCharType="begin"/>
      </w:r>
      <w:r w:rsidR="00054A8F">
        <w:instrText xml:space="preserve"> REF _Ref475557592 \h </w:instrText>
      </w:r>
      <w:r w:rsidR="00054A8F">
        <w:fldChar w:fldCharType="separate"/>
      </w:r>
      <w:r w:rsidR="00FB5482">
        <w:t xml:space="preserve">Abbildung </w:t>
      </w:r>
      <w:r w:rsidR="00FB5482">
        <w:rPr>
          <w:noProof/>
        </w:rPr>
        <w:t>9</w:t>
      </w:r>
      <w:r w:rsidR="00054A8F">
        <w:fldChar w:fldCharType="end"/>
      </w:r>
      <w:r w:rsidR="00054A8F">
        <w:t xml:space="preserve"> </w:t>
      </w:r>
      <w:r w:rsidR="00AD361B">
        <w:t>entlang der zentralen Achse</w:t>
      </w:r>
      <w:r w:rsidR="007A3E18">
        <w:t xml:space="preserve"> zu sehen</w:t>
      </w:r>
      <w:r w:rsidR="00AD361B">
        <w:t>. Der Value ist eine Variation der Intensität und liegt zwischen 0 (schwarz) und 1 (weiß).</w:t>
      </w:r>
      <w:r w:rsidR="00D65E6D">
        <w:t xml:space="preserve"> </w:t>
      </w:r>
      <w:r w:rsidR="00D65E6D">
        <w:fldChar w:fldCharType="begin" w:fldLock="1"/>
      </w:r>
      <w:r w:rsidR="00CE0F2F">
        <w:instrText>ADDIN CSL_CITATION { "citationItems" : [ { "id" : "ITEM-1", "itemData" : { "ISBN" : "0-07-913059-3", "author" : [ { "dropping-particle" : "", "family" : "Burdick", "given" : "Howard E.", "non-dropping-particle" : "", "parse-names" : false, "suffix" : "" } ], "id" : "ITEM-1", "issued" : { "date-parts" : [ [ "1997" ] ] }, "publisher" : "McGraw-Hill", "publisher-place" : "New York", "title" : "Digital Imaging- Theory and Applications", "type" : "book" }, "locator" : "29", "uris" : [ "http://www.mendeley.com/documents/?uuid=85629ffb-455c-432e-9e06-e3193b048680" ] } ], "mendeley" : { "formattedCitation" : "(Burdick, 1997, S. 29)", "plainTextFormattedCitation" : "(Burdick, 1997, S. 29)", "previouslyFormattedCitation" : "(Burdick, 1997, S. 29)" }, "properties" : { "noteIndex" : 0 }, "schema" : "https://github.com/citation-style-language/schema/raw/master/csl-citation.json" }</w:instrText>
      </w:r>
      <w:r w:rsidR="00D65E6D">
        <w:fldChar w:fldCharType="separate"/>
      </w:r>
      <w:r w:rsidR="00D65E6D" w:rsidRPr="00D65E6D">
        <w:rPr>
          <w:noProof/>
        </w:rPr>
        <w:t>(Burdick, 1997, S. 29)</w:t>
      </w:r>
      <w:r w:rsidR="00D65E6D">
        <w:fldChar w:fldCharType="end"/>
      </w:r>
    </w:p>
    <w:p w:rsidR="004700E8" w:rsidRDefault="004700E8" w:rsidP="004700E8">
      <w:pPr>
        <w:pStyle w:val="berschrift3"/>
        <w:numPr>
          <w:ilvl w:val="2"/>
          <w:numId w:val="1"/>
        </w:numPr>
        <w:jc w:val="left"/>
      </w:pPr>
      <w:bookmarkStart w:id="31" w:name="_Toc476239145"/>
      <w:r>
        <w:t>Binarisierung</w:t>
      </w:r>
      <w:bookmarkEnd w:id="31"/>
    </w:p>
    <w:p w:rsidR="00B47512" w:rsidRDefault="0012754A" w:rsidP="00CC2CC3">
      <w:r w:rsidRPr="0012754A">
        <w:t xml:space="preserve">Binärbilder </w:t>
      </w:r>
      <w:r w:rsidR="00B47512">
        <w:t xml:space="preserve">sind Bilder </w:t>
      </w:r>
      <w:r w:rsidRPr="0012754A">
        <w:t xml:space="preserve">mit </w:t>
      </w:r>
      <w:r w:rsidR="00B47512">
        <w:t xml:space="preserve">nur </w:t>
      </w:r>
      <w:r w:rsidRPr="0012754A">
        <w:t xml:space="preserve">einem Bit </w:t>
      </w:r>
      <w:r w:rsidR="00B47512">
        <w:t>je</w:t>
      </w:r>
      <w:r w:rsidRPr="0012754A">
        <w:t xml:space="preserve"> Pixel. </w:t>
      </w:r>
      <w:r w:rsidR="00B47512">
        <w:t xml:space="preserve">Jeder Pixel kann </w:t>
      </w:r>
      <w:r w:rsidR="003D6A91">
        <w:t xml:space="preserve">folglich </w:t>
      </w:r>
      <w:r w:rsidR="00B47512">
        <w:t xml:space="preserve">nur einen von zwei Werten </w:t>
      </w:r>
      <w:r w:rsidR="00EF1654">
        <w:t>an</w:t>
      </w:r>
      <w:r w:rsidR="00B47512">
        <w:t xml:space="preserve">nehmen, schwarz oder weiß. In der Bildverarbeitung werden die beiden Werte </w:t>
      </w:r>
      <w:r w:rsidR="00B00B83">
        <w:t xml:space="preserve">auch </w:t>
      </w:r>
      <w:r w:rsidR="00B47512">
        <w:t xml:space="preserve">häufig als Vorder- beziehungsweise Hintergrund bezeichnet. </w:t>
      </w:r>
      <w:r w:rsidR="00B47512">
        <w:fldChar w:fldCharType="begin" w:fldLock="1"/>
      </w:r>
      <w:r w:rsidR="00FB3418">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223", "uris" : [ "http://www.mendeley.com/documents/?uuid=ea0d026e-97ce-47be-9ada-573a4cfa0ae4" ] } ], "mendeley" : { "formattedCitation" : "(Burger &amp; Burge, 2015, S. 223)", "plainTextFormattedCitation" : "(Burger &amp; Burge, 2015, S. 223)", "previouslyFormattedCitation" : "(Burger &amp; Burge, 2015, S. 223)" }, "properties" : { "noteIndex" : 0 }, "schema" : "https://github.com/citation-style-language/schema/raw/master/csl-citation.json" }</w:instrText>
      </w:r>
      <w:r w:rsidR="00B47512">
        <w:fldChar w:fldCharType="separate"/>
      </w:r>
      <w:r w:rsidR="00B47512" w:rsidRPr="00B47512">
        <w:rPr>
          <w:noProof/>
        </w:rPr>
        <w:t>(Burger &amp; Burge, 2015, S. 223)</w:t>
      </w:r>
      <w:r w:rsidR="00B47512">
        <w:fldChar w:fldCharType="end"/>
      </w:r>
    </w:p>
    <w:p w:rsidR="004700E8" w:rsidRDefault="008C4429" w:rsidP="00B47512">
      <w:r>
        <w:t xml:space="preserve">Die Trennung von Vorder- und Hintergrund bezeichnet man als Binarisierung, oder auch Segmentierung, und kann zur Freistellung von Bildobjekten dienen </w:t>
      </w:r>
      <w:r>
        <w:fldChar w:fldCharType="begin" w:fldLock="1"/>
      </w:r>
      <w:r w:rsidR="003D6600">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541", "uris" : [ "http://www.mendeley.com/documents/?uuid=636f0d26-5b4e-4358-bc56-863cf0a9798e" ] } ], "mendeley" : { "formattedCitation" : "(J\u00e4hne, 2012, S. 541)", "plainTextFormattedCitation" : "(J\u00e4hne, 2012, S. 541)", "previouslyFormattedCitation" : "(J\u00e4hne, 2012, S. 541)" }, "properties" : { "noteIndex" : 0 }, "schema" : "https://github.com/citation-style-language/schema/raw/master/csl-citation.json" }</w:instrText>
      </w:r>
      <w:r>
        <w:fldChar w:fldCharType="separate"/>
      </w:r>
      <w:r w:rsidRPr="008C4429">
        <w:rPr>
          <w:noProof/>
        </w:rPr>
        <w:t>(Jähne, 2012, S. 541)</w:t>
      </w:r>
      <w:r>
        <w:fldChar w:fldCharType="end"/>
      </w:r>
      <w:r>
        <w:t xml:space="preserve">. </w:t>
      </w:r>
      <w:r w:rsidR="00B47512">
        <w:t xml:space="preserve">Anwendung finden </w:t>
      </w:r>
      <w:r w:rsidR="007B2C58">
        <w:t xml:space="preserve">die resultierenden </w:t>
      </w:r>
      <w:r w:rsidR="00B47512">
        <w:t xml:space="preserve">Binärbilder bei morphologischen Filtern (Abschnitt </w:t>
      </w:r>
      <w:r w:rsidR="00B47512">
        <w:lastRenderedPageBreak/>
        <w:fldChar w:fldCharType="begin"/>
      </w:r>
      <w:r w:rsidR="00B47512">
        <w:instrText xml:space="preserve"> REF _Ref475650584 \r \h </w:instrText>
      </w:r>
      <w:r w:rsidR="00B47512">
        <w:fldChar w:fldCharType="separate"/>
      </w:r>
      <w:r w:rsidR="00FB5482">
        <w:t>2.2.3.4</w:t>
      </w:r>
      <w:r w:rsidR="00B47512">
        <w:fldChar w:fldCharType="end"/>
      </w:r>
      <w:r w:rsidR="00B47512">
        <w:t>)</w:t>
      </w:r>
      <w:r w:rsidR="00A912F0">
        <w:t>,</w:t>
      </w:r>
      <w:r w:rsidR="009A3B03" w:rsidRPr="009A3B03">
        <w:t xml:space="preserve"> </w:t>
      </w:r>
      <w:r w:rsidR="009A3B03">
        <w:t xml:space="preserve">zur Extraktion von Konturen im Bild </w:t>
      </w:r>
      <w:r w:rsidR="009A3B03" w:rsidRPr="00B47512">
        <w:rPr>
          <w:color w:val="FF0000"/>
        </w:rPr>
        <w:t>(Abschnitt??)</w:t>
      </w:r>
      <w:r w:rsidR="00B74DFE">
        <w:rPr>
          <w:color w:val="FF0000"/>
        </w:rPr>
        <w:t xml:space="preserve"> und</w:t>
      </w:r>
      <w:r w:rsidR="00A912F0">
        <w:t xml:space="preserve"> </w:t>
      </w:r>
      <w:r w:rsidR="00EF1654">
        <w:rPr>
          <w:color w:val="FF0000"/>
        </w:rPr>
        <w:t>zur Bestimmung momentb</w:t>
      </w:r>
      <w:r w:rsidR="00EF1654">
        <w:rPr>
          <w:color w:val="FF0000"/>
        </w:rPr>
        <w:t>a</w:t>
      </w:r>
      <w:r w:rsidR="00EF1654">
        <w:rPr>
          <w:color w:val="FF0000"/>
        </w:rPr>
        <w:t>sierter geometrischer Eigenschaften</w:t>
      </w:r>
      <w:r w:rsidR="002C5C4E">
        <w:rPr>
          <w:color w:val="FF0000"/>
        </w:rPr>
        <w:t xml:space="preserve"> von </w:t>
      </w:r>
      <w:r w:rsidR="000F5EDC">
        <w:rPr>
          <w:color w:val="FF0000"/>
        </w:rPr>
        <w:t xml:space="preserve">segmentierten </w:t>
      </w:r>
      <w:r w:rsidR="002C5C4E">
        <w:rPr>
          <w:color w:val="FF0000"/>
        </w:rPr>
        <w:t xml:space="preserve">Objekten (Abschnitt </w:t>
      </w:r>
      <w:r w:rsidR="002C5C4E">
        <w:rPr>
          <w:color w:val="FF0000"/>
        </w:rPr>
        <w:fldChar w:fldCharType="begin"/>
      </w:r>
      <w:r w:rsidR="002C5C4E">
        <w:rPr>
          <w:color w:val="FF0000"/>
        </w:rPr>
        <w:instrText xml:space="preserve"> REF _Ref475700686 \r \h </w:instrText>
      </w:r>
      <w:r w:rsidR="002C5C4E">
        <w:rPr>
          <w:color w:val="FF0000"/>
        </w:rPr>
      </w:r>
      <w:r w:rsidR="002C5C4E">
        <w:rPr>
          <w:color w:val="FF0000"/>
        </w:rPr>
        <w:fldChar w:fldCharType="separate"/>
      </w:r>
      <w:r w:rsidR="00FB5482">
        <w:rPr>
          <w:b/>
          <w:bCs/>
          <w:color w:val="FF0000"/>
        </w:rPr>
        <w:t>Fehler! Verwei</w:t>
      </w:r>
      <w:r w:rsidR="00FB5482">
        <w:rPr>
          <w:b/>
          <w:bCs/>
          <w:color w:val="FF0000"/>
        </w:rPr>
        <w:t>s</w:t>
      </w:r>
      <w:r w:rsidR="00FB5482">
        <w:rPr>
          <w:b/>
          <w:bCs/>
          <w:color w:val="FF0000"/>
        </w:rPr>
        <w:t>quelle konnte nicht gefunden werden.</w:t>
      </w:r>
      <w:r w:rsidR="002C5C4E">
        <w:rPr>
          <w:color w:val="FF0000"/>
        </w:rPr>
        <w:fldChar w:fldCharType="end"/>
      </w:r>
      <w:r w:rsidR="000F5EDC">
        <w:rPr>
          <w:color w:val="FF0000"/>
        </w:rPr>
        <w:t>)</w:t>
      </w:r>
      <w:r w:rsidR="00B47512">
        <w:t>.</w:t>
      </w:r>
    </w:p>
    <w:p w:rsidR="00B00B83" w:rsidRDefault="00CA4F5C" w:rsidP="00B47512">
      <w:r>
        <w:t xml:space="preserve">Um </w:t>
      </w:r>
      <w:r w:rsidR="0006656D">
        <w:t>ein</w:t>
      </w:r>
      <w:r>
        <w:t xml:space="preserve"> Bild, meist </w:t>
      </w:r>
      <w:r w:rsidR="0006656D">
        <w:t>ein</w:t>
      </w:r>
      <w:r>
        <w:t xml:space="preserve"> Graustufenbild,</w:t>
      </w:r>
      <w:r w:rsidR="0006656D">
        <w:t xml:space="preserve"> zu </w:t>
      </w:r>
      <w:r w:rsidR="00155C79">
        <w:t>binarisieren</w:t>
      </w:r>
      <w:r w:rsidR="002E1F4C">
        <w:t>,</w:t>
      </w:r>
      <w:r w:rsidR="0006656D">
        <w:t xml:space="preserve"> wendet man Schwellwertoperationen an. Die Pixel werden</w:t>
      </w:r>
      <w:r w:rsidR="00FB3418">
        <w:t>, anhand ihrer Intensität</w:t>
      </w:r>
      <w:r w:rsidR="00595BBE">
        <w:t xml:space="preserve"> </w:t>
      </w:r>
      <w:r w:rsidR="00595BBE" w:rsidRPr="00595BBE">
        <w:rPr>
          <w:i/>
        </w:rPr>
        <w:t>α</w:t>
      </w:r>
      <w:r w:rsidR="00FB3418">
        <w:t>,</w:t>
      </w:r>
      <w:r w:rsidR="0006656D">
        <w:t xml:space="preserve"> in einer Punktoperation</w:t>
      </w:r>
      <w:r w:rsidR="00907888">
        <w:t xml:space="preserve"> in zwei Klassen unterteilt. Die Klasse dient der Zuweisung von </w:t>
      </w:r>
      <w:r w:rsidR="008355F0">
        <w:t xml:space="preserve"> einem von zwei </w:t>
      </w:r>
      <w:r w:rsidR="00FB3418">
        <w:t xml:space="preserve">festen </w:t>
      </w:r>
      <w:r w:rsidR="008355F0">
        <w:t>Werten</w:t>
      </w:r>
      <w:r w:rsidR="00FB3418">
        <w:t>, α</w:t>
      </w:r>
      <w:r w:rsidR="00FB3418" w:rsidRPr="00FB3418">
        <w:rPr>
          <w:vertAlign w:val="subscript"/>
        </w:rPr>
        <w:t>0</w:t>
      </w:r>
      <w:r w:rsidR="00FB3418">
        <w:t xml:space="preserve"> und α</w:t>
      </w:r>
      <w:r w:rsidR="00FB3418">
        <w:rPr>
          <w:vertAlign w:val="subscript"/>
        </w:rPr>
        <w:t>1</w:t>
      </w:r>
      <w:r w:rsidR="008355F0">
        <w:t>. Das heißt,</w:t>
      </w:r>
      <w:r w:rsidR="00CC30DF">
        <w:t xml:space="preserve"> dass</w:t>
      </w:r>
      <w:r w:rsidR="008355F0">
        <w:t xml:space="preserve"> </w:t>
      </w:r>
      <w:r w:rsidR="00CC30DF">
        <w:t>Pixel mit einer Intensität unter</w:t>
      </w:r>
      <w:r w:rsidR="00FB3418">
        <w:t>halb</w:t>
      </w:r>
      <w:r w:rsidR="00CC30DF">
        <w:t xml:space="preserve"> eine</w:t>
      </w:r>
      <w:r w:rsidR="00FB3418">
        <w:t>s</w:t>
      </w:r>
      <w:r w:rsidR="00CC30DF">
        <w:t xml:space="preserve"> </w:t>
      </w:r>
      <w:r w:rsidR="00FB3418">
        <w:t xml:space="preserve">gewählten </w:t>
      </w:r>
      <w:r w:rsidR="00CC30DF">
        <w:t>Schwellwert</w:t>
      </w:r>
      <w:r w:rsidR="00FB3418">
        <w:t>es</w:t>
      </w:r>
      <w:r w:rsidR="008355F0" w:rsidRPr="002518BF">
        <w:rPr>
          <w:i/>
        </w:rPr>
        <w:t xml:space="preserve"> q</w:t>
      </w:r>
      <w:r w:rsidR="00CC30DF">
        <w:t xml:space="preserve"> den Wert </w:t>
      </w:r>
      <w:r w:rsidR="00FB3418">
        <w:t xml:space="preserve">von </w:t>
      </w:r>
      <w:r w:rsidR="00FB3418" w:rsidRPr="002518BF">
        <w:rPr>
          <w:i/>
        </w:rPr>
        <w:t>α</w:t>
      </w:r>
      <w:r w:rsidR="00FB3418" w:rsidRPr="002518BF">
        <w:rPr>
          <w:i/>
          <w:vertAlign w:val="subscript"/>
        </w:rPr>
        <w:t>0</w:t>
      </w:r>
      <w:r w:rsidR="00CC30DF" w:rsidRPr="002518BF">
        <w:rPr>
          <w:i/>
        </w:rPr>
        <w:t xml:space="preserve"> </w:t>
      </w:r>
      <w:r w:rsidR="00CC30DF">
        <w:t xml:space="preserve">erhalten, darüber den Wert </w:t>
      </w:r>
      <w:r w:rsidR="00FB3418" w:rsidRPr="002518BF">
        <w:rPr>
          <w:i/>
        </w:rPr>
        <w:t>α</w:t>
      </w:r>
      <w:r w:rsidR="00FB3418" w:rsidRPr="002518BF">
        <w:rPr>
          <w:i/>
          <w:vertAlign w:val="subscript"/>
        </w:rPr>
        <w:t>1</w:t>
      </w:r>
      <w:r w:rsidR="00595BBE">
        <w:t xml:space="preserve"> </w:t>
      </w:r>
      <w:r w:rsidR="00FB3418">
        <w:fldChar w:fldCharType="begin" w:fldLock="1"/>
      </w:r>
      <w:r w:rsidR="00FB3418">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01", "uris" : [ "http://www.mendeley.com/documents/?uuid=ea0d026e-97ce-47be-9ada-573a4cfa0ae4" ] } ], "mendeley" : { "formattedCitation" : "(Burger &amp; Burge, 2015, S. 101)", "manualFormatting" : "(Burger &amp; Burge, 2015, S. 61)", "plainTextFormattedCitation" : "(Burger &amp; Burge, 2015, S. 101)", "previouslyFormattedCitation" : "(Burger &amp; Burge, 2015, S. 101)" }, "properties" : { "noteIndex" : 0 }, "schema" : "https://github.com/citation-style-language/schema/raw/master/csl-citation.json" }</w:instrText>
      </w:r>
      <w:r w:rsidR="00FB3418">
        <w:fldChar w:fldCharType="separate"/>
      </w:r>
      <w:r w:rsidR="00FB3418">
        <w:rPr>
          <w:noProof/>
        </w:rPr>
        <w:t>(Burger &amp; Burge, 2015, S. 6</w:t>
      </w:r>
      <w:r w:rsidR="00FB3418" w:rsidRPr="00FB3418">
        <w:rPr>
          <w:noProof/>
        </w:rPr>
        <w:t>1)</w:t>
      </w:r>
      <w:r w:rsidR="00FB3418">
        <w:fldChar w:fldCharType="end"/>
      </w:r>
      <w:r w:rsidR="00595BBE">
        <w:t>:</w:t>
      </w:r>
    </w:p>
    <w:p w:rsidR="00595BBE" w:rsidRDefault="00595BBE" w:rsidP="00595BBE">
      <w:pPr>
        <w:jc w:val="right"/>
        <w:rPr>
          <w:rFonts w:eastAsiaTheme="minorEastAsia"/>
        </w:rPr>
      </w:pPr>
      <m:oMath>
        <m:r>
          <w:rPr>
            <w:rFonts w:ascii="Cambria Math" w:hAnsi="Cambria Math"/>
          </w:rPr>
          <m:t>f</m:t>
        </m:r>
        <m:d>
          <m:dPr>
            <m:ctrlPr>
              <w:rPr>
                <w:rFonts w:ascii="Cambria Math" w:hAnsi="Cambria Math"/>
                <w:i/>
              </w:rPr>
            </m:ctrlPr>
          </m:dPr>
          <m:e>
            <m:r>
              <w:rPr>
                <w:rFonts w:ascii="Cambria Math" w:hAnsi="Cambria Math"/>
              </w:rPr>
              <m:t>α</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vertAlign w:val="subscript"/>
                      </w:rPr>
                    </m:ctrlPr>
                  </m:sSubPr>
                  <m:e>
                    <m:r>
                      <m:rPr>
                        <m:sty m:val="p"/>
                      </m:rPr>
                      <w:rPr>
                        <w:rFonts w:ascii="Cambria Math" w:hAnsi="Cambria Math"/>
                      </w:rPr>
                      <m:t xml:space="preserve"> </m:t>
                    </m:r>
                    <m:r>
                      <w:rPr>
                        <w:rFonts w:ascii="Cambria Math" w:hAnsi="Cambria Math"/>
                      </w:rPr>
                      <m:t>α</m:t>
                    </m:r>
                  </m:e>
                  <m:sub>
                    <m:r>
                      <w:rPr>
                        <w:rFonts w:ascii="Cambria Math" w:hAnsi="Cambria Math"/>
                        <w:vertAlign w:val="subscript"/>
                      </w:rPr>
                      <m:t>0</m:t>
                    </m:r>
                  </m:sub>
                </m:sSub>
                <m:r>
                  <m:rPr>
                    <m:sty m:val="p"/>
                  </m:rPr>
                  <w:rPr>
                    <w:rFonts w:ascii="Cambria Math" w:hAnsi="Cambria Math"/>
                    <w:vertAlign w:val="subscript"/>
                  </w:rPr>
                  <m:t xml:space="preserve">   für</m:t>
                </m:r>
                <m:r>
                  <w:rPr>
                    <w:rFonts w:ascii="Cambria Math" w:hAnsi="Cambria Math"/>
                    <w:vertAlign w:val="subscript"/>
                  </w:rPr>
                  <m:t xml:space="preserve"> α&lt;q</m:t>
                </m:r>
              </m:e>
              <m:e>
                <m:r>
                  <w:rPr>
                    <w:rFonts w:ascii="Cambria Math" w:hAnsi="Cambria Math"/>
                  </w:rPr>
                  <m:t xml:space="preserve"> </m:t>
                </m:r>
                <m:sSub>
                  <m:sSubPr>
                    <m:ctrlPr>
                      <w:rPr>
                        <w:rFonts w:ascii="Cambria Math" w:hAnsi="Cambria Math"/>
                        <w:vertAlign w:val="subscript"/>
                      </w:rPr>
                    </m:ctrlPr>
                  </m:sSubPr>
                  <m:e>
                    <m:r>
                      <w:rPr>
                        <w:rFonts w:ascii="Cambria Math" w:hAnsi="Cambria Math"/>
                      </w:rPr>
                      <m:t>α</m:t>
                    </m:r>
                  </m:e>
                  <m:sub>
                    <m:r>
                      <w:rPr>
                        <w:rFonts w:ascii="Cambria Math" w:hAnsi="Cambria Math"/>
                        <w:vertAlign w:val="subscript"/>
                      </w:rPr>
                      <m:t>1</m:t>
                    </m:r>
                  </m:sub>
                </m:sSub>
                <m:r>
                  <w:rPr>
                    <w:rFonts w:ascii="Cambria Math" w:hAnsi="Cambria Math"/>
                    <w:vertAlign w:val="subscript"/>
                  </w:rPr>
                  <m:t xml:space="preserve">   </m:t>
                </m:r>
                <m:r>
                  <m:rPr>
                    <m:sty m:val="p"/>
                  </m:rPr>
                  <w:rPr>
                    <w:rFonts w:ascii="Cambria Math" w:hAnsi="Cambria Math"/>
                    <w:vertAlign w:val="subscript"/>
                  </w:rPr>
                  <m:t>für</m:t>
                </m:r>
                <m:r>
                  <w:rPr>
                    <w:rFonts w:ascii="Cambria Math" w:hAnsi="Cambria Math"/>
                    <w:vertAlign w:val="subscript"/>
                  </w:rPr>
                  <m:t xml:space="preserve"> α≥q</m:t>
                </m:r>
              </m:e>
            </m:eqArr>
          </m:e>
        </m:d>
      </m:oMath>
      <w:r w:rsidR="00FB299C">
        <w:rPr>
          <w:rFonts w:eastAsiaTheme="minorEastAsia"/>
        </w:rPr>
        <w:t xml:space="preserve"> </w:t>
      </w:r>
      <w:r w:rsidR="00FB299C">
        <w:rPr>
          <w:rFonts w:eastAsiaTheme="minorEastAsia"/>
        </w:rPr>
        <w:tab/>
      </w:r>
      <w:r w:rsidR="00FB299C">
        <w:rPr>
          <w:rFonts w:eastAsiaTheme="minorEastAsia"/>
        </w:rPr>
        <w:tab/>
      </w:r>
      <w:r w:rsidR="00FB299C">
        <w:rPr>
          <w:rFonts w:eastAsiaTheme="minorEastAsia"/>
        </w:rPr>
        <w:tab/>
      </w:r>
      <w:r w:rsidR="00FB299C">
        <w:rPr>
          <w:rFonts w:eastAsiaTheme="minorEastAsia"/>
        </w:rPr>
        <w:tab/>
      </w:r>
      <w:r>
        <w:rPr>
          <w:rFonts w:eastAsiaTheme="minorEastAsia"/>
        </w:rPr>
        <w:t>(</w:t>
      </w:r>
      <w:r w:rsidR="005B1A43">
        <w:rPr>
          <w:rFonts w:eastAsiaTheme="minorEastAsia"/>
        </w:rPr>
        <w:t>1</w:t>
      </w:r>
      <w:r>
        <w:rPr>
          <w:rFonts w:eastAsiaTheme="minorEastAsia"/>
        </w:rPr>
        <w:t>)</w:t>
      </w:r>
      <w:r w:rsidR="00FB299C">
        <w:rPr>
          <w:rFonts w:eastAsiaTheme="minorEastAsia"/>
        </w:rPr>
        <w:tab/>
      </w:r>
    </w:p>
    <w:p w:rsidR="00EF1654" w:rsidRDefault="008D74F8" w:rsidP="008D74F8">
      <w:pPr>
        <w:spacing w:after="0" w:line="240" w:lineRule="auto"/>
        <w:ind w:left="142" w:hanging="142"/>
        <w:jc w:val="left"/>
      </w:pPr>
      <w:r>
        <w:rPr>
          <w:noProof/>
          <w:lang w:eastAsia="de-DE"/>
        </w:rPr>
        <w:drawing>
          <wp:inline distT="0" distB="0" distL="0" distR="0" wp14:anchorId="161D423D" wp14:editId="7B82D7B4">
            <wp:extent cx="5095875" cy="3356954"/>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95875" cy="3356954"/>
                    </a:xfrm>
                    <a:prstGeom prst="rect">
                      <a:avLst/>
                    </a:prstGeom>
                    <a:noFill/>
                    <a:ln>
                      <a:noFill/>
                    </a:ln>
                  </pic:spPr>
                </pic:pic>
              </a:graphicData>
            </a:graphic>
          </wp:inline>
        </w:drawing>
      </w:r>
    </w:p>
    <w:p w:rsidR="008C1ACE" w:rsidRPr="008C1ACE" w:rsidRDefault="00090A64" w:rsidP="008C1ACE">
      <w:pPr>
        <w:pStyle w:val="Beschriftung"/>
        <w:jc w:val="left"/>
      </w:pPr>
      <w:bookmarkStart w:id="32" w:name="_Ref475656337"/>
      <w:bookmarkStart w:id="33" w:name="_Toc476239015"/>
      <w:r>
        <w:t xml:space="preserve">Abbildung </w:t>
      </w:r>
      <w:fldSimple w:instr=" SEQ Abbildung \* ARABIC ">
        <w:r w:rsidR="002343C0">
          <w:rPr>
            <w:noProof/>
          </w:rPr>
          <w:t>10</w:t>
        </w:r>
      </w:fldSimple>
      <w:bookmarkEnd w:id="32"/>
      <w:r>
        <w:t xml:space="preserve"> - </w:t>
      </w:r>
      <w:r w:rsidR="00D64A4B">
        <w:t xml:space="preserve">Graustufenbild (links oben) </w:t>
      </w:r>
      <w:r w:rsidR="00CF30A3">
        <w:t>mit seinem</w:t>
      </w:r>
      <w:r w:rsidR="008D74F8">
        <w:t xml:space="preserve"> Histogramm (rechts oben)</w:t>
      </w:r>
      <w:r w:rsidR="00804256">
        <w:t>,</w:t>
      </w:r>
      <w:r w:rsidR="008D74F8">
        <w:t xml:space="preserve"> </w:t>
      </w:r>
      <w:r w:rsidR="00CF30A3">
        <w:t>Binarisierung mit globalen Schwellwerten von 110, 147 und 185</w:t>
      </w:r>
      <w:r>
        <w:t xml:space="preserve"> (</w:t>
      </w:r>
      <w:r w:rsidR="00CF30A3">
        <w:t xml:space="preserve">unten, von links nach rechts) </w:t>
      </w:r>
      <w:r w:rsidR="008D74F8">
        <w:fldChar w:fldCharType="begin" w:fldLock="1"/>
      </w:r>
      <w:r w:rsidR="008C4429">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543", "uris" : [ "http://www.mendeley.com/documents/?uuid=636f0d26-5b4e-4358-bc56-863cf0a9798e" ] } ], "mendeley" : { "formattedCitation" : "(J\u00e4hne, 2012, S. 543)", "plainTextFormattedCitation" : "(J\u00e4hne, 2012, S. 543)", "previouslyFormattedCitation" : "(J\u00e4hne, 2012, S. 543)" }, "properties" : { "noteIndex" : 0 }, "schema" : "https://github.com/citation-style-language/schema/raw/master/csl-citation.json" }</w:instrText>
      </w:r>
      <w:r w:rsidR="008D74F8">
        <w:fldChar w:fldCharType="separate"/>
      </w:r>
      <w:r w:rsidR="008D74F8" w:rsidRPr="008D74F8">
        <w:rPr>
          <w:b w:val="0"/>
          <w:noProof/>
        </w:rPr>
        <w:t>(Jähne, 2012, S. 543)</w:t>
      </w:r>
      <w:bookmarkEnd w:id="33"/>
      <w:r w:rsidR="008D74F8">
        <w:fldChar w:fldCharType="end"/>
      </w:r>
    </w:p>
    <w:p w:rsidR="00384DFB" w:rsidRDefault="007253EE" w:rsidP="00B47512">
      <w:r>
        <w:t>Die Ermittlung</w:t>
      </w:r>
      <w:r w:rsidR="00384DFB">
        <w:t xml:space="preserve"> eines geeigneten Schwellwertes</w:t>
      </w:r>
      <w:r w:rsidR="008E4C2D">
        <w:t xml:space="preserve"> </w:t>
      </w:r>
      <w:r w:rsidR="00384DFB">
        <w:t>ist die Aufgabe von automatischen Schwellwe</w:t>
      </w:r>
      <w:r w:rsidR="00384DFB">
        <w:t>r</w:t>
      </w:r>
      <w:r w:rsidR="00384DFB">
        <w:t>toperationen.</w:t>
      </w:r>
      <w:r w:rsidR="008B2059">
        <w:t xml:space="preserve"> Viele Verfahren zur Schwellwertberechnung werten </w:t>
      </w:r>
      <w:r w:rsidR="00D83F61">
        <w:t xml:space="preserve">dazu </w:t>
      </w:r>
      <w:r w:rsidR="00377AC9">
        <w:t xml:space="preserve">die </w:t>
      </w:r>
      <w:r w:rsidR="008B2059">
        <w:t xml:space="preserve">Histogramme </w:t>
      </w:r>
      <w:r w:rsidR="005F119A">
        <w:t>des Ausgangsbildes aus</w:t>
      </w:r>
      <w:r w:rsidR="008B2059">
        <w:t>.</w:t>
      </w:r>
      <w:r w:rsidR="008B2059" w:rsidRPr="008B2059">
        <w:t xml:space="preserve"> Histogramme sind</w:t>
      </w:r>
      <w:r w:rsidR="008B2059">
        <w:t xml:space="preserve"> Darstellungen von</w:t>
      </w:r>
      <w:r w:rsidR="008B2059" w:rsidRPr="008B2059">
        <w:t xml:space="preserve"> Häufigkeitsverteilunge</w:t>
      </w:r>
      <w:r w:rsidR="008B2059">
        <w:t>n bestimmter Merkmale. Im Falle von Bildern zeigen Histogramme die Häufigkeit der auftretenden Intens</w:t>
      </w:r>
      <w:r w:rsidR="008B2059">
        <w:t>i</w:t>
      </w:r>
      <w:r w:rsidR="008B2059">
        <w:t>tätswerte an</w:t>
      </w:r>
      <w:r w:rsidR="00716A11">
        <w:t xml:space="preserve"> </w:t>
      </w:r>
      <w:r w:rsidR="00716A11">
        <w:fldChar w:fldCharType="begin" w:fldLock="1"/>
      </w:r>
      <w:r w:rsidR="006A281F">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42", "uris" : [ "http://www.mendeley.com/documents/?uuid=ea0d026e-97ce-47be-9ada-573a4cfa0ae4" ] } ], "mendeley" : { "formattedCitation" : "(Burger &amp; Burge, 2015, S. 42)", "plainTextFormattedCitation" : "(Burger &amp; Burge, 2015, S. 42)", "previouslyFormattedCitation" : "(Burger &amp; Burge, 2015, S. 42)" }, "properties" : { "noteIndex" : 0 }, "schema" : "https://github.com/citation-style-language/schema/raw/master/csl-citation.json" }</w:instrText>
      </w:r>
      <w:r w:rsidR="00716A11">
        <w:fldChar w:fldCharType="separate"/>
      </w:r>
      <w:r w:rsidR="00716A11" w:rsidRPr="00716A11">
        <w:rPr>
          <w:noProof/>
        </w:rPr>
        <w:t>(Burger &amp; Burge, 2015, S. 42)</w:t>
      </w:r>
      <w:r w:rsidR="00716A11">
        <w:fldChar w:fldCharType="end"/>
      </w:r>
      <w:r w:rsidR="008B2059">
        <w:t>.</w:t>
      </w:r>
      <w:r w:rsidR="005F119A">
        <w:t xml:space="preserve"> </w:t>
      </w:r>
    </w:p>
    <w:p w:rsidR="008A09AC" w:rsidRDefault="00502384" w:rsidP="00B47512">
      <w:r>
        <w:t>Bei Verfahren zur automatischen Schwellwertbestimmung wird zwischen globalen und adaptiven Methoden</w:t>
      </w:r>
      <w:r w:rsidR="006A281F">
        <w:t xml:space="preserve"> unterschieden</w:t>
      </w:r>
      <w:r>
        <w:t>.</w:t>
      </w:r>
      <w:r w:rsidR="006A281F">
        <w:t xml:space="preserve"> </w:t>
      </w:r>
      <w:r w:rsidR="00804256">
        <w:t xml:space="preserve">In </w:t>
      </w:r>
      <w:r w:rsidR="00804256">
        <w:fldChar w:fldCharType="begin"/>
      </w:r>
      <w:r w:rsidR="00804256">
        <w:instrText xml:space="preserve"> REF _Ref475656337 \h </w:instrText>
      </w:r>
      <w:r w:rsidR="00804256">
        <w:fldChar w:fldCharType="separate"/>
      </w:r>
      <w:r w:rsidR="00FB5482">
        <w:t xml:space="preserve">Abbildung </w:t>
      </w:r>
      <w:r w:rsidR="00FB5482">
        <w:rPr>
          <w:noProof/>
        </w:rPr>
        <w:t>10</w:t>
      </w:r>
      <w:r w:rsidR="00804256">
        <w:fldChar w:fldCharType="end"/>
      </w:r>
      <w:r w:rsidR="00804256">
        <w:t xml:space="preserve"> ist ein 8-Bit Graustufenbild (links oben) mit zugehörigem Histogramm (rechts oben) und die aus globalen Schwellwertoperationen resultierenden Binärbilder (unten) zu sehen. </w:t>
      </w:r>
      <w:r w:rsidR="006A281F">
        <w:t xml:space="preserve">Globale Schwellwertmethoden bestimmen für ein </w:t>
      </w:r>
      <w:r w:rsidR="006A281F">
        <w:lastRenderedPageBreak/>
        <w:t xml:space="preserve">Graustufenbild </w:t>
      </w:r>
      <w:r w:rsidR="006A281F" w:rsidRPr="006A281F">
        <w:t>ei</w:t>
      </w:r>
      <w:r w:rsidR="006A281F">
        <w:t xml:space="preserve">nen einzigen </w:t>
      </w:r>
      <w:r w:rsidR="006A281F" w:rsidRPr="006A281F">
        <w:t>optima</w:t>
      </w:r>
      <w:r w:rsidR="006A281F">
        <w:t xml:space="preserve">len Schwellwert, anhand dessen die Pixel </w:t>
      </w:r>
      <w:r w:rsidR="00D27690">
        <w:t xml:space="preserve">dem </w:t>
      </w:r>
      <w:r w:rsidR="006A281F">
        <w:t xml:space="preserve">Vorder- oder Hintergrund zugeordnet werden </w:t>
      </w:r>
      <w:r w:rsidR="006A281F">
        <w:fldChar w:fldCharType="begin" w:fldLock="1"/>
      </w:r>
      <w:r w:rsidR="006A281F">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268", "uris" : [ "http://www.mendeley.com/documents/?uuid=ea0d026e-97ce-47be-9ada-573a4cfa0ae4" ] } ], "mendeley" : { "formattedCitation" : "(Burger &amp; Burge, 2015, S. 268)", "plainTextFormattedCitation" : "(Burger &amp; Burge, 2015, S. 268)", "previouslyFormattedCitation" : "(Burger &amp; Burge, 2015, S. 268)" }, "properties" : { "noteIndex" : 0 }, "schema" : "https://github.com/citation-style-language/schema/raw/master/csl-citation.json" }</w:instrText>
      </w:r>
      <w:r w:rsidR="006A281F">
        <w:fldChar w:fldCharType="separate"/>
      </w:r>
      <w:r w:rsidR="006A281F" w:rsidRPr="006A281F">
        <w:rPr>
          <w:noProof/>
        </w:rPr>
        <w:t>(Burger &amp; Burge, 2015, S. 268)</w:t>
      </w:r>
      <w:r w:rsidR="006A281F">
        <w:fldChar w:fldCharType="end"/>
      </w:r>
      <w:r w:rsidR="006A281F">
        <w:t xml:space="preserve">. Globale Schwellwerte können bei </w:t>
      </w:r>
      <w:r w:rsidR="006A281F" w:rsidRPr="006A281F">
        <w:t xml:space="preserve">ungleichmäßiger Beleuchtung </w:t>
      </w:r>
      <w:r w:rsidR="006A281F">
        <w:t>im Bild unerwünschte Ergebnisse erzielen</w:t>
      </w:r>
      <w:r w:rsidR="006A281F" w:rsidRPr="006A281F">
        <w:t xml:space="preserve">. </w:t>
      </w:r>
      <w:r w:rsidR="006A281F">
        <w:t xml:space="preserve">Bei adaptiven Methoden wird </w:t>
      </w:r>
      <w:r w:rsidR="00BA0648">
        <w:t>daher</w:t>
      </w:r>
      <w:r w:rsidR="006A281F">
        <w:t xml:space="preserve"> für jeden einzelnen Bildpunkt ein angepasster Schwellwert bestimmt </w:t>
      </w:r>
      <w:r w:rsidR="006A281F">
        <w:fldChar w:fldCharType="begin" w:fldLock="1"/>
      </w:r>
      <w:r w:rsidR="00907888">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291", "uris" : [ "http://www.mendeley.com/documents/?uuid=ea0d026e-97ce-47be-9ada-573a4cfa0ae4" ] } ], "mendeley" : { "formattedCitation" : "(Burger &amp; Burge, 2015, S. 291)", "plainTextFormattedCitation" : "(Burger &amp; Burge, 2015, S. 291)", "previouslyFormattedCitation" : "(Burger &amp; Burge, 2015, S. 291)" }, "properties" : { "noteIndex" : 0 }, "schema" : "https://github.com/citation-style-language/schema/raw/master/csl-citation.json" }</w:instrText>
      </w:r>
      <w:r w:rsidR="006A281F">
        <w:fldChar w:fldCharType="separate"/>
      </w:r>
      <w:r w:rsidR="006A281F" w:rsidRPr="006A281F">
        <w:rPr>
          <w:noProof/>
        </w:rPr>
        <w:t>(Burger &amp; Burge, 2015, S. 291)</w:t>
      </w:r>
      <w:r w:rsidR="006A281F">
        <w:fldChar w:fldCharType="end"/>
      </w:r>
      <w:r w:rsidR="006A281F">
        <w:t>.</w:t>
      </w:r>
    </w:p>
    <w:p w:rsidR="00907888" w:rsidRDefault="004C6187" w:rsidP="00907888">
      <w:r>
        <w:t xml:space="preserve">Otsu ist ein Beispiel für </w:t>
      </w:r>
      <w:r w:rsidR="00502384">
        <w:t xml:space="preserve">eine </w:t>
      </w:r>
      <w:r w:rsidR="001136A9">
        <w:t>globale</w:t>
      </w:r>
      <w:r>
        <w:t xml:space="preserve"> histogrammbasierte</w:t>
      </w:r>
      <w:r w:rsidR="00502384">
        <w:t xml:space="preserve"> Schwellwertbestimmung.</w:t>
      </w:r>
      <w:r w:rsidR="00907888">
        <w:t xml:space="preserve"> Das Verfahren versucht die Varianz, also die Streuung der Grauwerte, innerhalb der beiden zu bildenden Klassen zu minimieren. Die Varianz kann direkt aus dem Histogramm des Bildes abgeleitet werden. Gleichzeitig </w:t>
      </w:r>
      <w:r w:rsidR="00B979CE">
        <w:t>wird sichergestellt, dass</w:t>
      </w:r>
      <w:r w:rsidR="00907888">
        <w:t xml:space="preserve"> die Trennung zwischen den Klassen möglichst groß </w:t>
      </w:r>
      <w:r w:rsidR="00B979CE">
        <w:t>ist.</w:t>
      </w:r>
      <w:r w:rsidR="00907888">
        <w:t xml:space="preserve"> Dazu müssen ihre Mittelwerte </w:t>
      </w:r>
      <w:r w:rsidR="00907888" w:rsidRPr="00907888">
        <w:t>möglichst weit auseinander liegen</w:t>
      </w:r>
      <w:r w:rsidR="00907888">
        <w:t xml:space="preserve">. </w:t>
      </w:r>
      <w:r w:rsidR="00907888">
        <w:fldChar w:fldCharType="begin" w:fldLock="1"/>
      </w:r>
      <w:r w:rsidR="00907888">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275", "uris" : [ "http://www.mendeley.com/documents/?uuid=ea0d026e-97ce-47be-9ada-573a4cfa0ae4" ] } ], "mendeley" : { "formattedCitation" : "(Burger &amp; Burge, 2015, S. 275)", "plainTextFormattedCitation" : "(Burger &amp; Burge, 2015, S. 275)", "previouslyFormattedCitation" : "(Burger &amp; Burge, 2015, S. 275)" }, "properties" : { "noteIndex" : 0 }, "schema" : "https://github.com/citation-style-language/schema/raw/master/csl-citation.json" }</w:instrText>
      </w:r>
      <w:r w:rsidR="00907888">
        <w:fldChar w:fldCharType="separate"/>
      </w:r>
      <w:r w:rsidR="00907888" w:rsidRPr="00907888">
        <w:rPr>
          <w:noProof/>
        </w:rPr>
        <w:t>(Burger &amp; Burge, 2015, S. 275)</w:t>
      </w:r>
      <w:r w:rsidR="00907888">
        <w:fldChar w:fldCharType="end"/>
      </w:r>
    </w:p>
    <w:p w:rsidR="000A27C1" w:rsidRDefault="00540024" w:rsidP="000A27C1">
      <w:pPr>
        <w:pStyle w:val="berschrift3"/>
        <w:numPr>
          <w:ilvl w:val="2"/>
          <w:numId w:val="1"/>
        </w:numPr>
        <w:jc w:val="left"/>
      </w:pPr>
      <w:bookmarkStart w:id="34" w:name="_Toc476239146"/>
      <w:r>
        <w:t>Filter</w:t>
      </w:r>
      <w:bookmarkEnd w:id="34"/>
    </w:p>
    <w:p w:rsidR="0012460B" w:rsidRPr="0012460B" w:rsidRDefault="0012460B" w:rsidP="0012460B">
      <w:pPr>
        <w:pStyle w:val="berschrift4"/>
        <w:numPr>
          <w:ilvl w:val="3"/>
          <w:numId w:val="1"/>
        </w:numPr>
        <w:ind w:left="851" w:hanging="851"/>
        <w:jc w:val="left"/>
      </w:pPr>
      <w:bookmarkStart w:id="35" w:name="_Toc476239147"/>
      <w:r>
        <w:t>Allgemeine Definition</w:t>
      </w:r>
      <w:bookmarkEnd w:id="35"/>
    </w:p>
    <w:p w:rsidR="00CE0F2F" w:rsidRDefault="00E2300C" w:rsidP="00E2300C">
      <w:r>
        <w:t xml:space="preserve">Filter, auch Nachbarschaftsoperationen genannt, </w:t>
      </w:r>
      <w:r w:rsidR="0006656D">
        <w:t>betrachten, im Gegensatz zu Punktoperati</w:t>
      </w:r>
      <w:r w:rsidR="0006656D">
        <w:t>o</w:t>
      </w:r>
      <w:r w:rsidR="0006656D">
        <w:t xml:space="preserve">nen, nicht nur </w:t>
      </w:r>
      <w:r w:rsidR="0068637D">
        <w:t>den einzelnen</w:t>
      </w:r>
      <w:r w:rsidR="00C8254A">
        <w:t xml:space="preserve"> </w:t>
      </w:r>
      <w:r w:rsidR="00CE0F2F">
        <w:t>Pixel</w:t>
      </w:r>
      <w:r w:rsidR="0006656D">
        <w:t xml:space="preserve">, sondern auch </w:t>
      </w:r>
      <w:r w:rsidR="00C8254A">
        <w:t>eine kleine</w:t>
      </w:r>
      <w:r w:rsidR="009144FC" w:rsidRPr="009144FC">
        <w:t xml:space="preserve"> </w:t>
      </w:r>
      <w:r w:rsidR="00C8254A">
        <w:t>Region um ihn herum</w:t>
      </w:r>
      <w:r w:rsidR="0006656D">
        <w:t>, die Nachbarschaft</w:t>
      </w:r>
      <w:r w:rsidR="009144FC">
        <w:t xml:space="preserve">. Sie </w:t>
      </w:r>
      <w:r>
        <w:t>kombinieren</w:t>
      </w:r>
      <w:r w:rsidR="00CE0F2F">
        <w:t xml:space="preserve"> die</w:t>
      </w:r>
      <w:r>
        <w:t xml:space="preserve"> benachbarte</w:t>
      </w:r>
      <w:r w:rsidR="00CE0F2F">
        <w:t>n</w:t>
      </w:r>
      <w:r>
        <w:t xml:space="preserve"> Pixel in einer bestimmten Weise und liefern so ein geändertes Bild</w:t>
      </w:r>
      <w:r w:rsidR="00CE0F2F">
        <w:t>. Wichtige Aufgaben, die Filter übernehmen</w:t>
      </w:r>
      <w:r w:rsidR="0012460B">
        <w:t xml:space="preserve"> können</w:t>
      </w:r>
      <w:r w:rsidR="00CE0F2F">
        <w:t>, sind beispielsweise die Unterdrückung von Rauschen, die Korrektur von Störungen oder die Detektion und Unterscheidung lokaler Strukturen im Bild, wie Kanten oder Linien.</w:t>
      </w:r>
      <w:r w:rsidR="007D687F" w:rsidRPr="007D687F">
        <w:t xml:space="preserve"> </w:t>
      </w:r>
      <w:r w:rsidR="007D687F">
        <w:fldChar w:fldCharType="begin" w:fldLock="1"/>
      </w:r>
      <w:r w:rsidR="0012460B">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296", "uris" : [ "http://www.mendeley.com/documents/?uuid=636f0d26-5b4e-4358-bc56-863cf0a9798e" ] } ], "mendeley" : { "formattedCitation" : "(J\u00e4hne, 2012, S. 296)", "manualFormatting" : "(J\u00e4hne, 2012, S. 296, 297)", "plainTextFormattedCitation" : "(J\u00e4hne, 2012, S. 296)", "previouslyFormattedCitation" : "(J\u00e4hne, 2012, S. 296)" }, "properties" : { "noteIndex" : 0 }, "schema" : "https://github.com/citation-style-language/schema/raw/master/csl-citation.json" }</w:instrText>
      </w:r>
      <w:r w:rsidR="007D687F">
        <w:fldChar w:fldCharType="separate"/>
      </w:r>
      <w:r w:rsidR="007D687F" w:rsidRPr="00CE0F2F">
        <w:rPr>
          <w:noProof/>
        </w:rPr>
        <w:t>(Jähne, 2012, S. 296</w:t>
      </w:r>
      <w:r w:rsidR="007D687F">
        <w:rPr>
          <w:noProof/>
        </w:rPr>
        <w:t>, 297</w:t>
      </w:r>
      <w:r w:rsidR="007D687F" w:rsidRPr="00CE0F2F">
        <w:rPr>
          <w:noProof/>
        </w:rPr>
        <w:t>)</w:t>
      </w:r>
      <w:r w:rsidR="007D687F">
        <w:fldChar w:fldCharType="end"/>
      </w:r>
    </w:p>
    <w:p w:rsidR="000F6BC8" w:rsidRDefault="000F6BC8" w:rsidP="000F6BC8">
      <w:r>
        <w:t xml:space="preserve">Die Größe der Filterregion, also </w:t>
      </w:r>
      <w:r w:rsidR="00723106">
        <w:t>die Größe der</w:t>
      </w:r>
      <w:r>
        <w:t xml:space="preserve"> Nachbarschaft, ist ein wichtiger Parameter </w:t>
      </w:r>
      <w:r w:rsidR="00723106">
        <w:t>des</w:t>
      </w:r>
      <w:r>
        <w:t xml:space="preserve"> Filters.</w:t>
      </w:r>
      <w:r w:rsidR="00132A74">
        <w:t xml:space="preserve"> Sie bestimmt, wie viele umgebende Pixel zur Berechnung des neuen Wertes für den betrachteten Pixel herangezogen werden. Mit unterschiedlichen Größen erzielt man unter Umständen auch unterschiedlich starke Effekte. </w:t>
      </w:r>
      <w:r w:rsidR="00132A74">
        <w:fldChar w:fldCharType="begin" w:fldLock="1"/>
      </w:r>
      <w:r w:rsidR="004B6C06">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94", "uris" : [ "http://www.mendeley.com/documents/?uuid=ea0d026e-97ce-47be-9ada-573a4cfa0ae4" ] } ], "mendeley" : { "formattedCitation" : "(Burger &amp; Burge, 2015, S. 94)", "plainTextFormattedCitation" : "(Burger &amp; Burge, 2015, S. 94)", "previouslyFormattedCitation" : "(Burger &amp; Burge, 2015, S. 94)" }, "properties" : { "noteIndex" : 0 }, "schema" : "https://github.com/citation-style-language/schema/raw/master/csl-citation.json" }</w:instrText>
      </w:r>
      <w:r w:rsidR="00132A74">
        <w:fldChar w:fldCharType="separate"/>
      </w:r>
      <w:r w:rsidR="00132A74" w:rsidRPr="00132A74">
        <w:rPr>
          <w:noProof/>
        </w:rPr>
        <w:t>(Burger &amp; Burge, 2015, S. 94)</w:t>
      </w:r>
      <w:r w:rsidR="00132A74">
        <w:fldChar w:fldCharType="end"/>
      </w:r>
    </w:p>
    <w:p w:rsidR="004B6C06" w:rsidRDefault="004B6C06" w:rsidP="000F6BC8">
      <w:r>
        <w:t xml:space="preserve">Die Anwendung des Filters </w:t>
      </w:r>
      <w:r w:rsidR="00E90696">
        <w:t>erfolgt für jeden Bildpunkt</w:t>
      </w:r>
      <w:r>
        <w:t xml:space="preserve">, </w:t>
      </w:r>
      <w:r w:rsidR="00E90696">
        <w:t>beispielsweise</w:t>
      </w:r>
      <w:r w:rsidR="0068637D">
        <w:t xml:space="preserve"> durch</w:t>
      </w:r>
      <w:r w:rsidR="00E90696">
        <w:t xml:space="preserve"> </w:t>
      </w:r>
      <w:r>
        <w:t>zeilenwei</w:t>
      </w:r>
      <w:r w:rsidR="00E90696">
        <w:t xml:space="preserve">ses Ablaufen des Bildes, wie in </w:t>
      </w:r>
      <w:r w:rsidR="000C60CE">
        <w:fldChar w:fldCharType="begin"/>
      </w:r>
      <w:r w:rsidR="000C60CE">
        <w:instrText xml:space="preserve"> REF _Ref475643769 \h </w:instrText>
      </w:r>
      <w:r w:rsidR="000C60CE">
        <w:fldChar w:fldCharType="separate"/>
      </w:r>
      <w:r w:rsidR="00FB5482">
        <w:t xml:space="preserve">Abbildung </w:t>
      </w:r>
      <w:r w:rsidR="00FB5482">
        <w:rPr>
          <w:noProof/>
        </w:rPr>
        <w:t>11</w:t>
      </w:r>
      <w:r w:rsidR="000C60CE">
        <w:fldChar w:fldCharType="end"/>
      </w:r>
      <w:r w:rsidR="00E90696">
        <w:t xml:space="preserve"> zu sehen</w:t>
      </w:r>
      <w:r w:rsidR="0068637D">
        <w:t xml:space="preserve"> ist</w:t>
      </w:r>
      <w:r>
        <w:t xml:space="preserve">. Die grauen Bereiche in der Abbildung stellen bereits betrachtete und geänderte Pixel dar. Wichtig ist, dass für die Betrachtung der Umgebung </w:t>
      </w:r>
      <w:r w:rsidR="0068637D">
        <w:t xml:space="preserve">nur </w:t>
      </w:r>
      <w:r>
        <w:t>die ursprünglichen Werte</w:t>
      </w:r>
      <w:r w:rsidR="00252F2A">
        <w:t xml:space="preserve"> des Bildes </w:t>
      </w:r>
      <w:r w:rsidR="00D966C7" w:rsidRPr="001E46F4">
        <w:rPr>
          <w:rFonts w:ascii="Times" w:hAnsi="Times"/>
          <w:i/>
        </w:rPr>
        <w:t>I</w:t>
      </w:r>
      <w:r>
        <w:t xml:space="preserve"> herangezogen werden</w:t>
      </w:r>
      <w:r w:rsidR="007D14DE">
        <w:t>.</w:t>
      </w:r>
      <w:r>
        <w:t xml:space="preserve"> </w:t>
      </w:r>
      <w:r w:rsidR="007D14DE">
        <w:t>D</w:t>
      </w:r>
      <w:r>
        <w:t xml:space="preserve">ie Änderungen </w:t>
      </w:r>
      <w:r w:rsidR="00252F2A">
        <w:t>werden</w:t>
      </w:r>
      <w:r>
        <w:t xml:space="preserve"> </w:t>
      </w:r>
      <w:r w:rsidR="00CF7D0D">
        <w:t>deshalb</w:t>
      </w:r>
      <w:r>
        <w:t xml:space="preserve"> separat </w:t>
      </w:r>
      <w:r w:rsidR="00252F2A">
        <w:t xml:space="preserve">in einem </w:t>
      </w:r>
      <w:r w:rsidR="00364F46">
        <w:t xml:space="preserve">Ergebnisbild </w:t>
      </w:r>
      <w:r w:rsidR="00252F2A">
        <w:t xml:space="preserve"> </w:t>
      </w:r>
      <w:r w:rsidR="00252F2A" w:rsidRPr="001E46F4">
        <w:rPr>
          <w:rFonts w:ascii="Times" w:hAnsi="Times"/>
          <w:i/>
        </w:rPr>
        <w:t>I</w:t>
      </w:r>
      <w:r w:rsidR="00252F2A" w:rsidRPr="001E46F4">
        <w:rPr>
          <w:i/>
        </w:rPr>
        <w:t>‘</w:t>
      </w:r>
      <w:r w:rsidR="00252F2A">
        <w:t xml:space="preserve"> </w:t>
      </w:r>
      <w:r>
        <w:t>gespeichert werden.</w:t>
      </w:r>
      <w:r w:rsidR="007D14DE">
        <w:t xml:space="preserve"> </w:t>
      </w:r>
      <w:r w:rsidR="007D14DE">
        <w:fldChar w:fldCharType="begin" w:fldLock="1"/>
      </w:r>
      <w:r w:rsidR="00C9030F">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303", "uris" : [ "http://www.mendeley.com/documents/?uuid=636f0d26-5b4e-4358-bc56-863cf0a9798e" ] } ], "mendeley" : { "formattedCitation" : "(J\u00e4hne, 2012, S. 303)", "plainTextFormattedCitation" : "(J\u00e4hne, 2012, S. 303)", "previouslyFormattedCitation" : "(J\u00e4hne, 2012, S. 303)" }, "properties" : { "noteIndex" : 0 }, "schema" : "https://github.com/citation-style-language/schema/raw/master/csl-citation.json" }</w:instrText>
      </w:r>
      <w:r w:rsidR="007D14DE">
        <w:fldChar w:fldCharType="separate"/>
      </w:r>
      <w:r w:rsidR="007D14DE" w:rsidRPr="007D14DE">
        <w:rPr>
          <w:noProof/>
        </w:rPr>
        <w:t>(Jähne, 2012, S. 303)</w:t>
      </w:r>
      <w:r w:rsidR="007D14DE">
        <w:fldChar w:fldCharType="end"/>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1"/>
        <w:gridCol w:w="4181"/>
      </w:tblGrid>
      <w:tr w:rsidR="005D61EC" w:rsidTr="005D61EC">
        <w:tc>
          <w:tcPr>
            <w:tcW w:w="4181" w:type="dxa"/>
          </w:tcPr>
          <w:p w:rsidR="005D61EC" w:rsidRDefault="005D61EC" w:rsidP="000F6BC8">
            <w:r>
              <w:rPr>
                <w:noProof/>
                <w:lang w:eastAsia="de-DE"/>
              </w:rPr>
              <w:lastRenderedPageBreak/>
              <w:drawing>
                <wp:inline distT="0" distB="0" distL="0" distR="0" wp14:anchorId="659A0169" wp14:editId="6034FE12">
                  <wp:extent cx="2295525" cy="1857375"/>
                  <wp:effectExtent l="0" t="0" r="9525" b="952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95525" cy="1857375"/>
                          </a:xfrm>
                          <a:prstGeom prst="rect">
                            <a:avLst/>
                          </a:prstGeom>
                          <a:noFill/>
                          <a:ln>
                            <a:noFill/>
                          </a:ln>
                        </pic:spPr>
                      </pic:pic>
                    </a:graphicData>
                  </a:graphic>
                </wp:inline>
              </w:drawing>
            </w:r>
          </w:p>
          <w:p w:rsidR="005D61EC" w:rsidRDefault="005D61EC" w:rsidP="0017150F">
            <w:pPr>
              <w:pStyle w:val="Beschriftung"/>
              <w:jc w:val="left"/>
            </w:pPr>
            <w:bookmarkStart w:id="36" w:name="_Ref475643769"/>
            <w:bookmarkStart w:id="37" w:name="_Toc476239016"/>
            <w:r>
              <w:t xml:space="preserve">Abbildung </w:t>
            </w:r>
            <w:fldSimple w:instr=" SEQ Abbildung \* ARABIC ">
              <w:r w:rsidR="002343C0">
                <w:rPr>
                  <w:noProof/>
                </w:rPr>
                <w:t>11</w:t>
              </w:r>
            </w:fldSimple>
            <w:bookmarkEnd w:id="36"/>
            <w:r>
              <w:t xml:space="preserve"> - Anwendung eines Filters durch zeilenwei</w:t>
            </w:r>
            <w:r w:rsidR="0017150F">
              <w:t>ses Verschieben der Filtermaske</w:t>
            </w:r>
            <w:r w:rsidR="00A00492">
              <w:t xml:space="preserve"> in Pfeilrichtung</w:t>
            </w:r>
            <w:r w:rsidR="0017150F">
              <w:t xml:space="preserve">, graue Zellen sind bereits bearbeitet </w:t>
            </w:r>
            <w:r>
              <w:fldChar w:fldCharType="begin" w:fldLock="1"/>
            </w:r>
            <w:r>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303", "uris" : [ "http://www.mendeley.com/documents/?uuid=636f0d26-5b4e-4358-bc56-863cf0a9798e" ] } ], "mendeley" : { "formattedCitation" : "(J\u00e4hne, 2012, S. 303)", "plainTextFormattedCitation" : "(J\u00e4hne, 2012, S. 303)", "previouslyFormattedCitation" : "(J\u00e4hne, 2012, S. 303)" }, "properties" : { "noteIndex" : 0 }, "schema" : "https://github.com/citation-style-language/schema/raw/master/csl-citation.json" }</w:instrText>
            </w:r>
            <w:r>
              <w:fldChar w:fldCharType="separate"/>
            </w:r>
            <w:r w:rsidRPr="004B6C06">
              <w:rPr>
                <w:b w:val="0"/>
                <w:noProof/>
              </w:rPr>
              <w:t>(Jähne, 2012, S. 303)</w:t>
            </w:r>
            <w:bookmarkEnd w:id="37"/>
            <w:r>
              <w:fldChar w:fldCharType="end"/>
            </w:r>
          </w:p>
        </w:tc>
        <w:tc>
          <w:tcPr>
            <w:tcW w:w="4181" w:type="dxa"/>
          </w:tcPr>
          <w:p w:rsidR="005D61EC" w:rsidRDefault="005D61EC" w:rsidP="005D61EC">
            <w:pPr>
              <w:keepNext/>
            </w:pPr>
            <w:r>
              <w:rPr>
                <w:noProof/>
                <w:lang w:eastAsia="de-DE"/>
              </w:rPr>
              <w:drawing>
                <wp:inline distT="0" distB="0" distL="0" distR="0" wp14:anchorId="6C03EC13" wp14:editId="6D84988D">
                  <wp:extent cx="2162175" cy="1695450"/>
                  <wp:effectExtent l="0" t="0" r="9525"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35">
                            <a:extLst>
                              <a:ext uri="{28A0092B-C50C-407E-A947-70E740481C1C}">
                                <a14:useLocalDpi xmlns:a14="http://schemas.microsoft.com/office/drawing/2010/main" val="0"/>
                              </a:ext>
                            </a:extLst>
                          </a:blip>
                          <a:srcRect l="14332" r="13376" b="6806"/>
                          <a:stretch/>
                        </pic:blipFill>
                        <pic:spPr bwMode="auto">
                          <a:xfrm>
                            <a:off x="0" y="0"/>
                            <a:ext cx="2162175" cy="1695450"/>
                          </a:xfrm>
                          <a:prstGeom prst="rect">
                            <a:avLst/>
                          </a:prstGeom>
                          <a:noFill/>
                          <a:ln>
                            <a:noFill/>
                          </a:ln>
                          <a:extLst>
                            <a:ext uri="{53640926-AAD7-44D8-BBD7-CCE9431645EC}">
                              <a14:shadowObscured xmlns:a14="http://schemas.microsoft.com/office/drawing/2010/main"/>
                            </a:ext>
                          </a:extLst>
                        </pic:spPr>
                      </pic:pic>
                    </a:graphicData>
                  </a:graphic>
                </wp:inline>
              </w:drawing>
            </w:r>
          </w:p>
          <w:p w:rsidR="005D61EC" w:rsidRDefault="005D61EC" w:rsidP="005D61EC">
            <w:pPr>
              <w:keepNext/>
            </w:pPr>
          </w:p>
          <w:p w:rsidR="005D61EC" w:rsidRDefault="005D61EC" w:rsidP="005D61EC">
            <w:pPr>
              <w:pStyle w:val="Beschriftung"/>
              <w:jc w:val="left"/>
            </w:pPr>
            <w:bookmarkStart w:id="38" w:name="_Ref475643770"/>
            <w:bookmarkStart w:id="39" w:name="_Toc476239017"/>
            <w:r>
              <w:t xml:space="preserve">Abbildung </w:t>
            </w:r>
            <w:fldSimple w:instr=" SEQ Abbildung \* ARABIC ">
              <w:r w:rsidR="002343C0">
                <w:rPr>
                  <w:noProof/>
                </w:rPr>
                <w:t>12</w:t>
              </w:r>
            </w:fldSimple>
            <w:bookmarkEnd w:id="38"/>
            <w:r>
              <w:t xml:space="preserve"> - Koordinatensystem der Filtermatrix </w:t>
            </w:r>
            <w:r w:rsidRPr="007610DA">
              <w:rPr>
                <w:rFonts w:asciiTheme="majorHAnsi" w:hAnsiTheme="majorHAnsi"/>
                <w:i/>
              </w:rPr>
              <w:t xml:space="preserve">H </w:t>
            </w:r>
            <w:r>
              <w:t xml:space="preserve">mit „Hot Spot“ genanntem Ursprung in der Mitte </w:t>
            </w:r>
            <w:r w:rsidR="00F75B9A">
              <w:t xml:space="preserve">(rot markiert) </w:t>
            </w:r>
            <w:r>
              <w:fldChar w:fldCharType="begin" w:fldLock="1"/>
            </w:r>
            <w:r>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96", "uris" : [ "http://www.mendeley.com/documents/?uuid=ea0d026e-97ce-47be-9ada-573a4cfa0ae4" ] } ], "mendeley" : { "formattedCitation" : "(Burger &amp; Burge, 2015, S. 96)", "plainTextFormattedCitation" : "(Burger &amp; Burge, 2015, S. 96)", "previouslyFormattedCitation" : "(Burger &amp; Burge, 2015, S. 96)" }, "properties" : { "noteIndex" : 0 }, "schema" : "https://github.com/citation-style-language/schema/raw/master/csl-citation.json" }</w:instrText>
            </w:r>
            <w:r>
              <w:fldChar w:fldCharType="separate"/>
            </w:r>
            <w:r w:rsidRPr="00685F7E">
              <w:rPr>
                <w:b w:val="0"/>
                <w:noProof/>
              </w:rPr>
              <w:t>(Burger &amp; Burge, 2015, S. 96)</w:t>
            </w:r>
            <w:bookmarkEnd w:id="39"/>
            <w:r>
              <w:fldChar w:fldCharType="end"/>
            </w:r>
          </w:p>
          <w:p w:rsidR="005D61EC" w:rsidRDefault="005D61EC" w:rsidP="005D61EC">
            <w:pPr>
              <w:keepNext/>
            </w:pPr>
          </w:p>
        </w:tc>
      </w:tr>
    </w:tbl>
    <w:p w:rsidR="004B6C06" w:rsidRDefault="004B6C06" w:rsidP="007E2F72">
      <w:pPr>
        <w:pStyle w:val="berschrift4"/>
        <w:numPr>
          <w:ilvl w:val="3"/>
          <w:numId w:val="1"/>
        </w:numPr>
        <w:ind w:left="851" w:hanging="851"/>
        <w:jc w:val="left"/>
      </w:pPr>
      <w:bookmarkStart w:id="40" w:name="_Ref475647513"/>
      <w:bookmarkStart w:id="41" w:name="_Toc476239148"/>
      <w:r>
        <w:t>Lineare Filter</w:t>
      </w:r>
      <w:bookmarkEnd w:id="40"/>
      <w:bookmarkEnd w:id="41"/>
    </w:p>
    <w:p w:rsidR="004B6C06" w:rsidRDefault="00C9030F" w:rsidP="00FC49DE">
      <w:r>
        <w:t>Lineare Filter verknüpfen die Werte der Pixel in der Umgebung in linearer Form durch eine gewichtete Summation. Die Filter</w:t>
      </w:r>
      <w:r w:rsidR="00705497">
        <w:t>funktion</w:t>
      </w:r>
      <w:r>
        <w:t xml:space="preserve"> wird durch eine Matrix </w:t>
      </w:r>
      <w:r w:rsidR="001C1A96">
        <w:t>ab</w:t>
      </w:r>
      <w:r>
        <w:t xml:space="preserve">gebildet, in der die Gewichtungen der Pixelwerte der Umgebung gespeichert sind. Die Dimension der Matrix gibt die Größe der betrachteten Umgebung an. </w:t>
      </w:r>
      <w:r>
        <w:fldChar w:fldCharType="begin" w:fldLock="1"/>
      </w:r>
      <w:r w:rsidR="00B97B53">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95", "uris" : [ "http://www.mendeley.com/documents/?uuid=ea0d026e-97ce-47be-9ada-573a4cfa0ae4" ] } ], "mendeley" : { "formattedCitation" : "(Burger &amp; Burge, 2015, S. 95)", "plainTextFormattedCitation" : "(Burger &amp; Burge, 2015, S. 95)", "previouslyFormattedCitation" : "(Burger &amp; Burge, 2015, S. 95)" }, "properties" : { "noteIndex" : 0 }, "schema" : "https://github.com/citation-style-language/schema/raw/master/csl-citation.json" }</w:instrText>
      </w:r>
      <w:r>
        <w:fldChar w:fldCharType="separate"/>
      </w:r>
      <w:r w:rsidRPr="00C9030F">
        <w:rPr>
          <w:noProof/>
        </w:rPr>
        <w:t>(Burger &amp; Burge, 2015, S. 95)</w:t>
      </w:r>
      <w:r>
        <w:fldChar w:fldCharType="end"/>
      </w:r>
      <w:r>
        <w:t xml:space="preserve"> </w:t>
      </w:r>
    </w:p>
    <w:p w:rsidR="00F8611A" w:rsidRDefault="00E90696" w:rsidP="004B6C06">
      <w:r>
        <w:t>Die Filtermatrix</w:t>
      </w:r>
      <w:r w:rsidR="00A57A57">
        <w:t>, auch Filterkernel genannt,</w:t>
      </w:r>
      <w:r>
        <w:t xml:space="preserve"> besitzt ein eigenes Koordinatensystem</w:t>
      </w:r>
      <w:r w:rsidR="007A6691">
        <w:t>,</w:t>
      </w:r>
      <w:r w:rsidR="00FC49DE">
        <w:t xml:space="preserve"> </w:t>
      </w:r>
      <w:r>
        <w:t xml:space="preserve">dessen Ursprung üblicherweise </w:t>
      </w:r>
      <w:r w:rsidR="00685F7E">
        <w:t>in ihrer Mitte liegt</w:t>
      </w:r>
      <w:r w:rsidR="007A6691">
        <w:t xml:space="preserve"> (</w:t>
      </w:r>
      <w:r w:rsidR="007A6691">
        <w:fldChar w:fldCharType="begin"/>
      </w:r>
      <w:r w:rsidR="007A6691">
        <w:instrText xml:space="preserve"> REF _Ref475643770 \h </w:instrText>
      </w:r>
      <w:r w:rsidR="007A6691">
        <w:fldChar w:fldCharType="separate"/>
      </w:r>
      <w:r w:rsidR="00FB5482">
        <w:t xml:space="preserve">Abbildung </w:t>
      </w:r>
      <w:r w:rsidR="00FB5482">
        <w:rPr>
          <w:noProof/>
        </w:rPr>
        <w:t>12</w:t>
      </w:r>
      <w:r w:rsidR="007A6691">
        <w:fldChar w:fldCharType="end"/>
      </w:r>
      <w:r w:rsidR="007A6691">
        <w:t>)</w:t>
      </w:r>
      <w:r w:rsidR="00AA259C">
        <w:t xml:space="preserve">. </w:t>
      </w:r>
      <w:r w:rsidR="008C7D48">
        <w:t xml:space="preserve">Bei Anwendung der Filtermatrix </w:t>
      </w:r>
      <w:r w:rsidR="008C7D48" w:rsidRPr="007610DA">
        <w:rPr>
          <w:rFonts w:asciiTheme="majorHAnsi" w:hAnsiTheme="majorHAnsi"/>
          <w:i/>
        </w:rPr>
        <w:t>H</w:t>
      </w:r>
      <w:r w:rsidR="008C7D48">
        <w:t>,</w:t>
      </w:r>
      <w:r w:rsidR="00AA259C">
        <w:t xml:space="preserve"> wird </w:t>
      </w:r>
      <w:r w:rsidR="005D61EC">
        <w:t xml:space="preserve">sie mit ihrem Ursprung </w:t>
      </w:r>
      <w:r w:rsidR="00D97B08">
        <w:t>über</w:t>
      </w:r>
      <w:r w:rsidR="004A4609">
        <w:t xml:space="preserve"> </w:t>
      </w:r>
      <w:r w:rsidR="009E3527">
        <w:t>de</w:t>
      </w:r>
      <w:r w:rsidR="00D77A05">
        <w:t>m</w:t>
      </w:r>
      <w:r w:rsidR="009E3527">
        <w:t xml:space="preserve"> aktuell betrachteten </w:t>
      </w:r>
      <w:r w:rsidR="00E3424C">
        <w:t>Pixel</w:t>
      </w:r>
      <w:r w:rsidR="004A4609">
        <w:t xml:space="preserve"> </w:t>
      </w:r>
      <w:r w:rsidR="004A4609" w:rsidRPr="007610DA">
        <w:rPr>
          <w:rFonts w:asciiTheme="majorHAnsi" w:hAnsiTheme="majorHAnsi"/>
          <w:i/>
        </w:rPr>
        <w:t>I</w:t>
      </w:r>
      <w:r w:rsidR="00A63BDA">
        <w:rPr>
          <w:i/>
        </w:rPr>
        <w:t>(u,</w:t>
      </w:r>
      <w:r w:rsidR="002911CE">
        <w:rPr>
          <w:i/>
        </w:rPr>
        <w:t xml:space="preserve"> </w:t>
      </w:r>
      <w:r w:rsidR="004A4609" w:rsidRPr="001E46F4">
        <w:rPr>
          <w:i/>
        </w:rPr>
        <w:t>v)</w:t>
      </w:r>
      <w:r w:rsidR="004A4609" w:rsidRPr="004A4609">
        <w:t xml:space="preserve"> </w:t>
      </w:r>
      <w:r w:rsidR="005D61EC">
        <w:t xml:space="preserve">positioniert. </w:t>
      </w:r>
      <w:r w:rsidR="00051B57">
        <w:t>Darauf folgt eine Multiplikation aller gewichteten Elemente</w:t>
      </w:r>
      <w:r w:rsidR="00F861BD">
        <w:t xml:space="preserve"> </w:t>
      </w:r>
      <w:r w:rsidR="00F861BD" w:rsidRPr="007610DA">
        <w:rPr>
          <w:rFonts w:asciiTheme="majorHAnsi" w:hAnsiTheme="majorHAnsi"/>
          <w:i/>
        </w:rPr>
        <w:t>H</w:t>
      </w:r>
      <w:r w:rsidR="00F861BD" w:rsidRPr="00F861BD">
        <w:rPr>
          <w:i/>
        </w:rPr>
        <w:t>(i, j)</w:t>
      </w:r>
      <w:r w:rsidR="00051B57">
        <w:t xml:space="preserve"> innerhalb der Matrix</w:t>
      </w:r>
      <w:r w:rsidR="00C125BD">
        <w:t xml:space="preserve">region </w:t>
      </w:r>
      <w:r w:rsidR="00C125BD" w:rsidRPr="007610DA">
        <w:rPr>
          <w:rFonts w:asciiTheme="majorHAnsi" w:hAnsiTheme="majorHAnsi" w:cs="Times"/>
          <w:i/>
        </w:rPr>
        <w:t>R</w:t>
      </w:r>
      <w:r w:rsidR="00051B57">
        <w:t xml:space="preserve"> mit de</w:t>
      </w:r>
      <w:r w:rsidR="004D3241">
        <w:t>n</w:t>
      </w:r>
      <w:r w:rsidR="00051B57">
        <w:t xml:space="preserve"> darunter</w:t>
      </w:r>
      <w:r w:rsidR="004D3241">
        <w:t xml:space="preserve"> </w:t>
      </w:r>
      <w:r w:rsidR="00051B57">
        <w:t>liegenden Bildpunkt</w:t>
      </w:r>
      <w:r w:rsidR="0043417C">
        <w:t>en</w:t>
      </w:r>
      <w:r w:rsidR="003D33E8">
        <w:t xml:space="preserve"> </w:t>
      </w:r>
      <w:r w:rsidR="003D33E8" w:rsidRPr="007610DA">
        <w:rPr>
          <w:rFonts w:asciiTheme="majorHAnsi" w:hAnsiTheme="majorHAnsi"/>
          <w:i/>
        </w:rPr>
        <w:t>I</w:t>
      </w:r>
      <w:r w:rsidR="003D33E8" w:rsidRPr="003D33E8">
        <w:rPr>
          <w:i/>
        </w:rPr>
        <w:t>(u+i, v+j)</w:t>
      </w:r>
      <w:r w:rsidR="004D3241">
        <w:t xml:space="preserve"> und </w:t>
      </w:r>
      <w:r w:rsidR="00C376E5">
        <w:t>eine anschließende Summation aller Produkte</w:t>
      </w:r>
      <w:r w:rsidR="004D3241">
        <w:t>.</w:t>
      </w:r>
      <w:r w:rsidR="00364F46">
        <w:t xml:space="preserve"> Das Ergebnis wird</w:t>
      </w:r>
      <w:r w:rsidR="00C66483" w:rsidRPr="00C66483">
        <w:t xml:space="preserve"> </w:t>
      </w:r>
      <w:r w:rsidR="00C66483">
        <w:t xml:space="preserve">im Ergebnisbild  </w:t>
      </w:r>
      <w:r w:rsidR="00C66483" w:rsidRPr="007610DA">
        <w:rPr>
          <w:rFonts w:asciiTheme="majorHAnsi" w:hAnsiTheme="majorHAnsi"/>
          <w:i/>
        </w:rPr>
        <w:t>I</w:t>
      </w:r>
      <w:r w:rsidR="00C66483" w:rsidRPr="001E46F4">
        <w:rPr>
          <w:i/>
        </w:rPr>
        <w:t>‘</w:t>
      </w:r>
      <w:r w:rsidR="00C66483">
        <w:rPr>
          <w:i/>
        </w:rPr>
        <w:t>(u, v)</w:t>
      </w:r>
      <w:r w:rsidR="00364F46">
        <w:t xml:space="preserve"> </w:t>
      </w:r>
      <w:r w:rsidR="00C66483" w:rsidRPr="00F8611A">
        <w:t>gespeichert</w:t>
      </w:r>
      <w:r w:rsidR="00C66483">
        <w:t xml:space="preserve">, </w:t>
      </w:r>
      <w:r w:rsidR="00364F46">
        <w:t>an derselben Position</w:t>
      </w:r>
      <w:r w:rsidR="00C66483">
        <w:t xml:space="preserve"> wie im Ausgangsbild </w:t>
      </w:r>
      <w:r w:rsidR="00C66483" w:rsidRPr="007610DA">
        <w:rPr>
          <w:rFonts w:asciiTheme="majorHAnsi" w:hAnsiTheme="majorHAnsi"/>
          <w:i/>
        </w:rPr>
        <w:t>I</w:t>
      </w:r>
      <w:r w:rsidR="00C66483">
        <w:rPr>
          <w:i/>
        </w:rPr>
        <w:t xml:space="preserve">(u, </w:t>
      </w:r>
      <w:r w:rsidR="00C66483" w:rsidRPr="001E46F4">
        <w:rPr>
          <w:i/>
        </w:rPr>
        <w:t>v)</w:t>
      </w:r>
      <w:r w:rsidR="00F8611A">
        <w:t xml:space="preserve">. </w:t>
      </w:r>
      <w:r w:rsidR="00F8611A">
        <w:fldChar w:fldCharType="begin" w:fldLock="1"/>
      </w:r>
      <w:r w:rsidR="00FD0629">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96", "uris" : [ "http://www.mendeley.com/documents/?uuid=ea0d026e-97ce-47be-9ada-573a4cfa0ae4" ] } ], "mendeley" : { "formattedCitation" : "(Burger &amp; Burge, 2015, S. 96)", "plainTextFormattedCitation" : "(Burger &amp; Burge, 2015, S. 96)", "previouslyFormattedCitation" : "(Burger &amp; Burge, 2015, S. 96)" }, "properties" : { "noteIndex" : 0 }, "schema" : "https://github.com/citation-style-language/schema/raw/master/csl-citation.json" }</w:instrText>
      </w:r>
      <w:r w:rsidR="00F8611A">
        <w:fldChar w:fldCharType="separate"/>
      </w:r>
      <w:r w:rsidR="00F8611A" w:rsidRPr="005D61EC">
        <w:rPr>
          <w:noProof/>
        </w:rPr>
        <w:t>(Burger &amp; Burge, 2015, S. 96)</w:t>
      </w:r>
      <w:r w:rsidR="00F8611A">
        <w:fldChar w:fldCharType="end"/>
      </w:r>
    </w:p>
    <w:p w:rsidR="00E90696" w:rsidRDefault="00F8611A" w:rsidP="00CA6CC1">
      <w:r>
        <w:t xml:space="preserve">Auf alle Bildpunkte angewendet, lässt sich die Operation wie folgt formuliere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024"/>
      </w:tblGrid>
      <w:tr w:rsidR="00445007" w:rsidTr="00445007">
        <w:tc>
          <w:tcPr>
            <w:tcW w:w="7338" w:type="dxa"/>
            <w:vAlign w:val="center"/>
          </w:tcPr>
          <w:p w:rsidR="00445007" w:rsidRDefault="00445007" w:rsidP="00445007">
            <w:pPr>
              <w:jc w:val="center"/>
            </w:pPr>
            <m:oMathPara>
              <m:oMath>
                <m:r>
                  <w:rPr>
                    <w:rFonts w:ascii="Cambria Math" w:hAnsi="Cambria Math"/>
                  </w:rPr>
                  <m:t>I'</m:t>
                </m:r>
                <m:d>
                  <m:dPr>
                    <m:ctrlPr>
                      <w:rPr>
                        <w:rFonts w:ascii="Cambria Math" w:hAnsi="Cambria Math"/>
                      </w:rPr>
                    </m:ctrlPr>
                  </m:dPr>
                  <m:e>
                    <m:r>
                      <w:rPr>
                        <w:rFonts w:ascii="Cambria Math" w:hAnsi="Cambria Math"/>
                      </w:rPr>
                      <m:t>u, v</m:t>
                    </m:r>
                  </m:e>
                </m:d>
                <m:r>
                  <w:rPr>
                    <w:rFonts w:ascii="Cambria Math" w:hAnsi="Cambria Math"/>
                  </w:rPr>
                  <m:t>=</m:t>
                </m:r>
                <m:nary>
                  <m:naryPr>
                    <m:chr m:val="∑"/>
                    <m:limLoc m:val="undOvr"/>
                    <m:supHide m:val="1"/>
                    <m:ctrlPr>
                      <w:rPr>
                        <w:rFonts w:ascii="Cambria Math" w:hAnsi="Cambria Math"/>
                        <w:i/>
                      </w:rPr>
                    </m:ctrlPr>
                  </m:naryPr>
                  <m:sub>
                    <m:d>
                      <m:dPr>
                        <m:ctrlPr>
                          <w:rPr>
                            <w:rFonts w:ascii="Cambria Math" w:hAnsi="Cambria Math"/>
                            <w:i/>
                          </w:rPr>
                        </m:ctrlPr>
                      </m:dPr>
                      <m:e>
                        <m:r>
                          <w:rPr>
                            <w:rFonts w:ascii="Cambria Math" w:hAnsi="Cambria Math"/>
                          </w:rPr>
                          <m:t>i, j</m:t>
                        </m:r>
                      </m:e>
                    </m:d>
                    <m:r>
                      <w:rPr>
                        <w:rFonts w:ascii="Cambria Math" w:hAnsi="Cambria Math"/>
                      </w:rPr>
                      <m:t>∈R</m:t>
                    </m:r>
                  </m:sub>
                  <m:sup/>
                  <m:e>
                    <m:r>
                      <w:rPr>
                        <w:rFonts w:ascii="Cambria Math" w:hAnsi="Cambria Math"/>
                      </w:rPr>
                      <m:t>I</m:t>
                    </m:r>
                    <m:d>
                      <m:dPr>
                        <m:ctrlPr>
                          <w:rPr>
                            <w:rFonts w:ascii="Cambria Math" w:hAnsi="Cambria Math"/>
                          </w:rPr>
                        </m:ctrlPr>
                      </m:dPr>
                      <m:e>
                        <m:r>
                          <w:rPr>
                            <w:rFonts w:ascii="Cambria Math" w:hAnsi="Cambria Math"/>
                          </w:rPr>
                          <m:t>u+i, v+j</m:t>
                        </m:r>
                      </m:e>
                    </m:d>
                    <m:r>
                      <w:rPr>
                        <w:rFonts w:ascii="Cambria Math" w:hAnsi="Cambria Math"/>
                      </w:rPr>
                      <m:t xml:space="preserve"> ∙H(i, j)</m:t>
                    </m:r>
                  </m:e>
                </m:nary>
                <m:r>
                  <m:rPr>
                    <m:sty m:val="p"/>
                  </m:rPr>
                  <w:rPr>
                    <w:rFonts w:eastAsiaTheme="minorEastAsia"/>
                  </w:rPr>
                  <w:br/>
                </m:r>
              </m:oMath>
            </m:oMathPara>
          </w:p>
        </w:tc>
        <w:tc>
          <w:tcPr>
            <w:tcW w:w="1024" w:type="dxa"/>
            <w:vAlign w:val="center"/>
          </w:tcPr>
          <w:p w:rsidR="00445007" w:rsidRDefault="005B1A43" w:rsidP="00445007">
            <w:pPr>
              <w:jc w:val="center"/>
            </w:pPr>
            <w:r>
              <w:rPr>
                <w:rFonts w:eastAsiaTheme="minorEastAsia"/>
              </w:rPr>
              <w:t>(2</w:t>
            </w:r>
            <w:r w:rsidR="00445007">
              <w:rPr>
                <w:rFonts w:eastAsiaTheme="minorEastAsia"/>
              </w:rPr>
              <w:t>)</w:t>
            </w:r>
          </w:p>
        </w:tc>
      </w:tr>
    </w:tbl>
    <w:p w:rsidR="00C9030F" w:rsidRDefault="003E464E" w:rsidP="004B6C06">
      <w:r>
        <w:t xml:space="preserve">Die </w:t>
      </w:r>
      <w:r w:rsidR="00D1686B">
        <w:t xml:space="preserve">durchgeführte </w:t>
      </w:r>
      <w:r>
        <w:t xml:space="preserve">Operation entspricht </w:t>
      </w:r>
      <w:r w:rsidR="00CB7DC4">
        <w:t>einer Faltung</w:t>
      </w:r>
      <w:r w:rsidR="009D66A5" w:rsidRPr="00522F6E">
        <w:rPr>
          <w:rFonts w:asciiTheme="majorHAnsi" w:hAnsiTheme="majorHAnsi"/>
        </w:rPr>
        <w:t xml:space="preserve"> </w:t>
      </w:r>
      <w:r w:rsidR="009D66A5" w:rsidRPr="00522F6E">
        <w:rPr>
          <w:rFonts w:asciiTheme="majorHAnsi" w:hAnsiTheme="majorHAnsi" w:cs="Times"/>
          <w:i/>
        </w:rPr>
        <w:t xml:space="preserve">I‘ = I </w:t>
      </w:r>
      <w:r w:rsidR="00522F6E">
        <w:rPr>
          <w:rFonts w:asciiTheme="majorHAnsi" w:hAnsiTheme="majorHAnsi" w:cs="Times"/>
          <w:i/>
        </w:rPr>
        <w:t>*</w:t>
      </w:r>
      <w:r w:rsidR="009D66A5" w:rsidRPr="00522F6E">
        <w:rPr>
          <w:rFonts w:asciiTheme="majorHAnsi" w:hAnsiTheme="majorHAnsi" w:cs="Times"/>
          <w:i/>
        </w:rPr>
        <w:t xml:space="preserve"> H</w:t>
      </w:r>
      <w:r w:rsidR="009D66A5">
        <w:rPr>
          <w:rFonts w:ascii="Times" w:hAnsi="Times" w:cs="Times"/>
          <w:i/>
        </w:rPr>
        <w:t xml:space="preserve"> </w:t>
      </w:r>
      <w:r w:rsidR="009D66A5" w:rsidRPr="009D66A5">
        <w:rPr>
          <w:rFonts w:cs="Times"/>
        </w:rPr>
        <w:t>mit dem Faltungsoperator (*)</w:t>
      </w:r>
      <w:r w:rsidR="00A13F68">
        <w:t xml:space="preserve">. </w:t>
      </w:r>
      <w:r w:rsidR="008138B8">
        <w:t xml:space="preserve">In der Mathematik beschreibt </w:t>
      </w:r>
      <w:r w:rsidR="00B97B53">
        <w:t>die</w:t>
      </w:r>
      <w:r w:rsidR="008138B8">
        <w:t xml:space="preserve"> Faltung eine</w:t>
      </w:r>
      <w:r w:rsidR="004F2F26">
        <w:t>n</w:t>
      </w:r>
      <w:r w:rsidR="008138B8">
        <w:t xml:space="preserve"> Operat</w:t>
      </w:r>
      <w:r w:rsidR="004F2F26">
        <w:t>or</w:t>
      </w:r>
      <w:r w:rsidR="008138B8">
        <w:t xml:space="preserve">, </w:t>
      </w:r>
      <w:r w:rsidR="004F2F26">
        <w:t>der</w:t>
      </w:r>
      <w:r w:rsidR="00AF05F7">
        <w:t xml:space="preserve"> zwei Funktionen gleicher Dimension miteinander verknüpft</w:t>
      </w:r>
      <w:r>
        <w:t xml:space="preserve">. </w:t>
      </w:r>
      <w:r w:rsidR="00B97B53">
        <w:fldChar w:fldCharType="begin" w:fldLock="1"/>
      </w:r>
      <w:r w:rsidR="00B97B53">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01", "uris" : [ "http://www.mendeley.com/documents/?uuid=ea0d026e-97ce-47be-9ada-573a4cfa0ae4" ] } ], "mendeley" : { "formattedCitation" : "(Burger &amp; Burge, 2015, S. 101)", "manualFormatting" : "(Burger &amp; Burge, 2015, S. 105)", "plainTextFormattedCitation" : "(Burger &amp; Burge, 2015, S. 101)", "previouslyFormattedCitation" : "(Burger &amp; Burge, 2015, S. 101)" }, "properties" : { "noteIndex" : 0 }, "schema" : "https://github.com/citation-style-language/schema/raw/master/csl-citation.json" }</w:instrText>
      </w:r>
      <w:r w:rsidR="00B97B53">
        <w:fldChar w:fldCharType="separate"/>
      </w:r>
      <w:r w:rsidR="00B97B53">
        <w:rPr>
          <w:noProof/>
        </w:rPr>
        <w:t>(Burger &amp; Burge, 2015, S. 105</w:t>
      </w:r>
      <w:r w:rsidR="00B97B53" w:rsidRPr="00B97B53">
        <w:rPr>
          <w:noProof/>
        </w:rPr>
        <w:t>)</w:t>
      </w:r>
      <w:r w:rsidR="00B97B53">
        <w:fldChar w:fldCharType="end"/>
      </w:r>
    </w:p>
    <w:p w:rsidR="007610DA" w:rsidRDefault="004249B1" w:rsidP="004B6C06">
      <w:r>
        <w:t xml:space="preserve">Wichtige mathematische Eigenschaften von </w:t>
      </w:r>
      <w:r w:rsidR="00BF0357">
        <w:t>linearen Faltungen</w:t>
      </w:r>
      <w:r>
        <w:t xml:space="preserve"> sind die Kommutativität</w:t>
      </w:r>
      <w:r w:rsidR="00F445B2">
        <w:t xml:space="preserve"> </w:t>
      </w:r>
      <w:r w:rsidR="007501FA">
        <w:t xml:space="preserve">            </w:t>
      </w:r>
      <w:r w:rsidR="00F445B2">
        <w:t xml:space="preserve"> </w:t>
      </w:r>
      <w:r w:rsidR="00F445B2" w:rsidRPr="00F445B2">
        <w:rPr>
          <w:rFonts w:asciiTheme="majorHAnsi" w:hAnsiTheme="majorHAnsi"/>
          <w:i/>
        </w:rPr>
        <w:t xml:space="preserve">I </w:t>
      </w:r>
      <w:r w:rsidR="00F445B2">
        <w:rPr>
          <w:rFonts w:asciiTheme="majorHAnsi" w:hAnsiTheme="majorHAnsi"/>
          <w:i/>
        </w:rPr>
        <w:t>*</w:t>
      </w:r>
      <w:r w:rsidR="00F445B2" w:rsidRPr="00F445B2">
        <w:rPr>
          <w:rFonts w:asciiTheme="majorHAnsi" w:hAnsiTheme="majorHAnsi" w:cs="Cambria Math"/>
          <w:i/>
        </w:rPr>
        <w:t xml:space="preserve"> </w:t>
      </w:r>
      <w:r w:rsidR="00F445B2" w:rsidRPr="00F445B2">
        <w:rPr>
          <w:rFonts w:asciiTheme="majorHAnsi" w:hAnsiTheme="majorHAnsi"/>
          <w:i/>
        </w:rPr>
        <w:t xml:space="preserve">H = H </w:t>
      </w:r>
      <w:r w:rsidR="00F445B2">
        <w:rPr>
          <w:rFonts w:asciiTheme="majorHAnsi" w:hAnsiTheme="majorHAnsi"/>
          <w:i/>
        </w:rPr>
        <w:t>*</w:t>
      </w:r>
      <w:r w:rsidR="00F445B2" w:rsidRPr="00F445B2">
        <w:rPr>
          <w:rFonts w:asciiTheme="majorHAnsi" w:hAnsiTheme="majorHAnsi"/>
          <w:i/>
        </w:rPr>
        <w:t xml:space="preserve"> I</w:t>
      </w:r>
      <w:r w:rsidR="00725567">
        <w:rPr>
          <w:rFonts w:asciiTheme="majorHAnsi" w:hAnsiTheme="majorHAnsi"/>
          <w:i/>
        </w:rPr>
        <w:t>,</w:t>
      </w:r>
      <w:r>
        <w:t xml:space="preserve"> </w:t>
      </w:r>
      <w:r w:rsidR="00725567">
        <w:t>also die Vertauschbarkeit der Argumente,</w:t>
      </w:r>
      <w:r w:rsidR="006C1AB6">
        <w:t xml:space="preserve"> </w:t>
      </w:r>
      <w:r>
        <w:t>die Linearität und die Assoziativität</w:t>
      </w:r>
      <w:r w:rsidR="00F445B2">
        <w:t xml:space="preserve"> </w:t>
      </w:r>
      <w:r w:rsidR="00725567">
        <w:t xml:space="preserve">  </w:t>
      </w:r>
      <w:r w:rsidR="00F445B2" w:rsidRPr="00F445B2">
        <w:rPr>
          <w:rFonts w:asciiTheme="majorHAnsi" w:hAnsiTheme="majorHAnsi"/>
          <w:i/>
        </w:rPr>
        <w:t>(I</w:t>
      </w:r>
      <w:r w:rsidR="00F445B2">
        <w:rPr>
          <w:rFonts w:asciiTheme="majorHAnsi" w:hAnsiTheme="majorHAnsi"/>
          <w:i/>
        </w:rPr>
        <w:t xml:space="preserve"> * </w:t>
      </w:r>
      <w:r w:rsidR="00F445B2" w:rsidRPr="00F445B2">
        <w:rPr>
          <w:rFonts w:asciiTheme="majorHAnsi" w:hAnsiTheme="majorHAnsi"/>
          <w:i/>
        </w:rPr>
        <w:t>H</w:t>
      </w:r>
      <w:r w:rsidR="00F445B2" w:rsidRPr="00F445B2">
        <w:rPr>
          <w:rFonts w:asciiTheme="majorHAnsi" w:hAnsiTheme="majorHAnsi"/>
          <w:i/>
          <w:vertAlign w:val="subscript"/>
        </w:rPr>
        <w:t>1</w:t>
      </w:r>
      <w:r w:rsidR="00F445B2" w:rsidRPr="00F445B2">
        <w:rPr>
          <w:rFonts w:asciiTheme="majorHAnsi" w:hAnsiTheme="majorHAnsi"/>
          <w:i/>
        </w:rPr>
        <w:t>)</w:t>
      </w:r>
      <w:r w:rsidR="00F445B2">
        <w:rPr>
          <w:rFonts w:asciiTheme="majorHAnsi" w:hAnsiTheme="majorHAnsi"/>
          <w:i/>
        </w:rPr>
        <w:t xml:space="preserve"> * </w:t>
      </w:r>
      <w:r w:rsidR="00F445B2" w:rsidRPr="00F445B2">
        <w:rPr>
          <w:rFonts w:asciiTheme="majorHAnsi" w:hAnsiTheme="majorHAnsi"/>
          <w:i/>
        </w:rPr>
        <w:t>H</w:t>
      </w:r>
      <w:r w:rsidR="00F445B2" w:rsidRPr="00F445B2">
        <w:rPr>
          <w:rFonts w:asciiTheme="majorHAnsi" w:hAnsiTheme="majorHAnsi"/>
          <w:i/>
          <w:vertAlign w:val="subscript"/>
        </w:rPr>
        <w:t>2</w:t>
      </w:r>
      <w:r w:rsidR="00F445B2" w:rsidRPr="00F445B2">
        <w:rPr>
          <w:rFonts w:asciiTheme="majorHAnsi" w:hAnsiTheme="majorHAnsi"/>
          <w:i/>
        </w:rPr>
        <w:t xml:space="preserve"> = I </w:t>
      </w:r>
      <w:r w:rsidR="00F445B2">
        <w:rPr>
          <w:rFonts w:asciiTheme="majorHAnsi" w:hAnsiTheme="majorHAnsi"/>
          <w:i/>
        </w:rPr>
        <w:t>*</w:t>
      </w:r>
      <w:r w:rsidR="00F445B2" w:rsidRPr="00F445B2">
        <w:rPr>
          <w:rFonts w:asciiTheme="majorHAnsi" w:hAnsiTheme="majorHAnsi"/>
          <w:i/>
        </w:rPr>
        <w:t xml:space="preserve"> (H</w:t>
      </w:r>
      <w:r w:rsidR="00F445B2" w:rsidRPr="00F445B2">
        <w:rPr>
          <w:rFonts w:asciiTheme="majorHAnsi" w:hAnsiTheme="majorHAnsi"/>
          <w:i/>
          <w:vertAlign w:val="subscript"/>
        </w:rPr>
        <w:t>1</w:t>
      </w:r>
      <w:r w:rsidR="00F445B2" w:rsidRPr="00F445B2">
        <w:rPr>
          <w:rFonts w:asciiTheme="majorHAnsi" w:hAnsiTheme="majorHAnsi"/>
          <w:i/>
        </w:rPr>
        <w:t xml:space="preserve"> </w:t>
      </w:r>
      <w:r w:rsidR="00F445B2">
        <w:rPr>
          <w:rFonts w:asciiTheme="majorHAnsi" w:hAnsiTheme="majorHAnsi"/>
          <w:i/>
        </w:rPr>
        <w:t xml:space="preserve">* </w:t>
      </w:r>
      <w:r w:rsidR="00F445B2" w:rsidRPr="00F445B2">
        <w:rPr>
          <w:rFonts w:asciiTheme="majorHAnsi" w:hAnsiTheme="majorHAnsi"/>
          <w:i/>
        </w:rPr>
        <w:t>H</w:t>
      </w:r>
      <w:r w:rsidR="00F445B2" w:rsidRPr="00F445B2">
        <w:rPr>
          <w:rFonts w:asciiTheme="majorHAnsi" w:hAnsiTheme="majorHAnsi"/>
          <w:i/>
          <w:vertAlign w:val="subscript"/>
        </w:rPr>
        <w:t>2</w:t>
      </w:r>
      <w:r w:rsidR="00F445B2" w:rsidRPr="00F445B2">
        <w:rPr>
          <w:rFonts w:asciiTheme="majorHAnsi" w:hAnsiTheme="majorHAnsi"/>
          <w:i/>
        </w:rPr>
        <w:t>)</w:t>
      </w:r>
      <w:r>
        <w:t>. Auf Filter bezogen bedeutet die Assoziativität, dass</w:t>
      </w:r>
      <w:r w:rsidR="009F2AC2">
        <w:t xml:space="preserve"> man</w:t>
      </w:r>
      <w:r w:rsidR="00417354">
        <w:t xml:space="preserve"> </w:t>
      </w:r>
      <w:r w:rsidR="00642B0F">
        <w:t xml:space="preserve">das gleiche  Ergebnisbild erhält, auch wenn </w:t>
      </w:r>
      <w:r>
        <w:t xml:space="preserve">die Reihenfolge der Anwendung verschiedener Filter </w:t>
      </w:r>
      <w:r w:rsidR="00642B0F">
        <w:t xml:space="preserve">verändert </w:t>
      </w:r>
      <w:r w:rsidR="00E20B8C">
        <w:lastRenderedPageBreak/>
        <w:t xml:space="preserve">wird, </w:t>
      </w:r>
      <w:r w:rsidR="00642B0F">
        <w:t>oder sie zu durch paarweise Faltung zu neuen Filtern zusammen</w:t>
      </w:r>
      <w:r w:rsidR="00E20B8C">
        <w:t>ge</w:t>
      </w:r>
      <w:r w:rsidR="00642B0F">
        <w:t>fasst</w:t>
      </w:r>
      <w:r w:rsidR="00E20B8C">
        <w:t xml:space="preserve"> werden</w:t>
      </w:r>
      <w:r>
        <w:t>.</w:t>
      </w:r>
      <w:r w:rsidR="00FD0629">
        <w:t xml:space="preserve"> </w:t>
      </w:r>
      <w:r w:rsidR="00FD0629">
        <w:fldChar w:fldCharType="begin" w:fldLock="1"/>
      </w:r>
      <w:r w:rsidR="00FE62A6">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07", "uris" : [ "http://www.mendeley.com/documents/?uuid=ea0d026e-97ce-47be-9ada-573a4cfa0ae4" ] } ], "mendeley" : { "formattedCitation" : "(Burger &amp; Burge, 2015, S. 107)", "plainTextFormattedCitation" : "(Burger &amp; Burge, 2015, S. 107)", "previouslyFormattedCitation" : "(Burger &amp; Burge, 2015, S. 107)" }, "properties" : { "noteIndex" : 0 }, "schema" : "https://github.com/citation-style-language/schema/raw/master/csl-citation.json" }</w:instrText>
      </w:r>
      <w:r w:rsidR="00FD0629">
        <w:fldChar w:fldCharType="separate"/>
      </w:r>
      <w:r w:rsidR="00FD0629" w:rsidRPr="00FD0629">
        <w:rPr>
          <w:noProof/>
        </w:rPr>
        <w:t>(Burger &amp; Burge, 2015, S. 107)</w:t>
      </w:r>
      <w:r w:rsidR="00FD0629">
        <w:fldChar w:fldCharType="end"/>
      </w:r>
    </w:p>
    <w:p w:rsidR="003E464E" w:rsidRDefault="00A479B7" w:rsidP="004B6C06">
      <w:r>
        <w:t>Aus der Assoziativität folgt auch die Separierbarkeit eines einzelnen Filters in kleinere Filter</w:t>
      </w:r>
      <w:r w:rsidR="00316289">
        <w:t>, die nacheinander ausgeführt werden können.</w:t>
      </w:r>
      <w:r>
        <w:t xml:space="preserve"> </w:t>
      </w:r>
      <w:r w:rsidR="00316289">
        <w:t>Voraussetzung ist, dass</w:t>
      </w:r>
      <w:r>
        <w:t xml:space="preserve"> sich der </w:t>
      </w:r>
      <w:r w:rsidR="00316289">
        <w:t>zweidimensi</w:t>
      </w:r>
      <w:r w:rsidR="00316289">
        <w:t>o</w:t>
      </w:r>
      <w:r w:rsidR="00316289">
        <w:t xml:space="preserve">nale </w:t>
      </w:r>
      <w:r>
        <w:t>Filter als Produkt von zwei eindimensionalen Filtern darstellen lässt.</w:t>
      </w:r>
      <w:r w:rsidR="00FE62A6">
        <w:t xml:space="preserve"> </w:t>
      </w:r>
      <w:r w:rsidR="002335DE">
        <w:t xml:space="preserve">Die Zerlegung ist dahingehend relevant, dass sich der Berechnungsaufwand </w:t>
      </w:r>
      <w:r w:rsidR="00483505">
        <w:t>mit</w:t>
      </w:r>
      <w:r w:rsidR="002335DE">
        <w:t xml:space="preserve"> aus einer großen Filtermatrix separierten </w:t>
      </w:r>
      <w:r w:rsidR="00483505">
        <w:t xml:space="preserve">einzelnen </w:t>
      </w:r>
      <w:r w:rsidR="002335DE">
        <w:t>Filtern reduzieren lä</w:t>
      </w:r>
      <w:r w:rsidR="00483505">
        <w:t>ss</w:t>
      </w:r>
      <w:r w:rsidR="002335DE">
        <w:t xml:space="preserve">t. </w:t>
      </w:r>
      <w:r w:rsidR="00FE62A6">
        <w:fldChar w:fldCharType="begin" w:fldLock="1"/>
      </w:r>
      <w:r w:rsidR="00FE62A6">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07", "uris" : [ "http://www.mendeley.com/documents/?uuid=ea0d026e-97ce-47be-9ada-573a4cfa0ae4" ] } ], "mendeley" : { "formattedCitation" : "(Burger &amp; Burge, 2015, S. 107)", "manualFormatting" : "(Burger &amp; Burge, 2015, S. 108)", "plainTextFormattedCitation" : "(Burger &amp; Burge, 2015, S. 107)", "previouslyFormattedCitation" : "(Burger &amp; Burge, 2015, S. 107)" }, "properties" : { "noteIndex" : 0 }, "schema" : "https://github.com/citation-style-language/schema/raw/master/csl-citation.json" }</w:instrText>
      </w:r>
      <w:r w:rsidR="00FE62A6">
        <w:fldChar w:fldCharType="separate"/>
      </w:r>
      <w:r w:rsidR="00FE62A6">
        <w:rPr>
          <w:noProof/>
        </w:rPr>
        <w:t>(Burger &amp; Burge, 2015, S. 108</w:t>
      </w:r>
      <w:r w:rsidR="00FE62A6" w:rsidRPr="00FD0629">
        <w:rPr>
          <w:noProof/>
        </w:rPr>
        <w:t>)</w:t>
      </w:r>
      <w:r w:rsidR="00FE62A6">
        <w:fldChar w:fldCharType="end"/>
      </w:r>
    </w:p>
    <w:p w:rsidR="003621A9" w:rsidRDefault="008D5DCE" w:rsidP="00E23978">
      <w:pPr>
        <w:spacing w:after="0"/>
      </w:pPr>
      <w:r>
        <w:t>Ein Beispiel für einen solchen separierbaren Filter ist der Gaußfilter</w:t>
      </w:r>
      <w:r w:rsidR="007C1833">
        <w:t xml:space="preserve"> </w:t>
      </w:r>
      <w:r w:rsidR="007C1833" w:rsidRPr="004D5ABF">
        <w:rPr>
          <w:i/>
        </w:rPr>
        <w:t>G</w:t>
      </w:r>
      <w:r w:rsidR="007C1833" w:rsidRPr="004D5ABF">
        <w:rPr>
          <w:i/>
          <w:vertAlign w:val="subscript"/>
        </w:rPr>
        <w:t>σ</w:t>
      </w:r>
      <w:r w:rsidR="007C1833" w:rsidRPr="004D5ABF">
        <w:rPr>
          <w:i/>
        </w:rPr>
        <w:t>(x, y)</w:t>
      </w:r>
      <w:r w:rsidR="00644090">
        <w:t xml:space="preserve">, der </w:t>
      </w:r>
      <w:r w:rsidR="00E37214">
        <w:t>in zwei ei</w:t>
      </w:r>
      <w:r w:rsidR="003C4D52">
        <w:t xml:space="preserve">nzelne Funktionen </w:t>
      </w:r>
      <w:r w:rsidR="00271C01">
        <w:t>zerlegt</w:t>
      </w:r>
      <w:r w:rsidR="003C4D52">
        <w:t xml:space="preserve"> </w:t>
      </w:r>
      <w:r w:rsidR="00271C01">
        <w:t>we</w:t>
      </w:r>
      <w:r w:rsidR="003A3723">
        <w:t>r</w:t>
      </w:r>
      <w:r w:rsidR="00271C01">
        <w:t>den kann</w:t>
      </w:r>
      <w:r w:rsidR="00FE62A6">
        <w:t xml:space="preserve"> </w:t>
      </w:r>
      <w:r w:rsidR="00FE62A6">
        <w:fldChar w:fldCharType="begin" w:fldLock="1"/>
      </w:r>
      <w:r w:rsidR="00FE62A6">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07", "uris" : [ "http://www.mendeley.com/documents/?uuid=ea0d026e-97ce-47be-9ada-573a4cfa0ae4" ] } ], "mendeley" : { "formattedCitation" : "(Burger &amp; Burge, 2015, S. 107)", "manualFormatting" : "(Burger &amp; Burge, 2015, S. 109)", "plainTextFormattedCitation" : "(Burger &amp; Burge, 2015, S. 107)", "previouslyFormattedCitation" : "(Burger &amp; Burge, 2015, S. 107)" }, "properties" : { "noteIndex" : 0 }, "schema" : "https://github.com/citation-style-language/schema/raw/master/csl-citation.json" }</w:instrText>
      </w:r>
      <w:r w:rsidR="00FE62A6">
        <w:fldChar w:fldCharType="separate"/>
      </w:r>
      <w:r w:rsidR="00FE62A6">
        <w:rPr>
          <w:noProof/>
        </w:rPr>
        <w:t>(Burger &amp; Burge, 2015, S. 109</w:t>
      </w:r>
      <w:r w:rsidR="00FE62A6" w:rsidRPr="00FD0629">
        <w:rPr>
          <w:noProof/>
        </w:rPr>
        <w:t>)</w:t>
      </w:r>
      <w:r w:rsidR="00FE62A6">
        <w:fldChar w:fldCharType="end"/>
      </w:r>
      <w:r w:rsidR="00FE62A6">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024"/>
      </w:tblGrid>
      <w:tr w:rsidR="009C18F0" w:rsidTr="009C18F0">
        <w:trPr>
          <w:trHeight w:val="976"/>
        </w:trPr>
        <w:tc>
          <w:tcPr>
            <w:tcW w:w="7338" w:type="dxa"/>
            <w:vAlign w:val="center"/>
          </w:tcPr>
          <w:p w:rsidR="009C18F0" w:rsidRDefault="003A2034" w:rsidP="00E32075">
            <w:pPr>
              <w:spacing w:line="480" w:lineRule="auto"/>
              <w:ind w:right="-391"/>
              <w:jc w:val="center"/>
            </w:pPr>
            <m:oMathPara>
              <m:oMath>
                <m:sSub>
                  <m:sSubPr>
                    <m:ctrlPr>
                      <w:rPr>
                        <w:rFonts w:ascii="Cambria Math" w:hAnsi="Cambria Math"/>
                        <w:i/>
                        <w:vertAlign w:val="subscript"/>
                      </w:rPr>
                    </m:ctrlPr>
                  </m:sSubPr>
                  <m:e>
                    <m:r>
                      <w:rPr>
                        <w:rFonts w:ascii="Cambria Math" w:hAnsi="Cambria Math"/>
                        <w:vertAlign w:val="subscript"/>
                      </w:rPr>
                      <m:t>G</m:t>
                    </m:r>
                  </m:e>
                  <m:sub>
                    <m:r>
                      <w:rPr>
                        <w:rFonts w:ascii="Cambria Math" w:hAnsi="Cambria Math"/>
                        <w:vertAlign w:val="subscript"/>
                      </w:rPr>
                      <m:t>σ</m:t>
                    </m:r>
                  </m:sub>
                </m:sSub>
                <m:d>
                  <m:dPr>
                    <m:ctrlPr>
                      <w:rPr>
                        <w:rFonts w:ascii="Cambria Math" w:hAnsi="Cambria Math"/>
                        <w:i/>
                      </w:rPr>
                    </m:ctrlPr>
                  </m:dPr>
                  <m:e>
                    <m:r>
                      <w:rPr>
                        <w:rFonts w:ascii="Cambria Math" w:hAnsi="Cambria Math"/>
                      </w:rPr>
                      <m:t>x, y</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y</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sup>
                </m:sSup>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σ</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σ</m:t>
                    </m:r>
                  </m:sub>
                </m:sSub>
                <m:d>
                  <m:dPr>
                    <m:ctrlPr>
                      <w:rPr>
                        <w:rFonts w:ascii="Cambria Math" w:hAnsi="Cambria Math"/>
                        <w:i/>
                      </w:rPr>
                    </m:ctrlPr>
                  </m:dPr>
                  <m:e>
                    <m:r>
                      <w:rPr>
                        <w:rFonts w:ascii="Cambria Math" w:hAnsi="Cambria Math"/>
                      </w:rPr>
                      <m:t>y</m:t>
                    </m:r>
                  </m:e>
                </m:d>
              </m:oMath>
            </m:oMathPara>
          </w:p>
        </w:tc>
        <w:tc>
          <w:tcPr>
            <w:tcW w:w="1024" w:type="dxa"/>
            <w:vAlign w:val="center"/>
          </w:tcPr>
          <w:p w:rsidR="009C18F0" w:rsidRDefault="009C18F0" w:rsidP="005B1A43">
            <w:pPr>
              <w:spacing w:line="480" w:lineRule="auto"/>
              <w:jc w:val="center"/>
            </w:pPr>
            <w:r>
              <w:rPr>
                <w:rFonts w:eastAsiaTheme="minorEastAsia"/>
              </w:rPr>
              <w:t>(</w:t>
            </w:r>
            <w:r w:rsidR="005B1A43">
              <w:rPr>
                <w:rFonts w:eastAsiaTheme="minorEastAsia"/>
              </w:rPr>
              <w:t>3</w:t>
            </w:r>
            <w:r>
              <w:rPr>
                <w:rFonts w:eastAsiaTheme="minorEastAsia"/>
              </w:rPr>
              <w:t>)</w:t>
            </w:r>
          </w:p>
        </w:tc>
      </w:tr>
    </w:tbl>
    <w:p w:rsidR="00AD1AAF" w:rsidRDefault="009C18F0" w:rsidP="003C32CB">
      <w:pPr>
        <w:rPr>
          <w:rFonts w:eastAsiaTheme="minorEastAsia"/>
        </w:rPr>
      </w:pPr>
      <w:r>
        <w:rPr>
          <w:rFonts w:eastAsiaTheme="minorEastAsia"/>
        </w:rPr>
        <w:t>D</w:t>
      </w:r>
      <w:r w:rsidR="00AD1AAF">
        <w:rPr>
          <w:rFonts w:eastAsiaTheme="minorEastAsia"/>
        </w:rPr>
        <w:t>ie Gaußfunktion ist glockenförmig</w:t>
      </w:r>
      <w:r w:rsidR="00E374DB">
        <w:rPr>
          <w:rFonts w:eastAsiaTheme="minorEastAsia"/>
        </w:rPr>
        <w:t xml:space="preserve">, dargestellt in </w:t>
      </w:r>
      <w:r w:rsidR="00AD1AAF">
        <w:rPr>
          <w:rFonts w:eastAsiaTheme="minorEastAsia"/>
        </w:rPr>
        <w:fldChar w:fldCharType="begin"/>
      </w:r>
      <w:r w:rsidR="00AD1AAF">
        <w:rPr>
          <w:rFonts w:eastAsiaTheme="minorEastAsia"/>
        </w:rPr>
        <w:instrText xml:space="preserve"> REF _Ref475646841 \h </w:instrText>
      </w:r>
      <w:r w:rsidR="00AD1AAF">
        <w:rPr>
          <w:rFonts w:eastAsiaTheme="minorEastAsia"/>
        </w:rPr>
      </w:r>
      <w:r w:rsidR="00AD1AAF">
        <w:rPr>
          <w:rFonts w:eastAsiaTheme="minorEastAsia"/>
        </w:rPr>
        <w:fldChar w:fldCharType="separate"/>
      </w:r>
      <w:r w:rsidR="00FB5482">
        <w:t xml:space="preserve">Abbildung </w:t>
      </w:r>
      <w:r w:rsidR="00FB5482">
        <w:rPr>
          <w:noProof/>
        </w:rPr>
        <w:t>13</w:t>
      </w:r>
      <w:r w:rsidR="00AD1AAF">
        <w:rPr>
          <w:rFonts w:eastAsiaTheme="minorEastAsia"/>
        </w:rPr>
        <w:fldChar w:fldCharType="end"/>
      </w:r>
      <w:r w:rsidR="00AD1AAF">
        <w:rPr>
          <w:rFonts w:eastAsiaTheme="minorEastAsia"/>
        </w:rPr>
        <w:t xml:space="preserve"> links</w:t>
      </w:r>
      <w:r w:rsidR="00AD1AAF" w:rsidRPr="00AD1AAF">
        <w:rPr>
          <w:rFonts w:eastAsiaTheme="minorEastAsia"/>
        </w:rPr>
        <w:t xml:space="preserve">. </w:t>
      </w:r>
      <w:r w:rsidR="00AD1AAF">
        <w:rPr>
          <w:rFonts w:eastAsiaTheme="minorEastAsia"/>
        </w:rPr>
        <w:t xml:space="preserve">Die Standardabweichung σ bestimmt </w:t>
      </w:r>
      <w:r w:rsidR="0014592F">
        <w:rPr>
          <w:rFonts w:eastAsiaTheme="minorEastAsia"/>
        </w:rPr>
        <w:t>den</w:t>
      </w:r>
      <w:r w:rsidR="00AD1AAF">
        <w:rPr>
          <w:rFonts w:eastAsiaTheme="minorEastAsia"/>
        </w:rPr>
        <w:t xml:space="preserve"> Radius und somit auch die Größe der Filtermatrix. Der Ursprung der Matrix erhält </w:t>
      </w:r>
      <w:r w:rsidR="00FE5976">
        <w:rPr>
          <w:rFonts w:eastAsiaTheme="minorEastAsia"/>
        </w:rPr>
        <w:t>das maximale Gewicht, die Größe der übrigen Koeffizienten nimmt zu den Rändern hin kontinuierlich ab</w:t>
      </w:r>
      <w:r w:rsidR="00E8767F">
        <w:rPr>
          <w:rFonts w:eastAsiaTheme="minorEastAsia"/>
        </w:rPr>
        <w:t xml:space="preserve"> (</w:t>
      </w:r>
      <w:r w:rsidR="00E8767F">
        <w:rPr>
          <w:rFonts w:eastAsiaTheme="minorEastAsia"/>
        </w:rPr>
        <w:fldChar w:fldCharType="begin"/>
      </w:r>
      <w:r w:rsidR="00E8767F">
        <w:rPr>
          <w:rFonts w:eastAsiaTheme="minorEastAsia"/>
        </w:rPr>
        <w:instrText xml:space="preserve"> REF _Ref475646841 \h </w:instrText>
      </w:r>
      <w:r w:rsidR="00E8767F">
        <w:rPr>
          <w:rFonts w:eastAsiaTheme="minorEastAsia"/>
        </w:rPr>
      </w:r>
      <w:r w:rsidR="00E8767F">
        <w:rPr>
          <w:rFonts w:eastAsiaTheme="minorEastAsia"/>
        </w:rPr>
        <w:fldChar w:fldCharType="separate"/>
      </w:r>
      <w:r w:rsidR="00FB5482">
        <w:t xml:space="preserve">Abbildung </w:t>
      </w:r>
      <w:r w:rsidR="00FB5482">
        <w:rPr>
          <w:noProof/>
        </w:rPr>
        <w:t>13</w:t>
      </w:r>
      <w:r w:rsidR="00E8767F">
        <w:rPr>
          <w:rFonts w:eastAsiaTheme="minorEastAsia"/>
        </w:rPr>
        <w:fldChar w:fldCharType="end"/>
      </w:r>
      <w:r w:rsidR="00E8767F">
        <w:rPr>
          <w:rFonts w:eastAsiaTheme="minorEastAsia"/>
        </w:rPr>
        <w:t xml:space="preserve"> rechts)</w:t>
      </w:r>
      <w:r w:rsidR="00FE5976">
        <w:rPr>
          <w:rFonts w:eastAsiaTheme="minorEastAsia"/>
        </w:rPr>
        <w:t>.</w:t>
      </w:r>
      <w:r w:rsidR="00AD1AAF">
        <w:rPr>
          <w:rFonts w:eastAsiaTheme="minorEastAsia"/>
        </w:rPr>
        <w:t xml:space="preserve"> </w:t>
      </w:r>
    </w:p>
    <w:p w:rsidR="00C37655" w:rsidRDefault="00C37655" w:rsidP="009D380D">
      <w:pPr>
        <w:jc w:val="left"/>
      </w:pPr>
      <w:r>
        <w:rPr>
          <w:noProof/>
          <w:lang w:eastAsia="de-DE"/>
        </w:rPr>
        <w:drawing>
          <wp:inline distT="0" distB="0" distL="0" distR="0" wp14:anchorId="12DD389C" wp14:editId="4BD174FD">
            <wp:extent cx="1990725" cy="120015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990725" cy="1200150"/>
                    </a:xfrm>
                    <a:prstGeom prst="rect">
                      <a:avLst/>
                    </a:prstGeom>
                    <a:noFill/>
                    <a:ln>
                      <a:noFill/>
                    </a:ln>
                  </pic:spPr>
                </pic:pic>
              </a:graphicData>
            </a:graphic>
          </wp:inline>
        </w:drawing>
      </w:r>
      <w:r>
        <w:t xml:space="preserve">     </w:t>
      </w:r>
      <w:r>
        <w:rPr>
          <w:noProof/>
          <w:lang w:eastAsia="de-DE"/>
        </w:rPr>
        <w:drawing>
          <wp:inline distT="0" distB="0" distL="0" distR="0" wp14:anchorId="3D81F037" wp14:editId="3CE953CF">
            <wp:extent cx="1905000" cy="1172829"/>
            <wp:effectExtent l="0" t="0" r="0" b="889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911277" cy="1176694"/>
                    </a:xfrm>
                    <a:prstGeom prst="rect">
                      <a:avLst/>
                    </a:prstGeom>
                    <a:noFill/>
                    <a:ln>
                      <a:noFill/>
                    </a:ln>
                  </pic:spPr>
                </pic:pic>
              </a:graphicData>
            </a:graphic>
          </wp:inline>
        </w:drawing>
      </w:r>
    </w:p>
    <w:p w:rsidR="00C37655" w:rsidRDefault="00C37655" w:rsidP="00C37655">
      <w:pPr>
        <w:pStyle w:val="Beschriftung"/>
      </w:pPr>
      <w:bookmarkStart w:id="42" w:name="_Ref475646841"/>
      <w:bookmarkStart w:id="43" w:name="_Toc476239018"/>
      <w:r>
        <w:t xml:space="preserve">Abbildung </w:t>
      </w:r>
      <w:fldSimple w:instr=" SEQ Abbildung \* ARABIC ">
        <w:r w:rsidR="002343C0">
          <w:rPr>
            <w:noProof/>
          </w:rPr>
          <w:t>13</w:t>
        </w:r>
      </w:fldSimple>
      <w:bookmarkEnd w:id="42"/>
      <w:r>
        <w:t xml:space="preserve"> - Beispiel für einen Gaußfilter, Darstellung der Filterfunktion </w:t>
      </w:r>
      <w:r w:rsidRPr="00622104">
        <w:rPr>
          <w:rFonts w:asciiTheme="majorHAnsi" w:hAnsiTheme="majorHAnsi"/>
          <w:i/>
        </w:rPr>
        <w:t>H</w:t>
      </w:r>
      <w:r>
        <w:t xml:space="preserve"> als 3D-Plot (links) und als Filtermatrix (rechts) </w:t>
      </w:r>
      <w:r>
        <w:fldChar w:fldCharType="begin" w:fldLock="1"/>
      </w:r>
      <w:r w:rsidR="00157451">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03", "uris" : [ "http://www.mendeley.com/documents/?uuid=ea0d026e-97ce-47be-9ada-573a4cfa0ae4" ] } ], "mendeley" : { "formattedCitation" : "(Burger &amp; Burge, 2015, S. 103)", "plainTextFormattedCitation" : "(Burger &amp; Burge, 2015, S. 103)", "previouslyFormattedCitation" : "(Burger &amp; Burge, 2015, S. 103)" }, "properties" : { "noteIndex" : 0 }, "schema" : "https://github.com/citation-style-language/schema/raw/master/csl-citation.json" }</w:instrText>
      </w:r>
      <w:r>
        <w:fldChar w:fldCharType="separate"/>
      </w:r>
      <w:r w:rsidRPr="00C37655">
        <w:rPr>
          <w:b w:val="0"/>
          <w:noProof/>
        </w:rPr>
        <w:t>(Burger &amp; Burge, 2015, S. 103)</w:t>
      </w:r>
      <w:bookmarkEnd w:id="43"/>
      <w:r>
        <w:fldChar w:fldCharType="end"/>
      </w:r>
    </w:p>
    <w:p w:rsidR="00157451" w:rsidRPr="00157451" w:rsidRDefault="00AD1AAF" w:rsidP="00B021ED">
      <w:pPr>
        <w:rPr>
          <w:rFonts w:eastAsiaTheme="minorEastAsia"/>
          <w:color w:val="FF0000"/>
        </w:rPr>
      </w:pPr>
      <w:r>
        <w:rPr>
          <w:rFonts w:eastAsiaTheme="minorEastAsia"/>
        </w:rPr>
        <w:t>Der Gaußfilter ist ein sogenannter Glättungsfilter</w:t>
      </w:r>
      <w:r w:rsidR="00BE3264">
        <w:rPr>
          <w:rFonts w:eastAsiaTheme="minorEastAsia"/>
        </w:rPr>
        <w:t>, oder auch Tiefpassfilter</w:t>
      </w:r>
      <w:r>
        <w:rPr>
          <w:rFonts w:eastAsiaTheme="minorEastAsia"/>
        </w:rPr>
        <w:t xml:space="preserve">. </w:t>
      </w:r>
      <w:r w:rsidR="0067702F">
        <w:rPr>
          <w:rFonts w:eastAsiaTheme="minorEastAsia"/>
        </w:rPr>
        <w:t>In der Bildverarbe</w:t>
      </w:r>
      <w:r w:rsidR="0067702F">
        <w:rPr>
          <w:rFonts w:eastAsiaTheme="minorEastAsia"/>
        </w:rPr>
        <w:t>i</w:t>
      </w:r>
      <w:r w:rsidR="0067702F">
        <w:rPr>
          <w:rFonts w:eastAsiaTheme="minorEastAsia"/>
        </w:rPr>
        <w:t>tung werden d</w:t>
      </w:r>
      <w:r>
        <w:rPr>
          <w:rFonts w:eastAsiaTheme="minorEastAsia"/>
        </w:rPr>
        <w:t xml:space="preserve">urch Glättung die </w:t>
      </w:r>
      <w:r w:rsidR="009E3504">
        <w:rPr>
          <w:rFonts w:eastAsiaTheme="minorEastAsia"/>
        </w:rPr>
        <w:t>Intensität</w:t>
      </w:r>
      <w:r>
        <w:rPr>
          <w:rFonts w:eastAsiaTheme="minorEastAsia"/>
        </w:rPr>
        <w:t>sunterschiede benachbarter Bildelemente verri</w:t>
      </w:r>
      <w:r>
        <w:rPr>
          <w:rFonts w:eastAsiaTheme="minorEastAsia"/>
        </w:rPr>
        <w:t>n</w:t>
      </w:r>
      <w:r w:rsidR="00E118C4">
        <w:rPr>
          <w:rFonts w:eastAsiaTheme="minorEastAsia"/>
        </w:rPr>
        <w:t xml:space="preserve">gert. </w:t>
      </w:r>
      <w:r w:rsidR="008D74F8">
        <w:rPr>
          <w:rFonts w:eastAsiaTheme="minorEastAsia"/>
        </w:rPr>
        <w:t>Die Unterdrückung hoher Signale führt zu einem Verwischen von Kanten</w:t>
      </w:r>
      <w:r w:rsidR="00341880">
        <w:rPr>
          <w:rFonts w:eastAsiaTheme="minorEastAsia"/>
        </w:rPr>
        <w:t>, der Filter ist somit nicht kantenerhaltend</w:t>
      </w:r>
      <w:r w:rsidR="008D74F8">
        <w:rPr>
          <w:rFonts w:eastAsiaTheme="minorEastAsia"/>
        </w:rPr>
        <w:t xml:space="preserve">. </w:t>
      </w:r>
      <w:r w:rsidR="00E118C4">
        <w:rPr>
          <w:rFonts w:eastAsiaTheme="minorEastAsia"/>
        </w:rPr>
        <w:t>In der menschlichen Wahrnehmung wirken</w:t>
      </w:r>
      <w:r>
        <w:rPr>
          <w:rFonts w:eastAsiaTheme="minorEastAsia"/>
        </w:rPr>
        <w:t xml:space="preserve"> Bilder </w:t>
      </w:r>
      <w:r w:rsidR="00E118C4">
        <w:rPr>
          <w:rFonts w:eastAsiaTheme="minorEastAsia"/>
        </w:rPr>
        <w:t>dadurch</w:t>
      </w:r>
      <w:r>
        <w:rPr>
          <w:rFonts w:eastAsiaTheme="minorEastAsia"/>
        </w:rPr>
        <w:t xml:space="preserve"> unschärfer.</w:t>
      </w:r>
      <w:r w:rsidRPr="00163CD9">
        <w:rPr>
          <w:rFonts w:eastAsiaTheme="minorEastAsia"/>
        </w:rPr>
        <w:t xml:space="preserve"> </w:t>
      </w:r>
      <w:r w:rsidR="00157451">
        <w:rPr>
          <w:rFonts w:eastAsiaTheme="minorEastAsia"/>
        </w:rPr>
        <w:fldChar w:fldCharType="begin" w:fldLock="1"/>
      </w:r>
      <w:r w:rsidR="00B47512">
        <w:rPr>
          <w:rFonts w:eastAsiaTheme="minorEastAsia"/>
        </w:rPr>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04", "uris" : [ "http://www.mendeley.com/documents/?uuid=ea0d026e-97ce-47be-9ada-573a4cfa0ae4" ] } ], "mendeley" : { "formattedCitation" : "(Burger &amp; Burge, 2015, S. 104)", "plainTextFormattedCitation" : "(Burger &amp; Burge, 2015, S. 104)", "previouslyFormattedCitation" : "(Burger &amp; Burge, 2015, S. 104)" }, "properties" : { "noteIndex" : 0 }, "schema" : "https://github.com/citation-style-language/schema/raw/master/csl-citation.json" }</w:instrText>
      </w:r>
      <w:r w:rsidR="00157451">
        <w:rPr>
          <w:rFonts w:eastAsiaTheme="minorEastAsia"/>
        </w:rPr>
        <w:fldChar w:fldCharType="separate"/>
      </w:r>
      <w:r w:rsidR="00157451" w:rsidRPr="00157451">
        <w:rPr>
          <w:rFonts w:eastAsiaTheme="minorEastAsia"/>
          <w:noProof/>
        </w:rPr>
        <w:t>(Burger &amp; Burge, 2015, S. 104)</w:t>
      </w:r>
      <w:r w:rsidR="00157451">
        <w:rPr>
          <w:rFonts w:eastAsiaTheme="minorEastAsia"/>
        </w:rPr>
        <w:fldChar w:fldCharType="end"/>
      </w:r>
    </w:p>
    <w:p w:rsidR="00AD1AAF" w:rsidRPr="00AD1AAF" w:rsidRDefault="00AD1AAF" w:rsidP="00AD1AAF"/>
    <w:p w:rsidR="005E4953" w:rsidRDefault="007827A2" w:rsidP="007E2F72">
      <w:pPr>
        <w:pStyle w:val="berschrift4"/>
        <w:numPr>
          <w:ilvl w:val="3"/>
          <w:numId w:val="1"/>
        </w:numPr>
        <w:ind w:left="851" w:hanging="851"/>
        <w:jc w:val="left"/>
      </w:pPr>
      <w:bookmarkStart w:id="44" w:name="_Toc476239149"/>
      <w:r>
        <w:lastRenderedPageBreak/>
        <w:t>Kanten, Konturen, POI</w:t>
      </w:r>
      <w:bookmarkEnd w:id="44"/>
    </w:p>
    <w:p w:rsidR="007E2F72" w:rsidRDefault="007E2F72" w:rsidP="007E2F72">
      <w:pPr>
        <w:pStyle w:val="berschrift4"/>
        <w:numPr>
          <w:ilvl w:val="3"/>
          <w:numId w:val="1"/>
        </w:numPr>
        <w:ind w:left="851" w:hanging="851"/>
        <w:jc w:val="left"/>
      </w:pPr>
      <w:bookmarkStart w:id="45" w:name="_Ref475650584"/>
      <w:bookmarkStart w:id="46" w:name="_Toc476239150"/>
      <w:r>
        <w:t>Morphologische Filter</w:t>
      </w:r>
      <w:bookmarkEnd w:id="45"/>
      <w:bookmarkEnd w:id="46"/>
    </w:p>
    <w:p w:rsidR="00EF697B" w:rsidRDefault="003D6600" w:rsidP="00CC2CC3">
      <w:r>
        <w:t xml:space="preserve">Mit morphologischen Filtern </w:t>
      </w:r>
      <w:r w:rsidR="007C105C">
        <w:t>können</w:t>
      </w:r>
      <w:r w:rsidR="00102E13">
        <w:t xml:space="preserve"> </w:t>
      </w:r>
      <w:r>
        <w:t xml:space="preserve">gezielt </w:t>
      </w:r>
      <w:r w:rsidR="00102E13">
        <w:t>Struktur</w:t>
      </w:r>
      <w:r w:rsidR="007C105C">
        <w:t>en</w:t>
      </w:r>
      <w:r>
        <w:t xml:space="preserve"> von Bildern veränder</w:t>
      </w:r>
      <w:r w:rsidR="007C105C">
        <w:t>t werden</w:t>
      </w:r>
      <w:r>
        <w:t xml:space="preserve"> </w:t>
      </w:r>
      <w:r>
        <w:fldChar w:fldCharType="begin" w:fldLock="1"/>
      </w:r>
      <w:r w:rsidR="007B2C58">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91", "uris" : [ "http://www.mendeley.com/documents/?uuid=ea0d026e-97ce-47be-9ada-573a4cfa0ae4" ] } ], "mendeley" : { "formattedCitation" : "(Burger &amp; Burge, 2015, S. 191)", "plainTextFormattedCitation" : "(Burger &amp; Burge, 2015, S. 191)", "previouslyFormattedCitation" : "(Burger &amp; Burge, 2015, S. 191)" }, "properties" : { "noteIndex" : 0 }, "schema" : "https://github.com/citation-style-language/schema/raw/master/csl-citation.json" }</w:instrText>
      </w:r>
      <w:r>
        <w:fldChar w:fldCharType="separate"/>
      </w:r>
      <w:r w:rsidRPr="003D6600">
        <w:rPr>
          <w:noProof/>
        </w:rPr>
        <w:t>(Burger &amp; Burge, 2015, S. 191)</w:t>
      </w:r>
      <w:r>
        <w:fldChar w:fldCharType="end"/>
      </w:r>
      <w:r w:rsidR="00102E13">
        <w:t xml:space="preserve">. </w:t>
      </w:r>
      <w:r w:rsidR="007C105C">
        <w:t>Mit ihnen</w:t>
      </w:r>
      <w:r w:rsidR="009B05BF">
        <w:t xml:space="preserve"> lassen sich d</w:t>
      </w:r>
      <w:r w:rsidR="007B2C58">
        <w:t xml:space="preserve">ie Formen der durch Binarisierung vom Hintergrund getrennten Objekte ändern, indem </w:t>
      </w:r>
      <w:r w:rsidR="009B05BF">
        <w:t>diesen</w:t>
      </w:r>
      <w:r w:rsidR="00C634B6">
        <w:t xml:space="preserve"> </w:t>
      </w:r>
      <w:r w:rsidR="007B2C58">
        <w:t xml:space="preserve">Bildpunkte hinzugefügt oder aus ihnen gelöscht werden </w:t>
      </w:r>
      <w:r w:rsidR="007B2C58">
        <w:fldChar w:fldCharType="begin" w:fldLock="1"/>
      </w:r>
      <w:r w:rsidR="00817405">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556", "uris" : [ "http://www.mendeley.com/documents/?uuid=636f0d26-5b4e-4358-bc56-863cf0a9798e" ] } ], "mendeley" : { "formattedCitation" : "(J\u00e4hne, 2012, S. 556)", "plainTextFormattedCitation" : "(J\u00e4hne, 2012, S. 556)", "previouslyFormattedCitation" : "(J\u00e4hne, 2012, S. 556)" }, "properties" : { "noteIndex" : 0 }, "schema" : "https://github.com/citation-style-language/schema/raw/master/csl-citation.json" }</w:instrText>
      </w:r>
      <w:r w:rsidR="007B2C58">
        <w:fldChar w:fldCharType="separate"/>
      </w:r>
      <w:r w:rsidR="007B2C58" w:rsidRPr="007B2C58">
        <w:rPr>
          <w:noProof/>
        </w:rPr>
        <w:t>(Jähne, 2012, S. 556)</w:t>
      </w:r>
      <w:r w:rsidR="007B2C58">
        <w:fldChar w:fldCharType="end"/>
      </w:r>
      <w:r w:rsidR="007B2C58">
        <w:t>.</w:t>
      </w:r>
    </w:p>
    <w:p w:rsidR="00C634B6" w:rsidRDefault="007C105C" w:rsidP="00CC2CC3">
      <w:r>
        <w:t xml:space="preserve">Das Verhalten eines morphologischen Filters wird durch eine Matrix bestimmt, ähnlich der Filtermatrix bei linearen Filtern. Die Matrix wird hier als Strukturelement </w:t>
      </w:r>
      <w:r w:rsidRPr="007C105C">
        <w:rPr>
          <w:rFonts w:asciiTheme="majorHAnsi" w:hAnsiTheme="majorHAnsi"/>
          <w:i/>
        </w:rPr>
        <w:t>H</w:t>
      </w:r>
      <w:r>
        <w:rPr>
          <w:rFonts w:asciiTheme="majorHAnsi" w:hAnsiTheme="majorHAnsi"/>
          <w:i/>
        </w:rPr>
        <w:t xml:space="preserve"> </w:t>
      </w:r>
      <w:r>
        <w:t>bezeichnet</w:t>
      </w:r>
      <w:r w:rsidR="007A4BD8">
        <w:t xml:space="preserve"> (</w:t>
      </w:r>
      <w:r w:rsidR="007A4BD8">
        <w:fldChar w:fldCharType="begin"/>
      </w:r>
      <w:r w:rsidR="007A4BD8">
        <w:instrText xml:space="preserve"> REF _Ref475706306 \h </w:instrText>
      </w:r>
      <w:r w:rsidR="007A4BD8">
        <w:fldChar w:fldCharType="separate"/>
      </w:r>
      <w:r w:rsidR="00FB5482">
        <w:t xml:space="preserve">Abbildung </w:t>
      </w:r>
      <w:r w:rsidR="00FB5482">
        <w:rPr>
          <w:noProof/>
        </w:rPr>
        <w:t>14</w:t>
      </w:r>
      <w:r w:rsidR="007A4BD8">
        <w:fldChar w:fldCharType="end"/>
      </w:r>
      <w:r w:rsidR="007A4BD8">
        <w:t>, Mitte)</w:t>
      </w:r>
      <w:r>
        <w:t xml:space="preserve">. </w:t>
      </w:r>
      <w:r w:rsidR="00817405">
        <w:fldChar w:fldCharType="begin" w:fldLock="1"/>
      </w:r>
      <w:r w:rsidR="00817405">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94", "uris" : [ "http://www.mendeley.com/documents/?uuid=ea0d026e-97ce-47be-9ada-573a4cfa0ae4" ] } ], "mendeley" : { "formattedCitation" : "(Burger &amp; Burge, 2015, S. 194)", "plainTextFormattedCitation" : "(Burger &amp; Burge, 2015, S. 194)", "previouslyFormattedCitation" : "(Burger &amp; Burge, 2015, S. 194)" }, "properties" : { "noteIndex" : 0 }, "schema" : "https://github.com/citation-style-language/schema/raw/master/csl-citation.json" }</w:instrText>
      </w:r>
      <w:r w:rsidR="00817405">
        <w:fldChar w:fldCharType="separate"/>
      </w:r>
      <w:r w:rsidR="00817405" w:rsidRPr="00817405">
        <w:rPr>
          <w:noProof/>
        </w:rPr>
        <w:t>(Burger &amp; Burge, 2015, S. 194)</w:t>
      </w:r>
      <w:r w:rsidR="00817405">
        <w:fldChar w:fldCharType="end"/>
      </w:r>
    </w:p>
    <w:p w:rsidR="00EB3315" w:rsidRDefault="00EB3315" w:rsidP="00CC2CC3">
      <w:r>
        <w:rPr>
          <w:noProof/>
          <w:lang w:eastAsia="de-DE"/>
        </w:rPr>
        <w:drawing>
          <wp:inline distT="0" distB="0" distL="0" distR="0" wp14:anchorId="5E410044" wp14:editId="7EB42942">
            <wp:extent cx="3771900" cy="1369723"/>
            <wp:effectExtent l="0" t="0" r="0" b="190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771900" cy="1369723"/>
                    </a:xfrm>
                    <a:prstGeom prst="rect">
                      <a:avLst/>
                    </a:prstGeom>
                    <a:noFill/>
                    <a:ln>
                      <a:noFill/>
                    </a:ln>
                  </pic:spPr>
                </pic:pic>
              </a:graphicData>
            </a:graphic>
          </wp:inline>
        </w:drawing>
      </w:r>
    </w:p>
    <w:p w:rsidR="005A6D71" w:rsidRDefault="005A6D71" w:rsidP="005A6D71">
      <w:pPr>
        <w:pStyle w:val="Beschriftung"/>
      </w:pPr>
      <w:bookmarkStart w:id="47" w:name="_Ref475706306"/>
      <w:bookmarkStart w:id="48" w:name="_Toc476239019"/>
      <w:r>
        <w:t xml:space="preserve">Abbildung </w:t>
      </w:r>
      <w:fldSimple w:instr=" SEQ Abbildung \* ARABIC ">
        <w:r w:rsidR="002343C0">
          <w:rPr>
            <w:noProof/>
          </w:rPr>
          <w:t>14</w:t>
        </w:r>
      </w:fldSimple>
      <w:bookmarkEnd w:id="47"/>
      <w:r>
        <w:t xml:space="preserve"> - Beispiel einer Dilation auf Binärbild </w:t>
      </w:r>
      <w:r w:rsidRPr="005A6D71">
        <w:rPr>
          <w:rFonts w:asciiTheme="majorHAnsi" w:hAnsiTheme="majorHAnsi"/>
          <w:i/>
        </w:rPr>
        <w:t>I</w:t>
      </w:r>
      <w:r>
        <w:t xml:space="preserve"> mit Strukturelement </w:t>
      </w:r>
      <w:r w:rsidRPr="005A6D71">
        <w:rPr>
          <w:rFonts w:asciiTheme="majorHAnsi" w:hAnsiTheme="majorHAnsi"/>
          <w:i/>
        </w:rPr>
        <w:t>H</w:t>
      </w:r>
      <w:r>
        <w:t xml:space="preserve"> (Mitte) </w:t>
      </w:r>
      <w:r>
        <w:rPr>
          <w:noProof/>
        </w:rPr>
        <w:t>und dem Ergebnis</w:t>
      </w:r>
      <w:r w:rsidR="00422E91">
        <w:rPr>
          <w:noProof/>
        </w:rPr>
        <w:t>bild</w:t>
      </w:r>
      <w:r w:rsidR="0017543E">
        <w:rPr>
          <w:noProof/>
        </w:rPr>
        <w:t xml:space="preserve"> </w:t>
      </w:r>
      <w:r w:rsidR="00FE30A0" w:rsidRPr="00FE30A0">
        <w:rPr>
          <w:rFonts w:asciiTheme="majorHAnsi" w:hAnsiTheme="majorHAnsi"/>
          <w:i/>
          <w:noProof/>
        </w:rPr>
        <w:t>I</w:t>
      </w:r>
      <w:r w:rsidR="00FE30A0">
        <w:rPr>
          <w:rFonts w:asciiTheme="majorHAnsi" w:hAnsiTheme="majorHAnsi"/>
          <w:i/>
          <w:noProof/>
        </w:rPr>
        <w:t xml:space="preserve"> </w:t>
      </w:r>
      <w:r w:rsidR="00FE30A0">
        <w:rPr>
          <w:rFonts w:ascii="Cambria Math" w:hAnsi="Cambria Math" w:cs="Cambria Math"/>
          <w:b w:val="0"/>
          <w:bCs w:val="0"/>
          <w:color w:val="252525"/>
          <w:sz w:val="21"/>
          <w:szCs w:val="21"/>
          <w:shd w:val="clear" w:color="auto" w:fill="FFFFFF"/>
        </w:rPr>
        <w:t>⊕</w:t>
      </w:r>
      <w:r w:rsidR="00FE30A0" w:rsidRPr="00FE30A0">
        <w:rPr>
          <w:rFonts w:asciiTheme="majorHAnsi" w:hAnsiTheme="majorHAnsi"/>
          <w:i/>
          <w:noProof/>
        </w:rPr>
        <w:t xml:space="preserve"> H</w:t>
      </w:r>
      <w:r>
        <w:rPr>
          <w:noProof/>
        </w:rPr>
        <w:t xml:space="preserve"> (rechts), </w:t>
      </w:r>
      <w:r w:rsidR="00C40D96">
        <w:rPr>
          <w:noProof/>
        </w:rPr>
        <w:t xml:space="preserve">Elemente mit dem Wert 1 sind mit • markiert, </w:t>
      </w:r>
      <w:r>
        <w:rPr>
          <w:noProof/>
        </w:rPr>
        <w:t>die Ursprünge der jeweiligen Koordinatensysteme sind rot markiert.</w:t>
      </w:r>
      <w:r w:rsidR="006D6007">
        <w:rPr>
          <w:noProof/>
        </w:rPr>
        <w:t xml:space="preserve"> </w:t>
      </w:r>
      <w:r w:rsidR="006D6007">
        <w:rPr>
          <w:noProof/>
        </w:rPr>
        <w:fldChar w:fldCharType="begin" w:fldLock="1"/>
      </w:r>
      <w:r w:rsidR="00844234">
        <w:rPr>
          <w:noProof/>
        </w:rPr>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96", "uris" : [ "http://www.mendeley.com/documents/?uuid=ea0d026e-97ce-47be-9ada-573a4cfa0ae4" ] } ], "mendeley" : { "formattedCitation" : "(Burger &amp; Burge, 2015, S. 196)", "plainTextFormattedCitation" : "(Burger &amp; Burge, 2015, S. 196)", "previouslyFormattedCitation" : "(Burger &amp; Burge, 2015, S. 196)" }, "properties" : { "noteIndex" : 0 }, "schema" : "https://github.com/citation-style-language/schema/raw/master/csl-citation.json" }</w:instrText>
      </w:r>
      <w:r w:rsidR="006D6007">
        <w:rPr>
          <w:noProof/>
        </w:rPr>
        <w:fldChar w:fldCharType="separate"/>
      </w:r>
      <w:r w:rsidR="006D6007" w:rsidRPr="006D6007">
        <w:rPr>
          <w:b w:val="0"/>
          <w:noProof/>
        </w:rPr>
        <w:t>(Burger &amp; Burge, 2015, S. 196)</w:t>
      </w:r>
      <w:bookmarkEnd w:id="48"/>
      <w:r w:rsidR="006D6007">
        <w:rPr>
          <w:noProof/>
        </w:rPr>
        <w:fldChar w:fldCharType="end"/>
      </w:r>
    </w:p>
    <w:p w:rsidR="005A6D71" w:rsidRDefault="005A6D71" w:rsidP="00CC2CC3">
      <w:r>
        <w:t xml:space="preserve">Die grundlegenden Operationen der morphologischen Filter sind Dilation („Wachsen“) und Erosion („Schrumpfen“) </w:t>
      </w:r>
      <w:r>
        <w:fldChar w:fldCharType="begin" w:fldLock="1"/>
      </w:r>
      <w:r>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94", "uris" : [ "http://www.mendeley.com/documents/?uuid=ea0d026e-97ce-47be-9ada-573a4cfa0ae4" ] } ], "mendeley" : { "formattedCitation" : "(Burger &amp; Burge, 2015, S. 194)", "manualFormatting" : "(Burger &amp; Burge, 2015, S. 193)", "plainTextFormattedCitation" : "(Burger &amp; Burge, 2015, S. 194)", "previouslyFormattedCitation" : "(Burger &amp; Burge, 2015, S. 194)" }, "properties" : { "noteIndex" : 0 }, "schema" : "https://github.com/citation-style-language/schema/raw/master/csl-citation.json" }</w:instrText>
      </w:r>
      <w:r>
        <w:fldChar w:fldCharType="separate"/>
      </w:r>
      <w:r>
        <w:rPr>
          <w:noProof/>
        </w:rPr>
        <w:t>(Burger &amp; Burge, 2015, S. 193</w:t>
      </w:r>
      <w:r w:rsidRPr="005A6D71">
        <w:rPr>
          <w:noProof/>
        </w:rPr>
        <w:t>)</w:t>
      </w:r>
      <w:r>
        <w:fldChar w:fldCharType="end"/>
      </w:r>
      <w:r>
        <w:t>.</w:t>
      </w:r>
    </w:p>
    <w:p w:rsidR="00837DDD" w:rsidRDefault="00837DDD" w:rsidP="00837DDD">
      <w:r>
        <w:t xml:space="preserve">In der Mengennotation ausgedrückt, entspricht die Dilation der Summe aller Kombinationen von Koordinatenpaaren aus den </w:t>
      </w:r>
      <w:r w:rsidR="006A3959">
        <w:t>M</w:t>
      </w:r>
      <w:r>
        <w:t xml:space="preserve">engen </w:t>
      </w:r>
      <w:r w:rsidR="006A3959">
        <w:t>der Punkte des Binärbildes</w:t>
      </w:r>
      <w:r>
        <w:t xml:space="preserve"> </w:t>
      </w:r>
      <w:r w:rsidRPr="00837DDD">
        <w:rPr>
          <w:rFonts w:asciiTheme="majorHAnsi" w:hAnsiTheme="majorHAnsi"/>
          <w:i/>
        </w:rPr>
        <w:t>Q</w:t>
      </w:r>
      <w:r w:rsidRPr="00837DDD">
        <w:rPr>
          <w:rFonts w:asciiTheme="majorHAnsi" w:hAnsiTheme="majorHAnsi"/>
          <w:i/>
          <w:vertAlign w:val="subscript"/>
        </w:rPr>
        <w:t>I</w:t>
      </w:r>
      <w:r w:rsidRPr="00837DDD">
        <w:rPr>
          <w:vertAlign w:val="subscript"/>
        </w:rPr>
        <w:t xml:space="preserve"> </w:t>
      </w:r>
      <w:r>
        <w:t xml:space="preserve">und </w:t>
      </w:r>
      <w:r w:rsidR="006A3959">
        <w:t>der Punkte des Strukturelementes</w:t>
      </w:r>
      <w:r>
        <w:t xml:space="preserve"> </w:t>
      </w:r>
      <w:r w:rsidRPr="00837DDD">
        <w:rPr>
          <w:rFonts w:asciiTheme="majorHAnsi" w:hAnsiTheme="majorHAnsi"/>
          <w:i/>
        </w:rPr>
        <w:t>Q</w:t>
      </w:r>
      <w:r w:rsidRPr="00837DDD">
        <w:rPr>
          <w:rFonts w:asciiTheme="majorHAnsi" w:hAnsiTheme="majorHAnsi"/>
          <w:i/>
          <w:vertAlign w:val="subscript"/>
        </w:rPr>
        <w:t>H</w:t>
      </w:r>
      <w:r w:rsidR="00685772">
        <w:rPr>
          <w:rFonts w:asciiTheme="majorHAnsi" w:hAnsiTheme="majorHAnsi"/>
        </w:rPr>
        <w:t xml:space="preserve"> </w:t>
      </w:r>
      <w:r w:rsidR="00685772" w:rsidRPr="00685772">
        <w:fldChar w:fldCharType="begin" w:fldLock="1"/>
      </w:r>
      <w:r w:rsidR="006D6007">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96", "uris" : [ "http://www.mendeley.com/documents/?uuid=ea0d026e-97ce-47be-9ada-573a4cfa0ae4" ] } ], "mendeley" : { "formattedCitation" : "(Burger &amp; Burge, 2015, S. 196)", "plainTextFormattedCitation" : "(Burger &amp; Burge, 2015, S. 196)", "previouslyFormattedCitation" : "(Burger &amp; Burge, 2015, S. 196)" }, "properties" : { "noteIndex" : 0 }, "schema" : "https://github.com/citation-style-language/schema/raw/master/csl-citation.json" }</w:instrText>
      </w:r>
      <w:r w:rsidR="00685772" w:rsidRPr="00685772">
        <w:fldChar w:fldCharType="separate"/>
      </w:r>
      <w:r w:rsidR="00685772" w:rsidRPr="00685772">
        <w:rPr>
          <w:noProof/>
        </w:rPr>
        <w:t>(Burger &amp; Burge, 2015, S. 196)</w:t>
      </w:r>
      <w:r w:rsidR="00685772" w:rsidRPr="00685772">
        <w:fldChar w:fldCharType="end"/>
      </w:r>
      <w:r w:rsidR="00685772">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883"/>
      </w:tblGrid>
      <w:tr w:rsidR="00685772" w:rsidTr="00685772">
        <w:tc>
          <w:tcPr>
            <w:tcW w:w="7479" w:type="dxa"/>
          </w:tcPr>
          <w:p w:rsidR="00685772" w:rsidRPr="00685772" w:rsidRDefault="00685772" w:rsidP="00685772">
            <m:oMathPara>
              <m:oMath>
                <m:r>
                  <w:rPr>
                    <w:rFonts w:ascii="Cambria Math" w:hAnsi="Cambria Math"/>
                  </w:rPr>
                  <m:t xml:space="preserve">I </m:t>
                </m:r>
                <m:r>
                  <m:rPr>
                    <m:sty m:val="b"/>
                  </m:rPr>
                  <w:rPr>
                    <w:rFonts w:ascii="Cambria Math" w:hAnsi="Cambria Math" w:cs="Cambria Math"/>
                    <w:color w:val="252525"/>
                    <w:sz w:val="21"/>
                    <w:szCs w:val="21"/>
                    <w:shd w:val="clear" w:color="auto" w:fill="FFFFFF"/>
                  </w:rPr>
                  <m:t xml:space="preserve">⊕ </m:t>
                </m:r>
                <m:r>
                  <w:rPr>
                    <w:rFonts w:ascii="Cambria Math" w:hAnsi="Cambria Math"/>
                  </w:rPr>
                  <m:t>H=</m:t>
                </m:r>
                <m:d>
                  <m:dPr>
                    <m:begChr m:val="{"/>
                    <m:endChr m:val="|"/>
                    <m:ctrlPr>
                      <w:rPr>
                        <w:rFonts w:ascii="Cambria Math" w:hAnsi="Cambria Math"/>
                        <w:i/>
                      </w:rPr>
                    </m:ctrlPr>
                  </m:dPr>
                  <m:e>
                    <m:r>
                      <w:rPr>
                        <w:rFonts w:ascii="Cambria Math" w:hAnsi="Cambria Math"/>
                      </w:rPr>
                      <m:t xml:space="preserve">(p+q) </m:t>
                    </m:r>
                  </m:e>
                </m:d>
                <m:r>
                  <m:rPr>
                    <m:sty m:val="p"/>
                  </m:rPr>
                  <w:rPr>
                    <w:rFonts w:ascii="Cambria Math" w:hAnsi="Cambria Math"/>
                  </w:rPr>
                  <m:t xml:space="preserve"> für alle</m:t>
                </m:r>
                <m:r>
                  <w:rPr>
                    <w:rFonts w:ascii="Cambria Math" w:hAnsi="Cambria Math"/>
                  </w:rPr>
                  <m:t xml:space="preserve"> p∈I </m:t>
                </m:r>
                <m:r>
                  <m:rPr>
                    <m:sty m:val="p"/>
                  </m:rPr>
                  <w:rPr>
                    <w:rFonts w:ascii="Cambria Math" w:hAnsi="Cambria Math"/>
                  </w:rPr>
                  <m:t>und</m:t>
                </m:r>
                <m:r>
                  <w:rPr>
                    <w:rFonts w:ascii="Cambria Math" w:hAnsi="Cambria Math"/>
                  </w:rPr>
                  <m:t xml:space="preserve"> q∈H}</m:t>
                </m:r>
              </m:oMath>
            </m:oMathPara>
          </w:p>
          <w:p w:rsidR="00685772" w:rsidRDefault="00685772" w:rsidP="00837DDD"/>
        </w:tc>
        <w:tc>
          <w:tcPr>
            <w:tcW w:w="883" w:type="dxa"/>
          </w:tcPr>
          <w:p w:rsidR="00685772" w:rsidRDefault="00685772" w:rsidP="00EE009C">
            <w:r>
              <w:t>(</w:t>
            </w:r>
            <w:r w:rsidR="00EE009C">
              <w:t>4</w:t>
            </w:r>
            <w:r>
              <w:t>)</w:t>
            </w:r>
          </w:p>
        </w:tc>
      </w:tr>
    </w:tbl>
    <w:p w:rsidR="00685772" w:rsidRDefault="00844234" w:rsidP="00837DDD">
      <w:r>
        <w:t xml:space="preserve">Laut  </w:t>
      </w:r>
      <w:r>
        <w:fldChar w:fldCharType="begin" w:fldLock="1"/>
      </w:r>
      <w:r w:rsidR="00242897">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96", "uris" : [ "http://www.mendeley.com/documents/?uuid=ea0d026e-97ce-47be-9ada-573a4cfa0ae4" ] } ], "mendeley" : { "formattedCitation" : "(Burger &amp; Burge, 2015, S. 196)", "manualFormatting" : "Burger &amp; Burge (2015, S. 196)", "plainTextFormattedCitation" : "(Burger &amp; Burge, 2015, S. 196)", "previouslyFormattedCitation" : "(Burger &amp; Burge, 2015, S. 196)" }, "properties" : { "noteIndex" : 0 }, "schema" : "https://github.com/citation-style-language/schema/raw/master/csl-citation.json" }</w:instrText>
      </w:r>
      <w:r>
        <w:fldChar w:fldCharType="separate"/>
      </w:r>
      <w:r w:rsidR="00242897">
        <w:rPr>
          <w:noProof/>
        </w:rPr>
        <w:t>Burger &amp; Burge (</w:t>
      </w:r>
      <w:r w:rsidRPr="00844234">
        <w:rPr>
          <w:noProof/>
        </w:rPr>
        <w:t>2015, S. 196)</w:t>
      </w:r>
      <w:r>
        <w:fldChar w:fldCharType="end"/>
      </w:r>
      <w:r>
        <w:t xml:space="preserve"> </w:t>
      </w:r>
      <w:r w:rsidR="00E30DB7">
        <w:t xml:space="preserve">kann man </w:t>
      </w:r>
      <w:r w:rsidR="00E30DB7" w:rsidRPr="00A00EE6">
        <w:rPr>
          <w:i/>
        </w:rPr>
        <w:t>„</w:t>
      </w:r>
      <w:r w:rsidRPr="00A00EE6">
        <w:rPr>
          <w:i/>
        </w:rPr>
        <w:t xml:space="preserve">die Operation auch so interpretieren, dass das Strukturelement </w:t>
      </w:r>
      <w:r w:rsidRPr="00A00EE6">
        <w:rPr>
          <w:rFonts w:asciiTheme="majorHAnsi" w:hAnsiTheme="majorHAnsi"/>
          <w:i/>
        </w:rPr>
        <w:t>H</w:t>
      </w:r>
      <w:r w:rsidRPr="00A00EE6">
        <w:rPr>
          <w:i/>
        </w:rPr>
        <w:t xml:space="preserve"> an jedem Vordergrundpunkt des Bilds </w:t>
      </w:r>
      <w:r w:rsidRPr="00A00EE6">
        <w:rPr>
          <w:rFonts w:asciiTheme="majorHAnsi" w:hAnsiTheme="majorHAnsi"/>
          <w:i/>
        </w:rPr>
        <w:t>I</w:t>
      </w:r>
      <w:r w:rsidRPr="00A00EE6">
        <w:rPr>
          <w:i/>
        </w:rPr>
        <w:t xml:space="preserve"> repliziert wird“</w:t>
      </w:r>
      <w:r w:rsidRPr="00844234">
        <w:t>.</w:t>
      </w:r>
      <w:r>
        <w:t xml:space="preserve"> </w:t>
      </w:r>
      <w:r w:rsidR="00FB299C">
        <w:t xml:space="preserve">Eine Dilation auf einem Binärbild </w:t>
      </w:r>
      <w:r w:rsidR="00FB299C" w:rsidRPr="00FB299C">
        <w:rPr>
          <w:rFonts w:asciiTheme="majorHAnsi" w:hAnsiTheme="majorHAnsi"/>
          <w:i/>
        </w:rPr>
        <w:t xml:space="preserve">I </w:t>
      </w:r>
      <w:r w:rsidR="00FB299C">
        <w:t xml:space="preserve">mit dem Strukturelement </w:t>
      </w:r>
      <w:r w:rsidR="00FB299C" w:rsidRPr="00FB299C">
        <w:rPr>
          <w:rFonts w:asciiTheme="majorHAnsi" w:hAnsiTheme="majorHAnsi"/>
          <w:i/>
        </w:rPr>
        <w:t>H</w:t>
      </w:r>
      <w:r w:rsidR="00FB299C">
        <w:t xml:space="preserve"> ist beispielhaft in </w:t>
      </w:r>
      <w:r w:rsidR="00FB299C">
        <w:fldChar w:fldCharType="begin"/>
      </w:r>
      <w:r w:rsidR="00FB299C">
        <w:instrText xml:space="preserve"> REF _Ref475706306 \h </w:instrText>
      </w:r>
      <w:r w:rsidR="00FB299C">
        <w:fldChar w:fldCharType="separate"/>
      </w:r>
      <w:r w:rsidR="00FB5482">
        <w:t xml:space="preserve">Abbildung </w:t>
      </w:r>
      <w:r w:rsidR="00FB5482">
        <w:rPr>
          <w:noProof/>
        </w:rPr>
        <w:t>14</w:t>
      </w:r>
      <w:r w:rsidR="00FB299C">
        <w:fldChar w:fldCharType="end"/>
      </w:r>
      <w:r w:rsidR="00FB299C">
        <w:t xml:space="preserve"> </w:t>
      </w:r>
      <w:r w:rsidR="006B5EEB">
        <w:t>illustriert</w:t>
      </w:r>
      <w:r w:rsidR="00FB299C">
        <w:t>.</w:t>
      </w:r>
    </w:p>
    <w:p w:rsidR="00844234" w:rsidRDefault="00844234" w:rsidP="00837DDD">
      <w:r>
        <w:t xml:space="preserve">Die Erosion ist in Mengennotation definiert als </w:t>
      </w:r>
      <w:r>
        <w:fldChar w:fldCharType="begin" w:fldLock="1"/>
      </w:r>
      <w:r w:rsidR="001376FE">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97", "uris" : [ "http://www.mendeley.com/documents/?uuid=ea0d026e-97ce-47be-9ada-573a4cfa0ae4" ] } ], "mendeley" : { "formattedCitation" : "(Burger &amp; Burge, 2015, S. 197)", "manualFormatting" : "(Burger &amp; Burge, 2015, S. 196)", "plainTextFormattedCitation" : "(Burger &amp; Burge, 2015, S. 197)", "previouslyFormattedCitation" : "(Burger &amp; Burge, 2015, S. 197)" }, "properties" : { "noteIndex" : 0 }, "schema" : "https://github.com/citation-style-language/schema/raw/master/csl-citation.json" }</w:instrText>
      </w:r>
      <w:r>
        <w:fldChar w:fldCharType="separate"/>
      </w:r>
      <w:r w:rsidRPr="00844234">
        <w:rPr>
          <w:noProof/>
        </w:rPr>
        <w:t>(Burger &amp; Burge, 2015, S. 19</w:t>
      </w:r>
      <w:r>
        <w:rPr>
          <w:noProof/>
        </w:rPr>
        <w:t>6</w:t>
      </w:r>
      <w:r w:rsidRPr="00844234">
        <w:rPr>
          <w:noProof/>
        </w:rPr>
        <w:t>)</w:t>
      </w:r>
      <w:r>
        <w:fldChar w:fldCharType="end"/>
      </w:r>
      <w:r>
        <w:t>:</w:t>
      </w:r>
      <w:r w:rsidR="00162BF2" w:rsidRPr="00162BF2">
        <w:rPr>
          <w:rFonts w:ascii="Cambria Math" w:hAnsi="Cambria Math" w:cs="Cambria Math"/>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883"/>
      </w:tblGrid>
      <w:tr w:rsidR="001376FE" w:rsidTr="00B176C3">
        <w:tc>
          <w:tcPr>
            <w:tcW w:w="7479" w:type="dxa"/>
          </w:tcPr>
          <w:p w:rsidR="001376FE" w:rsidRPr="00685772" w:rsidRDefault="001376FE" w:rsidP="00B176C3">
            <m:oMathPara>
              <m:oMath>
                <m:r>
                  <w:rPr>
                    <w:rFonts w:ascii="Cambria Math" w:hAnsi="Cambria Math"/>
                  </w:rPr>
                  <m:t xml:space="preserve">I </m:t>
                </m:r>
                <m:r>
                  <m:rPr>
                    <m:sty m:val="b"/>
                  </m:rPr>
                  <w:rPr>
                    <w:rFonts w:ascii="Cambria Math" w:hAnsi="Cambria Math" w:cs="Cambria Math"/>
                    <w:color w:val="252525"/>
                    <w:sz w:val="21"/>
                    <w:szCs w:val="21"/>
                    <w:shd w:val="clear" w:color="auto" w:fill="FFFFFF"/>
                  </w:rPr>
                  <m:t xml:space="preserve">⊖ </m:t>
                </m:r>
                <m:r>
                  <w:rPr>
                    <w:rFonts w:ascii="Cambria Math" w:hAnsi="Cambria Math"/>
                  </w:rPr>
                  <m:t>H=</m:t>
                </m:r>
                <m:d>
                  <m:dPr>
                    <m:begChr m:val="{"/>
                    <m:endChr m:val="|"/>
                    <m:ctrlPr>
                      <w:rPr>
                        <w:rFonts w:ascii="Cambria Math" w:hAnsi="Cambria Math"/>
                        <w:i/>
                      </w:rPr>
                    </m:ctrlPr>
                  </m:dPr>
                  <m:e>
                    <m:r>
                      <w:rPr>
                        <w:rFonts w:ascii="Cambria Math" w:hAnsi="Cambria Math"/>
                      </w:rPr>
                      <m:t xml:space="preserve"> p ∈  </m:t>
                    </m:r>
                    <m:sSup>
                      <m:sSupPr>
                        <m:ctrlPr>
                          <w:rPr>
                            <w:rFonts w:ascii="Cambria Math" w:hAnsi="Cambria Math" w:cs="Cambria Math"/>
                          </w:rPr>
                        </m:ctrlPr>
                      </m:sSupPr>
                      <m:e>
                        <m:r>
                          <m:rPr>
                            <m:scr m:val="double-struck"/>
                            <m:sty m:val="p"/>
                          </m:rPr>
                          <w:rPr>
                            <w:rFonts w:ascii="Cambria Math" w:hAnsi="Cambria Math" w:cs="Cambria Math"/>
                          </w:rPr>
                          <m:t>Z</m:t>
                        </m:r>
                      </m:e>
                      <m:sup>
                        <m:r>
                          <w:rPr>
                            <w:rFonts w:ascii="Cambria Math" w:hAnsi="Cambria Math" w:cs="Cambria Math"/>
                          </w:rPr>
                          <m:t>2</m:t>
                        </m:r>
                      </m:sup>
                    </m:sSup>
                    <m:r>
                      <w:rPr>
                        <w:rFonts w:ascii="Cambria Math" w:hAnsi="Cambria Math" w:cs="Cambria Math"/>
                      </w:rPr>
                      <m:t xml:space="preserve"> </m:t>
                    </m:r>
                  </m:e>
                </m:d>
                <m:r>
                  <m:rPr>
                    <m:sty m:val="p"/>
                  </m:rPr>
                  <w:rPr>
                    <w:rFonts w:ascii="Cambria Math" w:hAnsi="Cambria Math"/>
                  </w:rPr>
                  <m:t xml:space="preserve"> </m:t>
                </m:r>
                <m:d>
                  <m:dPr>
                    <m:ctrlPr>
                      <w:rPr>
                        <w:rFonts w:ascii="Cambria Math" w:hAnsi="Cambria Math"/>
                      </w:rPr>
                    </m:ctrlPr>
                  </m:dPr>
                  <m:e>
                    <m:r>
                      <w:rPr>
                        <w:rFonts w:ascii="Cambria Math" w:hAnsi="Cambria Math"/>
                      </w:rPr>
                      <m:t>p+q</m:t>
                    </m:r>
                    <m:ctrlPr>
                      <w:rPr>
                        <w:rFonts w:ascii="Cambria Math" w:hAnsi="Cambria Math"/>
                        <w:i/>
                      </w:rPr>
                    </m:ctrlPr>
                  </m:e>
                </m:d>
                <m:r>
                  <w:rPr>
                    <w:rFonts w:ascii="Cambria Math" w:hAnsi="Cambria Math"/>
                  </w:rPr>
                  <m:t>∈I</m:t>
                </m:r>
                <m:r>
                  <m:rPr>
                    <m:sty m:val="p"/>
                  </m:rPr>
                  <w:rPr>
                    <w:rFonts w:ascii="Cambria Math" w:hAnsi="Cambria Math"/>
                  </w:rPr>
                  <m:t>, für alle</m:t>
                </m:r>
                <m:r>
                  <w:rPr>
                    <w:rFonts w:ascii="Cambria Math" w:hAnsi="Cambria Math"/>
                  </w:rPr>
                  <m:t xml:space="preserve"> q∈H}</m:t>
                </m:r>
              </m:oMath>
            </m:oMathPara>
          </w:p>
          <w:p w:rsidR="001376FE" w:rsidRDefault="001376FE" w:rsidP="00B176C3"/>
        </w:tc>
        <w:tc>
          <w:tcPr>
            <w:tcW w:w="883" w:type="dxa"/>
          </w:tcPr>
          <w:p w:rsidR="001376FE" w:rsidRDefault="001376FE" w:rsidP="00B176C3">
            <w:r>
              <w:t>(5)</w:t>
            </w:r>
          </w:p>
        </w:tc>
      </w:tr>
    </w:tbl>
    <w:p w:rsidR="001376FE" w:rsidRDefault="00242897" w:rsidP="00242897">
      <w:r>
        <w:t xml:space="preserve">Nach </w:t>
      </w:r>
      <w:r>
        <w:fldChar w:fldCharType="begin" w:fldLock="1"/>
      </w:r>
      <w:r>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96", "uris" : [ "http://www.mendeley.com/documents/?uuid=ea0d026e-97ce-47be-9ada-573a4cfa0ae4" ] } ], "mendeley" : { "formattedCitation" : "(Burger &amp; Burge, 2015, S. 196)", "manualFormatting" : "Burger &amp; Burge (2015, S. 196)", "plainTextFormattedCitation" : "(Burger &amp; Burge, 2015, S. 196)", "previouslyFormattedCitation" : "(Burger &amp; Burge, 2015, S. 196)" }, "properties" : { "noteIndex" : 0 }, "schema" : "https://github.com/citation-style-language/schema/raw/master/csl-citation.json" }</w:instrText>
      </w:r>
      <w:r>
        <w:fldChar w:fldCharType="separate"/>
      </w:r>
      <w:r>
        <w:rPr>
          <w:noProof/>
        </w:rPr>
        <w:t>Burger &amp; Burge</w:t>
      </w:r>
      <w:r w:rsidRPr="00242897">
        <w:rPr>
          <w:noProof/>
        </w:rPr>
        <w:t xml:space="preserve"> </w:t>
      </w:r>
      <w:r>
        <w:rPr>
          <w:noProof/>
        </w:rPr>
        <w:t>(</w:t>
      </w:r>
      <w:r w:rsidRPr="00242897">
        <w:rPr>
          <w:noProof/>
        </w:rPr>
        <w:t>2015, S. 196)</w:t>
      </w:r>
      <w:r>
        <w:fldChar w:fldCharType="end"/>
      </w:r>
      <w:r>
        <w:t xml:space="preserve"> lässt sich die Erosion </w:t>
      </w:r>
      <w:r w:rsidR="00BB5381">
        <w:t>folgendermaßen</w:t>
      </w:r>
      <w:r>
        <w:t xml:space="preserve"> interpretieren</w:t>
      </w:r>
      <w:r w:rsidR="00BB5381">
        <w:t>:</w:t>
      </w:r>
      <w:r>
        <w:t xml:space="preserve"> </w:t>
      </w:r>
      <w:r w:rsidRPr="00A00EE6">
        <w:rPr>
          <w:i/>
        </w:rPr>
        <w:t xml:space="preserve">„Eine Position p ist im Ergebnis </w:t>
      </w:r>
      <w:r w:rsidRPr="00A00EE6">
        <w:rPr>
          <w:rFonts w:asciiTheme="majorHAnsi" w:hAnsiTheme="majorHAnsi"/>
          <w:i/>
        </w:rPr>
        <w:t>I</w:t>
      </w:r>
      <w:r w:rsidR="004F0624" w:rsidRPr="00A00EE6">
        <w:rPr>
          <w:rFonts w:asciiTheme="majorHAnsi" w:hAnsiTheme="majorHAnsi"/>
          <w:i/>
        </w:rPr>
        <w:t xml:space="preserve"> </w:t>
      </w:r>
      <w:r w:rsidR="004F0624" w:rsidRPr="0026503F">
        <w:rPr>
          <w:rFonts w:ascii="Cambria Math" w:hAnsi="Cambria Math" w:cs="Cambria Math"/>
        </w:rPr>
        <w:t>⊖</w:t>
      </w:r>
      <w:r w:rsidR="004A20C4" w:rsidRPr="00A00EE6">
        <w:rPr>
          <w:rFonts w:ascii="Cambria Math" w:hAnsi="Cambria Math" w:cs="Cambria Math"/>
          <w:i/>
        </w:rPr>
        <w:t xml:space="preserve"> </w:t>
      </w:r>
      <w:r w:rsidR="004A20C4" w:rsidRPr="00A00EE6">
        <w:rPr>
          <w:rFonts w:asciiTheme="majorHAnsi" w:hAnsiTheme="majorHAnsi"/>
          <w:i/>
        </w:rPr>
        <w:t>H</w:t>
      </w:r>
      <w:r w:rsidR="004A20C4" w:rsidRPr="00A00EE6">
        <w:rPr>
          <w:i/>
        </w:rPr>
        <w:t xml:space="preserve"> </w:t>
      </w:r>
      <w:r w:rsidRPr="00A00EE6">
        <w:rPr>
          <w:i/>
        </w:rPr>
        <w:t xml:space="preserve">dann (und nur dann) enthalten, wenn das Strukturelement </w:t>
      </w:r>
      <w:r w:rsidR="004A20C4" w:rsidRPr="00A00EE6">
        <w:rPr>
          <w:rFonts w:asciiTheme="majorHAnsi" w:hAnsiTheme="majorHAnsi"/>
          <w:i/>
        </w:rPr>
        <w:t>H</w:t>
      </w:r>
      <w:r w:rsidRPr="00A00EE6">
        <w:rPr>
          <w:i/>
        </w:rPr>
        <w:t xml:space="preserve"> – </w:t>
      </w:r>
      <w:r w:rsidRPr="00A00EE6">
        <w:rPr>
          <w:i/>
        </w:rPr>
        <w:lastRenderedPageBreak/>
        <w:t xml:space="preserve">mit seinem Ursprung positioniert an der Position p – vollständig im ursprünglichen Bild eingebettet ist, d. h., wo sich für jedes Element in </w:t>
      </w:r>
      <w:r w:rsidR="004A20C4" w:rsidRPr="00A00EE6">
        <w:rPr>
          <w:rFonts w:asciiTheme="majorHAnsi" w:hAnsiTheme="majorHAnsi"/>
          <w:i/>
        </w:rPr>
        <w:t>H</w:t>
      </w:r>
      <w:r w:rsidRPr="00A00EE6">
        <w:rPr>
          <w:i/>
        </w:rPr>
        <w:t xml:space="preserve"> auch ein entsprechendes Element in </w:t>
      </w:r>
      <w:r w:rsidR="004A20C4" w:rsidRPr="00A00EE6">
        <w:rPr>
          <w:rFonts w:asciiTheme="majorHAnsi" w:hAnsiTheme="majorHAnsi"/>
          <w:i/>
        </w:rPr>
        <w:t>I</w:t>
      </w:r>
      <w:r w:rsidRPr="00A00EE6">
        <w:rPr>
          <w:i/>
        </w:rPr>
        <w:t xml:space="preserve"> findet“</w:t>
      </w:r>
      <w:r>
        <w:t>.</w:t>
      </w:r>
    </w:p>
    <w:p w:rsidR="0002298A" w:rsidRDefault="0002298A" w:rsidP="00242897">
      <w:r>
        <w:t>Morphologische Filter teilen viele, aber nicht alle Eigenschaften mit den linearen Filtern. So sind</w:t>
      </w:r>
      <w:r w:rsidR="00F02A51">
        <w:t xml:space="preserve"> morphologische Operationen, im Allgemeinen nicht kommutativ</w:t>
      </w:r>
      <w:r w:rsidR="00D92D0E">
        <w:t xml:space="preserve">. </w:t>
      </w:r>
      <w:r w:rsidR="00F02A51">
        <w:t>Im Speziellen ist die Erosion, im Gegensatz zur Dilation, nicht kommutativ</w:t>
      </w:r>
      <w:r w:rsidR="002335DE">
        <w:t>:</w:t>
      </w:r>
      <w:r w:rsidR="00F02A51">
        <w:t xml:space="preserve"> </w:t>
      </w:r>
      <w:r w:rsidR="00F02A51">
        <w:rPr>
          <w:rFonts w:asciiTheme="majorHAnsi" w:hAnsiTheme="majorHAnsi"/>
          <w:i/>
        </w:rPr>
        <w:t xml:space="preserve">I </w:t>
      </w:r>
      <w:r w:rsidR="00F02A51" w:rsidRPr="0026503F">
        <w:rPr>
          <w:rFonts w:ascii="Cambria Math" w:hAnsi="Cambria Math" w:cs="Cambria Math"/>
        </w:rPr>
        <w:t>⊖</w:t>
      </w:r>
      <w:r w:rsidR="00F02A51">
        <w:rPr>
          <w:rFonts w:ascii="Cambria Math" w:hAnsi="Cambria Math" w:cs="Cambria Math"/>
        </w:rPr>
        <w:t xml:space="preserve"> </w:t>
      </w:r>
      <w:r w:rsidR="00F02A51">
        <w:rPr>
          <w:rFonts w:asciiTheme="majorHAnsi" w:hAnsiTheme="majorHAnsi"/>
          <w:i/>
        </w:rPr>
        <w:t>H ≠</w:t>
      </w:r>
      <w:r w:rsidR="00F02A51" w:rsidRPr="00F02A51">
        <w:rPr>
          <w:rFonts w:asciiTheme="majorHAnsi" w:hAnsiTheme="majorHAnsi"/>
          <w:i/>
        </w:rPr>
        <w:t xml:space="preserve"> H </w:t>
      </w:r>
      <w:r w:rsidR="00F02A51" w:rsidRPr="0026503F">
        <w:rPr>
          <w:rFonts w:ascii="Cambria Math" w:hAnsi="Cambria Math" w:cs="Cambria Math"/>
        </w:rPr>
        <w:t>⊖</w:t>
      </w:r>
      <w:r w:rsidR="00F02A51">
        <w:rPr>
          <w:rFonts w:ascii="Cambria Math" w:hAnsi="Cambria Math" w:cs="Cambria Math"/>
        </w:rPr>
        <w:t xml:space="preserve"> </w:t>
      </w:r>
      <w:r w:rsidR="00F02A51" w:rsidRPr="00F02A51">
        <w:rPr>
          <w:rFonts w:asciiTheme="majorHAnsi" w:hAnsiTheme="majorHAnsi"/>
          <w:i/>
        </w:rPr>
        <w:t>I</w:t>
      </w:r>
      <w:r w:rsidR="00B52E5F">
        <w:rPr>
          <w:rFonts w:asciiTheme="majorHAnsi" w:hAnsiTheme="majorHAnsi"/>
        </w:rPr>
        <w:t>.</w:t>
      </w:r>
      <w:r w:rsidR="00D50880">
        <w:rPr>
          <w:rFonts w:asciiTheme="majorHAnsi" w:hAnsiTheme="majorHAnsi"/>
        </w:rPr>
        <w:t xml:space="preserve"> </w:t>
      </w:r>
      <w:r w:rsidR="002335DE">
        <w:t xml:space="preserve">Es </w:t>
      </w:r>
      <w:r w:rsidR="00916E66">
        <w:t>gelten</w:t>
      </w:r>
      <w:r w:rsidR="002335DE">
        <w:t xml:space="preserve"> aber bei aufeinanderfolgender Ausführung von Erosion und Dilation</w:t>
      </w:r>
      <w:r w:rsidR="00B5574B">
        <w:t xml:space="preserve"> auf das gleiche Bild</w:t>
      </w:r>
      <w:r w:rsidR="00916E66">
        <w:t xml:space="preserve"> folgende Regeln</w:t>
      </w:r>
      <w:r w:rsidR="00B5574B">
        <w:t xml:space="preserve">: </w:t>
      </w:r>
      <w:r w:rsidR="002335DE">
        <w:t xml:space="preserve"> </w:t>
      </w:r>
      <w:r w:rsidR="00B5574B">
        <w:rPr>
          <w:rFonts w:asciiTheme="majorHAnsi" w:hAnsiTheme="majorHAnsi"/>
          <w:i/>
        </w:rPr>
        <w:t xml:space="preserve">(I </w:t>
      </w:r>
      <w:r w:rsidR="00B5574B" w:rsidRPr="0026503F">
        <w:rPr>
          <w:rFonts w:ascii="Cambria Math" w:hAnsi="Cambria Math" w:cs="Cambria Math"/>
        </w:rPr>
        <w:t>⊖</w:t>
      </w:r>
      <w:r w:rsidR="00B5574B">
        <w:rPr>
          <w:rFonts w:ascii="Cambria Math" w:hAnsi="Cambria Math" w:cs="Cambria Math"/>
        </w:rPr>
        <w:t xml:space="preserve"> </w:t>
      </w:r>
      <w:r w:rsidR="00B5574B">
        <w:rPr>
          <w:rFonts w:asciiTheme="majorHAnsi" w:hAnsiTheme="majorHAnsi"/>
          <w:i/>
        </w:rPr>
        <w:t>H</w:t>
      </w:r>
      <w:r w:rsidR="00B5574B" w:rsidRPr="00B5574B">
        <w:rPr>
          <w:rFonts w:asciiTheme="majorHAnsi" w:hAnsiTheme="majorHAnsi"/>
          <w:i/>
          <w:vertAlign w:val="subscript"/>
        </w:rPr>
        <w:t>1</w:t>
      </w:r>
      <w:r w:rsidR="00B5574B">
        <w:rPr>
          <w:rFonts w:asciiTheme="majorHAnsi" w:hAnsiTheme="majorHAnsi"/>
          <w:i/>
        </w:rPr>
        <w:t>)</w:t>
      </w:r>
      <w:r w:rsidR="00B5574B" w:rsidRPr="0026503F">
        <w:rPr>
          <w:rFonts w:ascii="Cambria Math" w:hAnsi="Cambria Math" w:cs="Cambria Math"/>
        </w:rPr>
        <w:t xml:space="preserve"> ⊖</w:t>
      </w:r>
      <w:r w:rsidR="00B5574B" w:rsidRPr="00B5574B">
        <w:rPr>
          <w:rFonts w:asciiTheme="majorHAnsi" w:hAnsiTheme="majorHAnsi"/>
          <w:i/>
        </w:rPr>
        <w:t xml:space="preserve"> </w:t>
      </w:r>
      <w:r w:rsidR="00B5574B">
        <w:rPr>
          <w:rFonts w:asciiTheme="majorHAnsi" w:hAnsiTheme="majorHAnsi"/>
          <w:i/>
        </w:rPr>
        <w:t>H</w:t>
      </w:r>
      <w:r w:rsidR="00B5574B">
        <w:rPr>
          <w:rFonts w:asciiTheme="majorHAnsi" w:hAnsiTheme="majorHAnsi"/>
          <w:i/>
          <w:vertAlign w:val="subscript"/>
        </w:rPr>
        <w:t>2</w:t>
      </w:r>
      <w:r w:rsidR="00B5574B">
        <w:rPr>
          <w:rFonts w:ascii="Cambria Math" w:hAnsi="Cambria Math" w:cs="Cambria Math"/>
        </w:rPr>
        <w:t xml:space="preserve"> </w:t>
      </w:r>
      <w:r w:rsidR="00B5574B">
        <w:rPr>
          <w:rFonts w:asciiTheme="majorHAnsi" w:hAnsiTheme="majorHAnsi"/>
          <w:i/>
        </w:rPr>
        <w:t xml:space="preserve">= </w:t>
      </w:r>
      <w:r w:rsidR="00387182">
        <w:rPr>
          <w:rFonts w:asciiTheme="majorHAnsi" w:hAnsiTheme="majorHAnsi"/>
          <w:i/>
        </w:rPr>
        <w:t xml:space="preserve">I </w:t>
      </w:r>
      <w:r w:rsidR="00387182" w:rsidRPr="0026503F">
        <w:rPr>
          <w:rFonts w:ascii="Cambria Math" w:hAnsi="Cambria Math" w:cs="Cambria Math"/>
        </w:rPr>
        <w:t>⊖</w:t>
      </w:r>
      <w:r w:rsidR="00387182">
        <w:rPr>
          <w:rFonts w:ascii="Cambria Math" w:hAnsi="Cambria Math" w:cs="Cambria Math"/>
        </w:rPr>
        <w:t xml:space="preserve"> </w:t>
      </w:r>
      <w:r w:rsidR="00387182">
        <w:rPr>
          <w:rFonts w:asciiTheme="majorHAnsi" w:hAnsiTheme="majorHAnsi"/>
          <w:i/>
        </w:rPr>
        <w:t>(H</w:t>
      </w:r>
      <w:r w:rsidR="00387182" w:rsidRPr="00B5574B">
        <w:rPr>
          <w:rFonts w:asciiTheme="majorHAnsi" w:hAnsiTheme="majorHAnsi"/>
          <w:i/>
          <w:vertAlign w:val="subscript"/>
        </w:rPr>
        <w:t>1</w:t>
      </w:r>
      <w:r w:rsidR="00387182" w:rsidRPr="0026503F">
        <w:rPr>
          <w:rFonts w:ascii="Cambria Math" w:hAnsi="Cambria Math" w:cs="Cambria Math"/>
        </w:rPr>
        <w:t xml:space="preserve"> </w:t>
      </w:r>
      <w:r w:rsidR="00387182" w:rsidRPr="00387182">
        <w:rPr>
          <w:rFonts w:ascii="Cambria Math" w:hAnsi="Cambria Math" w:cs="Cambria Math"/>
        </w:rPr>
        <w:t>⊕</w:t>
      </w:r>
      <w:r w:rsidR="00387182" w:rsidRPr="00B5574B">
        <w:rPr>
          <w:rFonts w:asciiTheme="majorHAnsi" w:hAnsiTheme="majorHAnsi"/>
          <w:i/>
        </w:rPr>
        <w:t xml:space="preserve"> </w:t>
      </w:r>
      <w:r w:rsidR="00387182">
        <w:rPr>
          <w:rFonts w:asciiTheme="majorHAnsi" w:hAnsiTheme="majorHAnsi"/>
          <w:i/>
        </w:rPr>
        <w:t>H</w:t>
      </w:r>
      <w:r w:rsidR="00387182">
        <w:rPr>
          <w:rFonts w:asciiTheme="majorHAnsi" w:hAnsiTheme="majorHAnsi"/>
          <w:i/>
          <w:vertAlign w:val="subscript"/>
        </w:rPr>
        <w:t>2</w:t>
      </w:r>
      <w:r w:rsidR="00387182">
        <w:rPr>
          <w:rFonts w:asciiTheme="majorHAnsi" w:hAnsiTheme="majorHAnsi"/>
          <w:i/>
        </w:rPr>
        <w:t>)</w:t>
      </w:r>
      <w:r w:rsidR="00916E66">
        <w:rPr>
          <w:rFonts w:asciiTheme="majorHAnsi" w:hAnsiTheme="majorHAnsi"/>
          <w:i/>
        </w:rPr>
        <w:t xml:space="preserve"> </w:t>
      </w:r>
      <w:r w:rsidR="00916E66" w:rsidRPr="00916E66">
        <w:t>und</w:t>
      </w:r>
      <w:r w:rsidR="00916E66">
        <w:t xml:space="preserve"> </w:t>
      </w:r>
      <w:r w:rsidR="00916E66">
        <w:rPr>
          <w:rFonts w:asciiTheme="majorHAnsi" w:hAnsiTheme="majorHAnsi"/>
          <w:i/>
        </w:rPr>
        <w:t xml:space="preserve">(I </w:t>
      </w:r>
      <w:r w:rsidR="00916E66" w:rsidRPr="00387182">
        <w:rPr>
          <w:rFonts w:ascii="Cambria Math" w:hAnsi="Cambria Math" w:cs="Cambria Math"/>
        </w:rPr>
        <w:t>⊕</w:t>
      </w:r>
      <w:r w:rsidR="00916E66">
        <w:rPr>
          <w:rFonts w:ascii="Cambria Math" w:hAnsi="Cambria Math" w:cs="Cambria Math"/>
        </w:rPr>
        <w:t xml:space="preserve"> </w:t>
      </w:r>
      <w:r w:rsidR="00916E66">
        <w:rPr>
          <w:rFonts w:asciiTheme="majorHAnsi" w:hAnsiTheme="majorHAnsi"/>
          <w:i/>
        </w:rPr>
        <w:t>H</w:t>
      </w:r>
      <w:r w:rsidR="00916E66" w:rsidRPr="00B5574B">
        <w:rPr>
          <w:rFonts w:asciiTheme="majorHAnsi" w:hAnsiTheme="majorHAnsi"/>
          <w:i/>
          <w:vertAlign w:val="subscript"/>
        </w:rPr>
        <w:t>1</w:t>
      </w:r>
      <w:r w:rsidR="00916E66">
        <w:rPr>
          <w:rFonts w:asciiTheme="majorHAnsi" w:hAnsiTheme="majorHAnsi"/>
          <w:i/>
        </w:rPr>
        <w:t>)</w:t>
      </w:r>
      <w:r w:rsidR="00916E66" w:rsidRPr="0026503F">
        <w:rPr>
          <w:rFonts w:ascii="Cambria Math" w:hAnsi="Cambria Math" w:cs="Cambria Math"/>
        </w:rPr>
        <w:t xml:space="preserve"> </w:t>
      </w:r>
      <w:r w:rsidR="00916E66" w:rsidRPr="00387182">
        <w:rPr>
          <w:rFonts w:ascii="Cambria Math" w:hAnsi="Cambria Math" w:cs="Cambria Math"/>
        </w:rPr>
        <w:t>⊕</w:t>
      </w:r>
      <w:r w:rsidR="00916E66" w:rsidRPr="00B5574B">
        <w:rPr>
          <w:rFonts w:asciiTheme="majorHAnsi" w:hAnsiTheme="majorHAnsi"/>
          <w:i/>
        </w:rPr>
        <w:t xml:space="preserve"> </w:t>
      </w:r>
      <w:r w:rsidR="00916E66">
        <w:rPr>
          <w:rFonts w:asciiTheme="majorHAnsi" w:hAnsiTheme="majorHAnsi"/>
          <w:i/>
        </w:rPr>
        <w:t>H</w:t>
      </w:r>
      <w:r w:rsidR="00916E66">
        <w:rPr>
          <w:rFonts w:asciiTheme="majorHAnsi" w:hAnsiTheme="majorHAnsi"/>
          <w:i/>
          <w:vertAlign w:val="subscript"/>
        </w:rPr>
        <w:t>2</w:t>
      </w:r>
      <w:r w:rsidR="00916E66">
        <w:rPr>
          <w:rFonts w:ascii="Cambria Math" w:hAnsi="Cambria Math" w:cs="Cambria Math"/>
        </w:rPr>
        <w:t xml:space="preserve"> </w:t>
      </w:r>
      <w:r w:rsidR="00916E66">
        <w:rPr>
          <w:rFonts w:asciiTheme="majorHAnsi" w:hAnsiTheme="majorHAnsi"/>
          <w:i/>
        </w:rPr>
        <w:t xml:space="preserve">= I </w:t>
      </w:r>
      <w:r w:rsidR="00916E66" w:rsidRPr="00387182">
        <w:rPr>
          <w:rFonts w:ascii="Cambria Math" w:hAnsi="Cambria Math" w:cs="Cambria Math"/>
        </w:rPr>
        <w:t>⊕</w:t>
      </w:r>
      <w:r w:rsidR="00916E66">
        <w:rPr>
          <w:rFonts w:ascii="Cambria Math" w:hAnsi="Cambria Math" w:cs="Cambria Math"/>
        </w:rPr>
        <w:t xml:space="preserve"> </w:t>
      </w:r>
      <w:r w:rsidR="00916E66">
        <w:rPr>
          <w:rFonts w:asciiTheme="majorHAnsi" w:hAnsiTheme="majorHAnsi"/>
          <w:i/>
        </w:rPr>
        <w:t>(H</w:t>
      </w:r>
      <w:r w:rsidR="00916E66" w:rsidRPr="00B5574B">
        <w:rPr>
          <w:rFonts w:asciiTheme="majorHAnsi" w:hAnsiTheme="majorHAnsi"/>
          <w:i/>
          <w:vertAlign w:val="subscript"/>
        </w:rPr>
        <w:t>1</w:t>
      </w:r>
      <w:r w:rsidR="00916E66" w:rsidRPr="0026503F">
        <w:rPr>
          <w:rFonts w:ascii="Cambria Math" w:hAnsi="Cambria Math" w:cs="Cambria Math"/>
        </w:rPr>
        <w:t xml:space="preserve"> </w:t>
      </w:r>
      <w:r w:rsidR="00916E66" w:rsidRPr="00387182">
        <w:rPr>
          <w:rFonts w:ascii="Cambria Math" w:hAnsi="Cambria Math" w:cs="Cambria Math"/>
        </w:rPr>
        <w:t>⊕</w:t>
      </w:r>
      <w:r w:rsidR="00916E66" w:rsidRPr="00B5574B">
        <w:rPr>
          <w:rFonts w:asciiTheme="majorHAnsi" w:hAnsiTheme="majorHAnsi"/>
          <w:i/>
        </w:rPr>
        <w:t xml:space="preserve"> </w:t>
      </w:r>
      <w:r w:rsidR="00916E66">
        <w:rPr>
          <w:rFonts w:asciiTheme="majorHAnsi" w:hAnsiTheme="majorHAnsi"/>
          <w:i/>
        </w:rPr>
        <w:t>H</w:t>
      </w:r>
      <w:r w:rsidR="00916E66">
        <w:rPr>
          <w:rFonts w:asciiTheme="majorHAnsi" w:hAnsiTheme="majorHAnsi"/>
          <w:i/>
          <w:vertAlign w:val="subscript"/>
        </w:rPr>
        <w:t>2</w:t>
      </w:r>
      <w:r w:rsidR="00916E66">
        <w:rPr>
          <w:rFonts w:asciiTheme="majorHAnsi" w:hAnsiTheme="majorHAnsi"/>
          <w:i/>
        </w:rPr>
        <w:t>)</w:t>
      </w:r>
      <w:r w:rsidR="00387182">
        <w:t>.</w:t>
      </w:r>
      <w:r w:rsidR="003D7545">
        <w:t xml:space="preserve"> Wie auch lineare </w:t>
      </w:r>
      <w:r w:rsidR="00C50061">
        <w:t xml:space="preserve">Filter, </w:t>
      </w:r>
      <w:r w:rsidR="003D7545">
        <w:t xml:space="preserve">lassen sich </w:t>
      </w:r>
      <w:r w:rsidR="00C50061">
        <w:t xml:space="preserve">morphologische </w:t>
      </w:r>
      <w:r w:rsidR="003D7545">
        <w:t xml:space="preserve">Filter </w:t>
      </w:r>
      <w:r w:rsidR="00B56260">
        <w:t xml:space="preserve">zu neuen Filtern </w:t>
      </w:r>
      <w:r w:rsidR="003D7545">
        <w:t xml:space="preserve">zusammenfassen oder auch </w:t>
      </w:r>
      <w:r w:rsidR="0069538F">
        <w:t xml:space="preserve">in einzelne Filter </w:t>
      </w:r>
      <w:r w:rsidR="003D7545">
        <w:t>separieren.</w:t>
      </w:r>
      <w:r w:rsidR="00D92D0E" w:rsidRPr="00D92D0E">
        <w:t xml:space="preserve"> </w:t>
      </w:r>
      <w:r w:rsidR="00D92D0E">
        <w:t xml:space="preserve"> </w:t>
      </w:r>
      <w:r w:rsidR="00D92D0E">
        <w:fldChar w:fldCharType="begin" w:fldLock="1"/>
      </w:r>
      <w:r w:rsidR="00756F7F">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559", "uris" : [ "http://www.mendeley.com/documents/?uuid=636f0d26-5b4e-4358-bc56-863cf0a9798e" ] } ], "mendeley" : { "formattedCitation" : "(J\u00e4hne, 2012, S. 559)", "plainTextFormattedCitation" : "(J\u00e4hne, 2012, S. 559)", "previouslyFormattedCitation" : "(J\u00e4hne, 2012, S. 559)" }, "properties" : { "noteIndex" : 0 }, "schema" : "https://github.com/citation-style-language/schema/raw/master/csl-citation.json" }</w:instrText>
      </w:r>
      <w:r w:rsidR="00D92D0E">
        <w:fldChar w:fldCharType="separate"/>
      </w:r>
      <w:r w:rsidR="00D92D0E" w:rsidRPr="00F02A51">
        <w:rPr>
          <w:noProof/>
        </w:rPr>
        <w:t>(Jähne, 2012, S. 559)</w:t>
      </w:r>
      <w:r w:rsidR="00D92D0E">
        <w:fldChar w:fldCharType="end"/>
      </w:r>
    </w:p>
    <w:p w:rsidR="00D92D0E" w:rsidRDefault="000E042B" w:rsidP="00242897">
      <w:r>
        <w:t>Die elementaren Filter</w:t>
      </w:r>
      <w:r w:rsidR="00D92D0E">
        <w:t xml:space="preserve"> Dilation und Erosion lass</w:t>
      </w:r>
      <w:r>
        <w:t xml:space="preserve">en sich zu verschiedenen Operationen kombinieren. </w:t>
      </w:r>
      <w:r w:rsidR="00E2495B">
        <w:t xml:space="preserve">Die Operation des Öffnens (Opening) führt eine Erosion zur Entfernung kleiner Strukturen durch, gefolgt von einer Dilation </w:t>
      </w:r>
      <w:r w:rsidR="00B93719">
        <w:t>zum</w:t>
      </w:r>
      <w:r w:rsidR="00E2495B">
        <w:t xml:space="preserve"> Ausgleich der durch die Erosion bewirkten Verkleinerung der Objekte: </w:t>
      </w:r>
      <w:r w:rsidR="00756F7F">
        <w:rPr>
          <w:rFonts w:asciiTheme="majorHAnsi" w:hAnsiTheme="majorHAnsi"/>
          <w:i/>
        </w:rPr>
        <w:t xml:space="preserve">I </w:t>
      </w:r>
      <w:r w:rsidR="00756F7F" w:rsidRPr="00756F7F">
        <w:rPr>
          <w:rFonts w:ascii="Cambria Math" w:hAnsi="Cambria Math" w:cs="Cambria Math"/>
        </w:rPr>
        <w:t>∘</w:t>
      </w:r>
      <w:r w:rsidR="00756F7F">
        <w:t xml:space="preserve"> </w:t>
      </w:r>
      <w:r w:rsidR="00756F7F">
        <w:rPr>
          <w:rFonts w:asciiTheme="majorHAnsi" w:hAnsiTheme="majorHAnsi"/>
          <w:i/>
        </w:rPr>
        <w:t xml:space="preserve">H  = (I </w:t>
      </w:r>
      <w:r w:rsidR="00756F7F" w:rsidRPr="0026503F">
        <w:rPr>
          <w:rFonts w:ascii="Cambria Math" w:hAnsi="Cambria Math" w:cs="Cambria Math"/>
        </w:rPr>
        <w:t>⊖</w:t>
      </w:r>
      <w:r w:rsidR="00756F7F">
        <w:rPr>
          <w:rFonts w:ascii="Cambria Math" w:hAnsi="Cambria Math" w:cs="Cambria Math"/>
        </w:rPr>
        <w:t xml:space="preserve"> </w:t>
      </w:r>
      <w:r w:rsidR="00756F7F">
        <w:rPr>
          <w:rFonts w:asciiTheme="majorHAnsi" w:hAnsiTheme="majorHAnsi"/>
          <w:i/>
        </w:rPr>
        <w:t>H)</w:t>
      </w:r>
      <w:r w:rsidR="00756F7F" w:rsidRPr="0026503F">
        <w:rPr>
          <w:rFonts w:ascii="Cambria Math" w:hAnsi="Cambria Math" w:cs="Cambria Math"/>
        </w:rPr>
        <w:t xml:space="preserve"> </w:t>
      </w:r>
      <w:r w:rsidR="00756F7F" w:rsidRPr="00387182">
        <w:rPr>
          <w:rFonts w:ascii="Cambria Math" w:hAnsi="Cambria Math" w:cs="Cambria Math"/>
        </w:rPr>
        <w:t>⊕</w:t>
      </w:r>
      <w:r w:rsidR="00756F7F" w:rsidRPr="00B5574B">
        <w:rPr>
          <w:rFonts w:asciiTheme="majorHAnsi" w:hAnsiTheme="majorHAnsi"/>
          <w:i/>
        </w:rPr>
        <w:t xml:space="preserve"> </w:t>
      </w:r>
      <w:r w:rsidR="00756F7F">
        <w:rPr>
          <w:rFonts w:asciiTheme="majorHAnsi" w:hAnsiTheme="majorHAnsi"/>
          <w:i/>
        </w:rPr>
        <w:t>H</w:t>
      </w:r>
      <w:r w:rsidR="00E2495B">
        <w:rPr>
          <w:rFonts w:asciiTheme="majorHAnsi" w:hAnsiTheme="majorHAnsi"/>
        </w:rPr>
        <w:t xml:space="preserve"> (</w:t>
      </w:r>
      <w:r w:rsidR="00E2495B">
        <w:rPr>
          <w:rFonts w:asciiTheme="majorHAnsi" w:hAnsiTheme="majorHAnsi"/>
        </w:rPr>
        <w:fldChar w:fldCharType="begin"/>
      </w:r>
      <w:r w:rsidR="00E2495B">
        <w:rPr>
          <w:rFonts w:asciiTheme="majorHAnsi" w:hAnsiTheme="majorHAnsi"/>
        </w:rPr>
        <w:instrText xml:space="preserve"> REF _Ref475714566 \h </w:instrText>
      </w:r>
      <w:r w:rsidR="00E2495B">
        <w:rPr>
          <w:rFonts w:asciiTheme="majorHAnsi" w:hAnsiTheme="majorHAnsi"/>
        </w:rPr>
      </w:r>
      <w:r w:rsidR="00E2495B">
        <w:rPr>
          <w:rFonts w:asciiTheme="majorHAnsi" w:hAnsiTheme="majorHAnsi"/>
        </w:rPr>
        <w:fldChar w:fldCharType="separate"/>
      </w:r>
      <w:r w:rsidR="00FB5482">
        <w:t xml:space="preserve">Abbildung </w:t>
      </w:r>
      <w:r w:rsidR="00FB5482">
        <w:rPr>
          <w:noProof/>
        </w:rPr>
        <w:t>15</w:t>
      </w:r>
      <w:r w:rsidR="00E2495B">
        <w:rPr>
          <w:rFonts w:asciiTheme="majorHAnsi" w:hAnsiTheme="majorHAnsi"/>
        </w:rPr>
        <w:fldChar w:fldCharType="end"/>
      </w:r>
      <w:r w:rsidR="00E2495B" w:rsidRPr="00E2495B">
        <w:t>, Mitte</w:t>
      </w:r>
      <w:r w:rsidR="00E2495B">
        <w:t xml:space="preserve">). </w:t>
      </w:r>
      <w:r w:rsidR="00E2495B">
        <w:fldChar w:fldCharType="begin" w:fldLock="1"/>
      </w:r>
      <w:r w:rsidR="002806AA">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561", "uris" : [ "http://www.mendeley.com/documents/?uuid=636f0d26-5b4e-4358-bc56-863cf0a9798e" ] } ], "mendeley" : { "formattedCitation" : "(J\u00e4hne, 2012, S. 561)", "plainTextFormattedCitation" : "(J\u00e4hne, 2012, S. 561)", "previouslyFormattedCitation" : "(J\u00e4hne, 2012, S. 561)" }, "properties" : { "noteIndex" : 0 }, "schema" : "https://github.com/citation-style-language/schema/raw/master/csl-citation.json" }</w:instrText>
      </w:r>
      <w:r w:rsidR="00E2495B">
        <w:fldChar w:fldCharType="separate"/>
      </w:r>
      <w:r w:rsidR="00E2495B" w:rsidRPr="00E2495B">
        <w:rPr>
          <w:noProof/>
        </w:rPr>
        <w:t>(Jähne, 2012, S. 561)</w:t>
      </w:r>
      <w:r w:rsidR="00E2495B">
        <w:fldChar w:fldCharType="end"/>
      </w:r>
    </w:p>
    <w:p w:rsidR="006B5EEB" w:rsidRPr="00E2495B" w:rsidRDefault="00DE37FB" w:rsidP="00242897">
      <w:r>
        <w:t>Bei der Operation des Schließens (Closing) folgt auf eine Dilation zur Schließung kleiner Löcher, eine Erosion, die die Vergrößerung der Objekte</w:t>
      </w:r>
      <w:r w:rsidR="00E46FCD">
        <w:t>,</w:t>
      </w:r>
      <w:r>
        <w:t xml:space="preserve"> als Folge der Dilation, durch Schrumpfung</w:t>
      </w:r>
      <w:r w:rsidR="00E46FCD">
        <w:t xml:space="preserve"> wieder</w:t>
      </w:r>
      <w:r>
        <w:t xml:space="preserve"> ausgleicht</w:t>
      </w:r>
      <w:r w:rsidR="00062006">
        <w:t xml:space="preserve"> </w:t>
      </w:r>
      <w:r w:rsidR="00062006">
        <w:rPr>
          <w:rFonts w:asciiTheme="majorHAnsi" w:hAnsiTheme="majorHAnsi"/>
        </w:rPr>
        <w:t>(</w:t>
      </w:r>
      <w:r w:rsidR="00062006">
        <w:rPr>
          <w:rFonts w:asciiTheme="majorHAnsi" w:hAnsiTheme="majorHAnsi"/>
        </w:rPr>
        <w:fldChar w:fldCharType="begin"/>
      </w:r>
      <w:r w:rsidR="00062006">
        <w:rPr>
          <w:rFonts w:asciiTheme="majorHAnsi" w:hAnsiTheme="majorHAnsi"/>
        </w:rPr>
        <w:instrText xml:space="preserve"> REF _Ref475714566 \h </w:instrText>
      </w:r>
      <w:r w:rsidR="00062006">
        <w:rPr>
          <w:rFonts w:asciiTheme="majorHAnsi" w:hAnsiTheme="majorHAnsi"/>
        </w:rPr>
      </w:r>
      <w:r w:rsidR="00062006">
        <w:rPr>
          <w:rFonts w:asciiTheme="majorHAnsi" w:hAnsiTheme="majorHAnsi"/>
        </w:rPr>
        <w:fldChar w:fldCharType="separate"/>
      </w:r>
      <w:r w:rsidR="00FB5482">
        <w:t xml:space="preserve">Abbildung </w:t>
      </w:r>
      <w:r w:rsidR="00FB5482">
        <w:rPr>
          <w:noProof/>
        </w:rPr>
        <w:t>15</w:t>
      </w:r>
      <w:r w:rsidR="00062006">
        <w:rPr>
          <w:rFonts w:asciiTheme="majorHAnsi" w:hAnsiTheme="majorHAnsi"/>
        </w:rPr>
        <w:fldChar w:fldCharType="end"/>
      </w:r>
      <w:r w:rsidR="00062006" w:rsidRPr="00E2495B">
        <w:t xml:space="preserve">, </w:t>
      </w:r>
      <w:r w:rsidR="00062006">
        <w:t>rechts)</w:t>
      </w:r>
      <w:r>
        <w:t>.</w:t>
      </w:r>
      <w:r w:rsidR="002806AA" w:rsidRPr="002806AA">
        <w:t xml:space="preserve"> </w:t>
      </w:r>
      <w:r w:rsidR="002806AA">
        <w:fldChar w:fldCharType="begin" w:fldLock="1"/>
      </w:r>
      <w:r w:rsidR="002806AA">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561", "uris" : [ "http://www.mendeley.com/documents/?uuid=636f0d26-5b4e-4358-bc56-863cf0a9798e" ] } ], "mendeley" : { "formattedCitation" : "(J\u00e4hne, 2012, S. 561)", "manualFormatting" : "(J\u00e4hne, 2012, S. 562)", "plainTextFormattedCitation" : "(J\u00e4hne, 2012, S. 561)", "previouslyFormattedCitation" : "(J\u00e4hne, 2012, S. 561)" }, "properties" : { "noteIndex" : 0 }, "schema" : "https://github.com/citation-style-language/schema/raw/master/csl-citation.json" }</w:instrText>
      </w:r>
      <w:r w:rsidR="002806AA">
        <w:fldChar w:fldCharType="separate"/>
      </w:r>
      <w:r w:rsidR="002806AA">
        <w:rPr>
          <w:noProof/>
        </w:rPr>
        <w:t>(Jähne, 2012, S. 562</w:t>
      </w:r>
      <w:r w:rsidR="002806AA" w:rsidRPr="00E2495B">
        <w:rPr>
          <w:noProof/>
        </w:rPr>
        <w:t>)</w:t>
      </w:r>
      <w:r w:rsidR="002806AA">
        <w:fldChar w:fldCharType="end"/>
      </w:r>
    </w:p>
    <w:p w:rsidR="00B176C3" w:rsidRDefault="00B176C3" w:rsidP="00707897">
      <w:pPr>
        <w:ind w:left="-142" w:right="-283"/>
        <w:rPr>
          <w:noProof/>
          <w:lang w:eastAsia="de-DE"/>
        </w:rPr>
      </w:pPr>
      <w:r>
        <w:rPr>
          <w:noProof/>
          <w:lang w:eastAsia="de-DE"/>
        </w:rPr>
        <w:drawing>
          <wp:inline distT="0" distB="0" distL="0" distR="0" wp14:anchorId="609FD325" wp14:editId="6E740A2E">
            <wp:extent cx="1714500" cy="1553766"/>
            <wp:effectExtent l="0" t="0" r="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pic:cNvPicPr>
                      <a:picLocks noChangeAspect="1" noChangeArrowheads="1"/>
                    </pic:cNvPicPr>
                  </pic:nvPicPr>
                  <pic:blipFill rotWithShape="1">
                    <a:blip r:embed="rId39">
                      <a:extLst>
                        <a:ext uri="{28A0092B-C50C-407E-A947-70E740481C1C}">
                          <a14:useLocalDpi xmlns:a14="http://schemas.microsoft.com/office/drawing/2010/main" val="0"/>
                        </a:ext>
                      </a:extLst>
                    </a:blip>
                    <a:srcRect r="31590" b="17143"/>
                    <a:stretch/>
                  </pic:blipFill>
                  <pic:spPr bwMode="auto">
                    <a:xfrm>
                      <a:off x="0" y="0"/>
                      <a:ext cx="1714500" cy="1553766"/>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de-DE"/>
        </w:rPr>
        <w:t xml:space="preserve">   </w:t>
      </w:r>
      <w:r>
        <w:rPr>
          <w:noProof/>
          <w:lang w:eastAsia="de-DE"/>
        </w:rPr>
        <w:drawing>
          <wp:inline distT="0" distB="0" distL="0" distR="0" wp14:anchorId="74B77B72" wp14:editId="3E07C478">
            <wp:extent cx="1676400" cy="1568939"/>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5"/>
                    <pic:cNvPicPr>
                      <a:picLocks noChangeAspect="1" noChangeArrowheads="1"/>
                    </pic:cNvPicPr>
                  </pic:nvPicPr>
                  <pic:blipFill rotWithShape="1">
                    <a:blip r:embed="rId40">
                      <a:extLst>
                        <a:ext uri="{28A0092B-C50C-407E-A947-70E740481C1C}">
                          <a14:useLocalDpi xmlns:a14="http://schemas.microsoft.com/office/drawing/2010/main" val="0"/>
                        </a:ext>
                      </a:extLst>
                    </a:blip>
                    <a:srcRect r="32290" b="16763"/>
                    <a:stretch/>
                  </pic:blipFill>
                  <pic:spPr bwMode="auto">
                    <a:xfrm>
                      <a:off x="0" y="0"/>
                      <a:ext cx="1676400" cy="1568939"/>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de-DE"/>
        </w:rPr>
        <w:t xml:space="preserve">   </w:t>
      </w:r>
      <w:r>
        <w:rPr>
          <w:noProof/>
          <w:lang w:eastAsia="de-DE"/>
        </w:rPr>
        <w:drawing>
          <wp:inline distT="0" distB="0" distL="0" distR="0" wp14:anchorId="4B08F367" wp14:editId="316E9F05">
            <wp:extent cx="1734206" cy="1571625"/>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pic:cNvPicPr>
                      <a:picLocks noChangeAspect="1" noChangeArrowheads="1"/>
                    </pic:cNvPicPr>
                  </pic:nvPicPr>
                  <pic:blipFill rotWithShape="1">
                    <a:blip r:embed="rId41">
                      <a:extLst>
                        <a:ext uri="{28A0092B-C50C-407E-A947-70E740481C1C}">
                          <a14:useLocalDpi xmlns:a14="http://schemas.microsoft.com/office/drawing/2010/main" val="0"/>
                        </a:ext>
                      </a:extLst>
                    </a:blip>
                    <a:srcRect r="31577" b="17614"/>
                    <a:stretch/>
                  </pic:blipFill>
                  <pic:spPr bwMode="auto">
                    <a:xfrm>
                      <a:off x="0" y="0"/>
                      <a:ext cx="1735390" cy="1572698"/>
                    </a:xfrm>
                    <a:prstGeom prst="rect">
                      <a:avLst/>
                    </a:prstGeom>
                    <a:noFill/>
                    <a:ln>
                      <a:noFill/>
                    </a:ln>
                    <a:extLst>
                      <a:ext uri="{53640926-AAD7-44D8-BBD7-CCE9431645EC}">
                        <a14:shadowObscured xmlns:a14="http://schemas.microsoft.com/office/drawing/2010/main"/>
                      </a:ext>
                    </a:extLst>
                  </pic:spPr>
                </pic:pic>
              </a:graphicData>
            </a:graphic>
          </wp:inline>
        </w:drawing>
      </w:r>
    </w:p>
    <w:p w:rsidR="00707897" w:rsidRDefault="00707897" w:rsidP="00707897">
      <w:pPr>
        <w:pStyle w:val="Beschriftung"/>
        <w:rPr>
          <w:noProof/>
          <w:lang w:eastAsia="de-DE"/>
        </w:rPr>
      </w:pPr>
      <w:bookmarkStart w:id="49" w:name="_Ref475714566"/>
      <w:bookmarkStart w:id="50" w:name="_Toc476239020"/>
      <w:r>
        <w:t xml:space="preserve">Abbildung </w:t>
      </w:r>
      <w:fldSimple w:instr=" SEQ Abbildung \* ARABIC ">
        <w:r w:rsidR="002343C0">
          <w:rPr>
            <w:noProof/>
          </w:rPr>
          <w:t>15</w:t>
        </w:r>
      </w:fldSimple>
      <w:bookmarkEnd w:id="49"/>
      <w:r>
        <w:t xml:space="preserve"> - Originalbild (links) nach Ausführung von Opening (Mitte) beziehungsweise Closing (rechts)</w:t>
      </w:r>
      <w:r w:rsidR="00756F7F">
        <w:t xml:space="preserve"> mit Strukturelementen der Dimension 3 x 3 </w:t>
      </w:r>
      <w:r w:rsidR="00756F7F">
        <w:fldChar w:fldCharType="begin" w:fldLock="1"/>
      </w:r>
      <w:r w:rsidR="00756F7F">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561, 562", "uris" : [ "http://www.mendeley.com/documents/?uuid=636f0d26-5b4e-4358-bc56-863cf0a9798e" ] } ], "mendeley" : { "formattedCitation" : "(J\u00e4hne, 2012, S. 561, 562)", "manualFormatting" : "(nach J\u00e4hne, 2012, S. 561, 562)", "plainTextFormattedCitation" : "(J\u00e4hne, 2012, S. 561, 562)", "previouslyFormattedCitation" : "(J\u00e4hne, 2012, S. 561, 562)" }, "properties" : { "noteIndex" : 0 }, "schema" : "https://github.com/citation-style-language/schema/raw/master/csl-citation.json" }</w:instrText>
      </w:r>
      <w:r w:rsidR="00756F7F">
        <w:fldChar w:fldCharType="separate"/>
      </w:r>
      <w:r w:rsidR="00756F7F" w:rsidRPr="00756F7F">
        <w:rPr>
          <w:b w:val="0"/>
          <w:noProof/>
        </w:rPr>
        <w:t>(</w:t>
      </w:r>
      <w:r w:rsidR="00756F7F">
        <w:rPr>
          <w:b w:val="0"/>
          <w:noProof/>
        </w:rPr>
        <w:t xml:space="preserve">nach </w:t>
      </w:r>
      <w:r w:rsidR="00756F7F" w:rsidRPr="00756F7F">
        <w:rPr>
          <w:b w:val="0"/>
          <w:noProof/>
        </w:rPr>
        <w:t>Jähne, 2012, S. 561, 562)</w:t>
      </w:r>
      <w:bookmarkEnd w:id="50"/>
      <w:r w:rsidR="00756F7F">
        <w:fldChar w:fldCharType="end"/>
      </w:r>
    </w:p>
    <w:p w:rsidR="00B176C3" w:rsidRDefault="00B176C3" w:rsidP="00242897">
      <w:pPr>
        <w:rPr>
          <w:noProof/>
          <w:lang w:eastAsia="de-DE"/>
        </w:rPr>
      </w:pPr>
    </w:p>
    <w:p w:rsidR="00B176C3" w:rsidRPr="00D50880" w:rsidRDefault="00B176C3" w:rsidP="00242897"/>
    <w:p w:rsidR="00C47698" w:rsidRDefault="00EA5EE8" w:rsidP="003C0107">
      <w:pPr>
        <w:pStyle w:val="berschrift2"/>
        <w:numPr>
          <w:ilvl w:val="1"/>
          <w:numId w:val="1"/>
        </w:numPr>
        <w:ind w:left="567" w:hanging="567"/>
        <w:jc w:val="left"/>
      </w:pPr>
      <w:bookmarkStart w:id="51" w:name="_Toc476239151"/>
      <w:r>
        <w:lastRenderedPageBreak/>
        <w:t>Maschinelles Lernen</w:t>
      </w:r>
      <w:bookmarkEnd w:id="51"/>
    </w:p>
    <w:p w:rsidR="003D72AF" w:rsidRDefault="00833DEC" w:rsidP="00323D81">
      <w:pPr>
        <w:pStyle w:val="berschrift3"/>
        <w:numPr>
          <w:ilvl w:val="2"/>
          <w:numId w:val="1"/>
        </w:numPr>
        <w:jc w:val="left"/>
      </w:pPr>
      <w:bookmarkStart w:id="52" w:name="_Ref475975562"/>
      <w:bookmarkStart w:id="53" w:name="_Toc476239152"/>
      <w:r>
        <w:t>M</w:t>
      </w:r>
      <w:r w:rsidR="00EB616D">
        <w:t>aschinelle</w:t>
      </w:r>
      <w:r w:rsidR="00323D81">
        <w:t xml:space="preserve"> Lernverfahren</w:t>
      </w:r>
      <w:bookmarkEnd w:id="52"/>
      <w:bookmarkEnd w:id="53"/>
    </w:p>
    <w:p w:rsidR="006636A6" w:rsidRDefault="007D58CC" w:rsidP="00447A31">
      <w:r>
        <w:t>Die Entwicklung</w:t>
      </w:r>
      <w:r w:rsidR="00424720">
        <w:t xml:space="preserve"> maschinelle</w:t>
      </w:r>
      <w:r>
        <w:t>r</w:t>
      </w:r>
      <w:r w:rsidR="00424720">
        <w:t xml:space="preserve"> Lern</w:t>
      </w:r>
      <w:r>
        <w:t>verfahren</w:t>
      </w:r>
      <w:r w:rsidR="00424720">
        <w:t xml:space="preserve"> ist ein wichtiger Teilbereich der künstlichen Intelligenz</w:t>
      </w:r>
      <w:r>
        <w:t xml:space="preserve"> </w:t>
      </w:r>
      <w:r>
        <w:fldChar w:fldCharType="begin" w:fldLock="1"/>
      </w:r>
      <w:r w:rsidR="00397473">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191", "uris" : [ "http://www.mendeley.com/documents/?uuid=0227ae83-821e-43fc-b296-e367db7fd495" ] } ], "mendeley" : { "formattedCitation" : "(Ertel, 2016, S. 191)", "plainTextFormattedCitation" : "(Ertel, 2016, S. 191)", "previouslyFormattedCitation" : "(Ertel, 2016, S. 191)" }, "properties" : { "noteIndex" : 0 }, "schema" : "https://github.com/citation-style-language/schema/raw/master/csl-citation.json" }</w:instrText>
      </w:r>
      <w:r>
        <w:fldChar w:fldCharType="separate"/>
      </w:r>
      <w:r w:rsidRPr="007D58CC">
        <w:rPr>
          <w:noProof/>
        </w:rPr>
        <w:t>(Ertel, 2016, S. 191)</w:t>
      </w:r>
      <w:r>
        <w:fldChar w:fldCharType="end"/>
      </w:r>
      <w:r w:rsidR="00424720">
        <w:t>.</w:t>
      </w:r>
      <w:r w:rsidR="006636A6">
        <w:t xml:space="preserve"> </w:t>
      </w:r>
      <w:r w:rsidR="00397473">
        <w:t xml:space="preserve">Es handelt sich beim maschinellen Lernen nicht um simples Auswendiglernen, sondern um die Generalisierung gelernter Beispiele, um das Gelernte auf theoretisch unendlich viele neue ungesehene Beispiele anwenden zu können. </w:t>
      </w:r>
      <w:r w:rsidR="006636A6">
        <w:fldChar w:fldCharType="begin" w:fldLock="1"/>
      </w:r>
      <w:r w:rsidR="006636A6">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192-194", "uris" : [ "http://www.mendeley.com/documents/?uuid=0227ae83-821e-43fc-b296-e367db7fd495" ] } ], "mendeley" : { "formattedCitation" : "(Ertel, 2016, S. 192\u2013194)", "manualFormatting" : "(Ertel, 2016, S. 192)", "plainTextFormattedCitation" : "(Ertel, 2016, S. 192\u2013194)", "previouslyFormattedCitation" : "(Ertel, 2016, S. 192\u2013194)" }, "properties" : { "noteIndex" : 0 }, "schema" : "https://github.com/citation-style-language/schema/raw/master/csl-citation.json" }</w:instrText>
      </w:r>
      <w:r w:rsidR="006636A6">
        <w:fldChar w:fldCharType="separate"/>
      </w:r>
      <w:r w:rsidR="006636A6" w:rsidRPr="00397473">
        <w:rPr>
          <w:noProof/>
        </w:rPr>
        <w:t>(Ertel, 2016, S. 192)</w:t>
      </w:r>
      <w:r w:rsidR="006636A6">
        <w:fldChar w:fldCharType="end"/>
      </w:r>
    </w:p>
    <w:p w:rsidR="00854B33" w:rsidRDefault="0029604D" w:rsidP="00447A31">
      <w:r>
        <w:t xml:space="preserve">Beim maschinellen Lernen unterscheidet man zwischen überwachtem und unüberwachtem Lernen. </w:t>
      </w:r>
      <w:r w:rsidR="00E00DFE">
        <w:t xml:space="preserve">Bei </w:t>
      </w:r>
      <w:r w:rsidR="00F86496">
        <w:t>unüberwachten Lernverfahren</w:t>
      </w:r>
      <w:r w:rsidR="00E00DFE">
        <w:t xml:space="preserve"> sind</w:t>
      </w:r>
      <w:r w:rsidR="00F86496">
        <w:t xml:space="preserve"> zu den </w:t>
      </w:r>
      <w:r w:rsidR="00E00DFE">
        <w:t>Trainings</w:t>
      </w:r>
      <w:r w:rsidR="00F86496">
        <w:t>daten</w:t>
      </w:r>
      <w:r w:rsidR="002A23C9">
        <w:t xml:space="preserve"> </w:t>
      </w:r>
      <w:r w:rsidR="00F86496">
        <w:t xml:space="preserve">keine Zieldaten </w:t>
      </w:r>
      <w:r w:rsidR="0095697E">
        <w:t>verfügbar</w:t>
      </w:r>
      <w:r w:rsidR="00F86496">
        <w:t>. Ziel von unüberwachtem Lernen kann unter a</w:t>
      </w:r>
      <w:r w:rsidR="00E00DFE">
        <w:t>n</w:t>
      </w:r>
      <w:r w:rsidR="00F86496">
        <w:t>dere</w:t>
      </w:r>
      <w:r w:rsidR="005344E1">
        <w:t>m</w:t>
      </w:r>
      <w:r w:rsidR="00F86496">
        <w:t xml:space="preserve"> sein</w:t>
      </w:r>
      <w:r w:rsidR="002A23C9">
        <w:t xml:space="preserve">, </w:t>
      </w:r>
      <w:r w:rsidR="00F86496">
        <w:t>in den Daten Gruppen von ähnlichen Strukturen mittels Clustering (Kapitel</w:t>
      </w:r>
      <w:r w:rsidR="009E22DD">
        <w:t xml:space="preserve"> </w:t>
      </w:r>
      <w:r w:rsidR="009E22DD">
        <w:fldChar w:fldCharType="begin"/>
      </w:r>
      <w:r w:rsidR="009E22DD">
        <w:instrText xml:space="preserve"> REF _Ref475734984 \r \h </w:instrText>
      </w:r>
      <w:r w:rsidR="009E22DD">
        <w:fldChar w:fldCharType="separate"/>
      </w:r>
      <w:r w:rsidR="00FB5482">
        <w:t>2.3.5</w:t>
      </w:r>
      <w:r w:rsidR="009E22DD">
        <w:fldChar w:fldCharType="end"/>
      </w:r>
      <w:r w:rsidR="00F86496">
        <w:t xml:space="preserve">) zu finden </w:t>
      </w:r>
      <w:r w:rsidR="00F86496" w:rsidRPr="00D6585A">
        <w:t>oder ho</w:t>
      </w:r>
      <w:r w:rsidR="00EB616D">
        <w:t>chdimensionale Daten auf wenige</w:t>
      </w:r>
      <w:r w:rsidR="00F86496" w:rsidRPr="00D6585A">
        <w:t xml:space="preserve"> Dimensionen zu projizieren</w:t>
      </w:r>
      <w:r w:rsidR="00496EE2">
        <w:t>.</w:t>
      </w:r>
      <w:r w:rsidR="0095697E" w:rsidRPr="0095697E">
        <w:t xml:space="preserve"> </w:t>
      </w:r>
      <w:r w:rsidR="0095697E">
        <w:t>Dagegen ist bei überwachtem Lernen zu den zu trainierenden Beispielen als Eingabe die zugehörige Ausgabe bereits bekannt.</w:t>
      </w:r>
      <w:r w:rsidR="00B53B59">
        <w:t xml:space="preserve"> </w:t>
      </w:r>
      <w:r w:rsidR="0095697E">
        <w:t>Zum überwac</w:t>
      </w:r>
      <w:r w:rsidR="0095697E">
        <w:t>h</w:t>
      </w:r>
      <w:r w:rsidR="0095697E">
        <w:t>ten Lernen zählen Klassifizierungsprobleme</w:t>
      </w:r>
      <w:r w:rsidR="009A6CB4">
        <w:t xml:space="preserve"> (Kapitel </w:t>
      </w:r>
      <w:r w:rsidR="009A6CB4">
        <w:fldChar w:fldCharType="begin"/>
      </w:r>
      <w:r w:rsidR="009A6CB4">
        <w:instrText xml:space="preserve"> REF _Ref475793751 \r \h </w:instrText>
      </w:r>
      <w:r w:rsidR="009A6CB4">
        <w:fldChar w:fldCharType="separate"/>
      </w:r>
      <w:r w:rsidR="00FB5482">
        <w:t>2.3.2</w:t>
      </w:r>
      <w:r w:rsidR="009A6CB4">
        <w:fldChar w:fldCharType="end"/>
      </w:r>
      <w:r w:rsidR="009A6CB4">
        <w:t>)</w:t>
      </w:r>
      <w:r w:rsidR="0095697E">
        <w:t xml:space="preserve">. </w:t>
      </w:r>
      <w:r w:rsidR="002A23C9">
        <w:fldChar w:fldCharType="begin" w:fldLock="1"/>
      </w:r>
      <w:r w:rsidR="0015403A">
        <w:instrText>ADDIN CSL_CITATION { "citationItems" : [ { "id" : "ITEM-1", "itemData" : { "ISBN" : "978-0387-31073-2",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Bishop", "given" : "Christopher M", "non-dropping-particle" : "", "parse-names" : false, "suffix" : "" } ], "id" : "ITEM-1", "issued" : { "date-parts" : [ [ "2006" ] ] }, "publisher" : "Springer Science+Business Media", "publisher-place" : "New York", "title" : "Pattern Recognition and Machine Learning", "type" : "book" }, "locator" : "3", "uris" : [ "http://www.mendeley.com/documents/?uuid=4cfed990-295a-4453-8749-9cb41f27b2e2" ] } ], "mendeley" : { "formattedCitation" : "(Bishop, 2006, S. 3)", "plainTextFormattedCitation" : "(Bishop, 2006, S. 3)", "previouslyFormattedCitation" : "(Bishop, 2006, S. 3)" }, "properties" : { "noteIndex" : 0 }, "schema" : "https://github.com/citation-style-language/schema/raw/master/csl-citation.json" }</w:instrText>
      </w:r>
      <w:r w:rsidR="002A23C9">
        <w:fldChar w:fldCharType="separate"/>
      </w:r>
      <w:r w:rsidR="0015403A" w:rsidRPr="0015403A">
        <w:rPr>
          <w:noProof/>
        </w:rPr>
        <w:t>(Bishop, 2006, S. 3)</w:t>
      </w:r>
      <w:r w:rsidR="002A23C9">
        <w:fldChar w:fldCharType="end"/>
      </w:r>
    </w:p>
    <w:p w:rsidR="00854B33" w:rsidRDefault="00017733" w:rsidP="00854B33">
      <w:pPr>
        <w:pStyle w:val="berschrift3"/>
        <w:numPr>
          <w:ilvl w:val="2"/>
          <w:numId w:val="1"/>
        </w:numPr>
        <w:jc w:val="left"/>
      </w:pPr>
      <w:bookmarkStart w:id="54" w:name="_Ref475731054"/>
      <w:bookmarkStart w:id="55" w:name="_Ref475793751"/>
      <w:bookmarkStart w:id="56" w:name="_Ref475975690"/>
      <w:bookmarkStart w:id="57" w:name="_Toc476239153"/>
      <w:r>
        <w:t xml:space="preserve">Systeme zur </w:t>
      </w:r>
      <w:r w:rsidR="00854B33">
        <w:t>Klassif</w:t>
      </w:r>
      <w:bookmarkEnd w:id="54"/>
      <w:r w:rsidR="00854B33">
        <w:t>izier</w:t>
      </w:r>
      <w:bookmarkEnd w:id="55"/>
      <w:r w:rsidR="00CD0C2D">
        <w:t>ung</w:t>
      </w:r>
      <w:bookmarkEnd w:id="56"/>
      <w:bookmarkEnd w:id="57"/>
    </w:p>
    <w:p w:rsidR="00854B33" w:rsidRDefault="00854B33" w:rsidP="00854B33">
      <w:r>
        <w:t xml:space="preserve">Bei der Klassifizierung wird aus </w:t>
      </w:r>
      <w:r w:rsidR="00F83A94">
        <w:t xml:space="preserve">bereits klassifizierten </w:t>
      </w:r>
      <w:r>
        <w:t>Trainingsdaten, eine Funktion generiert, die die Klasse eines neuen Objektes anhand seiner Merkmale berechnen kann</w:t>
      </w:r>
      <w:r w:rsidR="006715C4">
        <w:t xml:space="preserve"> </w:t>
      </w:r>
      <w:r>
        <w:fldChar w:fldCharType="begin" w:fldLock="1"/>
      </w:r>
      <w:r>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192-194", "uris" : [ "http://www.mendeley.com/documents/?uuid=0227ae83-821e-43fc-b296-e367db7fd495" ] } ], "mendeley" : { "formattedCitation" : "(Ertel, 2016, S. 192\u2013194)", "manualFormatting" : "(Ertel, 2016, S. 193)", "plainTextFormattedCitation" : "(Ertel, 2016, S. 192\u2013194)", "previouslyFormattedCitation" : "(Ertel, 2016, S. 192\u2013194)" }, "properties" : { "noteIndex" : 0 }, "schema" : "https://github.com/citation-style-language/schema/raw/master/csl-citation.json" }</w:instrText>
      </w:r>
      <w:r>
        <w:fldChar w:fldCharType="separate"/>
      </w:r>
      <w:r w:rsidRPr="00397473">
        <w:rPr>
          <w:noProof/>
        </w:rPr>
        <w:t>(Ertel, 2016, S. 19</w:t>
      </w:r>
      <w:r>
        <w:rPr>
          <w:noProof/>
        </w:rPr>
        <w:t>3</w:t>
      </w:r>
      <w:r w:rsidRPr="00397473">
        <w:rPr>
          <w:noProof/>
        </w:rPr>
        <w:t>)</w:t>
      </w:r>
      <w:r>
        <w:fldChar w:fldCharType="end"/>
      </w:r>
      <w:r w:rsidR="00B96351">
        <w:t xml:space="preserve">. </w:t>
      </w:r>
      <w:r>
        <w:t>Die  Aufgabe sowohl des Trainings, als auch der Abbildung eines Merkmalsvektors auf einen Klassenwert, übernimmt ein Klassifizi</w:t>
      </w:r>
      <w:r>
        <w:t>e</w:t>
      </w:r>
      <w:r>
        <w:t xml:space="preserve">rer, schematisch in </w:t>
      </w:r>
      <w:r>
        <w:fldChar w:fldCharType="begin"/>
      </w:r>
      <w:r>
        <w:instrText xml:space="preserve"> REF _Ref475730060 \h </w:instrText>
      </w:r>
      <w:r>
        <w:fldChar w:fldCharType="separate"/>
      </w:r>
      <w:r w:rsidR="00FB5482">
        <w:t xml:space="preserve">Abbildung </w:t>
      </w:r>
      <w:r w:rsidR="00FB5482">
        <w:rPr>
          <w:noProof/>
        </w:rPr>
        <w:t>16</w:t>
      </w:r>
      <w:r>
        <w:fldChar w:fldCharType="end"/>
      </w:r>
      <w:r>
        <w:t xml:space="preserve"> dargestellt.</w:t>
      </w:r>
      <w:r w:rsidR="00DA3153">
        <w:t xml:space="preserve"> Die Merkmal</w:t>
      </w:r>
      <w:r w:rsidR="0044316D">
        <w:t>svektoren</w:t>
      </w:r>
      <w:r>
        <w:t xml:space="preserve"> werden im Folgenden auch Features genannt</w:t>
      </w:r>
      <w:r w:rsidR="00832F10">
        <w:t xml:space="preserve">. </w:t>
      </w:r>
    </w:p>
    <w:p w:rsidR="00854B33" w:rsidRDefault="000D4F50" w:rsidP="00854B33">
      <w:r>
        <w:rPr>
          <w:noProof/>
          <w:lang w:eastAsia="de-DE"/>
        </w:rPr>
        <mc:AlternateContent>
          <mc:Choice Requires="wps">
            <w:drawing>
              <wp:anchor distT="0" distB="0" distL="114300" distR="114300" simplePos="0" relativeHeight="251664384" behindDoc="0" locked="0" layoutInCell="1" allowOverlap="1" wp14:anchorId="7BD74C2B" wp14:editId="0D920728">
                <wp:simplePos x="0" y="0"/>
                <wp:positionH relativeFrom="column">
                  <wp:posOffset>741984</wp:posOffset>
                </wp:positionH>
                <wp:positionV relativeFrom="paragraph">
                  <wp:posOffset>269875</wp:posOffset>
                </wp:positionV>
                <wp:extent cx="838200" cy="295275"/>
                <wp:effectExtent l="0" t="0" r="0" b="0"/>
                <wp:wrapNone/>
                <wp:docPr id="2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295275"/>
                        </a:xfrm>
                        <a:prstGeom prst="rect">
                          <a:avLst/>
                        </a:prstGeom>
                        <a:noFill/>
                        <a:ln w="9525">
                          <a:noFill/>
                          <a:miter lim="800000"/>
                          <a:headEnd/>
                          <a:tailEnd/>
                        </a:ln>
                      </wps:spPr>
                      <wps:txbx>
                        <w:txbxContent>
                          <w:p w:rsidR="003A2034" w:rsidRPr="006E643C" w:rsidRDefault="003A2034" w:rsidP="00854B33">
                            <w:pPr>
                              <w:rPr>
                                <w:b/>
                              </w:rPr>
                            </w:pPr>
                            <w:r w:rsidRPr="006073A8">
                              <w:rPr>
                                <w:b/>
                                <w:sz w:val="18"/>
                              </w:rPr>
                              <w:t>Merkmal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left:0;text-align:left;margin-left:58.4pt;margin-top:21.25pt;width:66pt;height:23.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" filled="f" stroked="f">
                <v:textbox>
                  <w:txbxContent>
                    <w:p w:rsidR="003A2034" w:rsidRPr="006E643C" w:rsidRDefault="003A2034" w:rsidP="00854B33">
                      <w:pPr>
                        <w:rPr>
                          <w:b/>
                        </w:rPr>
                      </w:pPr>
                      <w:r w:rsidRPr="006073A8">
                        <w:rPr>
                          <w:b/>
                          <w:sz w:val="18"/>
                        </w:rPr>
                        <w:t>Merkmal 1</w:t>
                      </w:r>
                    </w:p>
                  </w:txbxContent>
                </v:textbox>
              </v:shape>
            </w:pict>
          </mc:Fallback>
        </mc:AlternateContent>
      </w:r>
      <w:r w:rsidR="00854B33">
        <w:rPr>
          <w:noProof/>
          <w:lang w:eastAsia="de-DE"/>
        </w:rPr>
        <mc:AlternateContent>
          <mc:Choice Requires="wps">
            <w:drawing>
              <wp:anchor distT="0" distB="0" distL="114300" distR="114300" simplePos="0" relativeHeight="251659264" behindDoc="0" locked="0" layoutInCell="1" allowOverlap="1" wp14:anchorId="362954D6" wp14:editId="6AA85E45">
                <wp:simplePos x="0" y="0"/>
                <wp:positionH relativeFrom="column">
                  <wp:posOffset>2230424</wp:posOffset>
                </wp:positionH>
                <wp:positionV relativeFrom="paragraph">
                  <wp:posOffset>197485</wp:posOffset>
                </wp:positionV>
                <wp:extent cx="1047750" cy="789305"/>
                <wp:effectExtent l="0" t="0" r="19050" b="10795"/>
                <wp:wrapNone/>
                <wp:docPr id="19" name="Rechteck 19"/>
                <wp:cNvGraphicFramePr/>
                <a:graphic xmlns:a="http://schemas.openxmlformats.org/drawingml/2006/main">
                  <a:graphicData uri="http://schemas.microsoft.com/office/word/2010/wordprocessingShape">
                    <wps:wsp>
                      <wps:cNvSpPr/>
                      <wps:spPr>
                        <a:xfrm>
                          <a:off x="0" y="0"/>
                          <a:ext cx="1047750" cy="78930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19" o:spid="_x0000_s1026" style="position:absolute;margin-left:175.6pt;margin-top:15.55pt;width:82.5pt;height:62.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" fillcolor="white [3201]" strokecolor="black [3200]" strokeweight="1pt"/>
            </w:pict>
          </mc:Fallback>
        </mc:AlternateContent>
      </w:r>
    </w:p>
    <w:p w:rsidR="00854B33" w:rsidRDefault="000D4F50" w:rsidP="00854B33">
      <w:r>
        <w:rPr>
          <w:noProof/>
          <w:lang w:eastAsia="de-DE"/>
        </w:rPr>
        <mc:AlternateContent>
          <mc:Choice Requires="wps">
            <w:drawing>
              <wp:anchor distT="0" distB="0" distL="114300" distR="114300" simplePos="0" relativeHeight="251665408" behindDoc="0" locked="0" layoutInCell="1" allowOverlap="1" wp14:anchorId="583576AD" wp14:editId="16169D1F">
                <wp:simplePos x="0" y="0"/>
                <wp:positionH relativeFrom="column">
                  <wp:posOffset>742950</wp:posOffset>
                </wp:positionH>
                <wp:positionV relativeFrom="paragraph">
                  <wp:posOffset>311481</wp:posOffset>
                </wp:positionV>
                <wp:extent cx="838200" cy="295275"/>
                <wp:effectExtent l="0" t="0" r="0" b="0"/>
                <wp:wrapNone/>
                <wp:docPr id="2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295275"/>
                        </a:xfrm>
                        <a:prstGeom prst="rect">
                          <a:avLst/>
                        </a:prstGeom>
                        <a:noFill/>
                        <a:ln w="9525">
                          <a:noFill/>
                          <a:miter lim="800000"/>
                          <a:headEnd/>
                          <a:tailEnd/>
                        </a:ln>
                      </wps:spPr>
                      <wps:txbx>
                        <w:txbxContent>
                          <w:p w:rsidR="003A2034" w:rsidRPr="006073A8" w:rsidRDefault="003A2034" w:rsidP="00854B33">
                            <w:pPr>
                              <w:rPr>
                                <w:b/>
                                <w:sz w:val="18"/>
                              </w:rPr>
                            </w:pPr>
                            <w:r w:rsidRPr="006073A8">
                              <w:rPr>
                                <w:b/>
                                <w:sz w:val="18"/>
                              </w:rPr>
                              <w:t>Merkmal 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58.5pt;margin-top:24.55pt;width:66pt;height:23.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" filled="f" stroked="f">
                <v:textbox>
                  <w:txbxContent>
                    <w:p w:rsidR="003A2034" w:rsidRPr="006073A8" w:rsidRDefault="003A2034" w:rsidP="00854B33">
                      <w:pPr>
                        <w:rPr>
                          <w:b/>
                          <w:sz w:val="18"/>
                        </w:rPr>
                      </w:pPr>
                      <w:r w:rsidRPr="006073A8">
                        <w:rPr>
                          <w:b/>
                          <w:sz w:val="18"/>
                        </w:rPr>
                        <w:t>Merkmal n</w:t>
                      </w:r>
                    </w:p>
                  </w:txbxContent>
                </v:textbox>
              </v:shape>
            </w:pict>
          </mc:Fallback>
        </mc:AlternateContent>
      </w:r>
      <w:r>
        <w:rPr>
          <w:noProof/>
          <w:lang w:eastAsia="de-DE"/>
        </w:rPr>
        <mc:AlternateContent>
          <mc:Choice Requires="wps">
            <w:drawing>
              <wp:anchor distT="0" distB="0" distL="114300" distR="114300" simplePos="0" relativeHeight="251663360" behindDoc="0" locked="0" layoutInCell="1" allowOverlap="1" wp14:anchorId="7C9672AB" wp14:editId="32BA041B">
                <wp:simplePos x="0" y="0"/>
                <wp:positionH relativeFrom="column">
                  <wp:posOffset>3942411</wp:posOffset>
                </wp:positionH>
                <wp:positionV relativeFrom="paragraph">
                  <wp:posOffset>138430</wp:posOffset>
                </wp:positionV>
                <wp:extent cx="666750" cy="295275"/>
                <wp:effectExtent l="0" t="0" r="0" b="0"/>
                <wp:wrapNone/>
                <wp:docPr id="30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750" cy="295275"/>
                        </a:xfrm>
                        <a:prstGeom prst="rect">
                          <a:avLst/>
                        </a:prstGeom>
                        <a:noFill/>
                        <a:ln w="9525">
                          <a:noFill/>
                          <a:miter lim="800000"/>
                          <a:headEnd/>
                          <a:tailEnd/>
                        </a:ln>
                      </wps:spPr>
                      <wps:txbx>
                        <w:txbxContent>
                          <w:p w:rsidR="003A2034" w:rsidRPr="006073A8" w:rsidRDefault="003A2034" w:rsidP="00854B33">
                            <w:pPr>
                              <w:rPr>
                                <w:b/>
                                <w:sz w:val="18"/>
                              </w:rPr>
                            </w:pPr>
                            <w:r w:rsidRPr="006073A8">
                              <w:rPr>
                                <w:b/>
                                <w:sz w:val="18"/>
                              </w:rPr>
                              <w:t>Klas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310.45pt;margin-top:10.9pt;width:52.5pt;height:23.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" filled="f" stroked="f">
                <v:textbox>
                  <w:txbxContent>
                    <w:p w:rsidR="003A2034" w:rsidRPr="006073A8" w:rsidRDefault="003A2034" w:rsidP="00854B33">
                      <w:pPr>
                        <w:rPr>
                          <w:b/>
                          <w:sz w:val="18"/>
                        </w:rPr>
                      </w:pPr>
                      <w:r w:rsidRPr="006073A8">
                        <w:rPr>
                          <w:b/>
                          <w:sz w:val="18"/>
                        </w:rPr>
                        <w:t>Klasse</w:t>
                      </w:r>
                    </w:p>
                  </w:txbxContent>
                </v:textbox>
              </v:shape>
            </w:pict>
          </mc:Fallback>
        </mc:AlternateContent>
      </w:r>
      <w:r>
        <w:rPr>
          <w:noProof/>
          <w:lang w:eastAsia="de-DE"/>
        </w:rPr>
        <mc:AlternateContent>
          <mc:Choice Requires="wps">
            <w:drawing>
              <wp:anchor distT="0" distB="0" distL="114300" distR="114300" simplePos="0" relativeHeight="251667456" behindDoc="0" locked="0" layoutInCell="1" allowOverlap="1" wp14:anchorId="253C4E8F" wp14:editId="159E9A1F">
                <wp:simplePos x="0" y="0"/>
                <wp:positionH relativeFrom="column">
                  <wp:posOffset>2285061</wp:posOffset>
                </wp:positionH>
                <wp:positionV relativeFrom="paragraph">
                  <wp:posOffset>137795</wp:posOffset>
                </wp:positionV>
                <wp:extent cx="952500" cy="295275"/>
                <wp:effectExtent l="0" t="0" r="0" b="0"/>
                <wp:wrapNone/>
                <wp:docPr id="2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2500" cy="295275"/>
                        </a:xfrm>
                        <a:prstGeom prst="rect">
                          <a:avLst/>
                        </a:prstGeom>
                        <a:noFill/>
                        <a:ln w="9525">
                          <a:noFill/>
                          <a:miter lim="800000"/>
                          <a:headEnd/>
                          <a:tailEnd/>
                        </a:ln>
                      </wps:spPr>
                      <wps:txbx>
                        <w:txbxContent>
                          <w:p w:rsidR="003A2034" w:rsidRPr="00597DF3" w:rsidRDefault="003A2034" w:rsidP="00854B33">
                            <w:pPr>
                              <w:rPr>
                                <w:b/>
                                <w:sz w:val="18"/>
                              </w:rPr>
                            </w:pPr>
                            <w:r w:rsidRPr="00597DF3">
                              <w:t>Klassifizier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left:0;text-align:left;margin-left:179.95pt;margin-top:10.85pt;width:75pt;height:23.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" filled="f" stroked="f">
                <v:textbox>
                  <w:txbxContent>
                    <w:p w:rsidR="003A2034" w:rsidRPr="00597DF3" w:rsidRDefault="003A2034" w:rsidP="00854B33">
                      <w:pPr>
                        <w:rPr>
                          <w:b/>
                          <w:sz w:val="18"/>
                        </w:rPr>
                      </w:pPr>
                      <w:r w:rsidRPr="00597DF3">
                        <w:t>Klassifizierer</w:t>
                      </w:r>
                    </w:p>
                  </w:txbxContent>
                </v:textbox>
              </v:shape>
            </w:pict>
          </mc:Fallback>
        </mc:AlternateContent>
      </w:r>
      <w:r>
        <w:rPr>
          <w:noProof/>
          <w:lang w:eastAsia="de-DE"/>
        </w:rPr>
        <mc:AlternateContent>
          <mc:Choice Requires="wps">
            <w:drawing>
              <wp:anchor distT="0" distB="0" distL="114300" distR="114300" simplePos="0" relativeHeight="251666432" behindDoc="0" locked="0" layoutInCell="1" allowOverlap="1" wp14:anchorId="008B4665" wp14:editId="7A184DD4">
                <wp:simplePos x="0" y="0"/>
                <wp:positionH relativeFrom="column">
                  <wp:posOffset>643255</wp:posOffset>
                </wp:positionH>
                <wp:positionV relativeFrom="paragraph">
                  <wp:posOffset>55880</wp:posOffset>
                </wp:positionV>
                <wp:extent cx="838200" cy="295275"/>
                <wp:effectExtent l="0" t="0" r="0" b="0"/>
                <wp:wrapNone/>
                <wp:docPr id="2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295275"/>
                        </a:xfrm>
                        <a:prstGeom prst="rect">
                          <a:avLst/>
                        </a:prstGeom>
                        <a:noFill/>
                        <a:ln w="9525">
                          <a:noFill/>
                          <a:miter lim="800000"/>
                          <a:headEnd/>
                          <a:tailEnd/>
                        </a:ln>
                      </wps:spPr>
                      <wps:txbx>
                        <w:txbxContent>
                          <w:p w:rsidR="003A2034" w:rsidRPr="006E643C" w:rsidRDefault="003A2034" w:rsidP="00854B33">
                            <w:pPr>
                              <w:jc w:val="center"/>
                              <w:rPr>
                                <w:b/>
                              </w:rPr>
                            </w:pPr>
                            <w:r>
                              <w:rPr>
                                <w: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left:0;text-align:left;margin-left:50.65pt;margin-top:4.4pt;width:66pt;height:23.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" filled="f" stroked="f">
                <v:textbox>
                  <w:txbxContent>
                    <w:p w:rsidR="003A2034" w:rsidRPr="006E643C" w:rsidRDefault="003A2034" w:rsidP="00854B33">
                      <w:pPr>
                        <w:jc w:val="center"/>
                        <w:rPr>
                          <w:b/>
                        </w:rPr>
                      </w:pPr>
                      <w:r>
                        <w:rPr>
                          <w:b/>
                        </w:rPr>
                        <w:t>…</w:t>
                      </w:r>
                    </w:p>
                  </w:txbxContent>
                </v:textbox>
              </v:shape>
            </w:pict>
          </mc:Fallback>
        </mc:AlternateContent>
      </w:r>
      <w:r>
        <w:rPr>
          <w:noProof/>
          <w:lang w:eastAsia="de-DE"/>
        </w:rPr>
        <mc:AlternateContent>
          <mc:Choice Requires="wps">
            <w:drawing>
              <wp:anchor distT="0" distB="0" distL="114300" distR="114300" simplePos="0" relativeHeight="251662336" behindDoc="0" locked="0" layoutInCell="1" allowOverlap="1" wp14:anchorId="116EC69D" wp14:editId="61C638FE">
                <wp:simplePos x="0" y="0"/>
                <wp:positionH relativeFrom="column">
                  <wp:posOffset>3277870</wp:posOffset>
                </wp:positionH>
                <wp:positionV relativeFrom="paragraph">
                  <wp:posOffset>246380</wp:posOffset>
                </wp:positionV>
                <wp:extent cx="723900" cy="0"/>
                <wp:effectExtent l="0" t="76200" r="19050" b="152400"/>
                <wp:wrapNone/>
                <wp:docPr id="22" name="Gerade Verbindung mit Pfeil 22"/>
                <wp:cNvGraphicFramePr/>
                <a:graphic xmlns:a="http://schemas.openxmlformats.org/drawingml/2006/main">
                  <a:graphicData uri="http://schemas.microsoft.com/office/word/2010/wordprocessingShape">
                    <wps:wsp>
                      <wps:cNvCnPr/>
                      <wps:spPr>
                        <a:xfrm>
                          <a:off x="0" y="0"/>
                          <a:ext cx="723900" cy="0"/>
                        </a:xfrm>
                        <a:prstGeom prst="straightConnector1">
                          <a:avLst/>
                        </a:prstGeom>
                        <a:ln w="1270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Gerade Verbindung mit Pfeil 22" o:spid="_x0000_s1026" type="#_x0000_t32" style="position:absolute;margin-left:258.1pt;margin-top:19.4pt;width:57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" strokecolor="black [3200]" strokeweight="1pt">
                <v:stroke endarrow="open"/>
                <v:shadow on="t" color="black" opacity="24903f" origin=",.5" offset="0,.55556mm"/>
              </v:shape>
            </w:pict>
          </mc:Fallback>
        </mc:AlternateContent>
      </w:r>
      <w:r>
        <w:rPr>
          <w:noProof/>
          <w:lang w:eastAsia="de-DE"/>
        </w:rPr>
        <mc:AlternateContent>
          <mc:Choice Requires="wps">
            <w:drawing>
              <wp:anchor distT="0" distB="0" distL="114300" distR="114300" simplePos="0" relativeHeight="251660288" behindDoc="0" locked="0" layoutInCell="1" allowOverlap="1" wp14:anchorId="0C855ED0" wp14:editId="739312AC">
                <wp:simplePos x="0" y="0"/>
                <wp:positionH relativeFrom="column">
                  <wp:posOffset>1487474</wp:posOffset>
                </wp:positionH>
                <wp:positionV relativeFrom="paragraph">
                  <wp:posOffset>46355</wp:posOffset>
                </wp:positionV>
                <wp:extent cx="723900" cy="0"/>
                <wp:effectExtent l="0" t="76200" r="19050" b="152400"/>
                <wp:wrapNone/>
                <wp:docPr id="20" name="Gerade Verbindung mit Pfeil 20"/>
                <wp:cNvGraphicFramePr/>
                <a:graphic xmlns:a="http://schemas.openxmlformats.org/drawingml/2006/main">
                  <a:graphicData uri="http://schemas.microsoft.com/office/word/2010/wordprocessingShape">
                    <wps:wsp>
                      <wps:cNvCnPr/>
                      <wps:spPr>
                        <a:xfrm>
                          <a:off x="0" y="0"/>
                          <a:ext cx="723900" cy="0"/>
                        </a:xfrm>
                        <a:prstGeom prst="straightConnector1">
                          <a:avLst/>
                        </a:prstGeom>
                        <a:ln w="1270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20" o:spid="_x0000_s1026" type="#_x0000_t32" style="position:absolute;margin-left:117.1pt;margin-top:3.65pt;width:57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" strokecolor="black [3200]" strokeweight="1pt">
                <v:stroke endarrow="open"/>
                <v:shadow on="t" color="black" opacity="24903f" origin=",.5" offset="0,.55556mm"/>
              </v:shape>
            </w:pict>
          </mc:Fallback>
        </mc:AlternateContent>
      </w:r>
    </w:p>
    <w:p w:rsidR="00854B33" w:rsidRDefault="00854B33" w:rsidP="00854B33">
      <w:r>
        <w:rPr>
          <w:noProof/>
          <w:lang w:eastAsia="de-DE"/>
        </w:rPr>
        <mc:AlternateContent>
          <mc:Choice Requires="wps">
            <w:drawing>
              <wp:anchor distT="0" distB="0" distL="114300" distR="114300" simplePos="0" relativeHeight="251661312" behindDoc="0" locked="0" layoutInCell="1" allowOverlap="1" wp14:anchorId="6C404AC4" wp14:editId="79812BD3">
                <wp:simplePos x="0" y="0"/>
                <wp:positionH relativeFrom="column">
                  <wp:posOffset>1487474</wp:posOffset>
                </wp:positionH>
                <wp:positionV relativeFrom="paragraph">
                  <wp:posOffset>95250</wp:posOffset>
                </wp:positionV>
                <wp:extent cx="723900" cy="0"/>
                <wp:effectExtent l="0" t="76200" r="19050" b="152400"/>
                <wp:wrapNone/>
                <wp:docPr id="21" name="Gerade Verbindung mit Pfeil 21"/>
                <wp:cNvGraphicFramePr/>
                <a:graphic xmlns:a="http://schemas.openxmlformats.org/drawingml/2006/main">
                  <a:graphicData uri="http://schemas.microsoft.com/office/word/2010/wordprocessingShape">
                    <wps:wsp>
                      <wps:cNvCnPr/>
                      <wps:spPr>
                        <a:xfrm>
                          <a:off x="0" y="0"/>
                          <a:ext cx="723900" cy="0"/>
                        </a:xfrm>
                        <a:prstGeom prst="straightConnector1">
                          <a:avLst/>
                        </a:prstGeom>
                        <a:ln w="1270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21" o:spid="_x0000_s1026" type="#_x0000_t32" style="position:absolute;margin-left:117.1pt;margin-top:7.5pt;width:57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" strokecolor="black [3200]" strokeweight="1pt">
                <v:stroke endarrow="open"/>
                <v:shadow on="t" color="black" opacity="24903f" origin=",.5" offset="0,.55556mm"/>
              </v:shape>
            </w:pict>
          </mc:Fallback>
        </mc:AlternateContent>
      </w:r>
    </w:p>
    <w:p w:rsidR="00854B33" w:rsidRDefault="000D4F50" w:rsidP="00854B33">
      <w:r>
        <w:rPr>
          <w:noProof/>
          <w:lang w:eastAsia="de-DE"/>
        </w:rPr>
        <mc:AlternateContent>
          <mc:Choice Requires="wps">
            <w:drawing>
              <wp:anchor distT="0" distB="0" distL="114300" distR="114300" simplePos="0" relativeHeight="251668480" behindDoc="0" locked="0" layoutInCell="1" allowOverlap="1" wp14:anchorId="6B7B29C6" wp14:editId="6EFE6EF6">
                <wp:simplePos x="0" y="0"/>
                <wp:positionH relativeFrom="column">
                  <wp:posOffset>2769870</wp:posOffset>
                </wp:positionH>
                <wp:positionV relativeFrom="paragraph">
                  <wp:posOffset>20320</wp:posOffset>
                </wp:positionV>
                <wp:extent cx="0" cy="275590"/>
                <wp:effectExtent l="114300" t="38100" r="76200" b="86360"/>
                <wp:wrapNone/>
                <wp:docPr id="28" name="Gerade Verbindung mit Pfeil 28"/>
                <wp:cNvGraphicFramePr/>
                <a:graphic xmlns:a="http://schemas.openxmlformats.org/drawingml/2006/main">
                  <a:graphicData uri="http://schemas.microsoft.com/office/word/2010/wordprocessingShape">
                    <wps:wsp>
                      <wps:cNvCnPr/>
                      <wps:spPr>
                        <a:xfrm flipV="1">
                          <a:off x="0" y="0"/>
                          <a:ext cx="0" cy="275590"/>
                        </a:xfrm>
                        <a:prstGeom prst="straightConnector1">
                          <a:avLst/>
                        </a:prstGeom>
                        <a:ln w="12700">
                          <a:solidFill>
                            <a:schemeClr val="tx1">
                              <a:lumMod val="75000"/>
                              <a:lumOff val="25000"/>
                            </a:schemeClr>
                          </a:solidFill>
                          <a:prstDash val="lgDash"/>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28" o:spid="_x0000_s1026" type="#_x0000_t32" style="position:absolute;margin-left:218.1pt;margin-top:1.6pt;width:0;height:21.7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" strokecolor="#404040 [2429]" strokeweight="1pt">
                <v:stroke dashstyle="longDash" endarrow="open"/>
                <v:shadow on="t" color="black" opacity="24903f" origin=",.5" offset="0,.55556mm"/>
              </v:shape>
            </w:pict>
          </mc:Fallback>
        </mc:AlternateContent>
      </w:r>
      <w:r>
        <w:rPr>
          <w:noProof/>
          <w:lang w:eastAsia="de-DE"/>
        </w:rPr>
        <mc:AlternateContent>
          <mc:Choice Requires="wps">
            <w:drawing>
              <wp:anchor distT="0" distB="0" distL="114300" distR="114300" simplePos="0" relativeHeight="251669504" behindDoc="0" locked="0" layoutInCell="1" allowOverlap="1" wp14:anchorId="31F3D212" wp14:editId="71CEDC5F">
                <wp:simplePos x="0" y="0"/>
                <wp:positionH relativeFrom="column">
                  <wp:posOffset>1902791</wp:posOffset>
                </wp:positionH>
                <wp:positionV relativeFrom="paragraph">
                  <wp:posOffset>300990</wp:posOffset>
                </wp:positionV>
                <wp:extent cx="1762125" cy="657225"/>
                <wp:effectExtent l="0" t="0" r="0" b="0"/>
                <wp:wrapNone/>
                <wp:docPr id="2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2125" cy="657225"/>
                        </a:xfrm>
                        <a:prstGeom prst="rect">
                          <a:avLst/>
                        </a:prstGeom>
                        <a:noFill/>
                        <a:ln w="9525">
                          <a:noFill/>
                          <a:miter lim="800000"/>
                          <a:headEnd/>
                          <a:tailEnd/>
                        </a:ln>
                      </wps:spPr>
                      <wps:txbx>
                        <w:txbxContent>
                          <w:p w:rsidR="003A2034" w:rsidRPr="006073A8" w:rsidRDefault="003A2034" w:rsidP="00854B33">
                            <w:pPr>
                              <w:spacing w:after="0" w:line="240" w:lineRule="auto"/>
                              <w:jc w:val="center"/>
                              <w:rPr>
                                <w:b/>
                                <w:color w:val="404040" w:themeColor="text1" w:themeTint="BF"/>
                                <w:sz w:val="18"/>
                              </w:rPr>
                            </w:pPr>
                            <w:r>
                              <w:rPr>
                                <w:b/>
                                <w:color w:val="404040" w:themeColor="text1" w:themeTint="BF"/>
                                <w:sz w:val="18"/>
                              </w:rPr>
                              <w:t xml:space="preserve">klassifizierte </w:t>
                            </w:r>
                            <w:r w:rsidRPr="006073A8">
                              <w:rPr>
                                <w:b/>
                                <w:color w:val="404040" w:themeColor="text1" w:themeTint="BF"/>
                                <w:sz w:val="18"/>
                              </w:rPr>
                              <w:t>Trainingsdaten</w:t>
                            </w:r>
                          </w:p>
                          <w:p w:rsidR="003A2034" w:rsidRPr="006073A8" w:rsidRDefault="003A2034" w:rsidP="00854B33">
                            <w:pPr>
                              <w:jc w:val="center"/>
                              <w:rPr>
                                <w:b/>
                                <w:color w:val="404040" w:themeColor="text1" w:themeTint="BF"/>
                                <w:sz w:val="18"/>
                              </w:rPr>
                            </w:pPr>
                            <w:r w:rsidRPr="006073A8">
                              <w:rPr>
                                <w:b/>
                                <w:color w:val="404040" w:themeColor="text1" w:themeTint="BF"/>
                                <w:sz w:val="18"/>
                              </w:rPr>
                              <w:t>(</w:t>
                            </w:r>
                            <w:r>
                              <w:rPr>
                                <w:b/>
                                <w:color w:val="404040" w:themeColor="text1" w:themeTint="BF"/>
                                <w:sz w:val="18"/>
                              </w:rPr>
                              <w:t>Trainingsphase</w:t>
                            </w:r>
                            <w:r w:rsidRPr="006073A8">
                              <w:rPr>
                                <w:b/>
                                <w:color w:val="404040" w:themeColor="text1" w:themeTint="BF"/>
                                <w:sz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0" type="#_x0000_t202" style="position:absolute;left:0;text-align:left;margin-left:149.85pt;margin-top:23.7pt;width:138.75pt;height:51.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" filled="f" stroked="f">
                <v:textbox>
                  <w:txbxContent>
                    <w:p w:rsidR="003A2034" w:rsidRPr="006073A8" w:rsidRDefault="003A2034" w:rsidP="00854B33">
                      <w:pPr>
                        <w:spacing w:after="0" w:line="240" w:lineRule="auto"/>
                        <w:jc w:val="center"/>
                        <w:rPr>
                          <w:b/>
                          <w:color w:val="404040" w:themeColor="text1" w:themeTint="BF"/>
                          <w:sz w:val="18"/>
                        </w:rPr>
                      </w:pPr>
                      <w:r>
                        <w:rPr>
                          <w:b/>
                          <w:color w:val="404040" w:themeColor="text1" w:themeTint="BF"/>
                          <w:sz w:val="18"/>
                        </w:rPr>
                        <w:t xml:space="preserve">klassifizierte </w:t>
                      </w:r>
                      <w:r w:rsidRPr="006073A8">
                        <w:rPr>
                          <w:b/>
                          <w:color w:val="404040" w:themeColor="text1" w:themeTint="BF"/>
                          <w:sz w:val="18"/>
                        </w:rPr>
                        <w:t>Trainingsdaten</w:t>
                      </w:r>
                    </w:p>
                    <w:p w:rsidR="003A2034" w:rsidRPr="006073A8" w:rsidRDefault="003A2034" w:rsidP="00854B33">
                      <w:pPr>
                        <w:jc w:val="center"/>
                        <w:rPr>
                          <w:b/>
                          <w:color w:val="404040" w:themeColor="text1" w:themeTint="BF"/>
                          <w:sz w:val="18"/>
                        </w:rPr>
                      </w:pPr>
                      <w:r w:rsidRPr="006073A8">
                        <w:rPr>
                          <w:b/>
                          <w:color w:val="404040" w:themeColor="text1" w:themeTint="BF"/>
                          <w:sz w:val="18"/>
                        </w:rPr>
                        <w:t>(</w:t>
                      </w:r>
                      <w:r>
                        <w:rPr>
                          <w:b/>
                          <w:color w:val="404040" w:themeColor="text1" w:themeTint="BF"/>
                          <w:sz w:val="18"/>
                        </w:rPr>
                        <w:t>Trainingsphase</w:t>
                      </w:r>
                      <w:r w:rsidRPr="006073A8">
                        <w:rPr>
                          <w:b/>
                          <w:color w:val="404040" w:themeColor="text1" w:themeTint="BF"/>
                          <w:sz w:val="18"/>
                        </w:rPr>
                        <w:t>)</w:t>
                      </w:r>
                    </w:p>
                  </w:txbxContent>
                </v:textbox>
              </v:shape>
            </w:pict>
          </mc:Fallback>
        </mc:AlternateContent>
      </w:r>
    </w:p>
    <w:p w:rsidR="00854B33" w:rsidRDefault="00854B33" w:rsidP="00854B33"/>
    <w:p w:rsidR="00854B33" w:rsidRDefault="00854B33" w:rsidP="00F83A94">
      <w:pPr>
        <w:pStyle w:val="Beschriftung"/>
        <w:jc w:val="center"/>
      </w:pPr>
      <w:bookmarkStart w:id="58" w:name="_Ref475730060"/>
      <w:bookmarkStart w:id="59" w:name="_Toc476239021"/>
      <w:r>
        <w:t xml:space="preserve">Abbildung </w:t>
      </w:r>
      <w:fldSimple w:instr=" SEQ Abbildung \* ARABIC ">
        <w:r w:rsidR="002343C0">
          <w:rPr>
            <w:noProof/>
          </w:rPr>
          <w:t>16</w:t>
        </w:r>
      </w:fldSimple>
      <w:bookmarkEnd w:id="58"/>
      <w:r>
        <w:t xml:space="preserve"> - funktionale Struktur eines Klassifikator</w:t>
      </w:r>
      <w:r>
        <w:rPr>
          <w:noProof/>
        </w:rPr>
        <w:t xml:space="preserve">s </w:t>
      </w:r>
      <w:r>
        <w:rPr>
          <w:noProof/>
        </w:rPr>
        <w:fldChar w:fldCharType="begin" w:fldLock="1"/>
      </w:r>
      <w:r>
        <w:rPr>
          <w:noProof/>
        </w:rPr>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194", "uris" : [ "http://www.mendeley.com/documents/?uuid=0227ae83-821e-43fc-b296-e367db7fd495" ] } ], "mendeley" : { "formattedCitation" : "(Ertel, 2016, S. 194)", "manualFormatting" : "(nach Ertel, 2016, S. 194)", "plainTextFormattedCitation" : "(Ertel, 2016, S. 194)", "previouslyFormattedCitation" : "(Ertel, 2016, S. 194)" }, "properties" : { "noteIndex" : 0 }, "schema" : "https://github.com/citation-style-language/schema/raw/master/csl-citation.json" }</w:instrText>
      </w:r>
      <w:r>
        <w:rPr>
          <w:noProof/>
        </w:rPr>
        <w:fldChar w:fldCharType="separate"/>
      </w:r>
      <w:r w:rsidRPr="00397473">
        <w:rPr>
          <w:b w:val="0"/>
          <w:noProof/>
        </w:rPr>
        <w:t>(</w:t>
      </w:r>
      <w:r>
        <w:rPr>
          <w:b w:val="0"/>
          <w:noProof/>
        </w:rPr>
        <w:t xml:space="preserve">nach </w:t>
      </w:r>
      <w:r w:rsidRPr="00397473">
        <w:rPr>
          <w:b w:val="0"/>
          <w:noProof/>
        </w:rPr>
        <w:t>Ertel, 2016, S. 194)</w:t>
      </w:r>
      <w:bookmarkEnd w:id="59"/>
      <w:r>
        <w:rPr>
          <w:noProof/>
        </w:rPr>
        <w:fldChar w:fldCharType="end"/>
      </w:r>
    </w:p>
    <w:p w:rsidR="00E72BDB" w:rsidRDefault="00E72BDB" w:rsidP="00E72BDB">
      <w:r>
        <w:t xml:space="preserve">Bei der Klassifizierung können </w:t>
      </w:r>
      <w:r w:rsidR="00EC0FC9">
        <w:t xml:space="preserve">Fehlentscheidungen </w:t>
      </w:r>
      <w:r>
        <w:t xml:space="preserve">auftreten, wenn </w:t>
      </w:r>
      <w:r w:rsidR="00EC0FC9">
        <w:t>ei</w:t>
      </w:r>
      <w:r w:rsidR="009F4028">
        <w:t>n Objekt der falschen Klasse zu</w:t>
      </w:r>
      <w:r w:rsidR="00EC0FC9">
        <w:t>geordnet wird.</w:t>
      </w:r>
      <w:r>
        <w:t xml:space="preserve"> Die Summe</w:t>
      </w:r>
      <w:r w:rsidR="00EC0FC9">
        <w:t>n</w:t>
      </w:r>
      <w:r>
        <w:t xml:space="preserve"> </w:t>
      </w:r>
      <w:r w:rsidR="00EC0FC9">
        <w:t>der</w:t>
      </w:r>
      <w:r>
        <w:t xml:space="preserve"> gewichteten Fehler </w:t>
      </w:r>
      <w:r w:rsidR="00EC0FC9">
        <w:t>bezeichnet man als</w:t>
      </w:r>
      <w:r>
        <w:t xml:space="preserve"> Kosten. Ziel </w:t>
      </w:r>
      <w:r w:rsidR="00FD1865">
        <w:t xml:space="preserve">beim Training </w:t>
      </w:r>
      <w:r>
        <w:t>des Klassifizierers ist es, die aus den Fehlentscheidungen entstehenden</w:t>
      </w:r>
      <w:r w:rsidR="00A720C5">
        <w:t xml:space="preserve"> Kosten</w:t>
      </w:r>
      <w:r>
        <w:t xml:space="preserve"> zu minimieren. </w:t>
      </w:r>
      <w:r>
        <w:fldChar w:fldCharType="begin" w:fldLock="1"/>
      </w:r>
      <w:r w:rsidR="00FD1865">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0", "uris" : [ "http://www.mendeley.com/documents/?uuid=0227ae83-821e-43fc-b296-e367db7fd495" ] } ], "mendeley" : { "formattedCitation" : "(Ertel, 2016, S. 20)", "plainTextFormattedCitation" : "(Ertel, 2016, S. 20)", "previouslyFormattedCitation" : "(Ertel, 2016, S. 20)" }, "properties" : { "noteIndex" : 0 }, "schema" : "https://github.com/citation-style-language/schema/raw/master/csl-citation.json" }</w:instrText>
      </w:r>
      <w:r>
        <w:fldChar w:fldCharType="separate"/>
      </w:r>
      <w:r w:rsidRPr="00E72BDB">
        <w:rPr>
          <w:noProof/>
        </w:rPr>
        <w:t>(Ertel, 2016, S. 20)</w:t>
      </w:r>
      <w:r>
        <w:fldChar w:fldCharType="end"/>
      </w:r>
    </w:p>
    <w:p w:rsidR="00846637" w:rsidRDefault="00846637" w:rsidP="00E72BDB">
      <w:r>
        <w:lastRenderedPageBreak/>
        <w:t xml:space="preserve">Zur Minimierung der Kosten lassen sich Entscheidungsregeln definieren </w:t>
      </w:r>
      <w:r w:rsidR="00F83A94">
        <w:t xml:space="preserve">und variieren </w:t>
      </w:r>
      <w:r>
        <w:fldChar w:fldCharType="begin" w:fldLock="1"/>
      </w:r>
      <w:r w:rsidR="006955D1">
        <w:instrText>ADDIN CSL_CITATION { "citationItems" : [ { "id" : "ITEM-1", "itemData" : { "ISBN" : "978-0-471-05669-0", "author" : [ { "dropping-particle" : "", "family" : "Duda", "given" : "Richard O.", "non-dropping-particle" : "", "parse-names" : false, "suffix" : "" }, { "dropping-particle" : "", "family" : "Hart", "given" : "Peter E.", "non-dropping-particle" : "", "parse-names" : false, "suffix" : "" }, { "dropping-particle" : "", "family" : "Stork", "given" : "David G.", "non-dropping-particle" : "", "parse-names" : false, "suffix" : "" } ], "edition" : "2", "id" : "ITEM-1", "issued" : { "date-parts" : [ [ "2001" ] ] }, "publisher" : "John Wiley &amp; Sons", "publisher-place" : "New York", "title" : "Pattern Classification", "type" : "book" }, "locator" : "4", "uris" : [ "http://www.mendeley.com/documents/?uuid=6e58d0e2-8dad-436b-ba0d-bfd0a9e7fab1" ] } ], "mendeley" : { "formattedCitation" : "(Duda, Hart, &amp; Stork, 2001, S. 4)", "plainTextFormattedCitation" : "(Duda, Hart, &amp; Stork, 2001, S. 4)", "previouslyFormattedCitation" : "(Duda, Hart, &amp; Stork, 2001, S. 4)" }, "properties" : { "noteIndex" : 0 }, "schema" : "https://github.com/citation-style-language/schema/raw/master/csl-citation.json" }</w:instrText>
      </w:r>
      <w:r>
        <w:fldChar w:fldCharType="separate"/>
      </w:r>
      <w:r w:rsidR="002421A3" w:rsidRPr="002421A3">
        <w:rPr>
          <w:noProof/>
        </w:rPr>
        <w:t>(Duda, Hart, &amp; Stork, 2001, S. 4)</w:t>
      </w:r>
      <w:r>
        <w:fldChar w:fldCharType="end"/>
      </w:r>
      <w:r>
        <w:t xml:space="preserve">. Sie lassen sich veranschaulichen, indem man die verschiedenen Eingangsmerkmale in Relation zueinander setzt. Es spannt sich ein mehrdimensionaler Featureraum auf, der anhand der Entscheidungsregel so partitioniert werden kann, dass ausreichend viele Punkte einer partitionierten Region nur einer einzelnen Klasse zugeordnet werden können. </w:t>
      </w:r>
    </w:p>
    <w:p w:rsidR="001B7754" w:rsidRDefault="001B7754" w:rsidP="00BB51D0">
      <w:pPr>
        <w:ind w:left="-284" w:right="-426"/>
        <w:jc w:val="left"/>
        <w:rPr>
          <w:noProof/>
          <w:lang w:eastAsia="de-DE"/>
        </w:rPr>
      </w:pPr>
      <w:r w:rsidRPr="001B7754">
        <w:rPr>
          <w:noProof/>
          <w:lang w:eastAsia="de-DE"/>
        </w:rPr>
        <w:drawing>
          <wp:inline distT="0" distB="0" distL="0" distR="0" wp14:anchorId="27E90E91" wp14:editId="32E0934A">
            <wp:extent cx="1952625" cy="1511437"/>
            <wp:effectExtent l="0" t="0" r="0" b="0"/>
            <wp:docPr id="309" name="Grafik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extLst>
                        <a:ext uri="{BEBA8EAE-BF5A-486C-A8C5-ECC9F3942E4B}">
                          <a14:imgProps xmlns:a14="http://schemas.microsoft.com/office/drawing/2010/main">
                            <a14:imgLayer r:embed="rId43">
                              <a14:imgEffect>
                                <a14:saturation sat="400000"/>
                              </a14:imgEffect>
                            </a14:imgLayer>
                          </a14:imgProps>
                        </a:ext>
                      </a:extLst>
                    </a:blip>
                    <a:stretch>
                      <a:fillRect/>
                    </a:stretch>
                  </pic:blipFill>
                  <pic:spPr>
                    <a:xfrm>
                      <a:off x="0" y="0"/>
                      <a:ext cx="1952625" cy="1511437"/>
                    </a:xfrm>
                    <a:prstGeom prst="rect">
                      <a:avLst/>
                    </a:prstGeom>
                  </pic:spPr>
                </pic:pic>
              </a:graphicData>
            </a:graphic>
          </wp:inline>
        </w:drawing>
      </w:r>
      <w:r w:rsidRPr="001B7754">
        <w:rPr>
          <w:noProof/>
          <w:lang w:eastAsia="de-DE"/>
        </w:rPr>
        <w:t xml:space="preserve"> </w:t>
      </w:r>
      <w:r w:rsidRPr="001B7754">
        <w:rPr>
          <w:noProof/>
          <w:lang w:eastAsia="de-DE"/>
        </w:rPr>
        <w:drawing>
          <wp:inline distT="0" distB="0" distL="0" distR="0" wp14:anchorId="6C7F43B7" wp14:editId="6955A868">
            <wp:extent cx="1927363" cy="1485900"/>
            <wp:effectExtent l="0" t="0" r="0" b="0"/>
            <wp:docPr id="310" name="Grafik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extLst>
                        <a:ext uri="{BEBA8EAE-BF5A-486C-A8C5-ECC9F3942E4B}">
                          <a14:imgProps xmlns:a14="http://schemas.microsoft.com/office/drawing/2010/main">
                            <a14:imgLayer r:embed="rId45">
                              <a14:imgEffect>
                                <a14:saturation sat="400000"/>
                              </a14:imgEffect>
                            </a14:imgLayer>
                          </a14:imgProps>
                        </a:ext>
                      </a:extLst>
                    </a:blip>
                    <a:stretch>
                      <a:fillRect/>
                    </a:stretch>
                  </pic:blipFill>
                  <pic:spPr>
                    <a:xfrm>
                      <a:off x="0" y="0"/>
                      <a:ext cx="1927363" cy="1485900"/>
                    </a:xfrm>
                    <a:prstGeom prst="rect">
                      <a:avLst/>
                    </a:prstGeom>
                  </pic:spPr>
                </pic:pic>
              </a:graphicData>
            </a:graphic>
          </wp:inline>
        </w:drawing>
      </w:r>
      <w:r w:rsidR="00D67010" w:rsidRPr="00D67010">
        <w:rPr>
          <w:noProof/>
          <w:lang w:eastAsia="de-DE"/>
        </w:rPr>
        <w:t xml:space="preserve"> </w:t>
      </w:r>
      <w:r w:rsidR="00D67010" w:rsidRPr="00D67010">
        <w:rPr>
          <w:noProof/>
          <w:lang w:eastAsia="de-DE"/>
        </w:rPr>
        <w:drawing>
          <wp:inline distT="0" distB="0" distL="0" distR="0" wp14:anchorId="162A9166" wp14:editId="7A18B3F1">
            <wp:extent cx="1876425" cy="1486382"/>
            <wp:effectExtent l="0" t="0" r="0" b="0"/>
            <wp:docPr id="311" name="Grafik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extLst>
                        <a:ext uri="{BEBA8EAE-BF5A-486C-A8C5-ECC9F3942E4B}">
                          <a14:imgProps xmlns:a14="http://schemas.microsoft.com/office/drawing/2010/main">
                            <a14:imgLayer r:embed="rId47">
                              <a14:imgEffect>
                                <a14:saturation sat="400000"/>
                              </a14:imgEffect>
                            </a14:imgLayer>
                          </a14:imgProps>
                        </a:ext>
                      </a:extLst>
                    </a:blip>
                    <a:stretch>
                      <a:fillRect/>
                    </a:stretch>
                  </pic:blipFill>
                  <pic:spPr>
                    <a:xfrm>
                      <a:off x="0" y="0"/>
                      <a:ext cx="1876425" cy="1486382"/>
                    </a:xfrm>
                    <a:prstGeom prst="rect">
                      <a:avLst/>
                    </a:prstGeom>
                  </pic:spPr>
                </pic:pic>
              </a:graphicData>
            </a:graphic>
          </wp:inline>
        </w:drawing>
      </w:r>
    </w:p>
    <w:p w:rsidR="00FD1865" w:rsidRDefault="00FD1865" w:rsidP="00FD1865">
      <w:pPr>
        <w:pStyle w:val="Beschriftung"/>
        <w:rPr>
          <w:b w:val="0"/>
        </w:rPr>
      </w:pPr>
      <w:bookmarkStart w:id="60" w:name="_Ref475803574"/>
      <w:bookmarkStart w:id="61" w:name="_Toc476239022"/>
      <w:r w:rsidRPr="00DA53E2">
        <w:t xml:space="preserve">Abbildung </w:t>
      </w:r>
      <w:fldSimple w:instr=" SEQ Abbildung \* ARABIC ">
        <w:r w:rsidR="002343C0">
          <w:rPr>
            <w:noProof/>
          </w:rPr>
          <w:t>17</w:t>
        </w:r>
      </w:fldSimple>
      <w:bookmarkEnd w:id="60"/>
      <w:r w:rsidRPr="00DA53E2">
        <w:t xml:space="preserve"> - </w:t>
      </w:r>
      <w:r w:rsidR="00922C69" w:rsidRPr="00DA53E2">
        <w:t>verschieden komplexe</w:t>
      </w:r>
      <w:r w:rsidR="00AC44C2" w:rsidRPr="00DA53E2">
        <w:t xml:space="preserve"> Entscheidungsgrenzen i</w:t>
      </w:r>
      <w:r w:rsidR="00E6226B" w:rsidRPr="00DA53E2">
        <w:t>n eine</w:t>
      </w:r>
      <w:r w:rsidR="00AC44C2" w:rsidRPr="00DA53E2">
        <w:t xml:space="preserve">m </w:t>
      </w:r>
      <w:r w:rsidR="0025473F" w:rsidRPr="00DA53E2">
        <w:t xml:space="preserve">zweidimensionalen </w:t>
      </w:r>
      <w:r w:rsidR="00AC44C2" w:rsidRPr="00DA53E2">
        <w:t xml:space="preserve">Featureraum </w:t>
      </w:r>
      <w:r w:rsidR="00922C69" w:rsidRPr="00DA53E2">
        <w:t xml:space="preserve">zur Unterscheidung </w:t>
      </w:r>
      <w:r w:rsidR="00DA53E2" w:rsidRPr="00DA53E2">
        <w:t>zwischen</w:t>
      </w:r>
      <w:r w:rsidR="00AC44C2" w:rsidRPr="00DA53E2">
        <w:t xml:space="preserve"> zwei Klassen - Lachs („salmon“, schwarze Punkte) und Wolfsbarsch („sea bass“, rote Punkte) - anhand zweier gegenübergestellter Merkmale - Breite („width“) und Helligkeit („lightness“)</w:t>
      </w:r>
      <w:r w:rsidR="00A45EB7" w:rsidRPr="00DA53E2">
        <w:t xml:space="preserve"> </w:t>
      </w:r>
      <w:r w:rsidRPr="00506E71">
        <w:rPr>
          <w:b w:val="0"/>
        </w:rPr>
        <w:fldChar w:fldCharType="begin" w:fldLock="1"/>
      </w:r>
      <w:r w:rsidR="001B0902">
        <w:rPr>
          <w:b w:val="0"/>
        </w:rPr>
        <w:instrText>ADDIN CSL_CITATION { "citationItems" : [ { "id" : "ITEM-1", "itemData" : { "ISBN" : "978-0-471-05669-0", "author" : [ { "dropping-particle" : "", "family" : "Duda", "given" : "Richard O.", "non-dropping-particle" : "", "parse-names" : false, "suffix" : "" }, { "dropping-particle" : "", "family" : "Hart", "given" : "Peter E.", "non-dropping-particle" : "", "parse-names" : false, "suffix" : "" }, { "dropping-particle" : "", "family" : "Stork", "given" : "David G.", "non-dropping-particle" : "", "parse-names" : false, "suffix" : "" } ], "edition" : "2", "id" : "ITEM-1", "issued" : { "date-parts" : [ [ "2001" ] ] }, "publisher" : "John Wiley &amp; Sons", "publisher-place" : "New York", "title" : "Pattern Classification", "type" : "book" }, "locator" : "5, 6", "uris" : [ "http://www.mendeley.com/documents/?uuid=6e58d0e2-8dad-436b-ba0d-bfd0a9e7fab1" ] } ], "mendeley" : { "formattedCitation" : "(Duda et\u00a0al., 2001, S. 5, 6)", "manualFormatting" : "(nach Duda, Hart, &amp; Stork, 2001, S. 5, 6)", "plainTextFormattedCitation" : "(Duda et\u00a0al., 2001, S. 5, 6)", "previouslyFormattedCitation" : "(Duda et\u00a0al., 2001, S. 5, 6)" }, "properties" : { "noteIndex" : 0 }, "schema" : "https://github.com/citation-style-language/schema/raw/master/csl-citation.json" }</w:instrText>
      </w:r>
      <w:r w:rsidRPr="00506E71">
        <w:rPr>
          <w:b w:val="0"/>
        </w:rPr>
        <w:fldChar w:fldCharType="separate"/>
      </w:r>
      <w:r w:rsidRPr="00506E71">
        <w:rPr>
          <w:b w:val="0"/>
          <w:noProof/>
        </w:rPr>
        <w:t>(nach Duda, Hart, &amp; Stork, 2001, S. 5, 6)</w:t>
      </w:r>
      <w:bookmarkEnd w:id="61"/>
      <w:r w:rsidRPr="00506E71">
        <w:rPr>
          <w:b w:val="0"/>
        </w:rPr>
        <w:fldChar w:fldCharType="end"/>
      </w:r>
    </w:p>
    <w:p w:rsidR="00AD6094" w:rsidRDefault="00E566FB" w:rsidP="00AD6094">
      <w:r>
        <w:t xml:space="preserve">Ein zweidimensionaler Featureraum ist in </w:t>
      </w:r>
      <w:r w:rsidR="00AD6094">
        <w:fldChar w:fldCharType="begin"/>
      </w:r>
      <w:r w:rsidR="00AD6094">
        <w:instrText xml:space="preserve"> REF _Ref475803574 \h </w:instrText>
      </w:r>
      <w:r w:rsidR="00AD6094">
        <w:fldChar w:fldCharType="separate"/>
      </w:r>
      <w:r w:rsidR="00FB5482" w:rsidRPr="00DA53E2">
        <w:t xml:space="preserve">Abbildung </w:t>
      </w:r>
      <w:r w:rsidR="00FB5482">
        <w:rPr>
          <w:noProof/>
        </w:rPr>
        <w:t>17</w:t>
      </w:r>
      <w:r w:rsidR="00AD6094">
        <w:fldChar w:fldCharType="end"/>
      </w:r>
      <w:r w:rsidR="00AD6094">
        <w:t xml:space="preserve"> </w:t>
      </w:r>
      <w:r>
        <w:t xml:space="preserve">illustriert. </w:t>
      </w:r>
      <w:r w:rsidR="008B0162">
        <w:t>Hier</w:t>
      </w:r>
      <w:r>
        <w:t xml:space="preserve"> </w:t>
      </w:r>
      <w:r w:rsidR="008B0162">
        <w:t>wird</w:t>
      </w:r>
      <w:r>
        <w:t xml:space="preserve"> beispielhaft</w:t>
      </w:r>
      <w:r w:rsidR="004C7D8D">
        <w:t xml:space="preserve"> zwischen zwei Klassen anhand von zwei Merkmalen unterschieden</w:t>
      </w:r>
      <w:r>
        <w:t>.</w:t>
      </w:r>
      <w:r w:rsidR="008B0162">
        <w:t xml:space="preserve"> Als Entscheidungsregel dient eine Entscheidungsgrenze, die den Featureraum in</w:t>
      </w:r>
      <w:r w:rsidR="00E334A9">
        <w:t xml:space="preserve"> die</w:t>
      </w:r>
      <w:r w:rsidR="008B0162">
        <w:t xml:space="preserve"> zwei</w:t>
      </w:r>
      <w:r w:rsidR="00E334A9">
        <w:t xml:space="preserve"> zu unterscheiden</w:t>
      </w:r>
      <w:r w:rsidR="008B0162">
        <w:t xml:space="preserve"> Klassen teilt. </w:t>
      </w:r>
      <w:r w:rsidR="00B97463">
        <w:t xml:space="preserve">Dargestellt ist </w:t>
      </w:r>
      <w:r w:rsidR="00F83A94">
        <w:t xml:space="preserve">auch </w:t>
      </w:r>
      <w:r w:rsidR="00B97463">
        <w:t>die Problematik, eine geeignete Komplexität des Modells</w:t>
      </w:r>
      <w:r w:rsidR="00EF28BE">
        <w:t xml:space="preserve"> </w:t>
      </w:r>
      <w:r w:rsidR="00B97463">
        <w:t>zu wählen</w:t>
      </w:r>
      <w:r w:rsidR="00AD6094">
        <w:t xml:space="preserve">. Die lineare Grenze in </w:t>
      </w:r>
      <w:r w:rsidR="00AD6094">
        <w:fldChar w:fldCharType="begin"/>
      </w:r>
      <w:r w:rsidR="00AD6094">
        <w:instrText xml:space="preserve"> REF _Ref475803574 \h </w:instrText>
      </w:r>
      <w:r w:rsidR="00AD6094">
        <w:fldChar w:fldCharType="separate"/>
      </w:r>
      <w:r w:rsidR="00FB5482" w:rsidRPr="00DA53E2">
        <w:t xml:space="preserve">Abbildung </w:t>
      </w:r>
      <w:r w:rsidR="00FB5482">
        <w:rPr>
          <w:noProof/>
        </w:rPr>
        <w:t>17</w:t>
      </w:r>
      <w:r w:rsidR="00AD6094">
        <w:fldChar w:fldCharType="end"/>
      </w:r>
      <w:r w:rsidR="007447CB">
        <w:t xml:space="preserve"> (</w:t>
      </w:r>
      <w:r w:rsidR="00AD6094">
        <w:t>links)</w:t>
      </w:r>
      <w:r w:rsidR="00B97463">
        <w:t xml:space="preserve"> </w:t>
      </w:r>
      <w:r w:rsidR="009A753C">
        <w:t>lässt noch relativ viele Fehler zu</w:t>
      </w:r>
      <w:r w:rsidR="00DF3C68">
        <w:t>, zu beiden Seiten finden sich</w:t>
      </w:r>
      <w:r w:rsidR="00F83A94">
        <w:t xml:space="preserve"> auch</w:t>
      </w:r>
      <w:r w:rsidR="00DF3C68">
        <w:t xml:space="preserve"> Punkte der </w:t>
      </w:r>
      <w:r w:rsidR="00F83A94">
        <w:t xml:space="preserve">jeweils </w:t>
      </w:r>
      <w:r w:rsidR="00DF3C68">
        <w:t>anderen Klasse</w:t>
      </w:r>
      <w:r w:rsidR="00B97463">
        <w:t xml:space="preserve">. Während in der </w:t>
      </w:r>
      <w:r w:rsidR="00AD6094">
        <w:t xml:space="preserve">Mitte </w:t>
      </w:r>
      <w:r w:rsidR="00B97463">
        <w:t>die Entscheidung</w:t>
      </w:r>
      <w:r w:rsidR="00B97463">
        <w:t>s</w:t>
      </w:r>
      <w:r w:rsidR="00B97463">
        <w:t xml:space="preserve">grenze so gestaltet ist, dass die </w:t>
      </w:r>
      <w:r w:rsidR="00F92A5E">
        <w:t>Grenze d</w:t>
      </w:r>
      <w:r w:rsidR="00DD09C2">
        <w:t>ie</w:t>
      </w:r>
      <w:r w:rsidR="00F92A5E">
        <w:t xml:space="preserve"> Klassen </w:t>
      </w:r>
      <w:r w:rsidR="00DD09C2">
        <w:t>perfekt trennt</w:t>
      </w:r>
      <w:r w:rsidR="00F92A5E">
        <w:t>,</w:t>
      </w:r>
      <w:r w:rsidR="00B97463">
        <w:t xml:space="preserve"> erscheint diese Trennung zu </w:t>
      </w:r>
      <w:r w:rsidR="00AD6094">
        <w:t xml:space="preserve">stark an </w:t>
      </w:r>
      <w:r w:rsidR="00F92A5E">
        <w:t xml:space="preserve">die </w:t>
      </w:r>
      <w:r w:rsidR="00AD6094">
        <w:t>Trainingsdaten ange</w:t>
      </w:r>
      <w:r w:rsidR="00B97463">
        <w:t>passt.</w:t>
      </w:r>
      <w:r w:rsidR="00AD6094">
        <w:t xml:space="preserve"> </w:t>
      </w:r>
      <w:r w:rsidR="00F92A5E">
        <w:t>E</w:t>
      </w:r>
      <w:r w:rsidR="00AD6094">
        <w:t>s könnte sich</w:t>
      </w:r>
      <w:r w:rsidR="00A76B21">
        <w:t xml:space="preserve"> das</w:t>
      </w:r>
      <w:r w:rsidR="00AD6094">
        <w:t xml:space="preserve"> Problem ergeben, dass</w:t>
      </w:r>
      <w:r w:rsidR="00F92A5E">
        <w:t xml:space="preserve"> die</w:t>
      </w:r>
      <w:r w:rsidR="00B97463">
        <w:t xml:space="preserve"> Klassifizi</w:t>
      </w:r>
      <w:r w:rsidR="00B97463">
        <w:t>e</w:t>
      </w:r>
      <w:r w:rsidR="00B97463">
        <w:t xml:space="preserve">rung </w:t>
      </w:r>
      <w:r w:rsidR="007447CB">
        <w:t xml:space="preserve">zwar </w:t>
      </w:r>
      <w:r w:rsidR="00F92A5E">
        <w:t>auf den</w:t>
      </w:r>
      <w:r w:rsidR="00B97463">
        <w:t xml:space="preserve"> Trainingsdaten </w:t>
      </w:r>
      <w:r w:rsidR="00F92A5E">
        <w:t xml:space="preserve">zu 100 Prozent korrekt ist, neu hinzukommende </w:t>
      </w:r>
      <w:r w:rsidR="007447CB">
        <w:t xml:space="preserve">ungesehene </w:t>
      </w:r>
      <w:r w:rsidR="00F92A5E">
        <w:t>Objekte a</w:t>
      </w:r>
      <w:r w:rsidR="007447CB">
        <w:t>ber falsch klassifiziert werden</w:t>
      </w:r>
      <w:r w:rsidR="00F83A94">
        <w:t>.</w:t>
      </w:r>
      <w:r w:rsidR="00146885">
        <w:t xml:space="preserve"> </w:t>
      </w:r>
      <w:r w:rsidR="00F83A94">
        <w:t>M</w:t>
      </w:r>
      <w:r w:rsidR="00146885">
        <w:t>an spricht auch von „Overfitting“ oder Überanpa</w:t>
      </w:r>
      <w:r w:rsidR="00146885">
        <w:t>s</w:t>
      </w:r>
      <w:r w:rsidR="00146885">
        <w:t>sung</w:t>
      </w:r>
      <w:r w:rsidR="00A76B21">
        <w:t>.</w:t>
      </w:r>
      <w:r w:rsidR="007447CB">
        <w:t xml:space="preserve"> </w:t>
      </w:r>
      <w:r w:rsidR="00A76B21">
        <w:t>D</w:t>
      </w:r>
      <w:r w:rsidR="007447CB">
        <w:t>as</w:t>
      </w:r>
      <w:r w:rsidR="00B97463">
        <w:t xml:space="preserve"> </w:t>
      </w:r>
      <w:r w:rsidR="00AD6094" w:rsidRPr="00AD6094">
        <w:t xml:space="preserve"> </w:t>
      </w:r>
      <w:r w:rsidR="00A76B21">
        <w:t xml:space="preserve">widerspricht </w:t>
      </w:r>
      <w:r w:rsidR="007447CB">
        <w:t>der gewünschten</w:t>
      </w:r>
      <w:r w:rsidR="00AD6094">
        <w:t xml:space="preserve"> Generalisierung </w:t>
      </w:r>
      <w:r w:rsidR="007447CB">
        <w:t>des Erlernten. Die rechte Entsche</w:t>
      </w:r>
      <w:r w:rsidR="007447CB">
        <w:t>i</w:t>
      </w:r>
      <w:r w:rsidR="007447CB">
        <w:t xml:space="preserve">dungsgrenze in </w:t>
      </w:r>
      <w:r w:rsidR="007447CB">
        <w:fldChar w:fldCharType="begin"/>
      </w:r>
      <w:r w:rsidR="007447CB">
        <w:instrText xml:space="preserve"> REF _Ref475803574 \h </w:instrText>
      </w:r>
      <w:r w:rsidR="007447CB">
        <w:fldChar w:fldCharType="separate"/>
      </w:r>
      <w:r w:rsidR="00FB5482" w:rsidRPr="00DA53E2">
        <w:t xml:space="preserve">Abbildung </w:t>
      </w:r>
      <w:r w:rsidR="00FB5482">
        <w:rPr>
          <w:noProof/>
        </w:rPr>
        <w:t>17</w:t>
      </w:r>
      <w:r w:rsidR="007447CB">
        <w:fldChar w:fldCharType="end"/>
      </w:r>
      <w:r w:rsidR="007447CB">
        <w:t xml:space="preserve"> bildet </w:t>
      </w:r>
      <w:r w:rsidR="00F1236E">
        <w:t>se</w:t>
      </w:r>
      <w:r w:rsidR="007447CB">
        <w:t xml:space="preserve">inen Kompromiss aus den beiden vorangegangenen Grenzen. </w:t>
      </w:r>
    </w:p>
    <w:p w:rsidR="00351591" w:rsidRDefault="002D4D13" w:rsidP="002D4D13">
      <w:pPr>
        <w:spacing w:after="0"/>
      </w:pPr>
      <w:r>
        <w:t xml:space="preserve">Die Wahl </w:t>
      </w:r>
      <w:r w:rsidR="00000C24">
        <w:t>eines geeigneten</w:t>
      </w:r>
      <w:r>
        <w:t xml:space="preserve"> Modells ist </w:t>
      </w:r>
      <w:r w:rsidR="00FA0875">
        <w:t xml:space="preserve">nur </w:t>
      </w:r>
      <w:r>
        <w:t xml:space="preserve">ein </w:t>
      </w:r>
      <w:r w:rsidR="00FA0875">
        <w:t>Teil</w:t>
      </w:r>
      <w:r>
        <w:t xml:space="preserve"> im Entwurf </w:t>
      </w:r>
      <w:r w:rsidR="00A849C3">
        <w:t>eines</w:t>
      </w:r>
      <w:r w:rsidR="00FA0875">
        <w:t xml:space="preserve"> </w:t>
      </w:r>
      <w:r>
        <w:t>Systems, das anhand von Merkmalen Muster erkenn</w:t>
      </w:r>
      <w:r w:rsidR="002F20DA">
        <w:t>en</w:t>
      </w:r>
      <w:r>
        <w:t xml:space="preserve"> und Entscheidungen zur Klassifizierung </w:t>
      </w:r>
      <w:r w:rsidR="002F20DA">
        <w:t>treffen soll</w:t>
      </w:r>
      <w:r>
        <w:t xml:space="preserve">. </w:t>
      </w:r>
      <w:r w:rsidR="00351591">
        <w:t xml:space="preserve">Nach </w:t>
      </w:r>
      <w:r w:rsidR="0015403A">
        <w:fldChar w:fldCharType="begin" w:fldLock="1"/>
      </w:r>
      <w:r w:rsidR="001B0902">
        <w:instrText>ADDIN CSL_CITATION { "citationItems" : [ { "id" : "ITEM-1", "itemData" : { "ISBN" : "978-0-471-05669-0", "author" : [ { "dropping-particle" : "", "family" : "Duda", "given" : "Richard O.", "non-dropping-particle" : "", "parse-names" : false, "suffix" : "" }, { "dropping-particle" : "", "family" : "Hart", "given" : "Peter E.", "non-dropping-particle" : "", "parse-names" : false, "suffix" : "" }, { "dropping-particle" : "", "family" : "Stork", "given" : "David G.", "non-dropping-particle" : "", "parse-names" : false, "suffix" : "" } ], "edition" : "2", "id" : "ITEM-1", "issued" : { "date-parts" : [ [ "2001" ] ] }, "publisher" : "John Wiley &amp; Sons", "publisher-place" : "New York", "title" : "Pattern Classification", "type" : "book" }, "locator" : "14", "uris" : [ "http://www.mendeley.com/documents/?uuid=6e58d0e2-8dad-436b-ba0d-bfd0a9e7fab1" ] } ], "mendeley" : { "formattedCitation" : "(Duda et\u00a0al., 2001, S. 14)", "manualFormatting" : "Duda, Hart, &amp; Stork (2001, S. 14)", "plainTextFormattedCitation" : "(Duda et\u00a0al., 2001, S. 14)", "previouslyFormattedCitation" : "(Duda et\u00a0al., 2001, S. 14)" }, "properties" : { "noteIndex" : 0 }, "schema" : "https://github.com/citation-style-language/schema/raw/master/csl-citation.json" }</w:instrText>
      </w:r>
      <w:r w:rsidR="0015403A">
        <w:fldChar w:fldCharType="separate"/>
      </w:r>
      <w:r w:rsidR="0015403A">
        <w:rPr>
          <w:noProof/>
        </w:rPr>
        <w:t>Duda, Hart, &amp; Stork (</w:t>
      </w:r>
      <w:r w:rsidR="0015403A" w:rsidRPr="0015403A">
        <w:rPr>
          <w:noProof/>
        </w:rPr>
        <w:t>2001, S. 14)</w:t>
      </w:r>
      <w:r w:rsidR="0015403A">
        <w:fldChar w:fldCharType="end"/>
      </w:r>
      <w:r w:rsidR="0015403A">
        <w:t xml:space="preserve"> </w:t>
      </w:r>
      <w:r w:rsidR="004B4C53">
        <w:t xml:space="preserve">lässt sich </w:t>
      </w:r>
      <w:r w:rsidR="006868AB">
        <w:t>der Prozess des Entwerfens</w:t>
      </w:r>
      <w:r w:rsidR="004B4C53">
        <w:t>, in fünf Schritte unterteilen</w:t>
      </w:r>
      <w:r w:rsidR="00F83A94">
        <w:t xml:space="preserve">, dargestellt in </w:t>
      </w:r>
      <w:r w:rsidR="00F83A94">
        <w:fldChar w:fldCharType="begin"/>
      </w:r>
      <w:r w:rsidR="00F83A94">
        <w:instrText xml:space="preserve"> REF _Ref475794338 \h </w:instrText>
      </w:r>
      <w:r w:rsidR="00F83A94">
        <w:fldChar w:fldCharType="separate"/>
      </w:r>
      <w:r w:rsidR="00FB5482">
        <w:t xml:space="preserve">Abbildung </w:t>
      </w:r>
      <w:r w:rsidR="00FB5482">
        <w:rPr>
          <w:noProof/>
        </w:rPr>
        <w:t>18</w:t>
      </w:r>
      <w:r w:rsidR="00F83A94">
        <w:fldChar w:fldCharType="end"/>
      </w:r>
      <w:r w:rsidR="00351591">
        <w:t>.</w:t>
      </w:r>
    </w:p>
    <w:p w:rsidR="007E75DA" w:rsidRDefault="007E75DA" w:rsidP="002D4D13">
      <w:pPr>
        <w:spacing w:after="0"/>
      </w:pPr>
    </w:p>
    <w:p w:rsidR="00E04411" w:rsidRDefault="00251546" w:rsidP="00351591">
      <w:r>
        <w:rPr>
          <w:noProof/>
          <w:lang w:eastAsia="de-DE"/>
        </w:rPr>
        <w:lastRenderedPageBreak/>
        <mc:AlternateContent>
          <mc:Choice Requires="wps">
            <w:drawing>
              <wp:anchor distT="0" distB="0" distL="114300" distR="114300" simplePos="0" relativeHeight="251689984" behindDoc="0" locked="0" layoutInCell="1" allowOverlap="1" wp14:anchorId="20BC261B" wp14:editId="6D0E8F88">
                <wp:simplePos x="0" y="0"/>
                <wp:positionH relativeFrom="column">
                  <wp:posOffset>2375866</wp:posOffset>
                </wp:positionH>
                <wp:positionV relativeFrom="paragraph">
                  <wp:posOffset>80645</wp:posOffset>
                </wp:positionV>
                <wp:extent cx="466725" cy="247650"/>
                <wp:effectExtent l="0" t="0" r="0" b="0"/>
                <wp:wrapNone/>
                <wp:docPr id="29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 cy="247650"/>
                        </a:xfrm>
                        <a:prstGeom prst="rect">
                          <a:avLst/>
                        </a:prstGeom>
                        <a:noFill/>
                        <a:ln w="9525">
                          <a:noFill/>
                          <a:miter lim="800000"/>
                          <a:headEnd/>
                          <a:tailEnd/>
                        </a:ln>
                      </wps:spPr>
                      <wps:txbx>
                        <w:txbxContent>
                          <w:p w:rsidR="003A2034" w:rsidRPr="00E04411" w:rsidRDefault="003A2034">
                            <w:pPr>
                              <w:rPr>
                                <w:sz w:val="18"/>
                              </w:rPr>
                            </w:pPr>
                            <w:r w:rsidRPr="00E04411">
                              <w:rPr>
                                <w:sz w:val="18"/>
                              </w:rPr>
                              <w:t>Sta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1" type="#_x0000_t202" style="position:absolute;left:0;text-align:left;margin-left:187.1pt;margin-top:6.35pt;width:36.75pt;height:19.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" filled="f" stroked="f">
                <v:textbox>
                  <w:txbxContent>
                    <w:p w:rsidR="003A2034" w:rsidRPr="00E04411" w:rsidRDefault="003A2034">
                      <w:pPr>
                        <w:rPr>
                          <w:sz w:val="18"/>
                        </w:rPr>
                      </w:pPr>
                      <w:r w:rsidRPr="00E04411">
                        <w:rPr>
                          <w:sz w:val="18"/>
                        </w:rPr>
                        <w:t>Start</w:t>
                      </w:r>
                    </w:p>
                  </w:txbxContent>
                </v:textbox>
              </v:shape>
            </w:pict>
          </mc:Fallback>
        </mc:AlternateContent>
      </w:r>
      <w:r>
        <w:rPr>
          <w:noProof/>
          <w:lang w:eastAsia="de-DE"/>
        </w:rPr>
        <mc:AlternateContent>
          <mc:Choice Requires="wps">
            <w:drawing>
              <wp:anchor distT="0" distB="0" distL="114300" distR="114300" simplePos="0" relativeHeight="251687936" behindDoc="0" locked="0" layoutInCell="1" allowOverlap="1" wp14:anchorId="62A5374F" wp14:editId="7747C8E8">
                <wp:simplePos x="0" y="0"/>
                <wp:positionH relativeFrom="column">
                  <wp:posOffset>2575560</wp:posOffset>
                </wp:positionH>
                <wp:positionV relativeFrom="paragraph">
                  <wp:posOffset>271145</wp:posOffset>
                </wp:positionV>
                <wp:extent cx="0" cy="190500"/>
                <wp:effectExtent l="95250" t="19050" r="76200" b="95250"/>
                <wp:wrapNone/>
                <wp:docPr id="291" name="Gerade Verbindung mit Pfeil 291"/>
                <wp:cNvGraphicFramePr/>
                <a:graphic xmlns:a="http://schemas.openxmlformats.org/drawingml/2006/main">
                  <a:graphicData uri="http://schemas.microsoft.com/office/word/2010/wordprocessingShape">
                    <wps:wsp>
                      <wps:cNvCnPr/>
                      <wps:spPr>
                        <a:xfrm>
                          <a:off x="0" y="0"/>
                          <a:ext cx="0" cy="190500"/>
                        </a:xfrm>
                        <a:prstGeom prst="straightConnector1">
                          <a:avLst/>
                        </a:prstGeom>
                        <a:ln w="1270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291" o:spid="_x0000_s1026" type="#_x0000_t32" style="position:absolute;margin-left:202.8pt;margin-top:21.35pt;width:0;height: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" strokecolor="black [3200]" strokeweight="1pt">
                <v:stroke endarrow="open"/>
                <v:shadow on="t" color="black" opacity="24903f" origin=",.5" offset="0,.55556mm"/>
              </v:shape>
            </w:pict>
          </mc:Fallback>
        </mc:AlternateContent>
      </w:r>
      <w:r>
        <w:rPr>
          <w:noProof/>
          <w:lang w:eastAsia="de-DE"/>
        </w:rPr>
        <mc:AlternateContent>
          <mc:Choice Requires="wps">
            <w:drawing>
              <wp:anchor distT="0" distB="0" distL="114300" distR="114300" simplePos="0" relativeHeight="251681792" behindDoc="0" locked="0" layoutInCell="1" allowOverlap="1" wp14:anchorId="17F36C1D" wp14:editId="7087435D">
                <wp:simplePos x="0" y="0"/>
                <wp:positionH relativeFrom="column">
                  <wp:posOffset>2585085</wp:posOffset>
                </wp:positionH>
                <wp:positionV relativeFrom="paragraph">
                  <wp:posOffset>622300</wp:posOffset>
                </wp:positionV>
                <wp:extent cx="0" cy="247650"/>
                <wp:effectExtent l="95250" t="19050" r="76200" b="95250"/>
                <wp:wrapNone/>
                <wp:docPr id="31" name="Gerade Verbindung mit Pfeil 31"/>
                <wp:cNvGraphicFramePr/>
                <a:graphic xmlns:a="http://schemas.openxmlformats.org/drawingml/2006/main">
                  <a:graphicData uri="http://schemas.microsoft.com/office/word/2010/wordprocessingShape">
                    <wps:wsp>
                      <wps:cNvCnPr/>
                      <wps:spPr>
                        <a:xfrm>
                          <a:off x="0" y="0"/>
                          <a:ext cx="0" cy="247650"/>
                        </a:xfrm>
                        <a:prstGeom prst="straightConnector1">
                          <a:avLst/>
                        </a:prstGeom>
                        <a:ln w="1270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31" o:spid="_x0000_s1026" type="#_x0000_t32" style="position:absolute;margin-left:203.55pt;margin-top:49pt;width:0;height:19.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" strokecolor="black [3200]" strokeweight="1pt">
                <v:stroke endarrow="open"/>
                <v:shadow on="t" color="black" opacity="24903f" origin=",.5" offset="0,.55556mm"/>
              </v:shape>
            </w:pict>
          </mc:Fallback>
        </mc:AlternateContent>
      </w:r>
      <w:r>
        <w:rPr>
          <w:noProof/>
          <w:lang w:eastAsia="de-DE"/>
        </w:rPr>
        <mc:AlternateContent>
          <mc:Choice Requires="wps">
            <w:drawing>
              <wp:anchor distT="0" distB="0" distL="114300" distR="114300" simplePos="0" relativeHeight="251667967" behindDoc="0" locked="0" layoutInCell="1" allowOverlap="1" wp14:anchorId="103034C8" wp14:editId="2465A903">
                <wp:simplePos x="0" y="0"/>
                <wp:positionH relativeFrom="column">
                  <wp:posOffset>2585085</wp:posOffset>
                </wp:positionH>
                <wp:positionV relativeFrom="paragraph">
                  <wp:posOffset>1488440</wp:posOffset>
                </wp:positionV>
                <wp:extent cx="0" cy="238125"/>
                <wp:effectExtent l="114300" t="19050" r="76200" b="85725"/>
                <wp:wrapNone/>
                <wp:docPr id="289" name="Gerade Verbindung mit Pfeil 289"/>
                <wp:cNvGraphicFramePr/>
                <a:graphic xmlns:a="http://schemas.openxmlformats.org/drawingml/2006/main">
                  <a:graphicData uri="http://schemas.microsoft.com/office/word/2010/wordprocessingShape">
                    <wps:wsp>
                      <wps:cNvCnPr/>
                      <wps:spPr>
                        <a:xfrm>
                          <a:off x="0" y="0"/>
                          <a:ext cx="0" cy="238125"/>
                        </a:xfrm>
                        <a:prstGeom prst="straightConnector1">
                          <a:avLst/>
                        </a:prstGeom>
                        <a:ln w="1270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289" o:spid="_x0000_s1026" type="#_x0000_t32" style="position:absolute;margin-left:203.55pt;margin-top:117.2pt;width:0;height:18.75pt;z-index:25166796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" strokecolor="black [3200]" strokeweight="1pt">
                <v:stroke endarrow="open"/>
                <v:shadow on="t" color="black" opacity="24903f" origin=",.5" offset="0,.55556mm"/>
              </v:shape>
            </w:pict>
          </mc:Fallback>
        </mc:AlternateContent>
      </w:r>
    </w:p>
    <w:p w:rsidR="00351591" w:rsidRDefault="00A24BAB" w:rsidP="00351591">
      <w:r>
        <w:rPr>
          <w:noProof/>
          <w:lang w:eastAsia="de-DE"/>
        </w:rPr>
        <mc:AlternateContent>
          <mc:Choice Requires="wps">
            <w:drawing>
              <wp:anchor distT="0" distB="0" distL="114300" distR="114300" simplePos="0" relativeHeight="251709440" behindDoc="0" locked="0" layoutInCell="1" allowOverlap="1" wp14:anchorId="6B118F16" wp14:editId="1BAB2546">
                <wp:simplePos x="0" y="0"/>
                <wp:positionH relativeFrom="column">
                  <wp:posOffset>3703320</wp:posOffset>
                </wp:positionH>
                <wp:positionV relativeFrom="paragraph">
                  <wp:posOffset>235585</wp:posOffset>
                </wp:positionV>
                <wp:extent cx="0" cy="1714500"/>
                <wp:effectExtent l="57150" t="19050" r="76200" b="76200"/>
                <wp:wrapNone/>
                <wp:docPr id="304" name="Gerade Verbindung 304"/>
                <wp:cNvGraphicFramePr/>
                <a:graphic xmlns:a="http://schemas.openxmlformats.org/drawingml/2006/main">
                  <a:graphicData uri="http://schemas.microsoft.com/office/word/2010/wordprocessingShape">
                    <wps:wsp>
                      <wps:cNvCnPr/>
                      <wps:spPr>
                        <a:xfrm flipV="1">
                          <a:off x="0" y="0"/>
                          <a:ext cx="0" cy="1714500"/>
                        </a:xfrm>
                        <a:prstGeom prst="line">
                          <a:avLst/>
                        </a:prstGeom>
                        <a:ln w="12700"/>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304" o:spid="_x0000_s1026" style="position:absolute;flip: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1.6pt,18.55pt" to="291.6pt,15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" strokecolor="black [3200]" strokeweight="1pt">
                <v:shadow on="t" color="black" opacity="24903f" origin=",.5" offset="0,.55556mm"/>
              </v:line>
            </w:pict>
          </mc:Fallback>
        </mc:AlternateContent>
      </w:r>
      <w:r>
        <w:rPr>
          <w:noProof/>
          <w:lang w:eastAsia="de-DE"/>
        </w:rPr>
        <mc:AlternateContent>
          <mc:Choice Requires="wps">
            <w:drawing>
              <wp:anchor distT="0" distB="0" distL="114300" distR="114300" simplePos="0" relativeHeight="251706368" behindDoc="0" locked="0" layoutInCell="1" allowOverlap="1" wp14:anchorId="0FC19FA9" wp14:editId="1216D6D6">
                <wp:simplePos x="0" y="0"/>
                <wp:positionH relativeFrom="column">
                  <wp:posOffset>3408045</wp:posOffset>
                </wp:positionH>
                <wp:positionV relativeFrom="paragraph">
                  <wp:posOffset>234315</wp:posOffset>
                </wp:positionV>
                <wp:extent cx="295275" cy="0"/>
                <wp:effectExtent l="57150" t="76200" r="0" b="152400"/>
                <wp:wrapNone/>
                <wp:docPr id="302" name="Gerade Verbindung mit Pfeil 302"/>
                <wp:cNvGraphicFramePr/>
                <a:graphic xmlns:a="http://schemas.openxmlformats.org/drawingml/2006/main">
                  <a:graphicData uri="http://schemas.microsoft.com/office/word/2010/wordprocessingShape">
                    <wps:wsp>
                      <wps:cNvCnPr/>
                      <wps:spPr>
                        <a:xfrm flipH="1">
                          <a:off x="0" y="0"/>
                          <a:ext cx="295275" cy="0"/>
                        </a:xfrm>
                        <a:prstGeom prst="straightConnector1">
                          <a:avLst/>
                        </a:prstGeom>
                        <a:ln w="1270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302" o:spid="_x0000_s1026" type="#_x0000_t32" style="position:absolute;margin-left:268.35pt;margin-top:18.45pt;width:23.25pt;height:0;flip:x;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" strokecolor="black [3200]" strokeweight="1pt">
                <v:stroke endarrow="open"/>
                <v:shadow on="t" color="black" opacity="24903f" origin=",.5" offset="0,.55556mm"/>
              </v:shape>
            </w:pict>
          </mc:Fallback>
        </mc:AlternateContent>
      </w:r>
      <w:r>
        <w:rPr>
          <w:noProof/>
          <w:lang w:eastAsia="de-DE"/>
        </w:rPr>
        <mc:AlternateContent>
          <mc:Choice Requires="wps">
            <w:drawing>
              <wp:anchor distT="0" distB="0" distL="114300" distR="114300" simplePos="0" relativeHeight="251684864" behindDoc="0" locked="0" layoutInCell="1" allowOverlap="1" wp14:anchorId="113C8B50" wp14:editId="5AB93F0C">
                <wp:simplePos x="0" y="0"/>
                <wp:positionH relativeFrom="column">
                  <wp:posOffset>1798320</wp:posOffset>
                </wp:positionH>
                <wp:positionV relativeFrom="paragraph">
                  <wp:posOffset>128270</wp:posOffset>
                </wp:positionV>
                <wp:extent cx="1609725" cy="219075"/>
                <wp:effectExtent l="0" t="0" r="28575" b="28575"/>
                <wp:wrapNone/>
                <wp:docPr id="1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9725" cy="219075"/>
                        </a:xfrm>
                        <a:prstGeom prst="rect">
                          <a:avLst/>
                        </a:prstGeom>
                        <a:solidFill>
                          <a:schemeClr val="bg1"/>
                        </a:solidFill>
                        <a:ln w="9525">
                          <a:solidFill>
                            <a:schemeClr val="tx1"/>
                          </a:solidFill>
                          <a:miter lim="800000"/>
                          <a:headEnd/>
                          <a:tailEnd/>
                        </a:ln>
                      </wps:spPr>
                      <wps:txbx>
                        <w:txbxContent>
                          <w:p w:rsidR="003A2034" w:rsidRPr="00351591" w:rsidRDefault="003A2034" w:rsidP="00351591">
                            <w:pPr>
                              <w:jc w:val="center"/>
                              <w:rPr>
                                <w:sz w:val="18"/>
                              </w:rPr>
                            </w:pPr>
                            <w:r w:rsidRPr="00351591">
                              <w:rPr>
                                <w:sz w:val="18"/>
                              </w:rPr>
                              <w:t>Daten sammel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2" type="#_x0000_t202" style="position:absolute;left:0;text-align:left;margin-left:141.6pt;margin-top:10.1pt;width:126.75pt;height:17.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" fillcolor="white [3212]" strokecolor="black [3213]">
                <v:textbox>
                  <w:txbxContent>
                    <w:p w:rsidR="003A2034" w:rsidRPr="00351591" w:rsidRDefault="003A2034" w:rsidP="00351591">
                      <w:pPr>
                        <w:jc w:val="center"/>
                        <w:rPr>
                          <w:sz w:val="18"/>
                        </w:rPr>
                      </w:pPr>
                      <w:r w:rsidRPr="00351591">
                        <w:rPr>
                          <w:sz w:val="18"/>
                        </w:rPr>
                        <w:t>Daten sammeln</w:t>
                      </w:r>
                    </w:p>
                  </w:txbxContent>
                </v:textbox>
              </v:shape>
            </w:pict>
          </mc:Fallback>
        </mc:AlternateContent>
      </w:r>
      <w:r w:rsidR="0068560C">
        <w:rPr>
          <w:noProof/>
          <w:lang w:eastAsia="de-DE"/>
        </w:rPr>
        <mc:AlternateContent>
          <mc:Choice Requires="wps">
            <w:drawing>
              <wp:anchor distT="0" distB="0" distL="114300" distR="114300" simplePos="0" relativeHeight="251700224" behindDoc="0" locked="0" layoutInCell="1" allowOverlap="1" wp14:anchorId="0FB4980A" wp14:editId="1E396198">
                <wp:simplePos x="0" y="0"/>
                <wp:positionH relativeFrom="column">
                  <wp:posOffset>3408045</wp:posOffset>
                </wp:positionH>
                <wp:positionV relativeFrom="paragraph">
                  <wp:posOffset>1539240</wp:posOffset>
                </wp:positionV>
                <wp:extent cx="295275" cy="0"/>
                <wp:effectExtent l="57150" t="76200" r="0" b="152400"/>
                <wp:wrapNone/>
                <wp:docPr id="299" name="Gerade Verbindung mit Pfeil 299"/>
                <wp:cNvGraphicFramePr/>
                <a:graphic xmlns:a="http://schemas.openxmlformats.org/drawingml/2006/main">
                  <a:graphicData uri="http://schemas.microsoft.com/office/word/2010/wordprocessingShape">
                    <wps:wsp>
                      <wps:cNvCnPr/>
                      <wps:spPr>
                        <a:xfrm flipH="1">
                          <a:off x="0" y="0"/>
                          <a:ext cx="295275" cy="0"/>
                        </a:xfrm>
                        <a:prstGeom prst="straightConnector1">
                          <a:avLst/>
                        </a:prstGeom>
                        <a:ln w="1270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299" o:spid="_x0000_s1026" type="#_x0000_t32" style="position:absolute;margin-left:268.35pt;margin-top:121.2pt;width:23.25pt;height:0;flip:x;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" strokecolor="black [3200]" strokeweight="1pt">
                <v:stroke endarrow="open"/>
                <v:shadow on="t" color="black" opacity="24903f" origin=",.5" offset="0,.55556mm"/>
              </v:shape>
            </w:pict>
          </mc:Fallback>
        </mc:AlternateContent>
      </w:r>
      <w:r w:rsidR="0068560C">
        <w:rPr>
          <w:noProof/>
          <w:lang w:eastAsia="de-DE"/>
        </w:rPr>
        <mc:AlternateContent>
          <mc:Choice Requires="wps">
            <w:drawing>
              <wp:anchor distT="0" distB="0" distL="114300" distR="114300" simplePos="0" relativeHeight="251707392" behindDoc="0" locked="0" layoutInCell="1" allowOverlap="1" wp14:anchorId="1A61D345" wp14:editId="35F2C9BF">
                <wp:simplePos x="0" y="0"/>
                <wp:positionH relativeFrom="column">
                  <wp:posOffset>3408045</wp:posOffset>
                </wp:positionH>
                <wp:positionV relativeFrom="paragraph">
                  <wp:posOffset>1948815</wp:posOffset>
                </wp:positionV>
                <wp:extent cx="295275" cy="0"/>
                <wp:effectExtent l="38100" t="38100" r="66675" b="95250"/>
                <wp:wrapNone/>
                <wp:docPr id="303" name="Gerade Verbindung 303"/>
                <wp:cNvGraphicFramePr/>
                <a:graphic xmlns:a="http://schemas.openxmlformats.org/drawingml/2006/main">
                  <a:graphicData uri="http://schemas.microsoft.com/office/word/2010/wordprocessingShape">
                    <wps:wsp>
                      <wps:cNvCnPr/>
                      <wps:spPr>
                        <a:xfrm>
                          <a:off x="0" y="0"/>
                          <a:ext cx="295275" cy="0"/>
                        </a:xfrm>
                        <a:prstGeom prst="line">
                          <a:avLst/>
                        </a:prstGeom>
                        <a:ln w="12700"/>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id="Gerade Verbindung 303" o:spid="_x0000_s1026" style="position:absolute;z-index:25170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68.35pt,153.45pt" to="291.6pt,15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" strokecolor="black [3200]" strokeweight="1pt">
                <v:shadow on="t" color="black" opacity="24903f" origin=",.5" offset="0,.55556mm"/>
              </v:line>
            </w:pict>
          </mc:Fallback>
        </mc:AlternateContent>
      </w:r>
    </w:p>
    <w:p w:rsidR="00351591" w:rsidRDefault="00251546" w:rsidP="00351591">
      <w:r>
        <w:rPr>
          <w:noProof/>
          <w:lang w:eastAsia="de-DE"/>
        </w:rPr>
        <mc:AlternateContent>
          <mc:Choice Requires="wps">
            <w:drawing>
              <wp:anchor distT="0" distB="0" distL="114300" distR="114300" simplePos="0" relativeHeight="251704320" behindDoc="0" locked="0" layoutInCell="1" allowOverlap="1" wp14:anchorId="3E326965" wp14:editId="2F022CB2">
                <wp:simplePos x="0" y="0"/>
                <wp:positionH relativeFrom="column">
                  <wp:posOffset>3408045</wp:posOffset>
                </wp:positionH>
                <wp:positionV relativeFrom="paragraph">
                  <wp:posOffset>325120</wp:posOffset>
                </wp:positionV>
                <wp:extent cx="295275" cy="0"/>
                <wp:effectExtent l="57150" t="76200" r="0" b="152400"/>
                <wp:wrapNone/>
                <wp:docPr id="301" name="Gerade Verbindung mit Pfeil 301"/>
                <wp:cNvGraphicFramePr/>
                <a:graphic xmlns:a="http://schemas.openxmlformats.org/drawingml/2006/main">
                  <a:graphicData uri="http://schemas.microsoft.com/office/word/2010/wordprocessingShape">
                    <wps:wsp>
                      <wps:cNvCnPr/>
                      <wps:spPr>
                        <a:xfrm flipH="1">
                          <a:off x="0" y="0"/>
                          <a:ext cx="295275" cy="0"/>
                        </a:xfrm>
                        <a:prstGeom prst="straightConnector1">
                          <a:avLst/>
                        </a:prstGeom>
                        <a:ln w="1270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301" o:spid="_x0000_s1026" type="#_x0000_t32" style="position:absolute;margin-left:268.35pt;margin-top:25.6pt;width:23.25pt;height:0;flip:x;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" strokecolor="black [3200]" strokeweight="1pt">
                <v:stroke endarrow="open"/>
                <v:shadow on="t" color="black" opacity="24903f" origin=",.5" offset="0,.55556mm"/>
              </v:shape>
            </w:pict>
          </mc:Fallback>
        </mc:AlternateContent>
      </w:r>
      <w:r w:rsidR="00C37997">
        <w:rPr>
          <w:noProof/>
          <w:lang w:eastAsia="de-DE"/>
        </w:rPr>
        <mc:AlternateContent>
          <mc:Choice Requires="wps">
            <w:drawing>
              <wp:anchor distT="0" distB="0" distL="114300" distR="114300" simplePos="0" relativeHeight="251711488" behindDoc="0" locked="0" layoutInCell="1" allowOverlap="1" wp14:anchorId="01797CD0" wp14:editId="2CB5EA5E">
                <wp:simplePos x="0" y="0"/>
                <wp:positionH relativeFrom="column">
                  <wp:posOffset>1804035</wp:posOffset>
                </wp:positionH>
                <wp:positionV relativeFrom="paragraph">
                  <wp:posOffset>214326</wp:posOffset>
                </wp:positionV>
                <wp:extent cx="1609725" cy="228600"/>
                <wp:effectExtent l="0" t="0" r="28575" b="19050"/>
                <wp:wrapNone/>
                <wp:docPr id="30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9725" cy="228600"/>
                        </a:xfrm>
                        <a:prstGeom prst="rect">
                          <a:avLst/>
                        </a:prstGeom>
                        <a:solidFill>
                          <a:schemeClr val="bg1"/>
                        </a:solidFill>
                        <a:ln w="9525">
                          <a:solidFill>
                            <a:schemeClr val="tx1"/>
                          </a:solidFill>
                          <a:miter lim="800000"/>
                          <a:headEnd/>
                          <a:tailEnd/>
                        </a:ln>
                      </wps:spPr>
                      <wps:txbx>
                        <w:txbxContent>
                          <w:p w:rsidR="003A2034" w:rsidRPr="00351591" w:rsidRDefault="003A2034" w:rsidP="00C37997">
                            <w:pPr>
                              <w:jc w:val="center"/>
                              <w:rPr>
                                <w:sz w:val="18"/>
                              </w:rPr>
                            </w:pPr>
                            <w:r>
                              <w:rPr>
                                <w:sz w:val="18"/>
                              </w:rPr>
                              <w:t>Wahl der Features</w:t>
                            </w:r>
                          </w:p>
                          <w:p w:rsidR="003A2034" w:rsidRDefault="003A2034" w:rsidP="00C37997">
                            <w:pPr>
                              <w:jc w:val="center"/>
                            </w:pPr>
                            <w:r>
                              <w:rPr>
                                <w:noProof/>
                                <w:lang w:eastAsia="de-DE"/>
                              </w:rPr>
                              <w:drawing>
                                <wp:inline distT="0" distB="0" distL="0" distR="0" wp14:anchorId="34095F1E" wp14:editId="6692CA0D">
                                  <wp:extent cx="1141730" cy="242921"/>
                                  <wp:effectExtent l="0" t="0" r="1270" b="5080"/>
                                  <wp:docPr id="365" name="Grafik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41730" cy="242921"/>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3" type="#_x0000_t202" style="position:absolute;left:0;text-align:left;margin-left:142.05pt;margin-top:16.9pt;width:126.75pt;height:18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" fillcolor="white [3212]" strokecolor="black [3213]">
                <v:textbox>
                  <w:txbxContent>
                    <w:p w:rsidR="003A2034" w:rsidRPr="00351591" w:rsidRDefault="003A2034" w:rsidP="00C37997">
                      <w:pPr>
                        <w:jc w:val="center"/>
                        <w:rPr>
                          <w:sz w:val="18"/>
                        </w:rPr>
                      </w:pPr>
                      <w:r>
                        <w:rPr>
                          <w:sz w:val="18"/>
                        </w:rPr>
                        <w:t>Wahl der Features</w:t>
                      </w:r>
                    </w:p>
                    <w:p w:rsidR="003A2034" w:rsidRDefault="003A2034" w:rsidP="00C37997">
                      <w:pPr>
                        <w:jc w:val="center"/>
                      </w:pPr>
                      <w:r>
                        <w:rPr>
                          <w:noProof/>
                          <w:lang w:eastAsia="de-DE"/>
                        </w:rPr>
                        <w:drawing>
                          <wp:inline distT="0" distB="0" distL="0" distR="0" wp14:anchorId="34095F1E" wp14:editId="6692CA0D">
                            <wp:extent cx="1141730" cy="242921"/>
                            <wp:effectExtent l="0" t="0" r="1270" b="5080"/>
                            <wp:docPr id="365" name="Grafik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41730" cy="242921"/>
                                    </a:xfrm>
                                    <a:prstGeom prst="rect">
                                      <a:avLst/>
                                    </a:prstGeom>
                                    <a:noFill/>
                                    <a:ln>
                                      <a:noFill/>
                                    </a:ln>
                                  </pic:spPr>
                                </pic:pic>
                              </a:graphicData>
                            </a:graphic>
                          </wp:inline>
                        </w:drawing>
                      </w:r>
                    </w:p>
                  </w:txbxContent>
                </v:textbox>
              </v:shape>
            </w:pict>
          </mc:Fallback>
        </mc:AlternateContent>
      </w:r>
    </w:p>
    <w:p w:rsidR="00351591" w:rsidRDefault="00251546" w:rsidP="00351591">
      <w:r>
        <w:rPr>
          <w:noProof/>
          <w:lang w:eastAsia="de-DE"/>
        </w:rPr>
        <mc:AlternateContent>
          <mc:Choice Requires="wps">
            <w:drawing>
              <wp:anchor distT="0" distB="0" distL="114300" distR="114300" simplePos="0" relativeHeight="251683840" behindDoc="0" locked="0" layoutInCell="1" allowOverlap="1" wp14:anchorId="59ECD178" wp14:editId="6D2CCC35">
                <wp:simplePos x="0" y="0"/>
                <wp:positionH relativeFrom="column">
                  <wp:posOffset>2585416</wp:posOffset>
                </wp:positionH>
                <wp:positionV relativeFrom="paragraph">
                  <wp:posOffset>67310</wp:posOffset>
                </wp:positionV>
                <wp:extent cx="0" cy="238125"/>
                <wp:effectExtent l="114300" t="19050" r="76200" b="85725"/>
                <wp:wrapNone/>
                <wp:docPr id="288" name="Gerade Verbindung mit Pfeil 288"/>
                <wp:cNvGraphicFramePr/>
                <a:graphic xmlns:a="http://schemas.openxmlformats.org/drawingml/2006/main">
                  <a:graphicData uri="http://schemas.microsoft.com/office/word/2010/wordprocessingShape">
                    <wps:wsp>
                      <wps:cNvCnPr/>
                      <wps:spPr>
                        <a:xfrm>
                          <a:off x="0" y="0"/>
                          <a:ext cx="0" cy="238125"/>
                        </a:xfrm>
                        <a:prstGeom prst="straightConnector1">
                          <a:avLst/>
                        </a:prstGeom>
                        <a:ln w="1270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288" o:spid="_x0000_s1026" type="#_x0000_t32" style="position:absolute;margin-left:203.6pt;margin-top:5.3pt;width:0;height:18.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" strokecolor="black [3200]" strokeweight="1pt">
                <v:stroke endarrow="open"/>
                <v:shadow on="t" color="black" opacity="24903f" origin=",.5" offset="0,.55556mm"/>
              </v:shape>
            </w:pict>
          </mc:Fallback>
        </mc:AlternateContent>
      </w:r>
      <w:r>
        <w:rPr>
          <w:noProof/>
          <w:lang w:eastAsia="de-DE"/>
        </w:rPr>
        <mc:AlternateContent>
          <mc:Choice Requires="wps">
            <w:drawing>
              <wp:anchor distT="0" distB="0" distL="114300" distR="114300" simplePos="0" relativeHeight="251675648" behindDoc="0" locked="0" layoutInCell="1" allowOverlap="1" wp14:anchorId="6AA30D27" wp14:editId="0C3C93C5">
                <wp:simplePos x="0" y="0"/>
                <wp:positionH relativeFrom="column">
                  <wp:posOffset>1798320</wp:posOffset>
                </wp:positionH>
                <wp:positionV relativeFrom="paragraph">
                  <wp:posOffset>316561</wp:posOffset>
                </wp:positionV>
                <wp:extent cx="1609725" cy="228600"/>
                <wp:effectExtent l="0" t="0" r="28575" b="19050"/>
                <wp:wrapNone/>
                <wp:docPr id="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9725" cy="228600"/>
                        </a:xfrm>
                        <a:prstGeom prst="rect">
                          <a:avLst/>
                        </a:prstGeom>
                        <a:solidFill>
                          <a:schemeClr val="bg1"/>
                        </a:solidFill>
                        <a:ln w="9525">
                          <a:solidFill>
                            <a:schemeClr val="tx1"/>
                          </a:solidFill>
                          <a:miter lim="800000"/>
                          <a:headEnd/>
                          <a:tailEnd/>
                        </a:ln>
                      </wps:spPr>
                      <wps:txbx>
                        <w:txbxContent>
                          <w:p w:rsidR="003A2034" w:rsidRDefault="003A2034" w:rsidP="00351591">
                            <w:pPr>
                              <w:jc w:val="center"/>
                            </w:pPr>
                            <w:r w:rsidRPr="00351591">
                              <w:rPr>
                                <w:sz w:val="18"/>
                              </w:rPr>
                              <w:t>Wahl des Modells</w:t>
                            </w:r>
                            <w:r>
                              <w:rPr>
                                <w:noProof/>
                                <w:lang w:eastAsia="de-DE"/>
                              </w:rPr>
                              <w:drawing>
                                <wp:inline distT="0" distB="0" distL="0" distR="0" wp14:anchorId="01243E71" wp14:editId="667C33EA">
                                  <wp:extent cx="1141730" cy="242921"/>
                                  <wp:effectExtent l="0" t="0" r="1270" b="5080"/>
                                  <wp:docPr id="373" name="Grafik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41730" cy="242921"/>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left:0;text-align:left;margin-left:141.6pt;margin-top:24.95pt;width:126.75pt;height:1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" fillcolor="white [3212]" strokecolor="black [3213]">
                <v:textbox>
                  <w:txbxContent>
                    <w:p w:rsidR="003A2034" w:rsidRDefault="003A2034" w:rsidP="00351591">
                      <w:pPr>
                        <w:jc w:val="center"/>
                      </w:pPr>
                      <w:r w:rsidRPr="00351591">
                        <w:rPr>
                          <w:sz w:val="18"/>
                        </w:rPr>
                        <w:t>Wahl des Modells</w:t>
                      </w:r>
                      <w:r>
                        <w:rPr>
                          <w:noProof/>
                          <w:lang w:eastAsia="de-DE"/>
                        </w:rPr>
                        <w:drawing>
                          <wp:inline distT="0" distB="0" distL="0" distR="0" wp14:anchorId="01243E71" wp14:editId="667C33EA">
                            <wp:extent cx="1141730" cy="242921"/>
                            <wp:effectExtent l="0" t="0" r="1270" b="5080"/>
                            <wp:docPr id="373" name="Grafik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41730" cy="242921"/>
                                    </a:xfrm>
                                    <a:prstGeom prst="rect">
                                      <a:avLst/>
                                    </a:prstGeom>
                                    <a:noFill/>
                                    <a:ln>
                                      <a:noFill/>
                                    </a:ln>
                                  </pic:spPr>
                                </pic:pic>
                              </a:graphicData>
                            </a:graphic>
                          </wp:inline>
                        </w:drawing>
                      </w:r>
                    </w:p>
                  </w:txbxContent>
                </v:textbox>
              </v:shape>
            </w:pict>
          </mc:Fallback>
        </mc:AlternateContent>
      </w:r>
      <w:r w:rsidR="0068560C">
        <w:rPr>
          <w:noProof/>
          <w:lang w:eastAsia="de-DE"/>
        </w:rPr>
        <mc:AlternateContent>
          <mc:Choice Requires="wps">
            <w:drawing>
              <wp:anchor distT="0" distB="0" distL="114300" distR="114300" simplePos="0" relativeHeight="251698176" behindDoc="0" locked="0" layoutInCell="1" allowOverlap="1" wp14:anchorId="0AFDB70C" wp14:editId="42640FF7">
                <wp:simplePos x="0" y="0"/>
                <wp:positionH relativeFrom="column">
                  <wp:posOffset>1264920</wp:posOffset>
                </wp:positionH>
                <wp:positionV relativeFrom="paragraph">
                  <wp:posOffset>236855</wp:posOffset>
                </wp:positionV>
                <wp:extent cx="485775" cy="161290"/>
                <wp:effectExtent l="38100" t="38100" r="47625" b="124460"/>
                <wp:wrapNone/>
                <wp:docPr id="298" name="Gerade Verbindung mit Pfeil 298"/>
                <wp:cNvGraphicFramePr/>
                <a:graphic xmlns:a="http://schemas.openxmlformats.org/drawingml/2006/main">
                  <a:graphicData uri="http://schemas.microsoft.com/office/word/2010/wordprocessingShape">
                    <wps:wsp>
                      <wps:cNvCnPr/>
                      <wps:spPr>
                        <a:xfrm>
                          <a:off x="0" y="0"/>
                          <a:ext cx="485775" cy="161290"/>
                        </a:xfrm>
                        <a:prstGeom prst="straightConnector1">
                          <a:avLst/>
                        </a:prstGeom>
                        <a:ln w="12700">
                          <a:prstDash val="dash"/>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298" o:spid="_x0000_s1026" type="#_x0000_t32" style="position:absolute;margin-left:99.6pt;margin-top:18.65pt;width:38.25pt;height:12.7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" strokecolor="black [3200]" strokeweight="1pt">
                <v:stroke dashstyle="dash" endarrow="open"/>
                <v:shadow on="t" color="black" opacity="24903f" origin=",.5" offset="0,.55556mm"/>
              </v:shape>
            </w:pict>
          </mc:Fallback>
        </mc:AlternateContent>
      </w:r>
      <w:r w:rsidR="0068560C">
        <w:rPr>
          <w:noProof/>
          <w:lang w:eastAsia="de-DE"/>
        </w:rPr>
        <mc:AlternateContent>
          <mc:Choice Requires="wps">
            <w:drawing>
              <wp:anchor distT="0" distB="0" distL="114300" distR="114300" simplePos="0" relativeHeight="251694080" behindDoc="0" locked="0" layoutInCell="1" allowOverlap="1" wp14:anchorId="13C550F2" wp14:editId="13BF2211">
                <wp:simplePos x="0" y="0"/>
                <wp:positionH relativeFrom="column">
                  <wp:posOffset>607695</wp:posOffset>
                </wp:positionH>
                <wp:positionV relativeFrom="paragraph">
                  <wp:posOffset>93980</wp:posOffset>
                </wp:positionV>
                <wp:extent cx="704850" cy="247650"/>
                <wp:effectExtent l="0" t="0" r="0" b="0"/>
                <wp:wrapNone/>
                <wp:docPr id="29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4850" cy="247650"/>
                        </a:xfrm>
                        <a:prstGeom prst="rect">
                          <a:avLst/>
                        </a:prstGeom>
                        <a:solidFill>
                          <a:srgbClr val="FFFFFF"/>
                        </a:solidFill>
                        <a:ln w="9525">
                          <a:noFill/>
                          <a:miter lim="800000"/>
                          <a:headEnd/>
                          <a:tailEnd/>
                        </a:ln>
                      </wps:spPr>
                      <wps:txbx>
                        <w:txbxContent>
                          <w:p w:rsidR="003A2034" w:rsidRPr="00E04411" w:rsidRDefault="003A2034" w:rsidP="00E04411">
                            <w:pPr>
                              <w:rPr>
                                <w:sz w:val="18"/>
                              </w:rPr>
                            </w:pPr>
                            <w:r>
                              <w:rPr>
                                <w:sz w:val="18"/>
                              </w:rPr>
                              <w:t>Vorwisse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5" type="#_x0000_t202" style="position:absolute;left:0;text-align:left;margin-left:47.85pt;margin-top:7.4pt;width:55.5pt;height:19.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" stroked="f">
                <v:textbox>
                  <w:txbxContent>
                    <w:p w:rsidR="003A2034" w:rsidRPr="00E04411" w:rsidRDefault="003A2034" w:rsidP="00E04411">
                      <w:pPr>
                        <w:rPr>
                          <w:sz w:val="18"/>
                        </w:rPr>
                      </w:pPr>
                      <w:r>
                        <w:rPr>
                          <w:sz w:val="18"/>
                        </w:rPr>
                        <w:t>Vorwissen</w:t>
                      </w:r>
                    </w:p>
                  </w:txbxContent>
                </v:textbox>
              </v:shape>
            </w:pict>
          </mc:Fallback>
        </mc:AlternateContent>
      </w:r>
      <w:r w:rsidR="0068560C">
        <w:rPr>
          <w:noProof/>
          <w:lang w:eastAsia="de-DE"/>
        </w:rPr>
        <mc:AlternateContent>
          <mc:Choice Requires="wps">
            <w:drawing>
              <wp:anchor distT="0" distB="0" distL="114300" distR="114300" simplePos="0" relativeHeight="251696128" behindDoc="0" locked="0" layoutInCell="1" allowOverlap="1" wp14:anchorId="268AAAF6" wp14:editId="30CD6F77">
                <wp:simplePos x="0" y="0"/>
                <wp:positionH relativeFrom="column">
                  <wp:posOffset>1264920</wp:posOffset>
                </wp:positionH>
                <wp:positionV relativeFrom="paragraph">
                  <wp:posOffset>36830</wp:posOffset>
                </wp:positionV>
                <wp:extent cx="504825" cy="142875"/>
                <wp:effectExtent l="38100" t="57150" r="9525" b="85725"/>
                <wp:wrapNone/>
                <wp:docPr id="297" name="Gerade Verbindung mit Pfeil 297"/>
                <wp:cNvGraphicFramePr/>
                <a:graphic xmlns:a="http://schemas.openxmlformats.org/drawingml/2006/main">
                  <a:graphicData uri="http://schemas.microsoft.com/office/word/2010/wordprocessingShape">
                    <wps:wsp>
                      <wps:cNvCnPr/>
                      <wps:spPr>
                        <a:xfrm flipV="1">
                          <a:off x="0" y="0"/>
                          <a:ext cx="504825" cy="142875"/>
                        </a:xfrm>
                        <a:prstGeom prst="straightConnector1">
                          <a:avLst/>
                        </a:prstGeom>
                        <a:ln w="12700">
                          <a:prstDash val="dash"/>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297" o:spid="_x0000_s1026" type="#_x0000_t32" style="position:absolute;margin-left:99.6pt;margin-top:2.9pt;width:39.75pt;height:11.25pt;flip: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" strokecolor="black [3200]" strokeweight="1pt">
                <v:stroke dashstyle="dash" endarrow="open"/>
                <v:shadow on="t" color="black" opacity="24903f" origin=",.5" offset="0,.55556mm"/>
              </v:shape>
            </w:pict>
          </mc:Fallback>
        </mc:AlternateContent>
      </w:r>
    </w:p>
    <w:p w:rsidR="00351591" w:rsidRDefault="00A24BAB" w:rsidP="00351591">
      <w:r>
        <w:rPr>
          <w:noProof/>
          <w:lang w:eastAsia="de-DE"/>
        </w:rPr>
        <mc:AlternateContent>
          <mc:Choice Requires="wps">
            <w:drawing>
              <wp:anchor distT="0" distB="0" distL="114300" distR="114300" simplePos="0" relativeHeight="251702272" behindDoc="0" locked="0" layoutInCell="1" allowOverlap="1" wp14:anchorId="543A08BD" wp14:editId="516E12B3">
                <wp:simplePos x="0" y="0"/>
                <wp:positionH relativeFrom="column">
                  <wp:posOffset>3408045</wp:posOffset>
                </wp:positionH>
                <wp:positionV relativeFrom="paragraph">
                  <wp:posOffset>97459</wp:posOffset>
                </wp:positionV>
                <wp:extent cx="295275" cy="0"/>
                <wp:effectExtent l="57150" t="76200" r="0" b="152400"/>
                <wp:wrapNone/>
                <wp:docPr id="300" name="Gerade Verbindung mit Pfeil 300"/>
                <wp:cNvGraphicFramePr/>
                <a:graphic xmlns:a="http://schemas.openxmlformats.org/drawingml/2006/main">
                  <a:graphicData uri="http://schemas.microsoft.com/office/word/2010/wordprocessingShape">
                    <wps:wsp>
                      <wps:cNvCnPr/>
                      <wps:spPr>
                        <a:xfrm flipH="1">
                          <a:off x="0" y="0"/>
                          <a:ext cx="295275" cy="0"/>
                        </a:xfrm>
                        <a:prstGeom prst="straightConnector1">
                          <a:avLst/>
                        </a:prstGeom>
                        <a:ln w="1270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300" o:spid="_x0000_s1026" type="#_x0000_t32" style="position:absolute;margin-left:268.35pt;margin-top:7.65pt;width:23.25pt;height:0;flip:x;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" strokecolor="black [3200]" strokeweight="1pt">
                <v:stroke endarrow="open"/>
                <v:shadow on="t" color="black" opacity="24903f" origin=",.5" offset="0,.55556mm"/>
              </v:shape>
            </w:pict>
          </mc:Fallback>
        </mc:AlternateContent>
      </w:r>
    </w:p>
    <w:p w:rsidR="00351591" w:rsidRDefault="00A24BAB" w:rsidP="00351591">
      <w:r>
        <w:rPr>
          <w:noProof/>
          <w:lang w:eastAsia="de-DE"/>
        </w:rPr>
        <mc:AlternateContent>
          <mc:Choice Requires="wps">
            <w:drawing>
              <wp:anchor distT="0" distB="0" distL="114300" distR="114300" simplePos="0" relativeHeight="251668991" behindDoc="0" locked="0" layoutInCell="1" allowOverlap="1" wp14:anchorId="06D04748" wp14:editId="7F4B37FF">
                <wp:simplePos x="0" y="0"/>
                <wp:positionH relativeFrom="column">
                  <wp:posOffset>2585416</wp:posOffset>
                </wp:positionH>
                <wp:positionV relativeFrom="paragraph">
                  <wp:posOffset>257810</wp:posOffset>
                </wp:positionV>
                <wp:extent cx="0" cy="238125"/>
                <wp:effectExtent l="114300" t="19050" r="76200" b="85725"/>
                <wp:wrapNone/>
                <wp:docPr id="290" name="Gerade Verbindung mit Pfeil 290"/>
                <wp:cNvGraphicFramePr/>
                <a:graphic xmlns:a="http://schemas.openxmlformats.org/drawingml/2006/main">
                  <a:graphicData uri="http://schemas.microsoft.com/office/word/2010/wordprocessingShape">
                    <wps:wsp>
                      <wps:cNvCnPr/>
                      <wps:spPr>
                        <a:xfrm>
                          <a:off x="0" y="0"/>
                          <a:ext cx="0" cy="238125"/>
                        </a:xfrm>
                        <a:prstGeom prst="straightConnector1">
                          <a:avLst/>
                        </a:prstGeom>
                        <a:ln w="1270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290" o:spid="_x0000_s1026" type="#_x0000_t32" style="position:absolute;margin-left:203.6pt;margin-top:20.3pt;width:0;height:18.75pt;z-index:2516689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" strokecolor="black [3200]" strokeweight="1pt">
                <v:stroke endarrow="open"/>
                <v:shadow on="t" color="black" opacity="24903f" origin=",.5" offset="0,.55556mm"/>
              </v:shape>
            </w:pict>
          </mc:Fallback>
        </mc:AlternateContent>
      </w:r>
      <w:r w:rsidR="00351591">
        <w:rPr>
          <w:noProof/>
          <w:lang w:eastAsia="de-DE"/>
        </w:rPr>
        <mc:AlternateContent>
          <mc:Choice Requires="wps">
            <w:drawing>
              <wp:anchor distT="0" distB="0" distL="114300" distR="114300" simplePos="0" relativeHeight="251677696" behindDoc="0" locked="0" layoutInCell="1" allowOverlap="1" wp14:anchorId="03B01D3D" wp14:editId="165E5A58">
                <wp:simplePos x="0" y="0"/>
                <wp:positionH relativeFrom="column">
                  <wp:posOffset>1793875</wp:posOffset>
                </wp:positionH>
                <wp:positionV relativeFrom="paragraph">
                  <wp:posOffset>92236</wp:posOffset>
                </wp:positionV>
                <wp:extent cx="1609725" cy="225188"/>
                <wp:effectExtent l="0" t="0" r="28575" b="22860"/>
                <wp:wrapNone/>
                <wp:docPr id="2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9725" cy="225188"/>
                        </a:xfrm>
                        <a:prstGeom prst="rect">
                          <a:avLst/>
                        </a:prstGeom>
                        <a:solidFill>
                          <a:schemeClr val="bg1"/>
                        </a:solidFill>
                        <a:ln w="9525">
                          <a:solidFill>
                            <a:schemeClr val="tx1"/>
                          </a:solidFill>
                          <a:miter lim="800000"/>
                          <a:headEnd/>
                          <a:tailEnd/>
                        </a:ln>
                      </wps:spPr>
                      <wps:txbx>
                        <w:txbxContent>
                          <w:p w:rsidR="003A2034" w:rsidRPr="00351591" w:rsidRDefault="003A2034" w:rsidP="00351591">
                            <w:pPr>
                              <w:jc w:val="center"/>
                              <w:rPr>
                                <w:sz w:val="18"/>
                              </w:rPr>
                            </w:pPr>
                            <w:r w:rsidRPr="00351591">
                              <w:rPr>
                                <w:sz w:val="18"/>
                              </w:rPr>
                              <w:t>Training des Klassifiziere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6" type="#_x0000_t202" style="position:absolute;left:0;text-align:left;margin-left:141.25pt;margin-top:7.25pt;width:126.75pt;height:17.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" fillcolor="white [3212]" strokecolor="black [3213]">
                <v:textbox>
                  <w:txbxContent>
                    <w:p w:rsidR="003A2034" w:rsidRPr="00351591" w:rsidRDefault="003A2034" w:rsidP="00351591">
                      <w:pPr>
                        <w:jc w:val="center"/>
                        <w:rPr>
                          <w:sz w:val="18"/>
                        </w:rPr>
                      </w:pPr>
                      <w:r w:rsidRPr="00351591">
                        <w:rPr>
                          <w:sz w:val="18"/>
                        </w:rPr>
                        <w:t>Training des Klassifizierers</w:t>
                      </w:r>
                    </w:p>
                  </w:txbxContent>
                </v:textbox>
              </v:shape>
            </w:pict>
          </mc:Fallback>
        </mc:AlternateContent>
      </w:r>
    </w:p>
    <w:p w:rsidR="00351591" w:rsidRDefault="00A24BAB" w:rsidP="00351591">
      <w:r>
        <w:rPr>
          <w:noProof/>
          <w:lang w:eastAsia="de-DE"/>
        </w:rPr>
        <mc:AlternateContent>
          <mc:Choice Requires="wps">
            <w:drawing>
              <wp:anchor distT="0" distB="0" distL="114300" distR="114300" simplePos="0" relativeHeight="251679744" behindDoc="0" locked="0" layoutInCell="1" allowOverlap="1" wp14:anchorId="3CBCA9C0" wp14:editId="2CC9050A">
                <wp:simplePos x="0" y="0"/>
                <wp:positionH relativeFrom="column">
                  <wp:posOffset>1798320</wp:posOffset>
                </wp:positionH>
                <wp:positionV relativeFrom="paragraph">
                  <wp:posOffset>163830</wp:posOffset>
                </wp:positionV>
                <wp:extent cx="1609725" cy="219075"/>
                <wp:effectExtent l="0" t="0" r="28575" b="28575"/>
                <wp:wrapNone/>
                <wp:docPr id="3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9725" cy="219075"/>
                        </a:xfrm>
                        <a:prstGeom prst="rect">
                          <a:avLst/>
                        </a:prstGeom>
                        <a:solidFill>
                          <a:schemeClr val="bg1"/>
                        </a:solidFill>
                        <a:ln w="9525">
                          <a:solidFill>
                            <a:schemeClr val="tx1"/>
                          </a:solidFill>
                          <a:miter lim="800000"/>
                          <a:headEnd/>
                          <a:tailEnd/>
                        </a:ln>
                      </wps:spPr>
                      <wps:txbx>
                        <w:txbxContent>
                          <w:p w:rsidR="003A2034" w:rsidRPr="00351591" w:rsidRDefault="003A2034" w:rsidP="00351591">
                            <w:pPr>
                              <w:jc w:val="center"/>
                              <w:rPr>
                                <w:sz w:val="18"/>
                              </w:rPr>
                            </w:pPr>
                            <w:r>
                              <w:rPr>
                                <w:sz w:val="18"/>
                              </w:rPr>
                              <w:t>Evaluation</w:t>
                            </w:r>
                            <w:r w:rsidRPr="00351591">
                              <w:rPr>
                                <w:sz w:val="18"/>
                              </w:rPr>
                              <w:t xml:space="preserve"> des Klassifiziere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7" type="#_x0000_t202" style="position:absolute;left:0;text-align:left;margin-left:141.6pt;margin-top:12.9pt;width:126.75pt;height:17.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" fillcolor="white [3212]" strokecolor="black [3213]">
                <v:textbox>
                  <w:txbxContent>
                    <w:p w:rsidR="003A2034" w:rsidRPr="00351591" w:rsidRDefault="003A2034" w:rsidP="00351591">
                      <w:pPr>
                        <w:jc w:val="center"/>
                        <w:rPr>
                          <w:sz w:val="18"/>
                        </w:rPr>
                      </w:pPr>
                      <w:r>
                        <w:rPr>
                          <w:sz w:val="18"/>
                        </w:rPr>
                        <w:t>Evaluation</w:t>
                      </w:r>
                      <w:r w:rsidRPr="00351591">
                        <w:rPr>
                          <w:sz w:val="18"/>
                        </w:rPr>
                        <w:t xml:space="preserve"> des Klassifizierers</w:t>
                      </w:r>
                    </w:p>
                  </w:txbxContent>
                </v:textbox>
              </v:shape>
            </w:pict>
          </mc:Fallback>
        </mc:AlternateContent>
      </w:r>
    </w:p>
    <w:p w:rsidR="00351591" w:rsidRDefault="0044316D" w:rsidP="00351591">
      <w:r>
        <w:rPr>
          <w:noProof/>
          <w:lang w:eastAsia="de-DE"/>
        </w:rPr>
        <mc:AlternateContent>
          <mc:Choice Requires="wps">
            <w:drawing>
              <wp:anchor distT="0" distB="0" distL="114300" distR="114300" simplePos="0" relativeHeight="251672575" behindDoc="0" locked="0" layoutInCell="1" allowOverlap="1" wp14:anchorId="36D325C1" wp14:editId="5D5C1DC6">
                <wp:simplePos x="0" y="0"/>
                <wp:positionH relativeFrom="column">
                  <wp:posOffset>2585085</wp:posOffset>
                </wp:positionH>
                <wp:positionV relativeFrom="paragraph">
                  <wp:posOffset>-6350</wp:posOffset>
                </wp:positionV>
                <wp:extent cx="0" cy="247650"/>
                <wp:effectExtent l="95250" t="19050" r="76200" b="95250"/>
                <wp:wrapNone/>
                <wp:docPr id="293" name="Gerade Verbindung mit Pfeil 293"/>
                <wp:cNvGraphicFramePr/>
                <a:graphic xmlns:a="http://schemas.openxmlformats.org/drawingml/2006/main">
                  <a:graphicData uri="http://schemas.microsoft.com/office/word/2010/wordprocessingShape">
                    <wps:wsp>
                      <wps:cNvCnPr/>
                      <wps:spPr>
                        <a:xfrm>
                          <a:off x="0" y="0"/>
                          <a:ext cx="0" cy="247650"/>
                        </a:xfrm>
                        <a:prstGeom prst="straightConnector1">
                          <a:avLst/>
                        </a:prstGeom>
                        <a:ln w="1270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293" o:spid="_x0000_s1026" type="#_x0000_t32" style="position:absolute;margin-left:203.55pt;margin-top:-.5pt;width:0;height:19.5pt;z-index:25167257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" strokecolor="black [3200]" strokeweight="1pt">
                <v:stroke endarrow="open"/>
                <v:shadow on="t" color="black" opacity="24903f" origin=",.5" offset="0,.55556mm"/>
              </v:shape>
            </w:pict>
          </mc:Fallback>
        </mc:AlternateContent>
      </w:r>
      <w:r w:rsidR="00A24BAB">
        <w:rPr>
          <w:noProof/>
          <w:lang w:eastAsia="de-DE"/>
        </w:rPr>
        <mc:AlternateContent>
          <mc:Choice Requires="wps">
            <w:drawing>
              <wp:anchor distT="0" distB="0" distL="114300" distR="114300" simplePos="0" relativeHeight="251692032" behindDoc="0" locked="0" layoutInCell="1" allowOverlap="1" wp14:anchorId="31EF2BC4" wp14:editId="3F6EDB31">
                <wp:simplePos x="0" y="0"/>
                <wp:positionH relativeFrom="column">
                  <wp:posOffset>2394916</wp:posOffset>
                </wp:positionH>
                <wp:positionV relativeFrom="paragraph">
                  <wp:posOffset>223520</wp:posOffset>
                </wp:positionV>
                <wp:extent cx="466725" cy="247650"/>
                <wp:effectExtent l="0" t="0" r="0" b="0"/>
                <wp:wrapNone/>
                <wp:docPr id="29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 cy="247650"/>
                        </a:xfrm>
                        <a:prstGeom prst="rect">
                          <a:avLst/>
                        </a:prstGeom>
                        <a:noFill/>
                        <a:ln w="9525">
                          <a:noFill/>
                          <a:miter lim="800000"/>
                          <a:headEnd/>
                          <a:tailEnd/>
                        </a:ln>
                      </wps:spPr>
                      <wps:txbx>
                        <w:txbxContent>
                          <w:p w:rsidR="003A2034" w:rsidRPr="00E04411" w:rsidRDefault="003A2034" w:rsidP="00E04411">
                            <w:pPr>
                              <w:rPr>
                                <w:sz w:val="18"/>
                              </w:rPr>
                            </w:pPr>
                            <w:r>
                              <w:rPr>
                                <w:sz w:val="18"/>
                              </w:rPr>
                              <w:t>En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8" type="#_x0000_t202" style="position:absolute;left:0;text-align:left;margin-left:188.6pt;margin-top:17.6pt;width:36.75pt;height:19.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" filled="f" stroked="f">
                <v:textbox>
                  <w:txbxContent>
                    <w:p w:rsidR="003A2034" w:rsidRPr="00E04411" w:rsidRDefault="003A2034" w:rsidP="00E04411">
                      <w:pPr>
                        <w:rPr>
                          <w:sz w:val="18"/>
                        </w:rPr>
                      </w:pPr>
                      <w:r>
                        <w:rPr>
                          <w:sz w:val="18"/>
                        </w:rPr>
                        <w:t>Ende</w:t>
                      </w:r>
                    </w:p>
                  </w:txbxContent>
                </v:textbox>
              </v:shape>
            </w:pict>
          </mc:Fallback>
        </mc:AlternateContent>
      </w:r>
    </w:p>
    <w:p w:rsidR="00351591" w:rsidRPr="006327E7" w:rsidRDefault="00351591" w:rsidP="00351591">
      <w:pPr>
        <w:rPr>
          <w:sz w:val="4"/>
        </w:rPr>
      </w:pPr>
    </w:p>
    <w:p w:rsidR="00C51637" w:rsidRDefault="00597DF3" w:rsidP="00966E9A">
      <w:pPr>
        <w:pStyle w:val="Beschriftung"/>
        <w:ind w:left="426"/>
        <w:jc w:val="left"/>
      </w:pPr>
      <w:bookmarkStart w:id="62" w:name="_Ref475794338"/>
      <w:bookmarkStart w:id="63" w:name="_Toc476239023"/>
      <w:r>
        <w:t xml:space="preserve">Abbildung </w:t>
      </w:r>
      <w:fldSimple w:instr=" SEQ Abbildung \* ARABIC ">
        <w:r w:rsidR="002343C0">
          <w:rPr>
            <w:noProof/>
          </w:rPr>
          <w:t>18</w:t>
        </w:r>
      </w:fldSimple>
      <w:bookmarkEnd w:id="62"/>
      <w:r>
        <w:t xml:space="preserve"> - </w:t>
      </w:r>
      <w:r w:rsidR="00966E9A">
        <w:t xml:space="preserve">Schema des </w:t>
      </w:r>
      <w:r>
        <w:t>Entw</w:t>
      </w:r>
      <w:r w:rsidR="00251B77">
        <w:t>e</w:t>
      </w:r>
      <w:r>
        <w:t>rf</w:t>
      </w:r>
      <w:r w:rsidR="00251B77">
        <w:t>en</w:t>
      </w:r>
      <w:r w:rsidR="00966E9A">
        <w:t>s</w:t>
      </w:r>
      <w:r>
        <w:t xml:space="preserve"> eines Systems zur Mustererkennung und Klassifizierung</w:t>
      </w:r>
      <w:r w:rsidR="00966E9A">
        <w:t xml:space="preserve">                          </w:t>
      </w:r>
      <w:r w:rsidR="00CC5571">
        <w:t xml:space="preserve"> </w:t>
      </w:r>
      <w:r w:rsidR="00CC5571">
        <w:fldChar w:fldCharType="begin" w:fldLock="1"/>
      </w:r>
      <w:r w:rsidR="00CD7A8F">
        <w:instrText>ADDIN CSL_CITATION { "citationItems" : [ { "id" : "ITEM-1", "itemData" : { "ISBN" : "978-0-471-05669-0", "author" : [ { "dropping-particle" : "", "family" : "Duda", "given" : "Richard O.", "non-dropping-particle" : "", "parse-names" : false, "suffix" : "" }, { "dropping-particle" : "", "family" : "Hart", "given" : "Peter E.", "non-dropping-particle" : "", "parse-names" : false, "suffix" : "" }, { "dropping-particle" : "", "family" : "Stork", "given" : "David G.", "non-dropping-particle" : "", "parse-names" : false, "suffix" : "" } ], "edition" : "2", "id" : "ITEM-1", "issued" : { "date-parts" : [ [ "2001" ] ] }, "publisher" : "John Wiley &amp; Sons", "publisher-place" : "New York", "title" : "Pattern Classification", "type" : "book" }, "locator" : "14", "uris" : [ "http://www.mendeley.com/documents/?uuid=6e58d0e2-8dad-436b-ba0d-bfd0a9e7fab1" ] } ], "mendeley" : { "formattedCitation" : "(Duda et\u00a0al., 2001, S. 14)", "manualFormatting" : "(nach Duda et\u00a0al., 2001, S. 14)", "plainTextFormattedCitation" : "(Duda et\u00a0al., 2001, S. 14)", "previouslyFormattedCitation" : "(Duda et\u00a0al., 2001, S. 14)" }, "properties" : { "noteIndex" : 0 }, "schema" : "https://github.com/citation-style-language/schema/raw/master/csl-citation.json" }</w:instrText>
      </w:r>
      <w:r w:rsidR="00CC5571">
        <w:fldChar w:fldCharType="separate"/>
      </w:r>
      <w:r w:rsidR="00CC5571" w:rsidRPr="00CC5571">
        <w:rPr>
          <w:b w:val="0"/>
          <w:noProof/>
        </w:rPr>
        <w:t>(</w:t>
      </w:r>
      <w:r w:rsidR="00CC5571">
        <w:rPr>
          <w:b w:val="0"/>
          <w:noProof/>
        </w:rPr>
        <w:t xml:space="preserve">nach </w:t>
      </w:r>
      <w:r w:rsidR="00CC5571" w:rsidRPr="00CC5571">
        <w:rPr>
          <w:b w:val="0"/>
          <w:noProof/>
        </w:rPr>
        <w:t xml:space="preserve">Duda </w:t>
      </w:r>
      <w:r w:rsidR="00CD7A8F">
        <w:rPr>
          <w:b w:val="0"/>
          <w:noProof/>
        </w:rPr>
        <w:t>et</w:t>
      </w:r>
      <w:r w:rsidR="00CC5571" w:rsidRPr="00CC5571">
        <w:rPr>
          <w:b w:val="0"/>
          <w:noProof/>
        </w:rPr>
        <w:t> a</w:t>
      </w:r>
      <w:r w:rsidR="00CD7A8F">
        <w:rPr>
          <w:b w:val="0"/>
          <w:noProof/>
        </w:rPr>
        <w:t>l</w:t>
      </w:r>
      <w:r w:rsidR="00CC5571" w:rsidRPr="00CC5571">
        <w:rPr>
          <w:b w:val="0"/>
          <w:noProof/>
        </w:rPr>
        <w:t>., 2001, S. 14)</w:t>
      </w:r>
      <w:bookmarkEnd w:id="63"/>
      <w:r w:rsidR="00CC5571">
        <w:fldChar w:fldCharType="end"/>
      </w:r>
    </w:p>
    <w:p w:rsidR="00E67561" w:rsidRDefault="00207400" w:rsidP="00CC5571">
      <w:r>
        <w:t xml:space="preserve">Laut </w:t>
      </w:r>
      <w:r>
        <w:fldChar w:fldCharType="begin" w:fldLock="1"/>
      </w:r>
      <w:r w:rsidR="001B0902">
        <w:instrText>ADDIN CSL_CITATION { "citationItems" : [ { "id" : "ITEM-1", "itemData" : { "ISBN" : "978-0-471-05669-0", "author" : [ { "dropping-particle" : "", "family" : "Duda", "given" : "Richard O.", "non-dropping-particle" : "", "parse-names" : false, "suffix" : "" }, { "dropping-particle" : "", "family" : "Hart", "given" : "Peter E.", "non-dropping-particle" : "", "parse-names" : false, "suffix" : "" }, { "dropping-particle" : "", "family" : "Stork", "given" : "David G.", "non-dropping-particle" : "", "parse-names" : false, "suffix" : "" } ], "edition" : "2", "id" : "ITEM-1", "issued" : { "date-parts" : [ [ "2001" ] ] }, "publisher" : "John Wiley &amp; Sons", "publisher-place" : "New York", "title" : "Pattern Classification", "type" : "book" }, "locator" : "14", "uris" : [ "http://www.mendeley.com/documents/?uuid=6e58d0e2-8dad-436b-ba0d-bfd0a9e7fab1" ] } ], "mendeley" : { "formattedCitation" : "(Duda et\u00a0al., 2001, S. 14)", "manualFormatting" : "Duda, Hart, &amp; Stork (2001, S. 14)", "plainTextFormattedCitation" : "(Duda et\u00a0al., 2001, S. 14)", "previouslyFormattedCitation" : "(Duda et\u00a0al., 2001, S. 14)" }, "properties" : { "noteIndex" : 0 }, "schema" : "https://github.com/citation-style-language/schema/raw/master/csl-citation.json" }</w:instrText>
      </w:r>
      <w:r>
        <w:fldChar w:fldCharType="separate"/>
      </w:r>
      <w:r>
        <w:rPr>
          <w:noProof/>
        </w:rPr>
        <w:t>Duda, Hart, &amp; Stork (</w:t>
      </w:r>
      <w:r w:rsidRPr="0015403A">
        <w:rPr>
          <w:noProof/>
        </w:rPr>
        <w:t>2001, S. 14)</w:t>
      </w:r>
      <w:r>
        <w:fldChar w:fldCharType="end"/>
      </w:r>
      <w:r>
        <w:t xml:space="preserve"> ist die Wahl der Features ein kritischer Entwurfsschritt und hängt von der</w:t>
      </w:r>
      <w:r w:rsidR="00113E0F">
        <w:t xml:space="preserve"> Charakteristik der</w:t>
      </w:r>
      <w:r>
        <w:t xml:space="preserve"> zu untersuchenden Problematik ab. Vorwissen</w:t>
      </w:r>
      <w:r w:rsidR="00174FE5">
        <w:t xml:space="preserve"> </w:t>
      </w:r>
      <w:r>
        <w:t>über Merkmale, mit denen sich die Klassen möglicherweise gut differenzieren lassen, kann bei der Auswahl</w:t>
      </w:r>
      <w:r w:rsidR="00FD6405">
        <w:t xml:space="preserve"> </w:t>
      </w:r>
      <w:r w:rsidR="000D4F50">
        <w:t>helfen</w:t>
      </w:r>
      <w:r w:rsidR="001A342B">
        <w:t xml:space="preserve"> </w:t>
      </w:r>
      <w:r w:rsidR="00FD6405">
        <w:t xml:space="preserve">und fließt auch in die Wahl des </w:t>
      </w:r>
      <w:r w:rsidR="004668C4">
        <w:t>M</w:t>
      </w:r>
      <w:r w:rsidR="00FD6405">
        <w:t>odells</w:t>
      </w:r>
      <w:r w:rsidR="004668C4">
        <w:t xml:space="preserve"> </w:t>
      </w:r>
      <w:r w:rsidR="00FD6405">
        <w:t>mit ein</w:t>
      </w:r>
      <w:r>
        <w:t>.</w:t>
      </w:r>
      <w:r w:rsidR="00FD6405">
        <w:t xml:space="preserve"> </w:t>
      </w:r>
      <w:r w:rsidR="00966E9A">
        <w:t>Die Evaluation hat schließlich die Aufgabe, die Performanz des Systems zu überprüfen und Möglichkeiten der Verbesseru</w:t>
      </w:r>
      <w:r w:rsidR="00966E9A">
        <w:t>n</w:t>
      </w:r>
      <w:r w:rsidR="00966E9A">
        <w:t>gen des Systems aufzuzeigen</w:t>
      </w:r>
      <w:r w:rsidR="00A14350">
        <w:t>, was wiederum Anpassungen der vorherigen Schritte erfordert</w:t>
      </w:r>
      <w:r w:rsidR="00966E9A">
        <w:t>.</w:t>
      </w:r>
      <w:r w:rsidR="00113E0F">
        <w:t xml:space="preserve"> </w:t>
      </w:r>
      <w:r w:rsidR="00113E0F">
        <w:fldChar w:fldCharType="begin" w:fldLock="1"/>
      </w:r>
      <w:r w:rsidR="001B0902">
        <w:instrText>ADDIN CSL_CITATION { "citationItems" : [ { "id" : "ITEM-1", "itemData" : { "ISBN" : "978-0-471-05669-0", "author" : [ { "dropping-particle" : "", "family" : "Duda", "given" : "Richard O.", "non-dropping-particle" : "", "parse-names" : false, "suffix" : "" }, { "dropping-particle" : "", "family" : "Hart", "given" : "Peter E.", "non-dropping-particle" : "", "parse-names" : false, "suffix" : "" }, { "dropping-particle" : "", "family" : "Stork", "given" : "David G.", "non-dropping-particle" : "", "parse-names" : false, "suffix" : "" } ], "edition" : "2", "id" : "ITEM-1", "issued" : { "date-parts" : [ [ "2001" ] ] }, "publisher" : "John Wiley &amp; Sons", "publisher-place" : "New York", "title" : "Pattern Classification", "type" : "book" }, "locator" : "14, 15", "uris" : [ "http://www.mendeley.com/documents/?uuid=6e58d0e2-8dad-436b-ba0d-bfd0a9e7fab1" ] } ], "mendeley" : { "formattedCitation" : "(Duda et\u00a0al., 2001, S. 14, 15)", "plainTextFormattedCitation" : "(Duda et\u00a0al., 2001, S. 14, 15)", "previouslyFormattedCitation" : "(Duda et\u00a0al., 2001, S. 14, 15)" }, "properties" : { "noteIndex" : 0 }, "schema" : "https://github.com/citation-style-language/schema/raw/master/csl-citation.json" }</w:instrText>
      </w:r>
      <w:r w:rsidR="00113E0F">
        <w:fldChar w:fldCharType="separate"/>
      </w:r>
      <w:r w:rsidR="00914D79" w:rsidRPr="00914D79">
        <w:rPr>
          <w:noProof/>
        </w:rPr>
        <w:t>(Duda et al., 2001, S. 14, 15)</w:t>
      </w:r>
      <w:r w:rsidR="00113E0F">
        <w:fldChar w:fldCharType="end"/>
      </w:r>
    </w:p>
    <w:p w:rsidR="0064453D" w:rsidRDefault="00AE6973" w:rsidP="00CC5571">
      <w:r w:rsidRPr="000F5AE2">
        <w:t>Es gibt eine Vielzahl an Modellen, die Entscheidungen im Sinne einer Klassifizierung treffen können</w:t>
      </w:r>
      <w:r w:rsidR="000F5AE2">
        <w:t xml:space="preserve">. Anhand ihrer Komplexität kann man die zugrundeliegenden in </w:t>
      </w:r>
      <w:r w:rsidR="000F5AE2" w:rsidRPr="000F5AE2">
        <w:t>Lazy</w:t>
      </w:r>
      <w:r w:rsidR="000F5AE2">
        <w:t>-</w:t>
      </w:r>
      <w:r w:rsidR="000F5AE2" w:rsidRPr="000F5AE2">
        <w:t xml:space="preserve">Learning (faules Lernen) </w:t>
      </w:r>
      <w:r w:rsidR="000F5AE2">
        <w:t>und Eager-</w:t>
      </w:r>
      <w:r w:rsidR="000F5AE2" w:rsidRPr="000F5AE2">
        <w:t>Learning (eifriges Lernen</w:t>
      </w:r>
      <w:r w:rsidR="000F5AE2">
        <w:t>) unterteilen</w:t>
      </w:r>
      <w:r w:rsidR="000F5AE2" w:rsidRPr="000F5AE2">
        <w:t>.</w:t>
      </w:r>
      <w:r w:rsidR="000F5AE2">
        <w:t xml:space="preserve"> Beim </w:t>
      </w:r>
      <w:r w:rsidR="000F5AE2" w:rsidRPr="000F5AE2">
        <w:t>Lazy</w:t>
      </w:r>
      <w:r w:rsidR="000F5AE2">
        <w:t>-</w:t>
      </w:r>
      <w:r w:rsidR="000F5AE2" w:rsidRPr="000F5AE2">
        <w:t>Learning</w:t>
      </w:r>
      <w:r w:rsidR="000F5AE2">
        <w:t xml:space="preserve"> liegt der größte Aufwand nicht in der Lernphase, sondern in der Anwendung</w:t>
      </w:r>
      <w:r w:rsidR="000F5AE2" w:rsidRPr="000F5AE2">
        <w:t xml:space="preserve"> </w:t>
      </w:r>
      <w:r w:rsidR="000F5AE2">
        <w:t>auf neue Beispiele. Eager-Learning-Verfahren besitzen deutlich aufwändigere Lernphasen, aber eine effiziente Anwe</w:t>
      </w:r>
      <w:r w:rsidR="000F5AE2">
        <w:t>n</w:t>
      </w:r>
      <w:r w:rsidR="000F5AE2">
        <w:t>dung</w:t>
      </w:r>
      <w:r w:rsidR="0064453D">
        <w:t xml:space="preserve">. </w:t>
      </w:r>
      <w:r w:rsidR="0064453D">
        <w:fldChar w:fldCharType="begin" w:fldLock="1"/>
      </w:r>
      <w:r w:rsidR="009A1466">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14", "uris" : [ "http://www.mendeley.com/documents/?uuid=0227ae83-821e-43fc-b296-e367db7fd495" ] } ], "mendeley" : { "formattedCitation" : "(Ertel, 2016, S. 214)", "plainTextFormattedCitation" : "(Ertel, 2016, S. 214)", "previouslyFormattedCitation" : "(Ertel, 2016, S. 214)" }, "properties" : { "noteIndex" : 0 }, "schema" : "https://github.com/citation-style-language/schema/raw/master/csl-citation.json" }</w:instrText>
      </w:r>
      <w:r w:rsidR="0064453D">
        <w:fldChar w:fldCharType="separate"/>
      </w:r>
      <w:r w:rsidR="0064453D" w:rsidRPr="0064453D">
        <w:rPr>
          <w:noProof/>
        </w:rPr>
        <w:t>(Ertel, 2016, S. 214)</w:t>
      </w:r>
      <w:r w:rsidR="0064453D">
        <w:fldChar w:fldCharType="end"/>
      </w:r>
    </w:p>
    <w:p w:rsidR="0064453D" w:rsidRDefault="0064453D" w:rsidP="00CC5571">
      <w:r>
        <w:t xml:space="preserve">Beispiele für Lazy-Learning sind die </w:t>
      </w:r>
      <w:r w:rsidRPr="0064453D">
        <w:t>k-Nearest-Neighbour-Methode</w:t>
      </w:r>
      <w:r>
        <w:t xml:space="preserve">, </w:t>
      </w:r>
      <w:r w:rsidRPr="0064453D">
        <w:t>lokal gewichtete Regress</w:t>
      </w:r>
      <w:r w:rsidRPr="0064453D">
        <w:t>i</w:t>
      </w:r>
      <w:r w:rsidRPr="0064453D">
        <w:t>on</w:t>
      </w:r>
      <w:r>
        <w:t xml:space="preserve"> oder fallbasiertes Lernen. Zu den Modellen mit Eager-Learning zählen Entscheidungsbä</w:t>
      </w:r>
      <w:r>
        <w:t>u</w:t>
      </w:r>
      <w:r>
        <w:t xml:space="preserve">me, Bayes-Netze, neuronale Netze und Support-Vektor-Maschinen. </w:t>
      </w:r>
      <w:r>
        <w:fldChar w:fldCharType="begin" w:fldLock="1"/>
      </w:r>
      <w:r>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58", "uris" : [ "http://www.mendeley.com/documents/?uuid=0227ae83-821e-43fc-b296-e367db7fd495" ] } ], "mendeley" : { "formattedCitation" : "(Ertel, 2016, S. 258)", "plainTextFormattedCitation" : "(Ertel, 2016, S. 258)", "previouslyFormattedCitation" : "(Ertel, 2016, S. 258)" }, "properties" : { "noteIndex" : 0 }, "schema" : "https://github.com/citation-style-language/schema/raw/master/csl-citation.json" }</w:instrText>
      </w:r>
      <w:r>
        <w:fldChar w:fldCharType="separate"/>
      </w:r>
      <w:r w:rsidRPr="0064453D">
        <w:rPr>
          <w:noProof/>
        </w:rPr>
        <w:t>(Ertel, 2016, S. 258)</w:t>
      </w:r>
      <w:r>
        <w:fldChar w:fldCharType="end"/>
      </w:r>
    </w:p>
    <w:p w:rsidR="00D132D9" w:rsidRDefault="0064453D" w:rsidP="00CC5571">
      <w:r>
        <w:t>Die beiden letztgenannten</w:t>
      </w:r>
      <w:r w:rsidR="001D3454">
        <w:t xml:space="preserve"> Modelle</w:t>
      </w:r>
      <w:r>
        <w:t xml:space="preserve"> werden in </w:t>
      </w:r>
      <w:r w:rsidR="00B529EB">
        <w:t xml:space="preserve">den folgenden </w:t>
      </w:r>
      <w:r>
        <w:t>Kapitel</w:t>
      </w:r>
      <w:r w:rsidR="00B529EB">
        <w:t>n</w:t>
      </w:r>
      <w:r>
        <w:t xml:space="preserve"> </w:t>
      </w:r>
      <w:r>
        <w:fldChar w:fldCharType="begin"/>
      </w:r>
      <w:r>
        <w:instrText xml:space="preserve"> REF _Ref475883310 \r \h </w:instrText>
      </w:r>
      <w:r>
        <w:fldChar w:fldCharType="separate"/>
      </w:r>
      <w:r w:rsidR="00FB5482">
        <w:t>2.3.3</w:t>
      </w:r>
      <w:r>
        <w:fldChar w:fldCharType="end"/>
      </w:r>
      <w:r>
        <w:t xml:space="preserve"> beziehungsweise </w:t>
      </w:r>
      <w:r>
        <w:fldChar w:fldCharType="begin"/>
      </w:r>
      <w:r>
        <w:instrText xml:space="preserve"> REF _Ref475883359 \r \h </w:instrText>
      </w:r>
      <w:r>
        <w:fldChar w:fldCharType="separate"/>
      </w:r>
      <w:r w:rsidR="00FB5482">
        <w:t>2.3.4</w:t>
      </w:r>
      <w:r>
        <w:fldChar w:fldCharType="end"/>
      </w:r>
      <w:r>
        <w:t xml:space="preserve"> näher betrachtet</w:t>
      </w:r>
      <w:r w:rsidR="00B04F0A">
        <w:t>.</w:t>
      </w:r>
    </w:p>
    <w:p w:rsidR="00E67561" w:rsidRDefault="00272977" w:rsidP="00272977">
      <w:pPr>
        <w:pStyle w:val="berschrift3"/>
        <w:numPr>
          <w:ilvl w:val="2"/>
          <w:numId w:val="1"/>
        </w:numPr>
        <w:jc w:val="left"/>
      </w:pPr>
      <w:bookmarkStart w:id="64" w:name="_Ref475883310"/>
      <w:bookmarkStart w:id="65" w:name="_Toc476239154"/>
      <w:r>
        <w:lastRenderedPageBreak/>
        <w:t>Support-Vektor-Maschinen</w:t>
      </w:r>
      <w:bookmarkEnd w:id="64"/>
      <w:bookmarkEnd w:id="65"/>
    </w:p>
    <w:p w:rsidR="00CE3140" w:rsidRDefault="006347CA" w:rsidP="00CE3140">
      <w:r>
        <w:t>Support-Vektor-Maschinen basieren auf der Idee, dass sich Daten</w:t>
      </w:r>
      <w:r w:rsidR="005A717D">
        <w:t xml:space="preserve"> zweier Kategorien</w:t>
      </w:r>
      <w:r w:rsidR="002421A3">
        <w:t>,</w:t>
      </w:r>
      <w:r>
        <w:t xml:space="preserve"> </w:t>
      </w:r>
      <w:r w:rsidR="002421A3">
        <w:t>nach</w:t>
      </w:r>
      <w:r>
        <w:t xml:space="preserve"> eine</w:t>
      </w:r>
      <w:r w:rsidR="002421A3">
        <w:t>r</w:t>
      </w:r>
      <w:r>
        <w:t xml:space="preserve"> geeignete</w:t>
      </w:r>
      <w:r w:rsidR="005A717D">
        <w:t>n</w:t>
      </w:r>
      <w:r>
        <w:t xml:space="preserve"> nicht-lineare</w:t>
      </w:r>
      <w:r w:rsidR="005A717D">
        <w:t>n</w:t>
      </w:r>
      <w:r>
        <w:t xml:space="preserve">  Abbildung in einen Raum </w:t>
      </w:r>
      <w:r w:rsidR="000425FA">
        <w:t xml:space="preserve">mit </w:t>
      </w:r>
      <w:r>
        <w:t xml:space="preserve"> ausreichend groß</w:t>
      </w:r>
      <w:r w:rsidR="002421A3">
        <w:t>er</w:t>
      </w:r>
      <w:r>
        <w:t xml:space="preserve"> Dimension, </w:t>
      </w:r>
      <w:r w:rsidR="002421A3">
        <w:t xml:space="preserve">immer durch eine Hyperebene </w:t>
      </w:r>
      <w:r>
        <w:t xml:space="preserve">trennen lassen. </w:t>
      </w:r>
      <w:r w:rsidR="000425FA">
        <w:t>Die Dimension ist dabei typischerweise deutlich höher als die des originalen Featureraumes.</w:t>
      </w:r>
      <w:r w:rsidR="002421A3">
        <w:t xml:space="preserve"> </w:t>
      </w:r>
      <w:r w:rsidR="002421A3">
        <w:fldChar w:fldCharType="begin" w:fldLock="1"/>
      </w:r>
      <w:r w:rsidR="001B0902">
        <w:instrText>ADDIN CSL_CITATION { "citationItems" : [ { "id" : "ITEM-1", "itemData" : { "ISBN" : "978-0-471-05669-0", "author" : [ { "dropping-particle" : "", "family" : "Duda", "given" : "Richard O.", "non-dropping-particle" : "", "parse-names" : false, "suffix" : "" }, { "dropping-particle" : "", "family" : "Hart", "given" : "Peter E.", "non-dropping-particle" : "", "parse-names" : false, "suffix" : "" }, { "dropping-particle" : "", "family" : "Stork", "given" : "David G.", "non-dropping-particle" : "", "parse-names" : false, "suffix" : "" } ], "edition" : "2", "id" : "ITEM-1", "issued" : { "date-parts" : [ [ "2001" ] ] }, "publisher" : "John Wiley &amp; Sons", "publisher-place" : "New York", "title" : "Pattern Classification", "type" : "book" }, "locator" : "259", "uris" : [ "http://www.mendeley.com/documents/?uuid=6e58d0e2-8dad-436b-ba0d-bfd0a9e7fab1" ] } ], "mendeley" : { "formattedCitation" : "(Duda et\u00a0al., 2001, S. 259)", "plainTextFormattedCitation" : "(Duda et\u00a0al., 2001, S. 259)", "previouslyFormattedCitation" : "(Duda et\u00a0al., 2001, S. 259)" }, "properties" : { "noteIndex" : 0 }, "schema" : "https://github.com/citation-style-language/schema/raw/master/csl-citation.json" }</w:instrText>
      </w:r>
      <w:r w:rsidR="002421A3">
        <w:fldChar w:fldCharType="separate"/>
      </w:r>
      <w:r w:rsidR="00914D79" w:rsidRPr="00914D79">
        <w:rPr>
          <w:noProof/>
        </w:rPr>
        <w:t>(Duda et al., 2001, S. 259)</w:t>
      </w:r>
      <w:r w:rsidR="002421A3">
        <w:fldChar w:fldCharType="end"/>
      </w:r>
    </w:p>
    <w:p w:rsidR="002E435B" w:rsidRDefault="006955D1" w:rsidP="00CE3140">
      <w:r>
        <w:t>Da</w:t>
      </w:r>
      <w:r w:rsidR="00CE3140" w:rsidRPr="00CE3140">
        <w:t xml:space="preserve"> es meist unendlich viele solcher Ebenen</w:t>
      </w:r>
      <w:r>
        <w:t xml:space="preserve"> gibt, wird die Hyperebene gesucht, „</w:t>
      </w:r>
      <w:r w:rsidRPr="006955D1">
        <w:rPr>
          <w:i/>
        </w:rPr>
        <w:t xml:space="preserve">die </w:t>
      </w:r>
      <w:r w:rsidR="00CE3140" w:rsidRPr="006955D1">
        <w:rPr>
          <w:i/>
        </w:rPr>
        <w:t>zu beiden Klassen einen möglichst großen minimalen Abstand hat</w:t>
      </w:r>
      <w:r>
        <w:t xml:space="preserve">“ </w:t>
      </w:r>
      <w:r>
        <w:fldChar w:fldCharType="begin" w:fldLock="1"/>
      </w:r>
      <w:r w:rsidR="002E435B">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98", "uris" : [ "http://www.mendeley.com/documents/?uuid=0227ae83-821e-43fc-b296-e367db7fd495" ] } ], "mendeley" : { "formattedCitation" : "(Ertel, 2016, S. 298)", "plainTextFormattedCitation" : "(Ertel, 2016, S. 298)", "previouslyFormattedCitation" : "(Ertel, 2016, S. 298)" }, "properties" : { "noteIndex" : 0 }, "schema" : "https://github.com/citation-style-language/schema/raw/master/csl-citation.json" }</w:instrText>
      </w:r>
      <w:r>
        <w:fldChar w:fldCharType="separate"/>
      </w:r>
      <w:r w:rsidRPr="006955D1">
        <w:rPr>
          <w:noProof/>
        </w:rPr>
        <w:t>(Ertel, 2016, S. 298)</w:t>
      </w:r>
      <w:r>
        <w:fldChar w:fldCharType="end"/>
      </w:r>
      <w:r w:rsidR="00CE3140" w:rsidRPr="00CE3140">
        <w:t>.</w:t>
      </w:r>
      <w:r>
        <w:t xml:space="preserve"> </w:t>
      </w:r>
      <w:r w:rsidR="00CE3140" w:rsidRPr="00CE3140">
        <w:t xml:space="preserve"> </w:t>
      </w:r>
      <w:r w:rsidR="002E435B">
        <w:t xml:space="preserve">Das bedeutet, dass die optimal trennende Hyperebene </w:t>
      </w:r>
      <w:r w:rsidR="0087251A">
        <w:t xml:space="preserve"> so gelegt wird, dass ihr parallel laufender Rand, oder auch Margin, möglichst groß ist</w:t>
      </w:r>
      <w:r w:rsidR="0050404F">
        <w:t>, ohne dass ein Punkt innerhalb des Randes liegt</w:t>
      </w:r>
      <w:r w:rsidR="00CF1F9F">
        <w:t xml:space="preserve"> (siehe </w:t>
      </w:r>
      <w:r w:rsidR="00CF1F9F">
        <w:fldChar w:fldCharType="begin"/>
      </w:r>
      <w:r w:rsidR="00CF1F9F">
        <w:instrText xml:space="preserve"> REF _Ref475814225 \h </w:instrText>
      </w:r>
      <w:r w:rsidR="00CF1F9F">
        <w:fldChar w:fldCharType="separate"/>
      </w:r>
      <w:r w:rsidR="00FB5482">
        <w:t xml:space="preserve">Abbildung </w:t>
      </w:r>
      <w:r w:rsidR="00FB5482">
        <w:rPr>
          <w:noProof/>
        </w:rPr>
        <w:t>19</w:t>
      </w:r>
      <w:r w:rsidR="00CF1F9F">
        <w:fldChar w:fldCharType="end"/>
      </w:r>
      <w:r w:rsidR="00CF1F9F">
        <w:t>)</w:t>
      </w:r>
      <w:r w:rsidR="0087251A">
        <w:t xml:space="preserve">. </w:t>
      </w:r>
      <w:r w:rsidR="00320796">
        <w:t xml:space="preserve">Je größer der Rand ist, desto besser ist die Generalisierung des Klassifizierers </w:t>
      </w:r>
      <w:r w:rsidR="00320796">
        <w:fldChar w:fldCharType="begin" w:fldLock="1"/>
      </w:r>
      <w:r w:rsidR="001B0902">
        <w:instrText>ADDIN CSL_CITATION { "citationItems" : [ { "id" : "ITEM-1", "itemData" : { "ISBN" : "978-0-471-05669-0", "author" : [ { "dropping-particle" : "", "family" : "Duda", "given" : "Richard O.", "non-dropping-particle" : "", "parse-names" : false, "suffix" : "" }, { "dropping-particle" : "", "family" : "Hart", "given" : "Peter E.", "non-dropping-particle" : "", "parse-names" : false, "suffix" : "" }, { "dropping-particle" : "", "family" : "Stork", "given" : "David G.", "non-dropping-particle" : "", "parse-names" : false, "suffix" : "" } ], "edition" : "2", "id" : "ITEM-1", "issued" : { "date-parts" : [ [ "2001" ] ] }, "publisher" : "John Wiley &amp; Sons", "publisher-place" : "New York", "title" : "Pattern Classification", "type" : "book" }, "locator" : "262", "uris" : [ "http://www.mendeley.com/documents/?uuid=6e58d0e2-8dad-436b-ba0d-bfd0a9e7fab1" ] } ], "mendeley" : { "formattedCitation" : "(Duda et\u00a0al., 2001, S. 262)", "plainTextFormattedCitation" : "(Duda et\u00a0al., 2001, S. 262)", "previouslyFormattedCitation" : "(Duda et\u00a0al., 2001, S. 262)" }, "properties" : { "noteIndex" : 0 }, "schema" : "https://github.com/citation-style-language/schema/raw/master/csl-citation.json" }</w:instrText>
      </w:r>
      <w:r w:rsidR="00320796">
        <w:fldChar w:fldCharType="separate"/>
      </w:r>
      <w:r w:rsidR="00914D79" w:rsidRPr="00914D79">
        <w:rPr>
          <w:noProof/>
        </w:rPr>
        <w:t>(Duda et al., 2001, S. 262)</w:t>
      </w:r>
      <w:r w:rsidR="00320796">
        <w:fldChar w:fldCharType="end"/>
      </w:r>
      <w:r w:rsidR="00320796">
        <w:t xml:space="preserve">. </w:t>
      </w:r>
      <w:r w:rsidR="0087251A">
        <w:t>Die Punkte auf dem Rand</w:t>
      </w:r>
      <w:r w:rsidR="002E435B">
        <w:t xml:space="preserve"> nennt man </w:t>
      </w:r>
      <w:r w:rsidR="002E435B" w:rsidRPr="002E435B">
        <w:t>Support-Vektoren</w:t>
      </w:r>
      <w:r w:rsidR="001F4437">
        <w:t xml:space="preserve">. Sie parametrisieren die </w:t>
      </w:r>
      <w:r w:rsidR="00417891">
        <w:t xml:space="preserve">Hyperebene </w:t>
      </w:r>
      <w:r w:rsidR="001F4437">
        <w:t xml:space="preserve">und </w:t>
      </w:r>
      <w:r w:rsidR="002E435B">
        <w:t>hab</w:t>
      </w:r>
      <w:r w:rsidR="00417891">
        <w:t xml:space="preserve">en </w:t>
      </w:r>
      <w:r w:rsidR="00DA06A8">
        <w:t>aufgrund der Definition des Margins</w:t>
      </w:r>
      <w:r w:rsidR="00EF1375">
        <w:t xml:space="preserve"> </w:t>
      </w:r>
      <w:r w:rsidR="00417891">
        <w:t>alle den gleichen Abstand zu</w:t>
      </w:r>
      <w:r w:rsidR="00AB6E50">
        <w:t xml:space="preserve"> </w:t>
      </w:r>
      <w:r w:rsidR="00417891">
        <w:t>ihr</w:t>
      </w:r>
      <w:r w:rsidR="002E435B">
        <w:t xml:space="preserve"> </w:t>
      </w:r>
      <w:r w:rsidR="008678EB">
        <w:fldChar w:fldCharType="begin" w:fldLock="1"/>
      </w:r>
      <w:r w:rsidR="008678EB">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98", "uris" : [ "http://www.mendeley.com/documents/?uuid=0227ae83-821e-43fc-b296-e367db7fd495" ] } ], "mendeley" : { "formattedCitation" : "(Ertel, 2016, S. 298)", "plainTextFormattedCitation" : "(Ertel, 2016, S. 298)", "previouslyFormattedCitation" : "(Ertel, 2016, S. 298)" }, "properties" : { "noteIndex" : 0 }, "schema" : "https://github.com/citation-style-language/schema/raw/master/csl-citation.json" }</w:instrText>
      </w:r>
      <w:r w:rsidR="008678EB">
        <w:fldChar w:fldCharType="separate"/>
      </w:r>
      <w:r w:rsidR="008678EB" w:rsidRPr="006955D1">
        <w:rPr>
          <w:noProof/>
        </w:rPr>
        <w:t>(Ertel, 2016, S. 298)</w:t>
      </w:r>
      <w:r w:rsidR="008678EB">
        <w:fldChar w:fldCharType="end"/>
      </w:r>
      <w:r w:rsidR="002E435B">
        <w:t xml:space="preserve">. </w:t>
      </w:r>
    </w:p>
    <w:p w:rsidR="00E67561" w:rsidRDefault="002B170D" w:rsidP="00E67561">
      <w:r w:rsidRPr="002B170D">
        <w:rPr>
          <w:noProof/>
          <w:lang w:eastAsia="de-DE"/>
        </w:rPr>
        <w:drawing>
          <wp:inline distT="0" distB="0" distL="0" distR="0" wp14:anchorId="1ADBAA3D" wp14:editId="781EABEA">
            <wp:extent cx="3209925" cy="2613738"/>
            <wp:effectExtent l="0" t="0" r="0" b="0"/>
            <wp:docPr id="315" name="Grafik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3214756" cy="2617672"/>
                    </a:xfrm>
                    <a:prstGeom prst="rect">
                      <a:avLst/>
                    </a:prstGeom>
                  </pic:spPr>
                </pic:pic>
              </a:graphicData>
            </a:graphic>
          </wp:inline>
        </w:drawing>
      </w:r>
    </w:p>
    <w:p w:rsidR="00882E70" w:rsidRDefault="002B170D" w:rsidP="002B170D">
      <w:pPr>
        <w:pStyle w:val="Beschriftung"/>
      </w:pPr>
      <w:bookmarkStart w:id="66" w:name="_Ref475814225"/>
      <w:bookmarkStart w:id="67" w:name="_Toc476239024"/>
      <w:r>
        <w:t xml:space="preserve">Abbildung </w:t>
      </w:r>
      <w:fldSimple w:instr=" SEQ Abbildung \* ARABIC ">
        <w:r w:rsidR="002343C0">
          <w:rPr>
            <w:noProof/>
          </w:rPr>
          <w:t>19</w:t>
        </w:r>
      </w:fldSimple>
      <w:bookmarkEnd w:id="66"/>
      <w:r>
        <w:t xml:space="preserve"> - </w:t>
      </w:r>
      <w:r w:rsidR="008C5A79">
        <w:t>die</w:t>
      </w:r>
      <w:r>
        <w:t xml:space="preserve"> </w:t>
      </w:r>
      <w:r w:rsidR="008C5A79">
        <w:t>zwei Klassen R</w:t>
      </w:r>
      <w:r w:rsidR="008C5A79" w:rsidRPr="008C5A79">
        <w:rPr>
          <w:vertAlign w:val="subscript"/>
        </w:rPr>
        <w:t>1</w:t>
      </w:r>
      <w:r w:rsidR="008C5A79">
        <w:t xml:space="preserve"> und R</w:t>
      </w:r>
      <w:r w:rsidR="008C5A79" w:rsidRPr="008C5A79">
        <w:rPr>
          <w:vertAlign w:val="subscript"/>
        </w:rPr>
        <w:t>2</w:t>
      </w:r>
      <w:r w:rsidR="008C5A79">
        <w:t xml:space="preserve"> trennende </w:t>
      </w:r>
      <w:r>
        <w:t>optimale Hyperebe</w:t>
      </w:r>
      <w:r w:rsidR="00095C5C">
        <w:t>ne</w:t>
      </w:r>
      <w:r>
        <w:t xml:space="preserve"> („hyper</w:t>
      </w:r>
      <w:r w:rsidR="009B2269">
        <w:t>p</w:t>
      </w:r>
      <w:r>
        <w:t>lane“) mit ihren Support-Vektoren (</w:t>
      </w:r>
      <w:r w:rsidR="004E4C45">
        <w:t>hervorgehobene</w:t>
      </w:r>
      <w:r>
        <w:t xml:space="preserve"> Punkte) und dem Rand</w:t>
      </w:r>
      <w:r w:rsidR="008C5A79">
        <w:t xml:space="preserve"> </w:t>
      </w:r>
      <w:r w:rsidR="009D02BA">
        <w:t>(</w:t>
      </w:r>
      <w:r w:rsidR="00143C3E">
        <w:t>z</w:t>
      </w:r>
      <w:r w:rsidR="009D02BA">
        <w:t>w</w:t>
      </w:r>
      <w:r w:rsidR="00143C3E">
        <w:t>ischen Support-Vektoren und Hyperebene</w:t>
      </w:r>
      <w:r w:rsidR="009D02BA">
        <w:t>)</w:t>
      </w:r>
      <w:bookmarkEnd w:id="67"/>
    </w:p>
    <w:p w:rsidR="00AC2DBB" w:rsidRPr="00AC2DBB" w:rsidRDefault="00AC2DBB" w:rsidP="00AC2DBB">
      <w:pPr>
        <w:pStyle w:val="berschrift3"/>
        <w:numPr>
          <w:ilvl w:val="2"/>
          <w:numId w:val="1"/>
        </w:numPr>
        <w:jc w:val="left"/>
      </w:pPr>
      <w:bookmarkStart w:id="68" w:name="_Ref475883359"/>
      <w:bookmarkStart w:id="69" w:name="_Toc476239155"/>
      <w:r>
        <w:t>Künstliche Neuronale Netze</w:t>
      </w:r>
      <w:bookmarkEnd w:id="68"/>
      <w:bookmarkEnd w:id="69"/>
    </w:p>
    <w:p w:rsidR="000237C3" w:rsidRDefault="00EA372F" w:rsidP="000237C3">
      <w:pPr>
        <w:pStyle w:val="berschrift4"/>
        <w:numPr>
          <w:ilvl w:val="3"/>
          <w:numId w:val="1"/>
        </w:numPr>
        <w:ind w:left="851" w:hanging="851"/>
        <w:jc w:val="left"/>
      </w:pPr>
      <w:bookmarkStart w:id="70" w:name="_Toc476239156"/>
      <w:r>
        <w:t>Grund</w:t>
      </w:r>
      <w:r w:rsidR="002F2582">
        <w:t>struktur eines neuronalen Netzes</w:t>
      </w:r>
      <w:bookmarkEnd w:id="70"/>
    </w:p>
    <w:p w:rsidR="005E7D08" w:rsidRDefault="00D111CC" w:rsidP="00B22274">
      <w:r>
        <w:t xml:space="preserve">Künstliche neuronale Netze haben ihr Vorbild </w:t>
      </w:r>
      <w:r w:rsidR="00EB3CD9">
        <w:t xml:space="preserve">meist </w:t>
      </w:r>
      <w:r>
        <w:t>in der Natur.</w:t>
      </w:r>
      <w:r w:rsidR="007F4D0A">
        <w:t xml:space="preserve"> Künstliche</w:t>
      </w:r>
      <w:r w:rsidR="000127F4">
        <w:t xml:space="preserve"> Neuronen (</w:t>
      </w:r>
      <w:r w:rsidR="000127F4">
        <w:fldChar w:fldCharType="begin"/>
      </w:r>
      <w:r w:rsidR="000127F4">
        <w:instrText xml:space="preserve"> REF _Ref475818096 \h </w:instrText>
      </w:r>
      <w:r w:rsidR="000127F4">
        <w:fldChar w:fldCharType="separate"/>
      </w:r>
      <w:r w:rsidR="00FB5482">
        <w:t xml:space="preserve">Abbildung </w:t>
      </w:r>
      <w:r w:rsidR="00FB5482">
        <w:rPr>
          <w:noProof/>
        </w:rPr>
        <w:t>21</w:t>
      </w:r>
      <w:r w:rsidR="000127F4">
        <w:fldChar w:fldCharType="end"/>
      </w:r>
      <w:r w:rsidR="000127F4">
        <w:t>) bilden biologische Neuronen (</w:t>
      </w:r>
      <w:r w:rsidR="000127F4">
        <w:fldChar w:fldCharType="begin"/>
      </w:r>
      <w:r w:rsidR="000127F4">
        <w:instrText xml:space="preserve"> REF _Ref475818106 \h </w:instrText>
      </w:r>
      <w:r w:rsidR="000127F4">
        <w:fldChar w:fldCharType="separate"/>
      </w:r>
      <w:r w:rsidR="00FB5482">
        <w:t xml:space="preserve">Abbildung </w:t>
      </w:r>
      <w:r w:rsidR="00FB5482">
        <w:rPr>
          <w:noProof/>
        </w:rPr>
        <w:t>20</w:t>
      </w:r>
      <w:r w:rsidR="000127F4">
        <w:fldChar w:fldCharType="end"/>
      </w:r>
      <w:r w:rsidR="000127F4">
        <w:t xml:space="preserve">) ab. Sie sind allerdings nur äußerst simple Abstraktionen, realisiert </w:t>
      </w:r>
      <w:r w:rsidR="000C5168">
        <w:t>als Elemente von</w:t>
      </w:r>
      <w:r w:rsidR="000127F4">
        <w:t xml:space="preserve"> </w:t>
      </w:r>
      <w:r w:rsidR="000C5168">
        <w:t>Soft</w:t>
      </w:r>
      <w:r w:rsidR="00A11501">
        <w:t xml:space="preserve">- </w:t>
      </w:r>
      <w:r w:rsidR="000127F4">
        <w:t xml:space="preserve">oder </w:t>
      </w:r>
      <w:r w:rsidR="00A11501">
        <w:t>Hardware</w:t>
      </w:r>
      <w:r w:rsidR="000127F4">
        <w:t xml:space="preserve">.  </w:t>
      </w:r>
      <w:r w:rsidR="00CB3935">
        <w:fldChar w:fldCharType="begin" w:fldLock="1"/>
      </w:r>
      <w:r w:rsidR="009D215A">
        <w:instrText>ADDIN CSL_CITATION { "citationItems" : [ { "id" : "ITEM-1", "itemData" : { "ISBN" : "978-1-110-21434-2", "author" : [ { "dropping-particle" : "", "family" : "Keller", "given" : "James M.", "non-dropping-particle" : "", "parse-names" : false, "suffix" : "" }, { "dropping-particle" : "", "family" : "Liu", "given" : "Derong", "non-dropping-particle" : "", "parse-names" : false, "suffix" : "" }, { "dropping-particle" : "", "family" : "Fogel", "given" : "David B.", "non-dropping-particle" : "", "parse-names" : false, "suffix" : "" } ], "id" : "ITEM-1", "issued" : { "date-parts" : [ [ "2016" ] ] }, "publisher" : "John Wiley &amp; Sons", "publisher-place" : "New Jersey", "title" : "Fundamentals of Computational Intelligence", "type" : "book" }, "locator" : "8", "uris" : [ "http://www.mendeley.com/documents/?uuid=a9ac9505-7fd6-4ccc-9d59-e4dd1e8f92b3" ] } ], "mendeley" : { "formattedCitation" : "(Keller, Liu, &amp; Fogel, 2016, S. 8)", "manualFormatting" : "(Keller, Liu, &amp; Fogel, 2016, S. 8)", "plainTextFormattedCitation" : "(Keller, Liu, &amp; Fogel, 2016, S. 8)", "previouslyFormattedCitation" : "(Keller, Liu, &amp; Fogel, 2016, S. 8)" }, "properties" : { "noteIndex" : 0 }, "schema" : "https://github.com/citation-style-language/schema/raw/master/csl-citation.json" }</w:instrText>
      </w:r>
      <w:r w:rsidR="00CB3935">
        <w:fldChar w:fldCharType="separate"/>
      </w:r>
      <w:r w:rsidR="00CB3935" w:rsidRPr="00CB3935">
        <w:rPr>
          <w:noProof/>
        </w:rPr>
        <w:t>(Keller, Liu, &amp; Fogel, 2016,</w:t>
      </w:r>
      <w:r w:rsidR="00CB3935">
        <w:rPr>
          <w:noProof/>
        </w:rPr>
        <w:t xml:space="preserve"> </w:t>
      </w:r>
      <w:r w:rsidR="00CB3935" w:rsidRPr="00CB3935">
        <w:rPr>
          <w:noProof/>
        </w:rPr>
        <w:t>S. 8)</w:t>
      </w:r>
      <w:r w:rsidR="00CB3935">
        <w:fldChar w:fldCharType="end"/>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3"/>
        <w:gridCol w:w="4145"/>
      </w:tblGrid>
      <w:tr w:rsidR="007F4D0A" w:rsidTr="003D421F">
        <w:tc>
          <w:tcPr>
            <w:tcW w:w="4503" w:type="dxa"/>
          </w:tcPr>
          <w:p w:rsidR="007F4D0A" w:rsidRDefault="007F4D0A" w:rsidP="00B22274">
            <w:r>
              <w:rPr>
                <w:noProof/>
                <w:lang w:eastAsia="de-DE"/>
              </w:rPr>
              <w:lastRenderedPageBreak/>
              <mc:AlternateContent>
                <mc:Choice Requires="wps">
                  <w:drawing>
                    <wp:anchor distT="0" distB="0" distL="114300" distR="114300" simplePos="0" relativeHeight="251713536" behindDoc="0" locked="0" layoutInCell="1" allowOverlap="1" wp14:anchorId="4BB63455" wp14:editId="2802722E">
                      <wp:simplePos x="0" y="0"/>
                      <wp:positionH relativeFrom="column">
                        <wp:posOffset>291465</wp:posOffset>
                      </wp:positionH>
                      <wp:positionV relativeFrom="paragraph">
                        <wp:posOffset>843915</wp:posOffset>
                      </wp:positionV>
                      <wp:extent cx="838200" cy="238125"/>
                      <wp:effectExtent l="0" t="0" r="0" b="0"/>
                      <wp:wrapNone/>
                      <wp:docPr id="3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238125"/>
                              </a:xfrm>
                              <a:prstGeom prst="rect">
                                <a:avLst/>
                              </a:prstGeom>
                              <a:noFill/>
                              <a:ln w="9525">
                                <a:noFill/>
                                <a:miter lim="800000"/>
                                <a:headEnd/>
                                <a:tailEnd/>
                              </a:ln>
                            </wps:spPr>
                            <wps:txbx>
                              <w:txbxContent>
                                <w:p w:rsidR="003A2034" w:rsidRDefault="003A2034">
                                  <w:r w:rsidRPr="00D111CC">
                                    <w:rPr>
                                      <w:sz w:val="18"/>
                                    </w:rPr>
                                    <w:t>Synap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9" type="#_x0000_t202" style="position:absolute;left:0;text-align:left;margin-left:22.95pt;margin-top:66.45pt;width:66pt;height:18.7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" filled="f" stroked="f">
                      <v:textbox>
                        <w:txbxContent>
                          <w:p w:rsidR="003A2034" w:rsidRDefault="003A2034">
                            <w:r w:rsidRPr="00D111CC">
                              <w:rPr>
                                <w:sz w:val="18"/>
                              </w:rPr>
                              <w:t>Synapse</w:t>
                            </w:r>
                          </w:p>
                        </w:txbxContent>
                      </v:textbox>
                    </v:shape>
                  </w:pict>
                </mc:Fallback>
              </mc:AlternateContent>
            </w:r>
            <w:r>
              <w:rPr>
                <w:noProof/>
                <w:lang w:eastAsia="de-DE"/>
              </w:rPr>
              <mc:AlternateContent>
                <mc:Choice Requires="wps">
                  <w:drawing>
                    <wp:anchor distT="0" distB="0" distL="114300" distR="114300" simplePos="0" relativeHeight="251719680" behindDoc="0" locked="0" layoutInCell="1" allowOverlap="1" wp14:anchorId="00E30543" wp14:editId="204D97CF">
                      <wp:simplePos x="0" y="0"/>
                      <wp:positionH relativeFrom="column">
                        <wp:posOffset>1320165</wp:posOffset>
                      </wp:positionH>
                      <wp:positionV relativeFrom="paragraph">
                        <wp:posOffset>348615</wp:posOffset>
                      </wp:positionV>
                      <wp:extent cx="838200" cy="238125"/>
                      <wp:effectExtent l="0" t="0" r="0" b="0"/>
                      <wp:wrapNone/>
                      <wp:docPr id="32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238125"/>
                              </a:xfrm>
                              <a:prstGeom prst="rect">
                                <a:avLst/>
                              </a:prstGeom>
                              <a:noFill/>
                              <a:ln w="9525">
                                <a:noFill/>
                                <a:miter lim="800000"/>
                                <a:headEnd/>
                                <a:tailEnd/>
                              </a:ln>
                            </wps:spPr>
                            <wps:txbx>
                              <w:txbxContent>
                                <w:p w:rsidR="003A2034" w:rsidRDefault="003A2034" w:rsidP="005E7D08">
                                  <w:r>
                                    <w:rPr>
                                      <w:sz w:val="18"/>
                                    </w:rPr>
                                    <w:t>Ax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0" type="#_x0000_t202" style="position:absolute;left:0;text-align:left;margin-left:103.95pt;margin-top:27.45pt;width:66pt;height:18.7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" filled="f" stroked="f">
                      <v:textbox>
                        <w:txbxContent>
                          <w:p w:rsidR="003A2034" w:rsidRDefault="003A2034" w:rsidP="005E7D08">
                            <w:r>
                              <w:rPr>
                                <w:sz w:val="18"/>
                              </w:rPr>
                              <w:t>Axon</w:t>
                            </w:r>
                          </w:p>
                        </w:txbxContent>
                      </v:textbox>
                    </v:shape>
                  </w:pict>
                </mc:Fallback>
              </mc:AlternateContent>
            </w:r>
            <w:r>
              <w:rPr>
                <w:noProof/>
                <w:lang w:eastAsia="de-DE"/>
              </w:rPr>
              <mc:AlternateContent>
                <mc:Choice Requires="wps">
                  <w:drawing>
                    <wp:anchor distT="0" distB="0" distL="114300" distR="114300" simplePos="0" relativeHeight="251717632" behindDoc="0" locked="0" layoutInCell="1" allowOverlap="1" wp14:anchorId="5BC5AA14" wp14:editId="491AAA5A">
                      <wp:simplePos x="0" y="0"/>
                      <wp:positionH relativeFrom="column">
                        <wp:posOffset>739140</wp:posOffset>
                      </wp:positionH>
                      <wp:positionV relativeFrom="paragraph">
                        <wp:posOffset>501015</wp:posOffset>
                      </wp:positionV>
                      <wp:extent cx="838200" cy="238125"/>
                      <wp:effectExtent l="0" t="0" r="0" b="0"/>
                      <wp:wrapNone/>
                      <wp:docPr id="32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238125"/>
                              </a:xfrm>
                              <a:prstGeom prst="rect">
                                <a:avLst/>
                              </a:prstGeom>
                              <a:noFill/>
                              <a:ln w="9525">
                                <a:noFill/>
                                <a:miter lim="800000"/>
                                <a:headEnd/>
                                <a:tailEnd/>
                              </a:ln>
                            </wps:spPr>
                            <wps:txbx>
                              <w:txbxContent>
                                <w:p w:rsidR="003A2034" w:rsidRDefault="003A2034" w:rsidP="00D111CC">
                                  <w:r>
                                    <w:rPr>
                                      <w:sz w:val="18"/>
                                    </w:rPr>
                                    <w:t>Zellkörp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1" type="#_x0000_t202" style="position:absolute;left:0;text-align:left;margin-left:58.2pt;margin-top:39.45pt;width:66pt;height:18.7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" filled="f" stroked="f">
                      <v:textbox>
                        <w:txbxContent>
                          <w:p w:rsidR="003A2034" w:rsidRDefault="003A2034" w:rsidP="00D111CC">
                            <w:r>
                              <w:rPr>
                                <w:sz w:val="18"/>
                              </w:rPr>
                              <w:t>Zellkörper</w:t>
                            </w:r>
                          </w:p>
                        </w:txbxContent>
                      </v:textbox>
                    </v:shape>
                  </w:pict>
                </mc:Fallback>
              </mc:AlternateContent>
            </w:r>
            <w:r>
              <w:rPr>
                <w:noProof/>
                <w:lang w:eastAsia="de-DE"/>
              </w:rPr>
              <mc:AlternateContent>
                <mc:Choice Requires="wps">
                  <w:drawing>
                    <wp:anchor distT="0" distB="0" distL="114300" distR="114300" simplePos="0" relativeHeight="251715584" behindDoc="0" locked="0" layoutInCell="1" allowOverlap="1" wp14:anchorId="1F062234" wp14:editId="495AE0C2">
                      <wp:simplePos x="0" y="0"/>
                      <wp:positionH relativeFrom="column">
                        <wp:posOffset>129540</wp:posOffset>
                      </wp:positionH>
                      <wp:positionV relativeFrom="paragraph">
                        <wp:posOffset>43815</wp:posOffset>
                      </wp:positionV>
                      <wp:extent cx="838200" cy="238125"/>
                      <wp:effectExtent l="0" t="0" r="0" b="0"/>
                      <wp:wrapNone/>
                      <wp:docPr id="32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238125"/>
                              </a:xfrm>
                              <a:prstGeom prst="rect">
                                <a:avLst/>
                              </a:prstGeom>
                              <a:noFill/>
                              <a:ln w="9525">
                                <a:noFill/>
                                <a:miter lim="800000"/>
                                <a:headEnd/>
                                <a:tailEnd/>
                              </a:ln>
                            </wps:spPr>
                            <wps:txbx>
                              <w:txbxContent>
                                <w:p w:rsidR="003A2034" w:rsidRDefault="003A2034" w:rsidP="00D111CC">
                                  <w:r>
                                    <w:rPr>
                                      <w:sz w:val="18"/>
                                    </w:rPr>
                                    <w:t>Dendrite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2" type="#_x0000_t202" style="position:absolute;left:0;text-align:left;margin-left:10.2pt;margin-top:3.45pt;width:66pt;height:18.7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" filled="f" stroked="f">
                      <v:textbox>
                        <w:txbxContent>
                          <w:p w:rsidR="003A2034" w:rsidRDefault="003A2034" w:rsidP="00D111CC">
                            <w:r>
                              <w:rPr>
                                <w:sz w:val="18"/>
                              </w:rPr>
                              <w:t>Dendriten</w:t>
                            </w:r>
                          </w:p>
                        </w:txbxContent>
                      </v:textbox>
                    </v:shape>
                  </w:pict>
                </mc:Fallback>
              </mc:AlternateContent>
            </w:r>
            <w:r w:rsidRPr="00D111CC">
              <w:rPr>
                <w:noProof/>
                <w:lang w:eastAsia="de-DE"/>
              </w:rPr>
              <w:drawing>
                <wp:inline distT="0" distB="0" distL="0" distR="0" wp14:anchorId="3E6D5156" wp14:editId="02D62870">
                  <wp:extent cx="2195266" cy="1819275"/>
                  <wp:effectExtent l="0" t="0" r="0" b="0"/>
                  <wp:docPr id="319" name="Grafik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2195266" cy="1819275"/>
                          </a:xfrm>
                          <a:prstGeom prst="rect">
                            <a:avLst/>
                          </a:prstGeom>
                        </pic:spPr>
                      </pic:pic>
                    </a:graphicData>
                  </a:graphic>
                </wp:inline>
              </w:drawing>
            </w:r>
          </w:p>
          <w:p w:rsidR="007F4D0A" w:rsidRDefault="007F4D0A" w:rsidP="00A11501">
            <w:pPr>
              <w:pStyle w:val="Beschriftung"/>
              <w:ind w:right="176"/>
            </w:pPr>
            <w:bookmarkStart w:id="71" w:name="_Ref475818106"/>
            <w:bookmarkStart w:id="72" w:name="_Toc476239025"/>
            <w:r>
              <w:t xml:space="preserve">Abbildung </w:t>
            </w:r>
            <w:fldSimple w:instr=" SEQ Abbildung \* ARABIC ">
              <w:r w:rsidR="002343C0">
                <w:rPr>
                  <w:noProof/>
                </w:rPr>
                <w:t>20</w:t>
              </w:r>
            </w:fldSimple>
            <w:bookmarkEnd w:id="71"/>
            <w:r>
              <w:t xml:space="preserve"> - schematische Darstellung von zwei biologischen Neuronen </w:t>
            </w:r>
            <w:r w:rsidR="00A11501">
              <w:fldChar w:fldCharType="begin" w:fldLock="1"/>
            </w:r>
            <w:r w:rsidR="001B0902">
              <w:instrText>ADDIN CSL_CITATION { "citationItems" : [ { "id" : "ITEM-1", "itemData" : { "ISBN" : "978-1-110-21434-2", "author" : [ { "dropping-particle" : "", "family" : "Keller", "given" : "James M.", "non-dropping-particle" : "", "parse-names" : false, "suffix" : "" }, { "dropping-particle" : "", "family" : "Liu", "given" : "Derong", "non-dropping-particle" : "", "parse-names" : false, "suffix" : "" }, { "dropping-particle" : "", "family" : "Fogel", "given" : "David B.", "non-dropping-particle" : "", "parse-names" : false, "suffix" : "" } ], "id" : "ITEM-1", "issued" : { "date-parts" : [ [ "2016" ] ] }, "publisher" : "John Wiley &amp; Sons", "publisher-place" : "New Jersey", "title" : "Fundamentals of Computational Intelligence", "type" : "book" }, "locator" : "8", "uris" : [ "http://www.mendeley.com/documents/?uuid=a9ac9505-7fd6-4ccc-9d59-e4dd1e8f92b3" ] } ], "mendeley" : { "formattedCitation" : "(Keller et\u00a0al., 2016, S. 8)", "manualFormatting" : "(nach Keller, Liu, &amp; Fogel, 2016, S. 8)", "plainTextFormattedCitation" : "(Keller et\u00a0al., 2016, S. 8)", "previouslyFormattedCitation" : "(Keller et\u00a0al., 2016, S. 8)" }, "properties" : { "noteIndex" : 0 }, "schema" : "https://github.com/citation-style-language/schema/raw/master/csl-citation.json" }</w:instrText>
            </w:r>
            <w:r w:rsidR="00A11501">
              <w:fldChar w:fldCharType="separate"/>
            </w:r>
            <w:r w:rsidR="00A11501" w:rsidRPr="00A11501">
              <w:rPr>
                <w:b w:val="0"/>
                <w:noProof/>
              </w:rPr>
              <w:t>(</w:t>
            </w:r>
            <w:r w:rsidR="00A11501">
              <w:rPr>
                <w:b w:val="0"/>
                <w:noProof/>
              </w:rPr>
              <w:t xml:space="preserve">nach </w:t>
            </w:r>
            <w:r w:rsidR="00A11501" w:rsidRPr="00A11501">
              <w:rPr>
                <w:b w:val="0"/>
                <w:noProof/>
              </w:rPr>
              <w:t>Keller, Liu, &amp; Fogel, 2016, S. 8)</w:t>
            </w:r>
            <w:bookmarkEnd w:id="72"/>
            <w:r w:rsidR="00A11501">
              <w:fldChar w:fldCharType="end"/>
            </w:r>
          </w:p>
        </w:tc>
        <w:tc>
          <w:tcPr>
            <w:tcW w:w="4145" w:type="dxa"/>
            <w:vAlign w:val="center"/>
          </w:tcPr>
          <w:p w:rsidR="007F4D0A" w:rsidRDefault="007F4D0A" w:rsidP="003D421F">
            <w:pPr>
              <w:keepNext/>
              <w:jc w:val="center"/>
            </w:pPr>
            <w:r w:rsidRPr="005E7D08">
              <w:rPr>
                <w:noProof/>
                <w:lang w:eastAsia="de-DE"/>
              </w:rPr>
              <w:drawing>
                <wp:inline distT="0" distB="0" distL="0" distR="0" wp14:anchorId="6CD9FC25" wp14:editId="01AAFEC6">
                  <wp:extent cx="2609850" cy="875133"/>
                  <wp:effectExtent l="0" t="0" r="0" b="1270"/>
                  <wp:docPr id="324" name="Grafik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1"/>
                          <a:srcRect r="5517"/>
                          <a:stretch/>
                        </pic:blipFill>
                        <pic:spPr bwMode="auto">
                          <a:xfrm>
                            <a:off x="0" y="0"/>
                            <a:ext cx="2618119" cy="877906"/>
                          </a:xfrm>
                          <a:prstGeom prst="rect">
                            <a:avLst/>
                          </a:prstGeom>
                          <a:ln>
                            <a:noFill/>
                          </a:ln>
                          <a:extLst>
                            <a:ext uri="{53640926-AAD7-44D8-BBD7-CCE9431645EC}">
                              <a14:shadowObscured xmlns:a14="http://schemas.microsoft.com/office/drawing/2010/main"/>
                            </a:ext>
                          </a:extLst>
                        </pic:spPr>
                      </pic:pic>
                    </a:graphicData>
                  </a:graphic>
                </wp:inline>
              </w:drawing>
            </w:r>
          </w:p>
          <w:p w:rsidR="007F4D0A" w:rsidRDefault="007F4D0A" w:rsidP="003D421F">
            <w:pPr>
              <w:pStyle w:val="Beschriftung"/>
              <w:jc w:val="center"/>
            </w:pPr>
            <w:bookmarkStart w:id="73" w:name="_Ref475818096"/>
            <w:bookmarkStart w:id="74" w:name="_Toc476239026"/>
            <w:r>
              <w:t xml:space="preserve">Abbildung </w:t>
            </w:r>
            <w:fldSimple w:instr=" SEQ Abbildung \* ARABIC ">
              <w:r w:rsidR="002343C0">
                <w:rPr>
                  <w:noProof/>
                </w:rPr>
                <w:t>21</w:t>
              </w:r>
            </w:fldSimple>
            <w:bookmarkEnd w:id="73"/>
            <w:r>
              <w:t xml:space="preserve"> - schematische Darstellung von zwei künstlichen Neuronen</w:t>
            </w:r>
            <w:r w:rsidR="000127F4">
              <w:t xml:space="preserve"> mit Eingabe- und Ausgab</w:t>
            </w:r>
            <w:r w:rsidR="000127F4">
              <w:t>e</w:t>
            </w:r>
            <w:r w:rsidR="000127F4">
              <w:t>signalen</w:t>
            </w:r>
            <w:r w:rsidR="00A11501">
              <w:t xml:space="preserve"> </w:t>
            </w:r>
            <w:r w:rsidR="00A11501">
              <w:fldChar w:fldCharType="begin" w:fldLock="1"/>
            </w:r>
            <w:r w:rsidR="001B0902">
              <w:instrText>ADDIN CSL_CITATION { "citationItems" : [ { "id" : "ITEM-1", "itemData" : { "ISBN" : "978-1-110-21434-2", "author" : [ { "dropping-particle" : "", "family" : "Keller", "given" : "James M.", "non-dropping-particle" : "", "parse-names" : false, "suffix" : "" }, { "dropping-particle" : "", "family" : "Liu", "given" : "Derong", "non-dropping-particle" : "", "parse-names" : false, "suffix" : "" }, { "dropping-particle" : "", "family" : "Fogel", "given" : "David B.", "non-dropping-particle" : "", "parse-names" : false, "suffix" : "" } ], "id" : "ITEM-1", "issued" : { "date-parts" : [ [ "2016" ] ] }, "publisher" : "John Wiley &amp; Sons", "publisher-place" : "New Jersey", "title" : "Fundamentals of Computational Intelligence", "type" : "book" }, "locator" : "8", "uris" : [ "http://www.mendeley.com/documents/?uuid=a9ac9505-7fd6-4ccc-9d59-e4dd1e8f92b3" ] } ], "mendeley" : { "formattedCitation" : "(Keller et\u00a0al., 2016, S. 8)", "plainTextFormattedCitation" : "(Keller et\u00a0al., 2016, S. 8)", "previouslyFormattedCitation" : "(Keller et\u00a0al., 2016, S. 8)" }, "properties" : { "noteIndex" : 0 }, "schema" : "https://github.com/citation-style-language/schema/raw/master/csl-citation.json" }</w:instrText>
            </w:r>
            <w:r w:rsidR="00A11501">
              <w:fldChar w:fldCharType="separate"/>
            </w:r>
            <w:r w:rsidR="00914D79" w:rsidRPr="00914D79">
              <w:rPr>
                <w:b w:val="0"/>
                <w:noProof/>
              </w:rPr>
              <w:t>(Keller et al., 2016, S. 8)</w:t>
            </w:r>
            <w:bookmarkEnd w:id="74"/>
            <w:r w:rsidR="00A11501">
              <w:fldChar w:fldCharType="end"/>
            </w:r>
          </w:p>
        </w:tc>
      </w:tr>
    </w:tbl>
    <w:p w:rsidR="00EB3CD9" w:rsidRDefault="00EB3CD9" w:rsidP="00EB3CD9">
      <w:r>
        <w:t>Die Zellkörper biologischer Neuronen können elektrische Spannung speichern. Die Spannung steigt, je mehr Impulse von anderen Neuronen ankommen. Ist ein bestimmte</w:t>
      </w:r>
      <w:r w:rsidR="0005188B">
        <w:t>r</w:t>
      </w:r>
      <w:r>
        <w:t xml:space="preserve"> </w:t>
      </w:r>
      <w:r w:rsidR="0005188B">
        <w:t>Schwellwert</w:t>
      </w:r>
      <w:r>
        <w:t xml:space="preserve"> überschritten</w:t>
      </w:r>
      <w:r w:rsidR="0005188B">
        <w:t xml:space="preserve">, feuert das Neuron und leitet einen Impuls über das Axon an andere verknüpfte Nervenzellen. </w:t>
      </w:r>
      <w:r w:rsidR="0005188B">
        <w:fldChar w:fldCharType="begin" w:fldLock="1"/>
      </w:r>
      <w:r w:rsidR="00874F05">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66", "uris" : [ "http://www.mendeley.com/documents/?uuid=0227ae83-821e-43fc-b296-e367db7fd495" ] } ], "mendeley" : { "formattedCitation" : "(Ertel, 2016, S. 266)", "plainTextFormattedCitation" : "(Ertel, 2016, S. 266)", "previouslyFormattedCitation" : "(Ertel, 2016, S. 266)" }, "properties" : { "noteIndex" : 0 }, "schema" : "https://github.com/citation-style-language/schema/raw/master/csl-citation.json" }</w:instrText>
      </w:r>
      <w:r w:rsidR="0005188B">
        <w:fldChar w:fldCharType="separate"/>
      </w:r>
      <w:r w:rsidR="0005188B" w:rsidRPr="0005188B">
        <w:rPr>
          <w:noProof/>
        </w:rPr>
        <w:t>(Ertel, 2016, S. 266)</w:t>
      </w:r>
      <w:r w:rsidR="0005188B">
        <w:fldChar w:fldCharType="end"/>
      </w:r>
    </w:p>
    <w:p w:rsidR="00B22274" w:rsidRDefault="00064037" w:rsidP="00B22274">
      <w:r>
        <w:t>Biologisch inspirierte</w:t>
      </w:r>
      <w:r w:rsidR="0005188B">
        <w:t xml:space="preserve"> künstliche</w:t>
      </w:r>
      <w:r>
        <w:t xml:space="preserve"> neuronale Netze</w:t>
      </w:r>
      <w:r w:rsidR="0005188B">
        <w:t xml:space="preserve"> bilden diesen Vorgang mit </w:t>
      </w:r>
      <w:r w:rsidR="002B4717">
        <w:t>einem</w:t>
      </w:r>
      <w:r w:rsidR="0005188B">
        <w:t xml:space="preserve"> Aktivi</w:t>
      </w:r>
      <w:r w:rsidR="0005188B">
        <w:t>e</w:t>
      </w:r>
      <w:r w:rsidR="0005188B">
        <w:t>rungspotential in einer diskreten Zeitskala ab. Das Aufladen des Potentials erfolgt durch gewichtete Summation aller eingehenden Verbindungen</w:t>
      </w:r>
      <w:r w:rsidR="00874F05">
        <w:t xml:space="preserve"> </w:t>
      </w:r>
      <w:r w:rsidR="00874F05" w:rsidRPr="00874F05">
        <w:rPr>
          <w:i/>
        </w:rPr>
        <w:t>x</w:t>
      </w:r>
      <w:r w:rsidR="00874F05" w:rsidRPr="00874F05">
        <w:rPr>
          <w:i/>
          <w:vertAlign w:val="subscript"/>
        </w:rPr>
        <w:t>1</w:t>
      </w:r>
      <w:r w:rsidR="00874F05" w:rsidRPr="00874F05">
        <w:rPr>
          <w:i/>
        </w:rPr>
        <w:t>,…</w:t>
      </w:r>
      <w:r w:rsidR="00B006C6">
        <w:rPr>
          <w:i/>
        </w:rPr>
        <w:t>,</w:t>
      </w:r>
      <w:r w:rsidR="00874F05" w:rsidRPr="00874F05">
        <w:rPr>
          <w:i/>
        </w:rPr>
        <w:t>x</w:t>
      </w:r>
      <w:r w:rsidR="00874F05" w:rsidRPr="00874F05">
        <w:rPr>
          <w:i/>
          <w:vertAlign w:val="subscript"/>
        </w:rPr>
        <w:t>n</w:t>
      </w:r>
      <w:r w:rsidR="0005188B">
        <w:t xml:space="preserve">. Für ein Neuron </w:t>
      </w:r>
      <w:r w:rsidR="0005188B" w:rsidRPr="0005188B">
        <w:rPr>
          <w:rFonts w:asciiTheme="majorHAnsi" w:hAnsiTheme="majorHAnsi"/>
          <w:i/>
        </w:rPr>
        <w:t>i</w:t>
      </w:r>
      <w:r w:rsidR="0005188B">
        <w:t xml:space="preserve"> </w:t>
      </w:r>
      <w:r w:rsidR="00874F05">
        <w:t xml:space="preserve">wird dies wie folgt formuliert </w:t>
      </w:r>
      <w:r w:rsidR="00874F05">
        <w:fldChar w:fldCharType="begin" w:fldLock="1"/>
      </w:r>
      <w:r w:rsidR="00874F05">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66", "uris" : [ "http://www.mendeley.com/documents/?uuid=0227ae83-821e-43fc-b296-e367db7fd495" ] } ], "mendeley" : { "formattedCitation" : "(Ertel, 2016, S. 266)", "manualFormatting" : "(Ertel, 2016, S. 269)", "plainTextFormattedCitation" : "(Ertel, 2016, S. 266)", "previouslyFormattedCitation" : "(Ertel, 2016, S. 266)" }, "properties" : { "noteIndex" : 0 }, "schema" : "https://github.com/citation-style-language/schema/raw/master/csl-citation.json" }</w:instrText>
      </w:r>
      <w:r w:rsidR="00874F05">
        <w:fldChar w:fldCharType="separate"/>
      </w:r>
      <w:r w:rsidR="00874F05" w:rsidRPr="0005188B">
        <w:rPr>
          <w:noProof/>
        </w:rPr>
        <w:t>(Ertel, 2016, S. 26</w:t>
      </w:r>
      <w:r w:rsidR="00874F05">
        <w:rPr>
          <w:noProof/>
        </w:rPr>
        <w:t>9</w:t>
      </w:r>
      <w:r w:rsidR="00874F05" w:rsidRPr="0005188B">
        <w:rPr>
          <w:noProof/>
        </w:rPr>
        <w:t>)</w:t>
      </w:r>
      <w:r w:rsidR="00874F05">
        <w:fldChar w:fldCharType="end"/>
      </w:r>
      <w:r w:rsidR="0005188B">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6"/>
        <w:gridCol w:w="1449"/>
      </w:tblGrid>
      <w:tr w:rsidR="0005188B" w:rsidTr="00862801">
        <w:tc>
          <w:tcPr>
            <w:tcW w:w="7196" w:type="dxa"/>
          </w:tcPr>
          <w:p w:rsidR="0005188B" w:rsidRPr="00874F05" w:rsidRDefault="003A2034" w:rsidP="00874F05">
            <m:oMathPara>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f</m:t>
                </m:r>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j</m:t>
                            </m:r>
                          </m:sub>
                        </m:sSub>
                      </m:e>
                    </m:nary>
                  </m:e>
                </m:d>
              </m:oMath>
            </m:oMathPara>
          </w:p>
        </w:tc>
        <w:tc>
          <w:tcPr>
            <w:tcW w:w="1449" w:type="dxa"/>
            <w:vAlign w:val="center"/>
          </w:tcPr>
          <w:p w:rsidR="0005188B" w:rsidRDefault="00874F05" w:rsidP="00862801">
            <w:pPr>
              <w:jc w:val="center"/>
            </w:pPr>
            <w:r>
              <w:t>(6)</w:t>
            </w:r>
          </w:p>
        </w:tc>
      </w:tr>
    </w:tbl>
    <w:p w:rsidR="005E7D08" w:rsidRDefault="00874F05" w:rsidP="00874F05">
      <w:pPr>
        <w:spacing w:before="240"/>
      </w:pPr>
      <w:r>
        <w:t xml:space="preserve">wobei </w:t>
      </w:r>
      <w:r w:rsidRPr="00874F05">
        <w:rPr>
          <w:rFonts w:asciiTheme="majorHAnsi" w:hAnsiTheme="majorHAnsi"/>
          <w:i/>
        </w:rPr>
        <w:t>w</w:t>
      </w:r>
      <w:r w:rsidR="00ED4F27" w:rsidRPr="00ED4F27">
        <w:rPr>
          <w:rFonts w:asciiTheme="majorHAnsi" w:hAnsiTheme="majorHAnsi"/>
          <w:i/>
          <w:vertAlign w:val="subscript"/>
        </w:rPr>
        <w:t>ij</w:t>
      </w:r>
      <w:r>
        <w:t xml:space="preserve"> die Gewichtung zwischen Neuron </w:t>
      </w:r>
      <w:r w:rsidRPr="00874F05">
        <w:rPr>
          <w:rFonts w:asciiTheme="majorHAnsi" w:hAnsiTheme="majorHAnsi"/>
          <w:i/>
        </w:rPr>
        <w:t>i</w:t>
      </w:r>
      <w:r>
        <w:t xml:space="preserve"> und dem am Eingang verknüpften Neuron </w:t>
      </w:r>
      <w:r w:rsidRPr="00874F05">
        <w:rPr>
          <w:rFonts w:asciiTheme="majorHAnsi" w:hAnsiTheme="majorHAnsi"/>
          <w:i/>
        </w:rPr>
        <w:t>j</w:t>
      </w:r>
      <w:r>
        <w:t xml:space="preserve"> ist. </w:t>
      </w:r>
      <w:r w:rsidR="00196B8F">
        <w:t xml:space="preserve">Die Aktivierungsfunktion </w:t>
      </w:r>
      <w:r w:rsidR="00196B8F" w:rsidRPr="002B4717">
        <w:rPr>
          <w:rFonts w:asciiTheme="majorHAnsi" w:hAnsiTheme="majorHAnsi"/>
          <w:i/>
        </w:rPr>
        <w:t>f</w:t>
      </w:r>
      <w:r w:rsidR="00196B8F">
        <w:t xml:space="preserve"> wird auf die gewichtete Summe angewandt und bestimmt welches Ergebnis </w:t>
      </w:r>
      <w:r w:rsidR="00196B8F" w:rsidRPr="00874F05">
        <w:rPr>
          <w:rFonts w:asciiTheme="majorHAnsi" w:hAnsiTheme="majorHAnsi"/>
          <w:i/>
        </w:rPr>
        <w:t>x</w:t>
      </w:r>
      <w:r w:rsidR="00196B8F" w:rsidRPr="00196B8F">
        <w:rPr>
          <w:rFonts w:asciiTheme="majorHAnsi" w:hAnsiTheme="majorHAnsi"/>
          <w:i/>
          <w:vertAlign w:val="subscript"/>
        </w:rPr>
        <w:t>i</w:t>
      </w:r>
      <w:r w:rsidR="00196B8F">
        <w:t xml:space="preserve"> als Ausgabe an die benachbarten Neuronen weitergeleitet</w:t>
      </w:r>
      <w:r w:rsidR="002C0AF9">
        <w:t xml:space="preserve"> wird</w:t>
      </w:r>
      <w:r w:rsidR="00196B8F">
        <w:t xml:space="preserve">. </w:t>
      </w:r>
      <w:r w:rsidR="00862801">
        <w:t xml:space="preserve">Ein </w:t>
      </w:r>
      <w:r w:rsidR="002C0AF9">
        <w:t xml:space="preserve">einfaches </w:t>
      </w:r>
      <w:r w:rsidR="00862801">
        <w:t>Beispiel</w:t>
      </w:r>
      <w:r w:rsidR="002C0AF9">
        <w:t xml:space="preserve"> für eine Aktivierungsfunktion</w:t>
      </w:r>
      <w:r w:rsidR="0006098B">
        <w:t>, das ist vor allem bei binären Neuronen sinnvoll ist,</w:t>
      </w:r>
      <w:r w:rsidR="00862801">
        <w:t xml:space="preserve"> ist die Schwellwert</w:t>
      </w:r>
      <w:r w:rsidR="002C0AF9">
        <w:t>- oder Stufen</w:t>
      </w:r>
      <w:r w:rsidR="00862801">
        <w:t>funktion</w:t>
      </w:r>
      <w:r w:rsidR="00864BEE">
        <w:t xml:space="preserve">, die in </w:t>
      </w:r>
      <w:r w:rsidR="00864BEE">
        <w:fldChar w:fldCharType="begin"/>
      </w:r>
      <w:r w:rsidR="00864BEE">
        <w:instrText xml:space="preserve"> REF _Ref475828086 \h </w:instrText>
      </w:r>
      <w:r w:rsidR="00864BEE">
        <w:fldChar w:fldCharType="separate"/>
      </w:r>
      <w:r w:rsidR="00FB5482">
        <w:t xml:space="preserve">Abbildung </w:t>
      </w:r>
      <w:r w:rsidR="00FB5482">
        <w:rPr>
          <w:noProof/>
        </w:rPr>
        <w:t>22</w:t>
      </w:r>
      <w:r w:rsidR="00864BEE">
        <w:fldChar w:fldCharType="end"/>
      </w:r>
      <w:r w:rsidR="00864BEE">
        <w:t xml:space="preserve"> links abgebildet</w:t>
      </w:r>
      <w:r w:rsidR="00F15FCF">
        <w:t xml:space="preserve"> ist</w:t>
      </w:r>
      <w:r w:rsidR="00862801">
        <w:t xml:space="preserve"> </w:t>
      </w:r>
      <w:r w:rsidR="00862801">
        <w:fldChar w:fldCharType="begin" w:fldLock="1"/>
      </w:r>
      <w:r w:rsidR="00862801">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66", "uris" : [ "http://www.mendeley.com/documents/?uuid=0227ae83-821e-43fc-b296-e367db7fd495" ] } ], "mendeley" : { "formattedCitation" : "(Ertel, 2016, S. 266)", "manualFormatting" : "(Ertel, 2016, S. 269)", "plainTextFormattedCitation" : "(Ertel, 2016, S. 266)", "previouslyFormattedCitation" : "(Ertel, 2016, S. 266)" }, "properties" : { "noteIndex" : 0 }, "schema" : "https://github.com/citation-style-language/schema/raw/master/csl-citation.json" }</w:instrText>
      </w:r>
      <w:r w:rsidR="00862801">
        <w:fldChar w:fldCharType="separate"/>
      </w:r>
      <w:r w:rsidR="00862801" w:rsidRPr="0005188B">
        <w:rPr>
          <w:noProof/>
        </w:rPr>
        <w:t>(Ertel, 2016, S. 26</w:t>
      </w:r>
      <w:r w:rsidR="00862801">
        <w:rPr>
          <w:noProof/>
        </w:rPr>
        <w:t>9</w:t>
      </w:r>
      <w:r w:rsidR="00862801" w:rsidRPr="0005188B">
        <w:rPr>
          <w:noProof/>
        </w:rPr>
        <w:t>)</w:t>
      </w:r>
      <w:r w:rsidR="00862801">
        <w:fldChar w:fldCharType="end"/>
      </w:r>
      <w:r w:rsidR="00862801">
        <w:t>:</w:t>
      </w:r>
      <w:r w:rsidR="002B4717">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6"/>
        <w:gridCol w:w="1449"/>
      </w:tblGrid>
      <w:tr w:rsidR="00862801" w:rsidTr="00ED7439">
        <w:tc>
          <w:tcPr>
            <w:tcW w:w="7196" w:type="dxa"/>
          </w:tcPr>
          <w:p w:rsidR="00862801" w:rsidRPr="00874F05" w:rsidRDefault="003A2034" w:rsidP="00862801">
            <m:oMathPara>
              <m:oMath>
                <m:sSub>
                  <m:sSubPr>
                    <m:ctrlPr>
                      <w:rPr>
                        <w:rFonts w:ascii="Cambria Math" w:hAnsi="Cambria Math"/>
                        <w:i/>
                      </w:rPr>
                    </m:ctrlPr>
                  </m:sSubPr>
                  <m:e>
                    <m:r>
                      <w:rPr>
                        <w:rFonts w:ascii="Cambria Math" w:hAnsi="Cambria Math"/>
                      </w:rPr>
                      <m:t>H</m:t>
                    </m:r>
                  </m:e>
                  <m:sub>
                    <m:r>
                      <m:rPr>
                        <m:sty m:val="p"/>
                      </m:rPr>
                      <w:rPr>
                        <w:rFonts w:ascii="Cambria Math" w:hAnsi="Cambria Math"/>
                      </w:rPr>
                      <m:t>Θ</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0   </m:t>
                        </m:r>
                        <m:r>
                          <m:rPr>
                            <m:sty m:val="p"/>
                          </m:rPr>
                          <w:rPr>
                            <w:rFonts w:ascii="Cambria Math" w:hAnsi="Cambria Math"/>
                          </w:rPr>
                          <m:t xml:space="preserve"> falls</m:t>
                        </m:r>
                        <m:r>
                          <w:rPr>
                            <w:rFonts w:ascii="Cambria Math" w:hAnsi="Cambria Math"/>
                          </w:rPr>
                          <m:t xml:space="preserve"> x&lt;</m:t>
                        </m:r>
                        <m:r>
                          <m:rPr>
                            <m:sty m:val="p"/>
                          </m:rPr>
                          <w:rPr>
                            <w:rFonts w:ascii="Cambria Math" w:hAnsi="Cambria Math"/>
                          </w:rPr>
                          <m:t>Θ</m:t>
                        </m:r>
                        <m:r>
                          <w:rPr>
                            <w:rFonts w:ascii="Cambria Math" w:hAnsi="Cambria Math"/>
                          </w:rPr>
                          <m:t xml:space="preserve"> </m:t>
                        </m:r>
                      </m:e>
                      <m:e>
                        <m:r>
                          <w:rPr>
                            <w:rFonts w:ascii="Cambria Math" w:hAnsi="Cambria Math"/>
                          </w:rPr>
                          <m:t xml:space="preserve"> 1    </m:t>
                        </m:r>
                        <m:r>
                          <m:rPr>
                            <m:sty m:val="p"/>
                          </m:rPr>
                          <w:rPr>
                            <w:rFonts w:ascii="Cambria Math" w:hAnsi="Cambria Math"/>
                          </w:rPr>
                          <m:t>sonst</m:t>
                        </m:r>
                        <m:r>
                          <w:rPr>
                            <w:rFonts w:ascii="Cambria Math" w:hAnsi="Cambria Math"/>
                          </w:rPr>
                          <m:t xml:space="preserve">           </m:t>
                        </m:r>
                      </m:e>
                    </m:eqArr>
                  </m:e>
                </m:d>
              </m:oMath>
            </m:oMathPara>
          </w:p>
        </w:tc>
        <w:tc>
          <w:tcPr>
            <w:tcW w:w="1449" w:type="dxa"/>
          </w:tcPr>
          <w:p w:rsidR="00862801" w:rsidRDefault="00862801" w:rsidP="00ED7439">
            <w:r>
              <w:t>(7)</w:t>
            </w:r>
          </w:p>
        </w:tc>
      </w:tr>
    </w:tbl>
    <w:p w:rsidR="002C0AF9" w:rsidRDefault="00ED7439" w:rsidP="00874F05">
      <w:pPr>
        <w:spacing w:before="240"/>
      </w:pPr>
      <w:r>
        <w:t xml:space="preserve">Sigmoid-Funktionen sind die am häufigsten eingesetzten Aktivierungsfunktionen in neuronalen Netzen. Sie halten </w:t>
      </w:r>
      <w:r w:rsidRPr="00F2750C">
        <w:rPr>
          <w:i/>
        </w:rPr>
        <w:t>„eine exzellente Balance zwischen linearem und nicht-linearem Verhalten“</w:t>
      </w:r>
      <w:r>
        <w:t xml:space="preserve"> </w:t>
      </w:r>
      <w:r>
        <w:fldChar w:fldCharType="begin" w:fldLock="1"/>
      </w:r>
      <w:r w:rsidR="001B0902">
        <w:instrText>ADDIN CSL_CITATION { "citationItems" : [ { "id" : "ITEM-1", "itemData" : { "ISBN" : "978-1-110-21434-2", "author" : [ { "dropping-particle" : "", "family" : "Keller", "given" : "James M.", "non-dropping-particle" : "", "parse-names" : false, "suffix" : "" }, { "dropping-particle" : "", "family" : "Liu", "given" : "Derong", "non-dropping-particle" : "", "parse-names" : false, "suffix" : "" }, { "dropping-particle" : "", "family" : "Fogel", "given" : "David B.", "non-dropping-particle" : "", "parse-names" : false, "suffix" : "" } ], "id" : "ITEM-1", "issued" : { "date-parts" : [ [ "2016" ] ] }, "publisher" : "John Wiley &amp; Sons", "publisher-place" : "New Jersey", "title" : "Fundamentals of Computational Intelligence", "type" : "book" }, "locator" : "29", "uris" : [ "http://www.mendeley.com/documents/?uuid=a9ac9505-7fd6-4ccc-9d59-e4dd1e8f92b3" ] } ], "mendeley" : { "formattedCitation" : "(Keller et\u00a0al., 2016, S. 29)", "manualFormatting" : "(nach Keller u.\u00a0a., 2016, S. 29)", "plainTextFormattedCitation" : "(Keller et\u00a0al., 2016, S. 29)", "previouslyFormattedCitation" : "(Keller et\u00a0al., 2016, S. 29)" }, "properties" : { "noteIndex" : 0 }, "schema" : "https://github.com/citation-style-language/schema/raw/master/csl-citation.json" }</w:instrText>
      </w:r>
      <w:r>
        <w:fldChar w:fldCharType="separate"/>
      </w:r>
      <w:r w:rsidRPr="00ED7439">
        <w:rPr>
          <w:noProof/>
        </w:rPr>
        <w:t>(</w:t>
      </w:r>
      <w:r>
        <w:rPr>
          <w:noProof/>
        </w:rPr>
        <w:t xml:space="preserve">nach </w:t>
      </w:r>
      <w:r w:rsidRPr="00ED7439">
        <w:rPr>
          <w:noProof/>
        </w:rPr>
        <w:t>Keller u. a., 2016, S. 29)</w:t>
      </w:r>
      <w:r>
        <w:fldChar w:fldCharType="end"/>
      </w:r>
      <w:r>
        <w:t xml:space="preserve">.  </w:t>
      </w:r>
      <w:r w:rsidR="002C0AF9">
        <w:t>Ein Beispie</w:t>
      </w:r>
      <w:r w:rsidR="009D215A">
        <w:t>l für eine Sigmoid-Funktion</w:t>
      </w:r>
      <w:r w:rsidR="007E647E">
        <w:t xml:space="preserve">, wie in </w:t>
      </w:r>
      <w:r w:rsidR="007E647E">
        <w:fldChar w:fldCharType="begin"/>
      </w:r>
      <w:r w:rsidR="007E647E">
        <w:instrText xml:space="preserve"> REF _Ref475828086 \h </w:instrText>
      </w:r>
      <w:r w:rsidR="007E647E">
        <w:fldChar w:fldCharType="separate"/>
      </w:r>
      <w:r w:rsidR="00FB5482">
        <w:t xml:space="preserve">Abbildung </w:t>
      </w:r>
      <w:r w:rsidR="00FB5482">
        <w:rPr>
          <w:noProof/>
        </w:rPr>
        <w:t>22</w:t>
      </w:r>
      <w:r w:rsidR="007E647E">
        <w:fldChar w:fldCharType="end"/>
      </w:r>
      <w:r w:rsidR="007E647E">
        <w:t xml:space="preserve"> in der Mitte zu sehen,</w:t>
      </w:r>
      <w:r w:rsidR="000250B9">
        <w:t xml:space="preserve"> ist die logistische Funktion</w:t>
      </w:r>
      <w: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1"/>
        <w:gridCol w:w="2676"/>
        <w:gridCol w:w="1450"/>
        <w:gridCol w:w="1559"/>
        <w:gridCol w:w="65"/>
      </w:tblGrid>
      <w:tr w:rsidR="00ED7439" w:rsidTr="00742010">
        <w:trPr>
          <w:gridAfter w:val="1"/>
          <w:wAfter w:w="70" w:type="dxa"/>
        </w:trPr>
        <w:tc>
          <w:tcPr>
            <w:tcW w:w="7338" w:type="dxa"/>
            <w:gridSpan w:val="3"/>
          </w:tcPr>
          <w:p w:rsidR="00ED7439" w:rsidRPr="00874F05" w:rsidRDefault="00C039BB" w:rsidP="000250B9">
            <m:oMathPara>
              <m:oMath>
                <m:r>
                  <w:rPr>
                    <w:rFonts w:ascii="Cambria Math" w:hAnsi="Cambria Math" w:cs="Cambria Math"/>
                  </w:rPr>
                  <m:t>f(x)</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1</m:t>
                    </m:r>
                  </m:num>
                  <m:den>
                    <m:r>
                      <m:rPr>
                        <m:sty m:val="p"/>
                      </m:rPr>
                      <w:rPr>
                        <w:rFonts w:ascii="Cambria Math" w:hAnsi="Cambria Math" w:cs="Cambria Math"/>
                      </w:rPr>
                      <m:t xml:space="preserve">1+ </m:t>
                    </m:r>
                    <m:sSup>
                      <m:sSupPr>
                        <m:ctrlPr>
                          <w:rPr>
                            <w:rFonts w:ascii="Cambria Math" w:hAnsi="Cambria Math" w:cs="Cambria Math"/>
                          </w:rPr>
                        </m:ctrlPr>
                      </m:sSupPr>
                      <m:e>
                        <m:r>
                          <m:rPr>
                            <m:sty m:val="p"/>
                          </m:rPr>
                          <w:rPr>
                            <w:rFonts w:ascii="Cambria Math" w:hAnsi="Cambria Math" w:cs="Cambria Math"/>
                          </w:rPr>
                          <m:t>e</m:t>
                        </m:r>
                      </m:e>
                      <m:sup>
                        <m:r>
                          <m:rPr>
                            <m:sty m:val="p"/>
                          </m:rPr>
                          <w:rPr>
                            <w:rFonts w:ascii="Cambria Math" w:hAnsi="Cambria Math" w:cs="Cambria Math"/>
                          </w:rPr>
                          <m:t>-ax</m:t>
                        </m:r>
                      </m:sup>
                    </m:sSup>
                  </m:den>
                </m:f>
              </m:oMath>
            </m:oMathPara>
          </w:p>
        </w:tc>
        <w:tc>
          <w:tcPr>
            <w:tcW w:w="1313" w:type="dxa"/>
          </w:tcPr>
          <w:p w:rsidR="00ED7439" w:rsidRDefault="00742010" w:rsidP="00ED7439">
            <w:r>
              <w:t xml:space="preserve">  </w:t>
            </w:r>
            <w:r w:rsidR="00ED7439">
              <w:t>(8)</w:t>
            </w:r>
          </w:p>
          <w:p w:rsidR="001A3790" w:rsidRDefault="001A3790" w:rsidP="00ED7439"/>
          <w:p w:rsidR="001A3790" w:rsidRDefault="001A3790" w:rsidP="00ED7439"/>
        </w:tc>
      </w:tr>
      <w:tr w:rsidR="00F70999" w:rsidTr="00742010">
        <w:trPr>
          <w:gridAfter w:val="1"/>
          <w:wAfter w:w="70" w:type="dxa"/>
        </w:trPr>
        <w:tc>
          <w:tcPr>
            <w:tcW w:w="7338" w:type="dxa"/>
            <w:gridSpan w:val="3"/>
          </w:tcPr>
          <w:p w:rsidR="00F70999" w:rsidRDefault="00F70999" w:rsidP="00F70999">
            <w:pPr>
              <w:rPr>
                <w:rFonts w:ascii="Calibri" w:eastAsia="Calibri" w:hAnsi="Calibri" w:cs="Times New Roman"/>
              </w:rPr>
            </w:pPr>
            <w:r>
              <w:rPr>
                <w:rFonts w:ascii="Calibri" w:eastAsia="Calibri" w:hAnsi="Calibri" w:cs="Times New Roman"/>
              </w:rPr>
              <w:lastRenderedPageBreak/>
              <w:t xml:space="preserve">wobei a die Steigung der Sigmoid-Funktion parametrisiert. </w:t>
            </w:r>
          </w:p>
        </w:tc>
        <w:tc>
          <w:tcPr>
            <w:tcW w:w="1313" w:type="dxa"/>
          </w:tcPr>
          <w:p w:rsidR="00F70999" w:rsidRDefault="00F70999" w:rsidP="00ED7439"/>
        </w:tc>
      </w:tr>
      <w:tr w:rsidR="001C675C" w:rsidTr="00742010">
        <w:tc>
          <w:tcPr>
            <w:tcW w:w="2996" w:type="dxa"/>
          </w:tcPr>
          <w:p w:rsidR="001C675C" w:rsidRDefault="001A3790" w:rsidP="00874F05">
            <w:pPr>
              <w:spacing w:before="240"/>
            </w:pPr>
            <w:r>
              <w:rPr>
                <w:noProof/>
                <w:lang w:eastAsia="de-DE"/>
              </w:rPr>
              <mc:AlternateContent>
                <mc:Choice Requires="wps">
                  <w:drawing>
                    <wp:anchor distT="0" distB="0" distL="114300" distR="114300" simplePos="0" relativeHeight="251723776" behindDoc="0" locked="0" layoutInCell="1" allowOverlap="1" wp14:anchorId="17FCA88E" wp14:editId="52DB1306">
                      <wp:simplePos x="0" y="0"/>
                      <wp:positionH relativeFrom="column">
                        <wp:posOffset>654050</wp:posOffset>
                      </wp:positionH>
                      <wp:positionV relativeFrom="paragraph">
                        <wp:posOffset>124460</wp:posOffset>
                      </wp:positionV>
                      <wp:extent cx="838200" cy="238125"/>
                      <wp:effectExtent l="0" t="0" r="0" b="0"/>
                      <wp:wrapNone/>
                      <wp:docPr id="32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238125"/>
                              </a:xfrm>
                              <a:prstGeom prst="rect">
                                <a:avLst/>
                              </a:prstGeom>
                              <a:noFill/>
                              <a:ln w="9525">
                                <a:noFill/>
                                <a:miter lim="800000"/>
                                <a:headEnd/>
                                <a:tailEnd/>
                              </a:ln>
                            </wps:spPr>
                            <wps:txbx>
                              <w:txbxContent>
                                <w:p w:rsidR="003A2034" w:rsidRDefault="003A2034" w:rsidP="001C675C">
                                  <w:r>
                                    <w:rPr>
                                      <w:sz w:val="18"/>
                                    </w:rPr>
                                    <w:t>f(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3" type="#_x0000_t202" style="position:absolute;left:0;text-align:left;margin-left:51.5pt;margin-top:9.8pt;width:66pt;height:18.7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" filled="f" stroked="f">
                      <v:textbox>
                        <w:txbxContent>
                          <w:p w:rsidR="003A2034" w:rsidRDefault="003A2034" w:rsidP="001C675C">
                            <w:r>
                              <w:rPr>
                                <w:sz w:val="18"/>
                              </w:rPr>
                              <w:t>f(x)</w:t>
                            </w:r>
                          </w:p>
                        </w:txbxContent>
                      </v:textbox>
                    </v:shape>
                  </w:pict>
                </mc:Fallback>
              </mc:AlternateContent>
            </w:r>
            <w:r>
              <w:rPr>
                <w:noProof/>
                <w:lang w:eastAsia="de-DE"/>
              </w:rPr>
              <mc:AlternateContent>
                <mc:Choice Requires="wps">
                  <w:drawing>
                    <wp:anchor distT="0" distB="0" distL="114300" distR="114300" simplePos="0" relativeHeight="251721728" behindDoc="0" locked="0" layoutInCell="1" allowOverlap="1" wp14:anchorId="3975A9F1" wp14:editId="72055771">
                      <wp:simplePos x="0" y="0"/>
                      <wp:positionH relativeFrom="column">
                        <wp:posOffset>1625600</wp:posOffset>
                      </wp:positionH>
                      <wp:positionV relativeFrom="paragraph">
                        <wp:posOffset>867410</wp:posOffset>
                      </wp:positionV>
                      <wp:extent cx="838200" cy="238125"/>
                      <wp:effectExtent l="0" t="0" r="0" b="0"/>
                      <wp:wrapNone/>
                      <wp:docPr id="32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238125"/>
                              </a:xfrm>
                              <a:prstGeom prst="rect">
                                <a:avLst/>
                              </a:prstGeom>
                              <a:noFill/>
                              <a:ln w="9525">
                                <a:noFill/>
                                <a:miter lim="800000"/>
                                <a:headEnd/>
                                <a:tailEnd/>
                              </a:ln>
                            </wps:spPr>
                            <wps:txbx>
                              <w:txbxContent>
                                <w:p w:rsidR="003A2034" w:rsidRDefault="003A2034" w:rsidP="001C675C">
                                  <w:r>
                                    <w:rPr>
                                      <w:sz w:val="18"/>
                                    </w:rPr>
                                    <w:t>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4" type="#_x0000_t202" style="position:absolute;left:0;text-align:left;margin-left:128pt;margin-top:68.3pt;width:66pt;height:18.7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" filled="f" stroked="f">
                      <v:textbox>
                        <w:txbxContent>
                          <w:p w:rsidR="003A2034" w:rsidRDefault="003A2034" w:rsidP="001C675C">
                            <w:r>
                              <w:rPr>
                                <w:sz w:val="18"/>
                              </w:rPr>
                              <w:t>x</w:t>
                            </w:r>
                          </w:p>
                        </w:txbxContent>
                      </v:textbox>
                    </v:shape>
                  </w:pict>
                </mc:Fallback>
              </mc:AlternateContent>
            </w:r>
            <w:r w:rsidR="001C675C" w:rsidRPr="001C675C">
              <w:rPr>
                <w:noProof/>
                <w:lang w:eastAsia="de-DE"/>
              </w:rPr>
              <w:drawing>
                <wp:inline distT="0" distB="0" distL="0" distR="0" wp14:anchorId="51F88289" wp14:editId="45B49E9B">
                  <wp:extent cx="1962150" cy="1053993"/>
                  <wp:effectExtent l="0" t="0" r="0" b="0"/>
                  <wp:docPr id="325" name="Grafik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1962150" cy="1053993"/>
                          </a:xfrm>
                          <a:prstGeom prst="rect">
                            <a:avLst/>
                          </a:prstGeom>
                        </pic:spPr>
                      </pic:pic>
                    </a:graphicData>
                  </a:graphic>
                </wp:inline>
              </w:drawing>
            </w:r>
          </w:p>
        </w:tc>
        <w:tc>
          <w:tcPr>
            <w:tcW w:w="2699" w:type="dxa"/>
          </w:tcPr>
          <w:p w:rsidR="001C675C" w:rsidRDefault="001A3790" w:rsidP="00874F05">
            <w:pPr>
              <w:spacing w:before="240"/>
            </w:pPr>
            <w:r>
              <w:rPr>
                <w:noProof/>
                <w:lang w:eastAsia="de-DE"/>
              </w:rPr>
              <mc:AlternateContent>
                <mc:Choice Requires="wps">
                  <w:drawing>
                    <wp:anchor distT="0" distB="0" distL="114300" distR="114300" simplePos="0" relativeHeight="251727872" behindDoc="0" locked="0" layoutInCell="1" allowOverlap="1" wp14:anchorId="3D357C2C" wp14:editId="47E971FC">
                      <wp:simplePos x="0" y="0"/>
                      <wp:positionH relativeFrom="column">
                        <wp:posOffset>1478915</wp:posOffset>
                      </wp:positionH>
                      <wp:positionV relativeFrom="paragraph">
                        <wp:posOffset>876935</wp:posOffset>
                      </wp:positionV>
                      <wp:extent cx="838200" cy="238125"/>
                      <wp:effectExtent l="0" t="0" r="0" b="0"/>
                      <wp:wrapNone/>
                      <wp:docPr id="33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238125"/>
                              </a:xfrm>
                              <a:prstGeom prst="rect">
                                <a:avLst/>
                              </a:prstGeom>
                              <a:noFill/>
                              <a:ln w="9525">
                                <a:noFill/>
                                <a:miter lim="800000"/>
                                <a:headEnd/>
                                <a:tailEnd/>
                              </a:ln>
                            </wps:spPr>
                            <wps:txbx>
                              <w:txbxContent>
                                <w:p w:rsidR="003A2034" w:rsidRDefault="003A2034" w:rsidP="001C675C">
                                  <w:r>
                                    <w:rPr>
                                      <w:sz w:val="18"/>
                                    </w:rPr>
                                    <w:t>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5" type="#_x0000_t202" style="position:absolute;left:0;text-align:left;margin-left:116.45pt;margin-top:69.05pt;width:66pt;height:18.7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" filled="f" stroked="f">
                      <v:textbox>
                        <w:txbxContent>
                          <w:p w:rsidR="003A2034" w:rsidRDefault="003A2034" w:rsidP="001C675C">
                            <w:r>
                              <w:rPr>
                                <w:sz w:val="18"/>
                              </w:rPr>
                              <w:t>x</w:t>
                            </w:r>
                          </w:p>
                        </w:txbxContent>
                      </v:textbox>
                    </v:shape>
                  </w:pict>
                </mc:Fallback>
              </mc:AlternateContent>
            </w:r>
            <w:r>
              <w:rPr>
                <w:noProof/>
                <w:lang w:eastAsia="de-DE"/>
              </w:rPr>
              <mc:AlternateContent>
                <mc:Choice Requires="wps">
                  <w:drawing>
                    <wp:anchor distT="0" distB="0" distL="114300" distR="114300" simplePos="0" relativeHeight="251725824" behindDoc="0" locked="0" layoutInCell="1" allowOverlap="1" wp14:anchorId="61C6ADC2" wp14:editId="1E04C3D2">
                      <wp:simplePos x="0" y="0"/>
                      <wp:positionH relativeFrom="column">
                        <wp:posOffset>497840</wp:posOffset>
                      </wp:positionH>
                      <wp:positionV relativeFrom="paragraph">
                        <wp:posOffset>153035</wp:posOffset>
                      </wp:positionV>
                      <wp:extent cx="838200" cy="238125"/>
                      <wp:effectExtent l="0" t="0" r="0" b="0"/>
                      <wp:wrapNone/>
                      <wp:docPr id="33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238125"/>
                              </a:xfrm>
                              <a:prstGeom prst="rect">
                                <a:avLst/>
                              </a:prstGeom>
                              <a:noFill/>
                              <a:ln w="9525">
                                <a:noFill/>
                                <a:miter lim="800000"/>
                                <a:headEnd/>
                                <a:tailEnd/>
                              </a:ln>
                            </wps:spPr>
                            <wps:txbx>
                              <w:txbxContent>
                                <w:p w:rsidR="003A2034" w:rsidRDefault="003A2034" w:rsidP="001C675C">
                                  <w:r>
                                    <w:rPr>
                                      <w:sz w:val="18"/>
                                    </w:rPr>
                                    <w:t>f(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6" type="#_x0000_t202" style="position:absolute;left:0;text-align:left;margin-left:39.2pt;margin-top:12.05pt;width:66pt;height:18.7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" filled="f" stroked="f">
                      <v:textbox>
                        <w:txbxContent>
                          <w:p w:rsidR="003A2034" w:rsidRDefault="003A2034" w:rsidP="001C675C">
                            <w:r>
                              <w:rPr>
                                <w:sz w:val="18"/>
                              </w:rPr>
                              <w:t>f(x)</w:t>
                            </w:r>
                          </w:p>
                        </w:txbxContent>
                      </v:textbox>
                    </v:shape>
                  </w:pict>
                </mc:Fallback>
              </mc:AlternateContent>
            </w:r>
            <w:r w:rsidR="001C675C" w:rsidRPr="001C675C">
              <w:rPr>
                <w:noProof/>
                <w:lang w:eastAsia="de-DE"/>
              </w:rPr>
              <w:drawing>
                <wp:inline distT="0" distB="0" distL="0" distR="0" wp14:anchorId="37D908AF" wp14:editId="1C2F00A9">
                  <wp:extent cx="1752600" cy="1358559"/>
                  <wp:effectExtent l="0" t="0" r="0" b="0"/>
                  <wp:docPr id="328" name="Grafik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1757067" cy="1362022"/>
                          </a:xfrm>
                          <a:prstGeom prst="rect">
                            <a:avLst/>
                          </a:prstGeom>
                        </pic:spPr>
                      </pic:pic>
                    </a:graphicData>
                  </a:graphic>
                </wp:inline>
              </w:drawing>
            </w:r>
          </w:p>
        </w:tc>
        <w:tc>
          <w:tcPr>
            <w:tcW w:w="3026" w:type="dxa"/>
            <w:gridSpan w:val="3"/>
          </w:tcPr>
          <w:p w:rsidR="001C675C" w:rsidRDefault="001A3790" w:rsidP="00874F05">
            <w:pPr>
              <w:spacing w:before="240"/>
            </w:pPr>
            <w:r>
              <w:rPr>
                <w:noProof/>
                <w:lang w:eastAsia="de-DE"/>
              </w:rPr>
              <mc:AlternateContent>
                <mc:Choice Requires="wps">
                  <w:drawing>
                    <wp:anchor distT="0" distB="0" distL="114300" distR="114300" simplePos="0" relativeHeight="251731968" behindDoc="0" locked="0" layoutInCell="1" allowOverlap="1" wp14:anchorId="52391A20" wp14:editId="73AC2972">
                      <wp:simplePos x="0" y="0"/>
                      <wp:positionH relativeFrom="column">
                        <wp:posOffset>1612900</wp:posOffset>
                      </wp:positionH>
                      <wp:positionV relativeFrom="paragraph">
                        <wp:posOffset>876935</wp:posOffset>
                      </wp:positionV>
                      <wp:extent cx="838200" cy="238125"/>
                      <wp:effectExtent l="0" t="0" r="0" b="0"/>
                      <wp:wrapNone/>
                      <wp:docPr id="33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238125"/>
                              </a:xfrm>
                              <a:prstGeom prst="rect">
                                <a:avLst/>
                              </a:prstGeom>
                              <a:noFill/>
                              <a:ln w="9525">
                                <a:noFill/>
                                <a:miter lim="800000"/>
                                <a:headEnd/>
                                <a:tailEnd/>
                              </a:ln>
                            </wps:spPr>
                            <wps:txbx>
                              <w:txbxContent>
                                <w:p w:rsidR="003A2034" w:rsidRDefault="003A2034" w:rsidP="001A3790">
                                  <w:r>
                                    <w:rPr>
                                      <w:sz w:val="18"/>
                                    </w:rPr>
                                    <w:t>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7" type="#_x0000_t202" style="position:absolute;left:0;text-align:left;margin-left:127pt;margin-top:69.05pt;width:66pt;height:18.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" filled="f" stroked="f">
                      <v:textbox>
                        <w:txbxContent>
                          <w:p w:rsidR="003A2034" w:rsidRDefault="003A2034" w:rsidP="001A3790">
                            <w:r>
                              <w:rPr>
                                <w:sz w:val="18"/>
                              </w:rPr>
                              <w:t>x</w:t>
                            </w:r>
                          </w:p>
                        </w:txbxContent>
                      </v:textbox>
                    </v:shape>
                  </w:pict>
                </mc:Fallback>
              </mc:AlternateContent>
            </w:r>
            <w:r>
              <w:rPr>
                <w:noProof/>
                <w:lang w:eastAsia="de-DE"/>
              </w:rPr>
              <mc:AlternateContent>
                <mc:Choice Requires="wps">
                  <w:drawing>
                    <wp:anchor distT="0" distB="0" distL="114300" distR="114300" simplePos="0" relativeHeight="251729920" behindDoc="0" locked="0" layoutInCell="1" allowOverlap="1" wp14:anchorId="2EBEE2DE" wp14:editId="6C121A10">
                      <wp:simplePos x="0" y="0"/>
                      <wp:positionH relativeFrom="column">
                        <wp:posOffset>593725</wp:posOffset>
                      </wp:positionH>
                      <wp:positionV relativeFrom="paragraph">
                        <wp:posOffset>181610</wp:posOffset>
                      </wp:positionV>
                      <wp:extent cx="838200" cy="238125"/>
                      <wp:effectExtent l="0" t="0" r="0" b="0"/>
                      <wp:wrapNone/>
                      <wp:docPr id="33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238125"/>
                              </a:xfrm>
                              <a:prstGeom prst="rect">
                                <a:avLst/>
                              </a:prstGeom>
                              <a:noFill/>
                              <a:ln w="9525">
                                <a:noFill/>
                                <a:miter lim="800000"/>
                                <a:headEnd/>
                                <a:tailEnd/>
                              </a:ln>
                            </wps:spPr>
                            <wps:txbx>
                              <w:txbxContent>
                                <w:p w:rsidR="003A2034" w:rsidRDefault="003A2034" w:rsidP="001A3790">
                                  <w:r>
                                    <w:rPr>
                                      <w:sz w:val="18"/>
                                    </w:rPr>
                                    <w:t>f(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8" type="#_x0000_t202" style="position:absolute;left:0;text-align:left;margin-left:46.75pt;margin-top:14.3pt;width:66pt;height:18.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" filled="f" stroked="f">
                      <v:textbox>
                        <w:txbxContent>
                          <w:p w:rsidR="003A2034" w:rsidRDefault="003A2034" w:rsidP="001A3790">
                            <w:r>
                              <w:rPr>
                                <w:sz w:val="18"/>
                              </w:rPr>
                              <w:t>f(x)</w:t>
                            </w:r>
                          </w:p>
                        </w:txbxContent>
                      </v:textbox>
                    </v:shape>
                  </w:pict>
                </mc:Fallback>
              </mc:AlternateContent>
            </w:r>
            <w:r w:rsidRPr="001A3790">
              <w:rPr>
                <w:noProof/>
                <w:lang w:eastAsia="de-DE"/>
              </w:rPr>
              <w:drawing>
                <wp:inline distT="0" distB="0" distL="0" distR="0" wp14:anchorId="0D7ED997" wp14:editId="566E4068">
                  <wp:extent cx="1969200" cy="1468800"/>
                  <wp:effectExtent l="19050" t="0" r="31115" b="17145"/>
                  <wp:docPr id="332" name="Grafik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4"/>
                          <a:srcRect l="-176" t="-3896" r="176" b="3896"/>
                          <a:stretch/>
                        </pic:blipFill>
                        <pic:spPr>
                          <a:xfrm rot="60000">
                            <a:off x="0" y="0"/>
                            <a:ext cx="1969200" cy="1468800"/>
                          </a:xfrm>
                          <a:prstGeom prst="rect">
                            <a:avLst/>
                          </a:prstGeom>
                        </pic:spPr>
                      </pic:pic>
                    </a:graphicData>
                  </a:graphic>
                </wp:inline>
              </w:drawing>
            </w:r>
          </w:p>
        </w:tc>
      </w:tr>
    </w:tbl>
    <w:p w:rsidR="001C675C" w:rsidRDefault="00F70999" w:rsidP="00F70999">
      <w:pPr>
        <w:pStyle w:val="Beschriftung"/>
      </w:pPr>
      <w:bookmarkStart w:id="75" w:name="_Ref475828086"/>
      <w:bookmarkStart w:id="76" w:name="_Toc476239027"/>
      <w:r>
        <w:t xml:space="preserve">Abbildung </w:t>
      </w:r>
      <w:fldSimple w:instr=" SEQ Abbildung \* ARABIC ">
        <w:r w:rsidR="002343C0">
          <w:rPr>
            <w:noProof/>
          </w:rPr>
          <w:t>22</w:t>
        </w:r>
      </w:fldSimple>
      <w:bookmarkEnd w:id="75"/>
      <w:r>
        <w:t xml:space="preserve"> - Aktivierungsfunktionen von links nach rechts: Schwellwertfunktion, logistische Funktion, hyberbolische</w:t>
      </w:r>
      <w:r w:rsidR="002A1E46">
        <w:t>r</w:t>
      </w:r>
      <w:r>
        <w:t xml:space="preserve"> Tangen</w:t>
      </w:r>
      <w:r w:rsidR="002A1E46">
        <w:t>s</w:t>
      </w:r>
      <w:r>
        <w:t xml:space="preserve"> </w:t>
      </w:r>
      <w:r>
        <w:fldChar w:fldCharType="begin" w:fldLock="1"/>
      </w:r>
      <w:r w:rsidR="001B0902">
        <w:instrText>ADDIN CSL_CITATION { "citationItems" : [ { "id" : "ITEM-1", "itemData" : { "ISBN" : "978-1-110-21434-2", "author" : [ { "dropping-particle" : "", "family" : "Keller", "given" : "James M.", "non-dropping-particle" : "", "parse-names" : false, "suffix" : "" }, { "dropping-particle" : "", "family" : "Liu", "given" : "Derong", "non-dropping-particle" : "", "parse-names" : false, "suffix" : "" }, { "dropping-particle" : "", "family" : "Fogel", "given" : "David B.", "non-dropping-particle" : "", "parse-names" : false, "suffix" : "" } ], "id" : "ITEM-1", "issued" : { "date-parts" : [ [ "2016" ] ] }, "publisher" : "John Wiley &amp; Sons", "publisher-place" : "New Jersey", "title" : "Fundamentals of Computational Intelligence", "type" : "book" }, "locator" : "28, 29, 30", "uris" : [ "http://www.mendeley.com/documents/?uuid=a9ac9505-7fd6-4ccc-9d59-e4dd1e8f92b3" ] } ], "mendeley" : { "formattedCitation" : "(Keller et\u00a0al., 2016, S. 28, 29, 30)", "manualFormatting" : "(nach Keller u.\u00a0a., 2016, S. 28, 29, 30)", "plainTextFormattedCitation" : "(Keller et\u00a0al., 2016, S. 28, 29, 30)", "previouslyFormattedCitation" : "(Keller et\u00a0al., 2016, S. 28, 29, 30)" }, "properties" : { "noteIndex" : 0 }, "schema" : "https://github.com/citation-style-language/schema/raw/master/csl-citation.json" }</w:instrText>
      </w:r>
      <w:r>
        <w:fldChar w:fldCharType="separate"/>
      </w:r>
      <w:r w:rsidRPr="00F70999">
        <w:rPr>
          <w:b w:val="0"/>
          <w:noProof/>
        </w:rPr>
        <w:t>(</w:t>
      </w:r>
      <w:r>
        <w:rPr>
          <w:b w:val="0"/>
          <w:noProof/>
        </w:rPr>
        <w:t xml:space="preserve">nach </w:t>
      </w:r>
      <w:r w:rsidRPr="00F70999">
        <w:rPr>
          <w:b w:val="0"/>
          <w:noProof/>
        </w:rPr>
        <w:t>Keller u. a., 2016, S. 28, 29, 30)</w:t>
      </w:r>
      <w:bookmarkEnd w:id="76"/>
      <w:r>
        <w:fldChar w:fldCharType="end"/>
      </w:r>
    </w:p>
    <w:p w:rsidR="00272977" w:rsidRDefault="004F369E" w:rsidP="00272977">
      <w:pPr>
        <w:pStyle w:val="berschrift4"/>
        <w:numPr>
          <w:ilvl w:val="3"/>
          <w:numId w:val="1"/>
        </w:numPr>
        <w:ind w:left="851" w:hanging="851"/>
        <w:jc w:val="left"/>
      </w:pPr>
      <w:bookmarkStart w:id="77" w:name="_Toc476239157"/>
      <w:r>
        <w:t>Multilayer Per</w:t>
      </w:r>
      <w:r w:rsidR="0087409B">
        <w:t>c</w:t>
      </w:r>
      <w:r w:rsidR="000E4667">
        <w:t>eptron</w:t>
      </w:r>
      <w:r w:rsidR="006C4B30">
        <w:t xml:space="preserve"> und Backpropagation</w:t>
      </w:r>
      <w:bookmarkEnd w:id="77"/>
    </w:p>
    <w:p w:rsidR="00AB06E3" w:rsidRDefault="00AB06E3" w:rsidP="00AB06E3">
      <w:r>
        <w:t xml:space="preserve">Wie biologische Neuronen lassen sich auch künstliche Neuronen zu </w:t>
      </w:r>
      <w:r w:rsidR="00864BEE">
        <w:t xml:space="preserve">komplexen </w:t>
      </w:r>
      <w:r>
        <w:t xml:space="preserve">Netzwerken zusammenfügen, die einen hohen Grad der Verknüpfung vorweisen </w:t>
      </w:r>
      <w:r>
        <w:fldChar w:fldCharType="begin" w:fldLock="1"/>
      </w:r>
      <w:r w:rsidR="001B0902">
        <w:instrText>ADDIN CSL_CITATION { "citationItems" : [ { "id" : "ITEM-1", "itemData" : { "ISBN" : "978-1-110-21434-2", "author" : [ { "dropping-particle" : "", "family" : "Keller", "given" : "James M.", "non-dropping-particle" : "", "parse-names" : false, "suffix" : "" }, { "dropping-particle" : "", "family" : "Liu", "given" : "Derong", "non-dropping-particle" : "", "parse-names" : false, "suffix" : "" }, { "dropping-particle" : "", "family" : "Fogel", "given" : "David B.", "non-dropping-particle" : "", "parse-names" : false, "suffix" : "" } ], "id" : "ITEM-1", "issued" : { "date-parts" : [ [ "2016" ] ] }, "publisher" : "John Wiley &amp; Sons", "publisher-place" : "New Jersey", "title" : "Fundamentals of Computational Intelligence", "type" : "book" }, "locator" : "9", "uris" : [ "http://www.mendeley.com/documents/?uuid=a9ac9505-7fd6-4ccc-9d59-e4dd1e8f92b3" ] } ], "mendeley" : { "formattedCitation" : "(Keller et\u00a0al., 2016, S. 9)", "plainTextFormattedCitation" : "(Keller et\u00a0al., 2016, S. 9)", "previouslyFormattedCitation" : "(Keller et\u00a0al., 2016, S. 9)" }, "properties" : { "noteIndex" : 0 }, "schema" : "https://github.com/citation-style-language/schema/raw/master/csl-citation.json" }</w:instrText>
      </w:r>
      <w:r>
        <w:fldChar w:fldCharType="separate"/>
      </w:r>
      <w:r w:rsidR="00914D79" w:rsidRPr="00914D79">
        <w:rPr>
          <w:noProof/>
        </w:rPr>
        <w:t>(Keller et al., 2016, S. 9)</w:t>
      </w:r>
      <w:r>
        <w:fldChar w:fldCharType="end"/>
      </w:r>
      <w:r>
        <w:t>.</w:t>
      </w:r>
      <w:r w:rsidR="00767F19">
        <w:t xml:space="preserve"> Netze mit mindestens einer versteckten Schicht sind in der Lage, nicht-lineare Abbildungen zu erlernen </w:t>
      </w:r>
      <w:r w:rsidR="00767F19">
        <w:fldChar w:fldCharType="begin" w:fldLock="1"/>
      </w:r>
      <w:r w:rsidR="00767F19">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92", "uris" : [ "http://www.mendeley.com/documents/?uuid=0227ae83-821e-43fc-b296-e367db7fd495" ] } ], "mendeley" : { "formattedCitation" : "(Ertel, 2016, S. 292)", "manualFormatting" : "(Ertel, 2016, S. 293)", "plainTextFormattedCitation" : "(Ertel, 2016, S. 292)", "previouslyFormattedCitation" : "(Ertel, 2016, S. 292)" }, "properties" : { "noteIndex" : 0 }, "schema" : "https://github.com/citation-style-language/schema/raw/master/csl-citation.json" }</w:instrText>
      </w:r>
      <w:r w:rsidR="00767F19">
        <w:fldChar w:fldCharType="separate"/>
      </w:r>
      <w:r w:rsidR="00767F19" w:rsidRPr="006176C3">
        <w:rPr>
          <w:noProof/>
        </w:rPr>
        <w:t>(Ertel, 2016, S. 29</w:t>
      </w:r>
      <w:r w:rsidR="00767F19">
        <w:rPr>
          <w:noProof/>
        </w:rPr>
        <w:t>3</w:t>
      </w:r>
      <w:r w:rsidR="00767F19" w:rsidRPr="006176C3">
        <w:rPr>
          <w:noProof/>
        </w:rPr>
        <w:t>)</w:t>
      </w:r>
      <w:r w:rsidR="00767F19">
        <w:fldChar w:fldCharType="end"/>
      </w:r>
      <w:r w:rsidR="00767F19">
        <w:t>.</w:t>
      </w:r>
    </w:p>
    <w:p w:rsidR="001C675C" w:rsidRDefault="00767F19" w:rsidP="00874F05">
      <w:pPr>
        <w:spacing w:before="240"/>
      </w:pPr>
      <w:r>
        <w:t xml:space="preserve">Dazu zählen die </w:t>
      </w:r>
      <w:r w:rsidR="00510A90">
        <w:t xml:space="preserve">mehrlagigen </w:t>
      </w:r>
      <w:r w:rsidR="00DD056C">
        <w:t>P</w:t>
      </w:r>
      <w:r w:rsidR="004F369E">
        <w:t>erz</w:t>
      </w:r>
      <w:r w:rsidR="00582558">
        <w:t>eptrons</w:t>
      </w:r>
      <w:r w:rsidR="00510A90">
        <w:t xml:space="preserve">, die </w:t>
      </w:r>
      <w:r w:rsidR="007914A3">
        <w:t xml:space="preserve">sogenannten </w:t>
      </w:r>
      <w:r w:rsidR="00510A90">
        <w:t>Multilayer Perceptrons</w:t>
      </w:r>
      <w:r>
        <w:t>, schem</w:t>
      </w:r>
      <w:r>
        <w:t>a</w:t>
      </w:r>
      <w:r>
        <w:t xml:space="preserve">tisch in </w:t>
      </w:r>
      <w:r w:rsidR="00442D6E">
        <w:fldChar w:fldCharType="begin"/>
      </w:r>
      <w:r w:rsidR="00442D6E">
        <w:instrText xml:space="preserve"> REF _Ref475886443 \h </w:instrText>
      </w:r>
      <w:r w:rsidR="00442D6E">
        <w:fldChar w:fldCharType="separate"/>
      </w:r>
      <w:r w:rsidR="00FB5482">
        <w:t xml:space="preserve">Abbildung </w:t>
      </w:r>
      <w:r w:rsidR="00FB5482">
        <w:rPr>
          <w:noProof/>
        </w:rPr>
        <w:t>23</w:t>
      </w:r>
      <w:r w:rsidR="00442D6E">
        <w:fldChar w:fldCharType="end"/>
      </w:r>
      <w:r>
        <w:t xml:space="preserve"> dargestellt</w:t>
      </w:r>
      <w:r w:rsidR="00B371D5">
        <w:t>.</w:t>
      </w:r>
      <w:r w:rsidR="00582558">
        <w:t xml:space="preserve"> </w:t>
      </w:r>
      <w:r w:rsidR="00B371D5">
        <w:t>Ihre</w:t>
      </w:r>
      <w:r w:rsidR="00582558">
        <w:t xml:space="preserve"> Merkmale </w:t>
      </w:r>
      <w:r w:rsidR="00B371D5">
        <w:t xml:space="preserve">sind </w:t>
      </w:r>
      <w:r w:rsidR="00582558">
        <w:t>nach</w:t>
      </w:r>
      <w:r w:rsidR="00442D6E">
        <w:t xml:space="preserve"> </w:t>
      </w:r>
      <w:r w:rsidR="00442D6E">
        <w:fldChar w:fldCharType="begin" w:fldLock="1"/>
      </w:r>
      <w:r w:rsidR="007E7D50">
        <w:instrText>ADDIN CSL_CITATION { "citationItems" : [ { "id" : "ITEM-1", "itemData" : { "ISBN" : "978-1-110-21434-2", "author" : [ { "dropping-particle" : "", "family" : "Keller", "given" : "James M.", "non-dropping-particle" : "", "parse-names" : false, "suffix" : "" }, { "dropping-particle" : "", "family" : "Liu", "given" : "Derong", "non-dropping-particle" : "", "parse-names" : false, "suffix" : "" }, { "dropping-particle" : "", "family" : "Fogel", "given" : "David B.", "non-dropping-particle" : "", "parse-names" : false, "suffix" : "" } ], "id" : "ITEM-1", "issued" : { "date-parts" : [ [ "2016" ] ] }, "publisher" : "John Wiley &amp; Sons", "publisher-place" : "New Jersey", "title" : "Fundamentals of Computational Intelligence", "type" : "book" }, "locator" : "35", "uris" : [ "http://www.mendeley.com/documents/?uuid=a9ac9505-7fd6-4ccc-9d59-e4dd1e8f92b3" ] } ], "mendeley" : { "formattedCitation" : "(Keller et\u00a0al., 2016, S. 35)", "manualFormatting" : "Keller et\u00a0al. (2016, S. 35)", "plainTextFormattedCitation" : "(Keller et\u00a0al., 2016, S. 35)", "previouslyFormattedCitation" : "(Keller et\u00a0al., 2016, S. 35)" }, "properties" : { "noteIndex" : 0 }, "schema" : "https://github.com/citation-style-language/schema/raw/master/csl-citation.json" }</w:instrText>
      </w:r>
      <w:r w:rsidR="00442D6E">
        <w:fldChar w:fldCharType="separate"/>
      </w:r>
      <w:r w:rsidR="00442D6E">
        <w:rPr>
          <w:noProof/>
        </w:rPr>
        <w:t xml:space="preserve">Keller </w:t>
      </w:r>
      <w:r w:rsidR="007E7D50">
        <w:rPr>
          <w:noProof/>
        </w:rPr>
        <w:t>et</w:t>
      </w:r>
      <w:r w:rsidR="00442D6E">
        <w:rPr>
          <w:noProof/>
        </w:rPr>
        <w:t> a</w:t>
      </w:r>
      <w:r w:rsidR="007E7D50">
        <w:rPr>
          <w:noProof/>
        </w:rPr>
        <w:t>l</w:t>
      </w:r>
      <w:r w:rsidR="00442D6E">
        <w:rPr>
          <w:noProof/>
        </w:rPr>
        <w:t>.</w:t>
      </w:r>
      <w:r w:rsidR="00442D6E" w:rsidRPr="00442D6E">
        <w:rPr>
          <w:noProof/>
        </w:rPr>
        <w:t xml:space="preserve"> </w:t>
      </w:r>
      <w:r w:rsidR="00442D6E">
        <w:rPr>
          <w:noProof/>
        </w:rPr>
        <w:t>(</w:t>
      </w:r>
      <w:r w:rsidR="00442D6E" w:rsidRPr="00442D6E">
        <w:rPr>
          <w:noProof/>
        </w:rPr>
        <w:t>2016, S. 35)</w:t>
      </w:r>
      <w:r w:rsidR="00442D6E">
        <w:fldChar w:fldCharType="end"/>
      </w:r>
      <w:r w:rsidR="00CD4A7D">
        <w:t>:</w:t>
      </w:r>
    </w:p>
    <w:p w:rsidR="00026C89" w:rsidRDefault="00026C89" w:rsidP="00026C89">
      <w:pPr>
        <w:pStyle w:val="Listenabsatz"/>
        <w:numPr>
          <w:ilvl w:val="0"/>
          <w:numId w:val="40"/>
        </w:numPr>
      </w:pPr>
      <w:r>
        <w:t>Jedes Neuronenmodell im Netzwerk beinhaltet eine nicht-lineare, differenzierbare Funktion</w:t>
      </w:r>
    </w:p>
    <w:p w:rsidR="00026C89" w:rsidRDefault="00026C89" w:rsidP="00026C89">
      <w:pPr>
        <w:pStyle w:val="Listenabsatz"/>
        <w:numPr>
          <w:ilvl w:val="0"/>
          <w:numId w:val="40"/>
        </w:numPr>
      </w:pPr>
      <w:r>
        <w:t>Das Netzwerk enthält eine oder mehr Schichten, die versteckt sind vor den Eingangs- und Ausgangsmodi</w:t>
      </w:r>
    </w:p>
    <w:p w:rsidR="00026C89" w:rsidRPr="00712BE9" w:rsidRDefault="00026C89" w:rsidP="00026C89">
      <w:pPr>
        <w:pStyle w:val="Listenabsatz"/>
        <w:numPr>
          <w:ilvl w:val="0"/>
          <w:numId w:val="40"/>
        </w:numPr>
      </w:pPr>
      <w:r>
        <w:t xml:space="preserve">Das Netzwerk hat einen hohen Grad an </w:t>
      </w:r>
      <w:r w:rsidRPr="00712BE9">
        <w:t>Konnektivität</w:t>
      </w:r>
      <w:r>
        <w:t>, deren Umfang durch</w:t>
      </w:r>
      <w:r w:rsidR="00040ABE">
        <w:t xml:space="preserve"> die</w:t>
      </w:r>
      <w:r>
        <w:t xml:space="preserve"> syna</w:t>
      </w:r>
      <w:r>
        <w:t>p</w:t>
      </w:r>
      <w:r>
        <w:t>tischen Gewichte des Netzwerks bestimmt wird</w:t>
      </w:r>
    </w:p>
    <w:p w:rsidR="00C51705" w:rsidRDefault="00C51705" w:rsidP="006938A2">
      <w:pPr>
        <w:spacing w:before="240"/>
      </w:pPr>
      <w:r w:rsidRPr="00C51705">
        <w:rPr>
          <w:noProof/>
          <w:lang w:eastAsia="de-DE"/>
        </w:rPr>
        <w:drawing>
          <wp:inline distT="0" distB="0" distL="0" distR="0" wp14:anchorId="5EA9CBB8" wp14:editId="32F927F0">
            <wp:extent cx="4214330" cy="2133600"/>
            <wp:effectExtent l="0" t="0" r="0" b="0"/>
            <wp:docPr id="294" name="Grafik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4215565" cy="2134225"/>
                    </a:xfrm>
                    <a:prstGeom prst="rect">
                      <a:avLst/>
                    </a:prstGeom>
                  </pic:spPr>
                </pic:pic>
              </a:graphicData>
            </a:graphic>
          </wp:inline>
        </w:drawing>
      </w:r>
    </w:p>
    <w:p w:rsidR="00C51705" w:rsidRDefault="00C51705" w:rsidP="00C51705">
      <w:pPr>
        <w:pStyle w:val="Beschriftung"/>
      </w:pPr>
      <w:bookmarkStart w:id="78" w:name="_Ref475886443"/>
      <w:bookmarkStart w:id="79" w:name="_Toc476239028"/>
      <w:r>
        <w:lastRenderedPageBreak/>
        <w:t xml:space="preserve">Abbildung </w:t>
      </w:r>
      <w:fldSimple w:instr=" SEQ Abbildung \* ARABIC ">
        <w:r w:rsidR="002343C0">
          <w:rPr>
            <w:noProof/>
          </w:rPr>
          <w:t>23</w:t>
        </w:r>
      </w:fldSimple>
      <w:bookmarkEnd w:id="78"/>
      <w:r>
        <w:t xml:space="preserve"> -Schema eines Multilayer-Perceptron mit zwei versteckten Schichten („hidden layer“), der Eingabeschicht („input layer“) und der Ausgabeschicht („output layer“). Das Eingangssignal („input signal“) wird vorwärts durch das Netz propagiert, mit dem  Ausgangssignal  („output signal“) als Ergebnis </w:t>
      </w:r>
      <w:r>
        <w:fldChar w:fldCharType="begin" w:fldLock="1"/>
      </w:r>
      <w:r w:rsidR="001B0902">
        <w:instrText>ADDIN CSL_CITATION { "citationItems" : [ { "id" : "ITEM-1", "itemData" : { "ISBN" : "978-1-110-21434-2", "author" : [ { "dropping-particle" : "", "family" : "Keller", "given" : "James M.", "non-dropping-particle" : "", "parse-names" : false, "suffix" : "" }, { "dropping-particle" : "", "family" : "Liu", "given" : "Derong", "non-dropping-particle" : "", "parse-names" : false, "suffix" : "" }, { "dropping-particle" : "", "family" : "Fogel", "given" : "David B.", "non-dropping-particle" : "", "parse-names" : false, "suffix" : "" } ], "id" : "ITEM-1", "issued" : { "date-parts" : [ [ "2016" ] ] }, "publisher" : "John Wiley &amp; Sons", "publisher-place" : "New Jersey", "title" : "Fundamentals of Computational Intelligence", "type" : "book" }, "locator" : "36", "uris" : [ "http://www.mendeley.com/documents/?uuid=a9ac9505-7fd6-4ccc-9d59-e4dd1e8f92b3" ] } ], "mendeley" : { "formattedCitation" : "(Keller et\u00a0al., 2016, S. 36)", "plainTextFormattedCitation" : "(Keller et\u00a0al., 2016, S. 36)", "previouslyFormattedCitation" : "(Keller et\u00a0al., 2016, S. 36)" }, "properties" : { "noteIndex" : 0 }, "schema" : "https://github.com/citation-style-language/schema/raw/master/csl-citation.json" }</w:instrText>
      </w:r>
      <w:r>
        <w:fldChar w:fldCharType="separate"/>
      </w:r>
      <w:r w:rsidR="00914D79" w:rsidRPr="00914D79">
        <w:rPr>
          <w:b w:val="0"/>
          <w:noProof/>
        </w:rPr>
        <w:t>(Keller et al., 2016, S. 36)</w:t>
      </w:r>
      <w:bookmarkEnd w:id="79"/>
      <w:r>
        <w:fldChar w:fldCharType="end"/>
      </w:r>
    </w:p>
    <w:p w:rsidR="0094440A" w:rsidRDefault="0004773B" w:rsidP="006938A2">
      <w:pPr>
        <w:spacing w:before="240"/>
      </w:pPr>
      <w:r>
        <w:t>Üblicherweise erfolgt das Training von Multilayer Perceptrons mit der Backpropagation genannten Lernmethode.</w:t>
      </w:r>
      <w:r w:rsidR="00040ABE">
        <w:t xml:space="preserve"> </w:t>
      </w:r>
      <w:r w:rsidR="00AC2DBB">
        <w:t>Lerneffekt</w:t>
      </w:r>
      <w:r w:rsidR="006938A2">
        <w:t>e</w:t>
      </w:r>
      <w:r w:rsidR="00AC2DBB">
        <w:t xml:space="preserve"> </w:t>
      </w:r>
      <w:r w:rsidR="006938A2">
        <w:t>werden</w:t>
      </w:r>
      <w:r w:rsidR="00AC2DBB">
        <w:t xml:space="preserve"> </w:t>
      </w:r>
      <w:r w:rsidR="0094440A">
        <w:t xml:space="preserve">während des Trainings </w:t>
      </w:r>
      <w:r w:rsidR="00AC2DBB">
        <w:t xml:space="preserve">durch </w:t>
      </w:r>
      <w:r w:rsidR="0094440A">
        <w:t>Änderungen der Gewichtungen</w:t>
      </w:r>
      <w:r w:rsidR="006D201B">
        <w:t xml:space="preserve"> </w:t>
      </w:r>
      <w:r w:rsidR="006D201B" w:rsidRPr="00874F05">
        <w:rPr>
          <w:rFonts w:asciiTheme="majorHAnsi" w:hAnsiTheme="majorHAnsi"/>
          <w:i/>
        </w:rPr>
        <w:t>w</w:t>
      </w:r>
      <w:r w:rsidR="006D201B">
        <w:t xml:space="preserve"> zwischen</w:t>
      </w:r>
      <w:r w:rsidR="006938A2">
        <w:t xml:space="preserve"> </w:t>
      </w:r>
      <w:r w:rsidR="006D201B">
        <w:t>den Neuronen</w:t>
      </w:r>
      <w:r w:rsidR="00680914">
        <w:t xml:space="preserve"> erzielt</w:t>
      </w:r>
      <w:r w:rsidR="006176C3">
        <w:t>,</w:t>
      </w:r>
      <w:r w:rsidR="00E847D3">
        <w:t xml:space="preserve"> in Abhängigkeit </w:t>
      </w:r>
      <w:r w:rsidR="006176C3">
        <w:t>von</w:t>
      </w:r>
      <w:r w:rsidR="00E847D3">
        <w:t xml:space="preserve"> de</w:t>
      </w:r>
      <w:r w:rsidR="007B5242">
        <w:t>n</w:t>
      </w:r>
      <w:r w:rsidR="00E847D3">
        <w:t xml:space="preserve"> auftretenden</w:t>
      </w:r>
      <w:r w:rsidR="006938A2">
        <w:t xml:space="preserve"> </w:t>
      </w:r>
      <w:r w:rsidR="0094440A">
        <w:t>Fehle</w:t>
      </w:r>
      <w:r w:rsidR="007B5242">
        <w:t>r</w:t>
      </w:r>
      <w:r w:rsidR="003D7734">
        <w:t>n</w:t>
      </w:r>
      <w:r w:rsidR="00AC2DBB">
        <w:t>.</w:t>
      </w:r>
      <w:r w:rsidR="0094440A">
        <w:t xml:space="preserve"> </w:t>
      </w:r>
      <w:r w:rsidR="006176C3">
        <w:t xml:space="preserve">Die Fehlerrate wird anhand einer summierten quadratischen Fehlerfunktion ermittelt </w:t>
      </w:r>
      <w:r w:rsidR="006176C3">
        <w:fldChar w:fldCharType="begin" w:fldLock="1"/>
      </w:r>
      <w:r w:rsidR="00730EB2">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92", "uris" : [ "http://www.mendeley.com/documents/?uuid=0227ae83-821e-43fc-b296-e367db7fd495" ] } ], "mendeley" : { "formattedCitation" : "(Ertel, 2016, S. 292)", "plainTextFormattedCitation" : "(Ertel, 2016, S. 292)", "previouslyFormattedCitation" : "(Ertel, 2016, S. 292)" }, "properties" : { "noteIndex" : 0 }, "schema" : "https://github.com/citation-style-language/schema/raw/master/csl-citation.json" }</w:instrText>
      </w:r>
      <w:r w:rsidR="006176C3">
        <w:fldChar w:fldCharType="separate"/>
      </w:r>
      <w:r w:rsidR="006176C3" w:rsidRPr="006176C3">
        <w:rPr>
          <w:noProof/>
        </w:rPr>
        <w:t>(Ertel, 2016, S. 292)</w:t>
      </w:r>
      <w:r w:rsidR="006176C3">
        <w:fldChar w:fldCharType="end"/>
      </w:r>
      <w:r w:rsidR="006176C3">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6"/>
        <w:gridCol w:w="1449"/>
      </w:tblGrid>
      <w:tr w:rsidR="006176C3" w:rsidTr="006D249D">
        <w:tc>
          <w:tcPr>
            <w:tcW w:w="7196" w:type="dxa"/>
          </w:tcPr>
          <w:p w:rsidR="006176C3" w:rsidRPr="00874F05" w:rsidRDefault="003A2034" w:rsidP="006176C3">
            <m:oMathPara>
              <m:oMath>
                <m:sSub>
                  <m:sSubPr>
                    <m:ctrlPr>
                      <w:rPr>
                        <w:rFonts w:ascii="Cambria Math" w:hAnsi="Cambria Math"/>
                        <w:i/>
                      </w:rPr>
                    </m:ctrlPr>
                  </m:sSubPr>
                  <m:e>
                    <m:r>
                      <w:rPr>
                        <w:rFonts w:ascii="Cambria Math" w:hAnsi="Cambria Math"/>
                      </w:rPr>
                      <m:t>E</m:t>
                    </m:r>
                  </m:e>
                  <m:sub>
                    <m:r>
                      <w:rPr>
                        <w:rFonts w:ascii="Cambria Math" w:hAnsi="Cambria Math"/>
                      </w:rPr>
                      <m:t>p</m:t>
                    </m:r>
                  </m:sub>
                </m:sSub>
                <m:r>
                  <w:rPr>
                    <w:rFonts w:ascii="Cambria Math" w:hAnsi="Cambria Math"/>
                  </w:rPr>
                  <m:t xml:space="preserve">(w)= </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k ∈Ausgabe</m:t>
                        </m:r>
                      </m:sub>
                      <m:sup/>
                      <m:e>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p</m:t>
                                </m:r>
                              </m:sup>
                            </m:sSubSup>
                            <m:r>
                              <w:rPr>
                                <w:rFonts w:ascii="Cambria Math" w:hAnsi="Cambria Math"/>
                              </w:rPr>
                              <m:t xml:space="preserve"> )</m:t>
                            </m:r>
                          </m:e>
                          <m:sup>
                            <m:r>
                              <w:rPr>
                                <w:rFonts w:ascii="Cambria Math" w:hAnsi="Cambria Math"/>
                              </w:rPr>
                              <m:t>2</m:t>
                            </m:r>
                          </m:sup>
                        </m:sSup>
                      </m:e>
                    </m:nary>
                  </m:e>
                </m:d>
              </m:oMath>
            </m:oMathPara>
          </w:p>
        </w:tc>
        <w:tc>
          <w:tcPr>
            <w:tcW w:w="1449" w:type="dxa"/>
            <w:vAlign w:val="center"/>
          </w:tcPr>
          <w:p w:rsidR="006176C3" w:rsidRDefault="006176C3" w:rsidP="006D249D">
            <w:pPr>
              <w:jc w:val="center"/>
            </w:pPr>
            <w:r>
              <w:t>(</w:t>
            </w:r>
            <w:r w:rsidR="00757C17">
              <w:t>9</w:t>
            </w:r>
            <w:r>
              <w:t>)</w:t>
            </w:r>
          </w:p>
        </w:tc>
      </w:tr>
    </w:tbl>
    <w:p w:rsidR="00730EB2" w:rsidRDefault="006176C3" w:rsidP="006938A2">
      <w:pPr>
        <w:spacing w:before="240"/>
      </w:pPr>
      <w:r>
        <w:t xml:space="preserve">wobei </w:t>
      </w:r>
      <w:r w:rsidRPr="00947C90">
        <w:rPr>
          <w:rFonts w:asciiTheme="majorHAnsi" w:hAnsiTheme="majorHAnsi"/>
          <w:i/>
        </w:rPr>
        <w:t>t</w:t>
      </w:r>
      <w:r w:rsidRPr="00947C90">
        <w:rPr>
          <w:rFonts w:asciiTheme="majorHAnsi" w:hAnsiTheme="majorHAnsi"/>
          <w:i/>
          <w:vertAlign w:val="superscript"/>
        </w:rPr>
        <w:t>p</w:t>
      </w:r>
      <w:r>
        <w:t xml:space="preserve"> die gewünschte Antwort und </w:t>
      </w:r>
      <w:r w:rsidRPr="00947C90">
        <w:rPr>
          <w:rFonts w:asciiTheme="majorHAnsi" w:hAnsiTheme="majorHAnsi"/>
          <w:i/>
        </w:rPr>
        <w:t>x</w:t>
      </w:r>
      <w:r w:rsidRPr="00947C90">
        <w:rPr>
          <w:rFonts w:asciiTheme="majorHAnsi" w:hAnsiTheme="majorHAnsi"/>
          <w:i/>
          <w:vertAlign w:val="superscript"/>
        </w:rPr>
        <w:t>p</w:t>
      </w:r>
      <w:r>
        <w:t xml:space="preserve"> die tatsächliche Antwort</w:t>
      </w:r>
      <w:r w:rsidR="00947C90">
        <w:t xml:space="preserve"> des Netzes</w:t>
      </w:r>
      <w:r w:rsidR="00730EB2">
        <w:t xml:space="preserve"> für ein Tra</w:t>
      </w:r>
      <w:r w:rsidR="00730EB2">
        <w:t>i</w:t>
      </w:r>
      <w:r w:rsidR="00730EB2">
        <w:t xml:space="preserve">ningsmuster </w:t>
      </w:r>
      <w:r w:rsidR="00730EB2" w:rsidRPr="00730EB2">
        <w:rPr>
          <w:rFonts w:asciiTheme="majorHAnsi" w:hAnsiTheme="majorHAnsi"/>
          <w:i/>
        </w:rPr>
        <w:t>p</w:t>
      </w:r>
      <w:r w:rsidR="00947C90">
        <w:t xml:space="preserve"> darstellt.</w:t>
      </w:r>
      <w:r w:rsidR="00CC2F1B">
        <w:t xml:space="preserve"> Ziel ist es den Wert der Fehlerfunktion zu minimieren.</w:t>
      </w:r>
      <w:r w:rsidR="00774153">
        <w:t xml:space="preserve"> </w:t>
      </w:r>
    </w:p>
    <w:p w:rsidR="00774153" w:rsidRDefault="00730EB2" w:rsidP="006938A2">
      <w:pPr>
        <w:spacing w:before="240"/>
      </w:pPr>
      <w:r>
        <w:t>Die Richtung</w:t>
      </w:r>
      <w:r w:rsidR="004115B1">
        <w:t xml:space="preserve"> des</w:t>
      </w:r>
      <w:r>
        <w:t xml:space="preserve"> </w:t>
      </w:r>
      <w:r w:rsidRPr="00730EB2">
        <w:t xml:space="preserve"> stärksten Anstiegs der Fehlerfunktion</w:t>
      </w:r>
      <w:r>
        <w:t xml:space="preserve"> wird mit einem Fehlergradienten angezeigt</w:t>
      </w:r>
      <w:r w:rsidRPr="00730EB2">
        <w:t xml:space="preserve">. </w:t>
      </w:r>
      <w:r>
        <w:t xml:space="preserve">Zur Bestimmung eines </w:t>
      </w:r>
      <w:r w:rsidRPr="00730EB2">
        <w:t>Minimum</w:t>
      </w:r>
      <w:r>
        <w:t>s</w:t>
      </w:r>
      <w:r w:rsidRPr="00730EB2">
        <w:t xml:space="preserve"> wir</w:t>
      </w:r>
      <w:r>
        <w:t>d</w:t>
      </w:r>
      <w:r w:rsidRPr="00730EB2">
        <w:t xml:space="preserve"> </w:t>
      </w:r>
      <w:r>
        <w:t>deshalb der</w:t>
      </w:r>
      <w:r w:rsidRPr="00730EB2">
        <w:t xml:space="preserve"> Richtung des </w:t>
      </w:r>
      <w:r>
        <w:t xml:space="preserve">negativen Gradienten gefolgt </w:t>
      </w:r>
      <w:r>
        <w:fldChar w:fldCharType="begin" w:fldLock="1"/>
      </w:r>
      <w:r w:rsidR="00C1529D">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89", "uris" : [ "http://www.mendeley.com/documents/?uuid=0227ae83-821e-43fc-b296-e367db7fd495" ] } ], "mendeley" : { "formattedCitation" : "(Ertel, 2016, S. 289)", "plainTextFormattedCitation" : "(Ertel, 2016, S. 289)", "previouslyFormattedCitation" : "(Ertel, 2016, S. 289)" }, "properties" : { "noteIndex" : 0 }, "schema" : "https://github.com/citation-style-language/schema/raw/master/csl-citation.json" }</w:instrText>
      </w:r>
      <w:r>
        <w:fldChar w:fldCharType="separate"/>
      </w:r>
      <w:r w:rsidRPr="00730EB2">
        <w:rPr>
          <w:noProof/>
        </w:rPr>
        <w:t>(Ertel, 2016, S. 289)</w:t>
      </w:r>
      <w:r>
        <w:fldChar w:fldCharType="end"/>
      </w:r>
      <w:r>
        <w:t>.</w:t>
      </w:r>
      <w:r w:rsidR="009642D6">
        <w:t xml:space="preserve"> Die Anpassung der Gewichte anhand des negativen</w:t>
      </w:r>
      <w:r w:rsidR="00B64260">
        <w:t xml:space="preserve"> Gradienten der Fehlerfunktion </w:t>
      </w:r>
      <w:r w:rsidR="00D7681B" w:rsidRPr="00D7681B">
        <w:rPr>
          <w:rFonts w:asciiTheme="majorHAnsi" w:hAnsiTheme="majorHAnsi"/>
          <w:i/>
        </w:rPr>
        <w:t>E</w:t>
      </w:r>
      <w:r w:rsidR="00D7681B" w:rsidRPr="00D7681B">
        <w:rPr>
          <w:rFonts w:asciiTheme="majorHAnsi" w:hAnsiTheme="majorHAnsi"/>
          <w:i/>
          <w:vertAlign w:val="subscript"/>
        </w:rPr>
        <w:t>p</w:t>
      </w:r>
      <w:r w:rsidR="00D7681B" w:rsidRPr="00D7681B">
        <w:rPr>
          <w:vertAlign w:val="subscript"/>
        </w:rPr>
        <w:t xml:space="preserve"> </w:t>
      </w:r>
      <w:r w:rsidR="00B64260">
        <w:t xml:space="preserve">aus (9) wird folgendermaßen formuliert </w:t>
      </w:r>
      <w:r w:rsidR="00B64260">
        <w:fldChar w:fldCharType="begin" w:fldLock="1"/>
      </w:r>
      <w:r w:rsidR="00C1529D">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89", "uris" : [ "http://www.mendeley.com/documents/?uuid=0227ae83-821e-43fc-b296-e367db7fd495" ] } ], "mendeley" : { "formattedCitation" : "(Ertel, 2016, S. 289)", "manualFormatting" : "(Ertel, 2016, S. 292)", "plainTextFormattedCitation" : "(Ertel, 2016, S. 289)", "previouslyFormattedCitation" : "(Ertel, 2016, S. 289)" }, "properties" : { "noteIndex" : 0 }, "schema" : "https://github.com/citation-style-language/schema/raw/master/csl-citation.json" }</w:instrText>
      </w:r>
      <w:r w:rsidR="00B64260">
        <w:fldChar w:fldCharType="separate"/>
      </w:r>
      <w:r w:rsidR="00B64260" w:rsidRPr="00730EB2">
        <w:rPr>
          <w:noProof/>
        </w:rPr>
        <w:t>(Ertel, 2016, S. 29</w:t>
      </w:r>
      <w:r w:rsidR="004115B1">
        <w:rPr>
          <w:noProof/>
        </w:rPr>
        <w:t>2</w:t>
      </w:r>
      <w:r w:rsidR="00B64260" w:rsidRPr="00730EB2">
        <w:rPr>
          <w:noProof/>
        </w:rPr>
        <w:t>)</w:t>
      </w:r>
      <w:r w:rsidR="00B64260">
        <w:fldChar w:fldCharType="end"/>
      </w:r>
      <w:r w:rsidR="00B64260">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6"/>
        <w:gridCol w:w="1449"/>
      </w:tblGrid>
      <w:tr w:rsidR="008059AC" w:rsidTr="006D249D">
        <w:tc>
          <w:tcPr>
            <w:tcW w:w="7196" w:type="dxa"/>
          </w:tcPr>
          <w:p w:rsidR="008059AC" w:rsidRDefault="003A2034" w:rsidP="008059AC">
            <w:pPr>
              <w:spacing w:before="240"/>
            </w:pPr>
            <m:oMathPara>
              <m:oMath>
                <m:sSub>
                  <m:sSubPr>
                    <m:ctrlPr>
                      <w:rPr>
                        <w:rFonts w:ascii="Cambria Math" w:hAnsi="Cambria Math"/>
                        <w:i/>
                      </w:rPr>
                    </m:ctrlPr>
                  </m:sSubPr>
                  <m:e>
                    <m:r>
                      <w:rPr>
                        <w:rFonts w:ascii="Cambria Math" w:hAnsi="Cambria Math"/>
                      </w:rPr>
                      <m:t>∆</m:t>
                    </m:r>
                  </m:e>
                  <m:sub>
                    <m:r>
                      <w:rPr>
                        <w:rFonts w:ascii="Cambria Math" w:hAnsi="Cambria Math"/>
                      </w:rPr>
                      <m:t>p</m:t>
                    </m:r>
                  </m:sub>
                </m:sSub>
                <m:sSub>
                  <m:sSubPr>
                    <m:ctrlPr>
                      <w:rPr>
                        <w:rFonts w:ascii="Cambria Math" w:hAnsi="Cambria Math"/>
                        <w:i/>
                      </w:rPr>
                    </m:ctrlPr>
                  </m:sSubPr>
                  <m:e>
                    <m:r>
                      <w:rPr>
                        <w:rFonts w:ascii="Cambria Math" w:hAnsi="Cambria Math"/>
                      </w:rPr>
                      <m:t>w</m:t>
                    </m:r>
                  </m:e>
                  <m:sub>
                    <m:r>
                      <w:rPr>
                        <w:rFonts w:ascii="Cambria Math" w:hAnsi="Cambria Math"/>
                      </w:rPr>
                      <m:t>ji</m:t>
                    </m:r>
                  </m:sub>
                </m:sSub>
                <m:r>
                  <w:rPr>
                    <w:rFonts w:ascii="Cambria Math" w:hAnsi="Cambria Math"/>
                  </w:rPr>
                  <m:t>=-η</m:t>
                </m:r>
                <m:f>
                  <m:fPr>
                    <m:ctrlPr>
                      <w:rPr>
                        <w:rFonts w:ascii="Cambria Math" w:hAnsi="Cambria Math"/>
                        <w:i/>
                      </w:rPr>
                    </m:ctrlPr>
                  </m:fPr>
                  <m:num>
                    <m: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p</m:t>
                        </m:r>
                      </m:sub>
                    </m:sSub>
                  </m:num>
                  <m:den>
                    <m: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ji</m:t>
                        </m:r>
                      </m:sub>
                    </m:sSub>
                  </m:den>
                </m:f>
                <m:r>
                  <w:rPr>
                    <w:rFonts w:ascii="Cambria Math" w:eastAsiaTheme="minorEastAsia" w:hAnsi="Cambria Math"/>
                  </w:rPr>
                  <m:t>= η</m:t>
                </m:r>
                <m:sSubSup>
                  <m:sSubSupPr>
                    <m:ctrlPr>
                      <w:rPr>
                        <w:rFonts w:ascii="Cambria Math" w:eastAsiaTheme="minorEastAsia" w:hAnsi="Cambria Math"/>
                        <w:i/>
                      </w:rPr>
                    </m:ctrlPr>
                  </m:sSubSupPr>
                  <m:e>
                    <m:r>
                      <w:rPr>
                        <w:rFonts w:ascii="Cambria Math" w:eastAsiaTheme="minorEastAsia" w:hAnsi="Cambria Math"/>
                      </w:rPr>
                      <m:t>δ</m:t>
                    </m:r>
                  </m:e>
                  <m:sub>
                    <m:r>
                      <w:rPr>
                        <w:rFonts w:ascii="Cambria Math" w:eastAsiaTheme="minorEastAsia" w:hAnsi="Cambria Math"/>
                      </w:rPr>
                      <m:t>j</m:t>
                    </m:r>
                  </m:sub>
                  <m:sup>
                    <m:r>
                      <w:rPr>
                        <w:rFonts w:ascii="Cambria Math" w:eastAsiaTheme="minorEastAsia" w:hAnsi="Cambria Math"/>
                      </w:rPr>
                      <m:t>p</m:t>
                    </m:r>
                  </m:sup>
                </m:sSubSup>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m:t>
                    </m:r>
                  </m:sub>
                  <m:sup>
                    <m:r>
                      <w:rPr>
                        <w:rFonts w:ascii="Cambria Math" w:eastAsiaTheme="minorEastAsia" w:hAnsi="Cambria Math"/>
                      </w:rPr>
                      <m:t>p</m:t>
                    </m:r>
                  </m:sup>
                </m:sSubSup>
              </m:oMath>
            </m:oMathPara>
          </w:p>
          <w:p w:rsidR="008059AC" w:rsidRPr="00874F05" w:rsidRDefault="008059AC" w:rsidP="008059AC"/>
        </w:tc>
        <w:tc>
          <w:tcPr>
            <w:tcW w:w="1449" w:type="dxa"/>
            <w:vAlign w:val="center"/>
          </w:tcPr>
          <w:p w:rsidR="008059AC" w:rsidRDefault="008059AC" w:rsidP="006D249D">
            <w:pPr>
              <w:jc w:val="center"/>
            </w:pPr>
            <w:r>
              <w:t>(9)</w:t>
            </w:r>
          </w:p>
        </w:tc>
      </w:tr>
    </w:tbl>
    <w:p w:rsidR="008059AC" w:rsidRDefault="00310369" w:rsidP="006938A2">
      <w:pPr>
        <w:spacing w:before="240"/>
        <w:rPr>
          <w:rFonts w:eastAsiaTheme="minorEastAsia"/>
        </w:rPr>
      </w:pPr>
      <w:r>
        <w:t xml:space="preserve">Der Parameter </w:t>
      </w:r>
      <w:r w:rsidR="007B5242">
        <w:rPr>
          <w:rFonts w:ascii="Calibri" w:hAnsi="Calibri"/>
          <w:i/>
        </w:rPr>
        <w:t>η</w:t>
      </w:r>
      <w:r>
        <w:t xml:space="preserve"> ist die Lernrate zur Festlegung der Stärke der Gewichtsänderung</w:t>
      </w:r>
      <w:r w:rsidR="002915EA">
        <w:t xml:space="preserve"> und bestimmt die Geschwindigkeit der Konvergenz Richtung Minimum</w:t>
      </w:r>
      <w:r w:rsidR="0033287E">
        <w:t xml:space="preserve"> der Fehlerfunktion</w:t>
      </w:r>
      <w:r w:rsidR="002915EA">
        <w:t xml:space="preserve"> </w:t>
      </w:r>
      <w:r w:rsidR="002915EA">
        <w:fldChar w:fldCharType="begin" w:fldLock="1"/>
      </w:r>
      <w:r w:rsidR="002915EA">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89", "uris" : [ "http://www.mendeley.com/documents/?uuid=0227ae83-821e-43fc-b296-e367db7fd495" ] } ], "mendeley" : { "formattedCitation" : "(Ertel, 2016, S. 289)", "plainTextFormattedCitation" : "(Ertel, 2016, S. 289)", "previouslyFormattedCitation" : "(Ertel, 2016, S. 289)" }, "properties" : { "noteIndex" : 0 }, "schema" : "https://github.com/citation-style-language/schema/raw/master/csl-citation.json" }</w:instrText>
      </w:r>
      <w:r w:rsidR="002915EA">
        <w:fldChar w:fldCharType="separate"/>
      </w:r>
      <w:r w:rsidR="002915EA" w:rsidRPr="00730EB2">
        <w:rPr>
          <w:noProof/>
        </w:rPr>
        <w:t>(Ertel, 2016, S. 289)</w:t>
      </w:r>
      <w:r w:rsidR="002915EA">
        <w:fldChar w:fldCharType="end"/>
      </w:r>
      <w:r w:rsidR="00F97118">
        <w:t>.</w:t>
      </w:r>
      <m:oMath>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δ</m:t>
            </m:r>
          </m:e>
          <m:sub>
            <m:r>
              <w:rPr>
                <w:rFonts w:ascii="Cambria Math" w:eastAsiaTheme="minorEastAsia" w:hAnsi="Cambria Math"/>
              </w:rPr>
              <m:t>j</m:t>
            </m:r>
          </m:sub>
          <m:sup>
            <m:r>
              <w:rPr>
                <w:rFonts w:ascii="Cambria Math" w:eastAsiaTheme="minorEastAsia" w:hAnsi="Cambria Math"/>
              </w:rPr>
              <m:t>p</m:t>
            </m:r>
          </m:sup>
        </m:sSubSup>
      </m:oMath>
      <w:r w:rsidR="007B5242">
        <w:t xml:space="preserve"> </w:t>
      </w:r>
      <w:r w:rsidR="00F97118">
        <w:t xml:space="preserve">ist </w:t>
      </w:r>
      <w:r w:rsidR="007B5242">
        <w:t>das Fehler</w:t>
      </w:r>
      <w:r w:rsidR="005B21ED">
        <w:t xml:space="preserve">signal des Neurons </w:t>
      </w:r>
      <w:r w:rsidR="005B21ED" w:rsidRPr="00F97118">
        <w:rPr>
          <w:rFonts w:asciiTheme="majorHAnsi" w:hAnsiTheme="majorHAnsi"/>
          <w:i/>
        </w:rPr>
        <w:t>j</w:t>
      </w:r>
      <w:r w:rsidR="005B21ED">
        <w:t xml:space="preserve"> und abhängig davon, ob dieses ein </w:t>
      </w:r>
      <w:r w:rsidR="00CD41AA">
        <w:t>Neuron der Ausgabe- oder der</w:t>
      </w:r>
      <w:r w:rsidR="005B21ED">
        <w:t xml:space="preserve"> </w:t>
      </w:r>
      <w:r w:rsidR="00560642">
        <w:t xml:space="preserve">versteckten Schicht </w:t>
      </w:r>
      <w:r w:rsidR="005B21ED">
        <w:t>ist.</w:t>
      </w:r>
      <w:r w:rsidR="00C1529D">
        <w:t xml:space="preserve"> </w:t>
      </w:r>
      <w:r w:rsidR="0033287E">
        <w:t xml:space="preserve">Für ein verstecktes Neuron </w:t>
      </w:r>
      <w:r w:rsidR="0033287E" w:rsidRPr="0033287E">
        <w:rPr>
          <w:rFonts w:asciiTheme="majorHAnsi" w:hAnsiTheme="majorHAnsi"/>
          <w:i/>
        </w:rPr>
        <w:t>j</w:t>
      </w:r>
      <w:r w:rsidR="0033287E">
        <w:t xml:space="preserve"> errechnet sich </w:t>
      </w:r>
      <m:oMath>
        <m:sSubSup>
          <m:sSubSupPr>
            <m:ctrlPr>
              <w:rPr>
                <w:rFonts w:ascii="Cambria Math" w:eastAsiaTheme="minorEastAsia" w:hAnsi="Cambria Math"/>
                <w:i/>
              </w:rPr>
            </m:ctrlPr>
          </m:sSubSupPr>
          <m:e>
            <m:r>
              <w:rPr>
                <w:rFonts w:ascii="Cambria Math" w:eastAsiaTheme="minorEastAsia" w:hAnsi="Cambria Math"/>
              </w:rPr>
              <m:t>δ</m:t>
            </m:r>
          </m:e>
          <m:sub>
            <m:r>
              <w:rPr>
                <w:rFonts w:ascii="Cambria Math" w:eastAsiaTheme="minorEastAsia" w:hAnsi="Cambria Math"/>
              </w:rPr>
              <m:t>j</m:t>
            </m:r>
          </m:sub>
          <m:sup>
            <m:r>
              <w:rPr>
                <w:rFonts w:ascii="Cambria Math" w:eastAsiaTheme="minorEastAsia" w:hAnsi="Cambria Math"/>
              </w:rPr>
              <m:t>p</m:t>
            </m:r>
          </m:sup>
        </m:sSubSup>
      </m:oMath>
      <w:r w:rsidR="0033287E">
        <w:t xml:space="preserve"> aus den Änderungen aller </w:t>
      </w:r>
      <m:oMath>
        <m:sSubSup>
          <m:sSubSupPr>
            <m:ctrlPr>
              <w:rPr>
                <w:rFonts w:ascii="Cambria Math" w:eastAsiaTheme="minorEastAsia" w:hAnsi="Cambria Math"/>
                <w:i/>
              </w:rPr>
            </m:ctrlPr>
          </m:sSubSupPr>
          <m:e>
            <m:r>
              <w:rPr>
                <w:rFonts w:ascii="Cambria Math" w:eastAsiaTheme="minorEastAsia" w:hAnsi="Cambria Math"/>
              </w:rPr>
              <m:t>δ</m:t>
            </m:r>
          </m:e>
          <m:sub>
            <m:r>
              <w:rPr>
                <w:rFonts w:ascii="Cambria Math" w:eastAsiaTheme="minorEastAsia" w:hAnsi="Cambria Math"/>
              </w:rPr>
              <m:t>k</m:t>
            </m:r>
          </m:sub>
          <m:sup>
            <m:r>
              <w:rPr>
                <w:rFonts w:ascii="Cambria Math" w:eastAsiaTheme="minorEastAsia" w:hAnsi="Cambria Math"/>
              </w:rPr>
              <m:t>p</m:t>
            </m:r>
          </m:sup>
        </m:sSubSup>
      </m:oMath>
      <w:r w:rsidR="0033287E">
        <w:rPr>
          <w:rFonts w:eastAsiaTheme="minorEastAsia"/>
        </w:rPr>
        <w:t xml:space="preserve"> der nächsthöheren Schicht</w:t>
      </w:r>
      <w:r w:rsidR="00D75A79">
        <w:rPr>
          <w:rFonts w:eastAsiaTheme="minorEastAsia"/>
        </w:rPr>
        <w:t xml:space="preserve">. Bei einem Ausgabeneuron ist </w:t>
      </w:r>
      <m:oMath>
        <m:sSubSup>
          <m:sSubSupPr>
            <m:ctrlPr>
              <w:rPr>
                <w:rFonts w:ascii="Cambria Math" w:eastAsiaTheme="minorEastAsia" w:hAnsi="Cambria Math"/>
                <w:i/>
              </w:rPr>
            </m:ctrlPr>
          </m:sSubSupPr>
          <m:e>
            <m:r>
              <w:rPr>
                <w:rFonts w:ascii="Cambria Math" w:eastAsiaTheme="minorEastAsia" w:hAnsi="Cambria Math"/>
              </w:rPr>
              <m:t>δ</m:t>
            </m:r>
          </m:e>
          <m:sub>
            <m:r>
              <w:rPr>
                <w:rFonts w:ascii="Cambria Math" w:eastAsiaTheme="minorEastAsia" w:hAnsi="Cambria Math"/>
              </w:rPr>
              <m:t>j</m:t>
            </m:r>
          </m:sub>
          <m:sup>
            <m:r>
              <w:rPr>
                <w:rFonts w:ascii="Cambria Math" w:eastAsiaTheme="minorEastAsia" w:hAnsi="Cambria Math"/>
              </w:rPr>
              <m:t>p</m:t>
            </m:r>
          </m:sup>
        </m:sSubSup>
      </m:oMath>
      <w:r w:rsidR="00D75A79">
        <w:rPr>
          <w:rFonts w:eastAsiaTheme="minorEastAsia"/>
        </w:rPr>
        <w:t xml:space="preserve"> proportional zum Fehler des Netzes.</w:t>
      </w:r>
    </w:p>
    <w:p w:rsidR="00795761" w:rsidRDefault="00795761" w:rsidP="006938A2">
      <w:pPr>
        <w:spacing w:before="240"/>
        <w:rPr>
          <w:rFonts w:eastAsiaTheme="minorEastAsia"/>
        </w:rPr>
      </w:pPr>
      <w:r>
        <w:rPr>
          <w:rFonts w:eastAsiaTheme="minorEastAsia"/>
        </w:rPr>
        <w:t xml:space="preserve">Der generelle Ablauf der Backpropagation beginnt mit einer Initialisierung aller Gewichte mit zufälligen Werten. Darauf </w:t>
      </w:r>
      <w:r w:rsidR="00701549">
        <w:rPr>
          <w:rFonts w:eastAsiaTheme="minorEastAsia"/>
        </w:rPr>
        <w:t>f</w:t>
      </w:r>
      <w:r w:rsidR="009A7D6E">
        <w:rPr>
          <w:rFonts w:eastAsiaTheme="minorEastAsia"/>
        </w:rPr>
        <w:t>olgen die Schritte</w:t>
      </w:r>
      <w:r>
        <w:rPr>
          <w:rFonts w:eastAsiaTheme="minorEastAsia"/>
        </w:rPr>
        <w:t>:</w:t>
      </w:r>
    </w:p>
    <w:p w:rsidR="00795761" w:rsidRDefault="00D7681B" w:rsidP="00795761">
      <w:pPr>
        <w:pStyle w:val="Listenabsatz"/>
        <w:numPr>
          <w:ilvl w:val="0"/>
          <w:numId w:val="42"/>
        </w:numPr>
        <w:spacing w:before="240"/>
        <w:rPr>
          <w:rFonts w:eastAsiaTheme="minorEastAsia"/>
        </w:rPr>
      </w:pPr>
      <w:r>
        <w:rPr>
          <w:rFonts w:eastAsiaTheme="minorEastAsia"/>
        </w:rPr>
        <w:t>das Trainingsmuster wird an der Eingabeschicht angelegt</w:t>
      </w:r>
    </w:p>
    <w:p w:rsidR="00D7681B" w:rsidRDefault="00D7681B" w:rsidP="00795761">
      <w:pPr>
        <w:pStyle w:val="Listenabsatz"/>
        <w:numPr>
          <w:ilvl w:val="0"/>
          <w:numId w:val="42"/>
        </w:numPr>
        <w:spacing w:before="240"/>
        <w:rPr>
          <w:rFonts w:eastAsiaTheme="minorEastAsia"/>
        </w:rPr>
      </w:pPr>
      <w:r>
        <w:rPr>
          <w:rFonts w:eastAsiaTheme="minorEastAsia"/>
        </w:rPr>
        <w:t>das Muster wird vorwärts durch das Netz propagiert, das heißt die Aktivierungen we</w:t>
      </w:r>
      <w:r>
        <w:rPr>
          <w:rFonts w:eastAsiaTheme="minorEastAsia"/>
        </w:rPr>
        <w:t>r</w:t>
      </w:r>
      <w:r>
        <w:rPr>
          <w:rFonts w:eastAsiaTheme="minorEastAsia"/>
        </w:rPr>
        <w:t>den ab der ersten versteckten Schicht für alle Neuronen berechnet</w:t>
      </w:r>
    </w:p>
    <w:p w:rsidR="00D7681B" w:rsidRPr="00D7681B" w:rsidRDefault="00D7681B" w:rsidP="00795761">
      <w:pPr>
        <w:pStyle w:val="Listenabsatz"/>
        <w:numPr>
          <w:ilvl w:val="0"/>
          <w:numId w:val="42"/>
        </w:numPr>
        <w:spacing w:before="240"/>
        <w:rPr>
          <w:rFonts w:eastAsiaTheme="minorEastAsia"/>
        </w:rPr>
      </w:pPr>
      <w:r>
        <w:rPr>
          <w:rFonts w:eastAsiaTheme="minorEastAsia"/>
        </w:rPr>
        <w:t xml:space="preserve">der summierte quadratische Fehler </w:t>
      </w:r>
      <w:r w:rsidRPr="00D7681B">
        <w:rPr>
          <w:rFonts w:asciiTheme="majorHAnsi" w:hAnsiTheme="majorHAnsi"/>
          <w:i/>
        </w:rPr>
        <w:t>E</w:t>
      </w:r>
      <w:r w:rsidRPr="00D7681B">
        <w:rPr>
          <w:rFonts w:asciiTheme="majorHAnsi" w:hAnsiTheme="majorHAnsi"/>
          <w:i/>
          <w:vertAlign w:val="subscript"/>
        </w:rPr>
        <w:t>p</w:t>
      </w:r>
      <w:r>
        <w:rPr>
          <w:rFonts w:asciiTheme="majorHAnsi" w:hAnsiTheme="majorHAnsi"/>
          <w:i/>
        </w:rPr>
        <w:t xml:space="preserve"> </w:t>
      </w:r>
      <w:r>
        <w:t>wird berechnet</w:t>
      </w:r>
    </w:p>
    <w:p w:rsidR="00D7681B" w:rsidRPr="00795761" w:rsidRDefault="00D7681B" w:rsidP="00795761">
      <w:pPr>
        <w:pStyle w:val="Listenabsatz"/>
        <w:numPr>
          <w:ilvl w:val="0"/>
          <w:numId w:val="42"/>
        </w:numPr>
        <w:spacing w:before="240"/>
        <w:rPr>
          <w:rFonts w:eastAsiaTheme="minorEastAsia"/>
        </w:rPr>
      </w:pPr>
      <w:r>
        <w:lastRenderedPageBreak/>
        <w:t>der Fehler wird durch alle Schichten rückwärts propagiert und die Gewichte angepasst</w:t>
      </w:r>
    </w:p>
    <w:p w:rsidR="002C0AF9" w:rsidRPr="00EE22CF" w:rsidRDefault="00795761" w:rsidP="005114D1">
      <w:pPr>
        <w:spacing w:before="240"/>
      </w:pPr>
      <w:r>
        <w:rPr>
          <w:rFonts w:eastAsiaTheme="minorEastAsia"/>
        </w:rPr>
        <w:t xml:space="preserve">Die Schritte werden </w:t>
      </w:r>
      <w:r w:rsidR="00701549">
        <w:rPr>
          <w:rFonts w:eastAsiaTheme="minorEastAsia"/>
        </w:rPr>
        <w:t xml:space="preserve">für jedes Trainingsmuster </w:t>
      </w:r>
      <w:r>
        <w:rPr>
          <w:rFonts w:eastAsiaTheme="minorEastAsia"/>
        </w:rPr>
        <w:t xml:space="preserve">wiederholt, bis die Gewichte konvergiert sind oder eine festgelegte </w:t>
      </w:r>
      <w:r w:rsidR="00701549">
        <w:rPr>
          <w:rFonts w:eastAsiaTheme="minorEastAsia"/>
        </w:rPr>
        <w:t xml:space="preserve">diskrete </w:t>
      </w:r>
      <w:r>
        <w:rPr>
          <w:rFonts w:eastAsiaTheme="minorEastAsia"/>
        </w:rPr>
        <w:t>Zeitschranke erreicht ist.</w:t>
      </w:r>
    </w:p>
    <w:p w:rsidR="00D6585A" w:rsidRDefault="00211CE8" w:rsidP="00D6585A">
      <w:pPr>
        <w:pStyle w:val="berschrift3"/>
        <w:numPr>
          <w:ilvl w:val="2"/>
          <w:numId w:val="1"/>
        </w:numPr>
        <w:jc w:val="left"/>
      </w:pPr>
      <w:bookmarkStart w:id="80" w:name="_Ref475734984"/>
      <w:bookmarkStart w:id="81" w:name="_Toc476239158"/>
      <w:r>
        <w:t xml:space="preserve">k-Means </w:t>
      </w:r>
      <w:r w:rsidR="00D6585A">
        <w:t>Clustering</w:t>
      </w:r>
      <w:bookmarkEnd w:id="80"/>
      <w:bookmarkEnd w:id="81"/>
    </w:p>
    <w:p w:rsidR="0001621F" w:rsidRDefault="0001621F" w:rsidP="000B5F3D">
      <w:r>
        <w:t>Ziel des Clusterings ist es, in einem multidimensionalen Raum Gruppen  oder „Cluster“ von Daten</w:t>
      </w:r>
      <w:r w:rsidR="000B5F3D">
        <w:t xml:space="preserve"> </w:t>
      </w:r>
      <w:r>
        <w:t xml:space="preserve">zu identifizieren </w:t>
      </w:r>
      <w:r>
        <w:fldChar w:fldCharType="begin" w:fldLock="1"/>
      </w:r>
      <w:r w:rsidR="00E9771D">
        <w:instrText>ADDIN CSL_CITATION { "citationItems" : [ { "id" : "ITEM-1", "itemData" : { "ISBN" : "978-0387-31073-2",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Bishop", "given" : "Christopher M", "non-dropping-particle" : "", "parse-names" : false, "suffix" : "" } ], "id" : "ITEM-1", "issued" : { "date-parts" : [ [ "2006" ] ] }, "publisher" : "Springer Science+Business Media", "publisher-place" : "New York", "title" : "Pattern Recognition and Machine Learning", "type" : "book" }, "locator" : "424", "uris" : [ "http://www.mendeley.com/documents/?uuid=4cfed990-295a-4453-8749-9cb41f27b2e2" ] } ], "mendeley" : { "formattedCitation" : "(Bishop, 2006, S. 424)", "plainTextFormattedCitation" : "(Bishop, 2006, S. 424)", "previouslyFormattedCitation" : "(Bishop, 2006, S. 424)" }, "properties" : { "noteIndex" : 0 }, "schema" : "https://github.com/citation-style-language/schema/raw/master/csl-citation.json" }</w:instrText>
      </w:r>
      <w:r>
        <w:fldChar w:fldCharType="separate"/>
      </w:r>
      <w:r w:rsidRPr="0001621F">
        <w:rPr>
          <w:noProof/>
        </w:rPr>
        <w:t>(Bishop, 2006, S. 424)</w:t>
      </w:r>
      <w:r>
        <w:fldChar w:fldCharType="end"/>
      </w:r>
      <w:r w:rsidR="000B5F3D">
        <w:t xml:space="preserve">. Cluster </w:t>
      </w:r>
      <w:r>
        <w:t xml:space="preserve">sind Anhäufungen von </w:t>
      </w:r>
      <w:r w:rsidR="00E56C31">
        <w:t xml:space="preserve">benachbarten </w:t>
      </w:r>
      <w:r>
        <w:t>Punkten, deren Abstand</w:t>
      </w:r>
      <w:r w:rsidR="00211CE8">
        <w:t xml:space="preserve"> untereinander</w:t>
      </w:r>
      <w:r>
        <w:t xml:space="preserve"> typischerweise </w:t>
      </w:r>
      <w:r w:rsidR="000B5F3D">
        <w:t xml:space="preserve">kleiner </w:t>
      </w:r>
      <w:r>
        <w:t>ist als</w:t>
      </w:r>
      <w:r w:rsidR="000B5F3D">
        <w:t xml:space="preserve"> der Abstand </w:t>
      </w:r>
      <w:r w:rsidR="00E56C31">
        <w:t>zwischen</w:t>
      </w:r>
      <w:r w:rsidR="000B5F3D">
        <w:t xml:space="preserve"> Punkten aus </w:t>
      </w:r>
      <w:r w:rsidR="003D7F8C">
        <w:t>unterschiedlichen</w:t>
      </w:r>
      <w:r>
        <w:t xml:space="preserve"> Clus</w:t>
      </w:r>
      <w:r w:rsidR="000B5F3D">
        <w:t>tern</w:t>
      </w:r>
      <w:r w:rsidR="00E9771D">
        <w:t xml:space="preserve"> </w:t>
      </w:r>
      <w:r w:rsidR="00E9771D">
        <w:fldChar w:fldCharType="begin" w:fldLock="1"/>
      </w:r>
      <w:r w:rsidR="0064453D">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45", "uris" : [ "http://www.mendeley.com/documents/?uuid=0227ae83-821e-43fc-b296-e367db7fd495" ] } ], "mendeley" : { "formattedCitation" : "(Ertel, 2016, S. 245)", "plainTextFormattedCitation" : "(Ertel, 2016, S. 245)", "previouslyFormattedCitation" : "(Ertel, 2016, S. 245)" }, "properties" : { "noteIndex" : 0 }, "schema" : "https://github.com/citation-style-language/schema/raw/master/csl-citation.json" }</w:instrText>
      </w:r>
      <w:r w:rsidR="00E9771D">
        <w:fldChar w:fldCharType="separate"/>
      </w:r>
      <w:r w:rsidR="00E9771D" w:rsidRPr="00E9771D">
        <w:rPr>
          <w:noProof/>
        </w:rPr>
        <w:t>(Ertel, 2016, S. 245)</w:t>
      </w:r>
      <w:r w:rsidR="00E9771D">
        <w:fldChar w:fldCharType="end"/>
      </w:r>
      <w:r w:rsidR="000B5F3D">
        <w:t>.</w:t>
      </w:r>
    </w:p>
    <w:p w:rsidR="003B4DAD" w:rsidRDefault="00DC6C43" w:rsidP="000B5F3D">
      <w:r>
        <w:t>Ein sehr simples Verfahren zur Clusterbildung ist k-Means, bei dem</w:t>
      </w:r>
      <w:r w:rsidR="006A764C">
        <w:t xml:space="preserve"> die</w:t>
      </w:r>
      <w:r>
        <w:t xml:space="preserve"> </w:t>
      </w:r>
      <w:r w:rsidR="003B4DAD">
        <w:t xml:space="preserve">Anzahl </w:t>
      </w:r>
      <w:r w:rsidR="005F580C" w:rsidRPr="009A1466">
        <w:rPr>
          <w:rFonts w:asciiTheme="majorHAnsi" w:hAnsiTheme="majorHAnsi"/>
          <w:i/>
        </w:rPr>
        <w:t>k</w:t>
      </w:r>
      <w:r w:rsidR="005F580C">
        <w:t xml:space="preserve"> </w:t>
      </w:r>
      <w:r w:rsidR="003B4DAD">
        <w:t xml:space="preserve">der </w:t>
      </w:r>
      <w:r>
        <w:t xml:space="preserve">zu bildenden </w:t>
      </w:r>
      <w:r w:rsidR="003B4DAD">
        <w:t>Cluster von vornherein bekannt</w:t>
      </w:r>
      <w:r>
        <w:t xml:space="preserve"> sein muss</w:t>
      </w:r>
      <w:r w:rsidR="009C67BE">
        <w:t>.</w:t>
      </w:r>
      <w:r w:rsidR="009A1466">
        <w:t xml:space="preserve"> Die </w:t>
      </w:r>
      <w:r w:rsidR="009A1466" w:rsidRPr="009A1466">
        <w:rPr>
          <w:rFonts w:asciiTheme="majorHAnsi" w:hAnsiTheme="majorHAnsi"/>
          <w:i/>
        </w:rPr>
        <w:t>k</w:t>
      </w:r>
      <w:r w:rsidR="009A1466">
        <w:t xml:space="preserve"> Clusterzentren werden</w:t>
      </w:r>
      <w:r>
        <w:t xml:space="preserve"> dabei</w:t>
      </w:r>
      <w:r w:rsidR="009A1466">
        <w:t xml:space="preserve"> zunächst zufällig oder per Hand initialisiert. Darauf folgen zwei Schritte </w:t>
      </w:r>
      <w:r w:rsidR="009A1466">
        <w:fldChar w:fldCharType="begin" w:fldLock="1"/>
      </w:r>
      <w:r w:rsidR="00CA2CFE">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46", "uris" : [ "http://www.mendeley.com/documents/?uuid=0227ae83-821e-43fc-b296-e367db7fd495" ] } ], "mendeley" : { "formattedCitation" : "(Ertel, 2016, S. 246)", "plainTextFormattedCitation" : "(Ertel, 2016, S. 246)", "previouslyFormattedCitation" : "(Ertel, 2016, S. 246)" }, "properties" : { "noteIndex" : 0 }, "schema" : "https://github.com/citation-style-language/schema/raw/master/csl-citation.json" }</w:instrText>
      </w:r>
      <w:r w:rsidR="009A1466">
        <w:fldChar w:fldCharType="separate"/>
      </w:r>
      <w:r w:rsidR="009A1466" w:rsidRPr="009A1466">
        <w:rPr>
          <w:noProof/>
        </w:rPr>
        <w:t>(Ertel, 2016, S. 246)</w:t>
      </w:r>
      <w:r w:rsidR="009A1466">
        <w:fldChar w:fldCharType="end"/>
      </w:r>
      <w:r w:rsidR="009A1466">
        <w:t>:</w:t>
      </w:r>
    </w:p>
    <w:p w:rsidR="009A1466" w:rsidRDefault="009A1466" w:rsidP="009A1466">
      <w:pPr>
        <w:pStyle w:val="Listenabsatz"/>
        <w:numPr>
          <w:ilvl w:val="0"/>
          <w:numId w:val="43"/>
        </w:numPr>
      </w:pPr>
      <w:r>
        <w:t>Zuordnung der Datenpunkte zu einem Clusterzentrum</w:t>
      </w:r>
    </w:p>
    <w:p w:rsidR="009A1466" w:rsidRDefault="009A1466" w:rsidP="009A1466">
      <w:pPr>
        <w:pStyle w:val="Listenabsatz"/>
        <w:numPr>
          <w:ilvl w:val="0"/>
          <w:numId w:val="43"/>
        </w:numPr>
      </w:pPr>
      <w:r>
        <w:t>Neuberechnung der Clusterzentren</w:t>
      </w:r>
    </w:p>
    <w:p w:rsidR="009A1466" w:rsidRPr="009A1466" w:rsidRDefault="009A1466" w:rsidP="009A1466">
      <w:r>
        <w:t xml:space="preserve">Diese beiden Schritte werden wiederholt, bis sich die Position der Clusterzentren nicht mehr verändert. Beispielhaft mit </w:t>
      </w:r>
      <w:r w:rsidRPr="009A1466">
        <w:rPr>
          <w:rFonts w:asciiTheme="majorHAnsi" w:hAnsiTheme="majorHAnsi"/>
          <w:i/>
        </w:rPr>
        <w:t>k</w:t>
      </w:r>
      <w:r>
        <w:rPr>
          <w:rFonts w:asciiTheme="majorHAnsi" w:hAnsiTheme="majorHAnsi"/>
          <w:i/>
        </w:rPr>
        <w:t xml:space="preserve"> = 2 </w:t>
      </w:r>
      <w:r>
        <w:t xml:space="preserve">ist der Ablauf in </w:t>
      </w:r>
      <w:r>
        <w:fldChar w:fldCharType="begin"/>
      </w:r>
      <w:r>
        <w:instrText xml:space="preserve"> REF _Ref475884301 \h </w:instrText>
      </w:r>
      <w:r>
        <w:fldChar w:fldCharType="separate"/>
      </w:r>
      <w:r w:rsidR="00FB5482">
        <w:t xml:space="preserve">Abbildung </w:t>
      </w:r>
      <w:r w:rsidR="00FB5482">
        <w:rPr>
          <w:noProof/>
        </w:rPr>
        <w:t>24</w:t>
      </w:r>
      <w:r>
        <w:fldChar w:fldCharType="end"/>
      </w:r>
      <w:r w:rsidR="007371C8">
        <w:t xml:space="preserve"> skizziert, wo</w:t>
      </w:r>
      <w:r w:rsidR="00CA2CFE">
        <w:t>bei</w:t>
      </w:r>
      <w:r w:rsidR="007371C8">
        <w:t xml:space="preserve"> die Kon</w:t>
      </w:r>
      <w:r w:rsidR="00CA2CFE">
        <w:t>v</w:t>
      </w:r>
      <w:r w:rsidR="007371C8">
        <w:t>ergenz nach drei Iterationen erreicht ist.</w:t>
      </w:r>
    </w:p>
    <w:p w:rsidR="009A1466" w:rsidRDefault="009A1466" w:rsidP="000B5F3D">
      <w:r>
        <w:rPr>
          <w:noProof/>
          <w:lang w:eastAsia="de-DE"/>
        </w:rPr>
        <w:drawing>
          <wp:inline distT="0" distB="0" distL="0" distR="0" wp14:anchorId="1B7DF0B7" wp14:editId="49885DBE">
            <wp:extent cx="5400675" cy="1619250"/>
            <wp:effectExtent l="0" t="0" r="9525"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00675" cy="1619250"/>
                    </a:xfrm>
                    <a:prstGeom prst="rect">
                      <a:avLst/>
                    </a:prstGeom>
                    <a:noFill/>
                    <a:ln>
                      <a:noFill/>
                    </a:ln>
                  </pic:spPr>
                </pic:pic>
              </a:graphicData>
            </a:graphic>
          </wp:inline>
        </w:drawing>
      </w:r>
    </w:p>
    <w:p w:rsidR="009A1466" w:rsidRDefault="009A1466" w:rsidP="009A1466">
      <w:pPr>
        <w:pStyle w:val="Beschriftung"/>
      </w:pPr>
      <w:bookmarkStart w:id="82" w:name="_Ref475884301"/>
      <w:bookmarkStart w:id="83" w:name="_Toc476239029"/>
      <w:r>
        <w:t xml:space="preserve">Abbildung </w:t>
      </w:r>
      <w:fldSimple w:instr=" SEQ Abbildung \* ARABIC ">
        <w:r w:rsidR="002343C0">
          <w:rPr>
            <w:noProof/>
          </w:rPr>
          <w:t>24</w:t>
        </w:r>
      </w:fldSimple>
      <w:bookmarkEnd w:id="82"/>
      <w:r>
        <w:t xml:space="preserve"> - k-Means mit zwei </w:t>
      </w:r>
      <w:r w:rsidR="00B4063D">
        <w:t xml:space="preserve">zu bildenden </w:t>
      </w:r>
      <w:r>
        <w:t>Cluster</w:t>
      </w:r>
      <w:r w:rsidR="00B4063D">
        <w:t xml:space="preserve">n (hellgrau und schwarz) </w:t>
      </w:r>
      <w:r>
        <w:t>nach der Initialisierung</w:t>
      </w:r>
      <w:r w:rsidR="007371C8">
        <w:t xml:space="preserve"> (links) und nach </w:t>
      </w:r>
      <w:r w:rsidR="007371C8" w:rsidRPr="007371C8">
        <w:rPr>
          <w:rFonts w:asciiTheme="majorHAnsi" w:hAnsiTheme="majorHAnsi"/>
          <w:i/>
        </w:rPr>
        <w:t>t</w:t>
      </w:r>
      <w:r w:rsidR="007371C8">
        <w:t xml:space="preserve"> Iterationen</w:t>
      </w:r>
      <w:r w:rsidR="006D6F3D">
        <w:t xml:space="preserve"> (ab 2. von </w:t>
      </w:r>
      <w:r w:rsidR="002F153F">
        <w:t>l</w:t>
      </w:r>
      <w:r w:rsidR="006D6F3D">
        <w:t>inks</w:t>
      </w:r>
      <w:r w:rsidR="002F153F">
        <w:t>)</w:t>
      </w:r>
      <w:r w:rsidR="007371C8">
        <w:t xml:space="preserve">. </w:t>
      </w:r>
      <w:r w:rsidR="00B4063D">
        <w:t xml:space="preserve">Die Zuordnung der Datenpunkte zu den Clusterzentren (Kreise) ist </w:t>
      </w:r>
      <w:r w:rsidR="003B240D">
        <w:t xml:space="preserve">durch die Graustufe (hellgrau oder schwarz) </w:t>
      </w:r>
      <w:r w:rsidR="00B4063D">
        <w:t>codiert.</w:t>
      </w:r>
      <w:r w:rsidR="00CA2CFE">
        <w:t xml:space="preserve"> </w:t>
      </w:r>
      <w:r w:rsidR="00CA2CFE">
        <w:fldChar w:fldCharType="begin" w:fldLock="1"/>
      </w:r>
      <w:r w:rsidR="006D249D">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47", "uris" : [ "http://www.mendeley.com/documents/?uuid=0227ae83-821e-43fc-b296-e367db7fd495" ] } ], "mendeley" : { "formattedCitation" : "(Ertel, 2016, S. 247)", "plainTextFormattedCitation" : "(Ertel, 2016, S. 247)", "previouslyFormattedCitation" : "(Ertel, 2016, S. 247)" }, "properties" : { "noteIndex" : 0 }, "schema" : "https://github.com/citation-style-language/schema/raw/master/csl-citation.json" }</w:instrText>
      </w:r>
      <w:r w:rsidR="00CA2CFE">
        <w:fldChar w:fldCharType="separate"/>
      </w:r>
      <w:r w:rsidR="00CA2CFE" w:rsidRPr="00CA2CFE">
        <w:rPr>
          <w:b w:val="0"/>
          <w:noProof/>
        </w:rPr>
        <w:t>(Ertel, 2016, S. 247)</w:t>
      </w:r>
      <w:bookmarkEnd w:id="83"/>
      <w:r w:rsidR="00CA2CFE">
        <w:fldChar w:fldCharType="end"/>
      </w:r>
    </w:p>
    <w:p w:rsidR="00D6585A" w:rsidRPr="003B0964" w:rsidRDefault="006558B2" w:rsidP="00D6585A">
      <w:r>
        <w:t xml:space="preserve">Die Zuordnung der Punkte zum nächstgelegenen Zentrum erfolgt </w:t>
      </w:r>
      <w:r w:rsidR="00862858">
        <w:t xml:space="preserve">mit </w:t>
      </w:r>
      <w:r>
        <w:t>Abstandsfunktionen wie beispielsweise dem euk</w:t>
      </w:r>
      <w:r w:rsidR="00232A76">
        <w:t>l</w:t>
      </w:r>
      <w:r>
        <w:t>idischen Abstand</w:t>
      </w:r>
      <w:r w:rsidR="006D249D">
        <w:t xml:space="preserve"> </w:t>
      </w:r>
      <w:r w:rsidR="006D249D">
        <w:fldChar w:fldCharType="begin" w:fldLock="1"/>
      </w:r>
      <w:r w:rsidR="00C51705">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45", "uris" : [ "http://www.mendeley.com/documents/?uuid=0227ae83-821e-43fc-b296-e367db7fd495" ] } ], "mendeley" : { "formattedCitation" : "(Ertel, 2016, S. 245)", "plainTextFormattedCitation" : "(Ertel, 2016, S. 245)", "previouslyFormattedCitation" : "(Ertel, 2016, S. 245)" }, "properties" : { "noteIndex" : 0 }, "schema" : "https://github.com/citation-style-language/schema/raw/master/csl-citation.json" }</w:instrText>
      </w:r>
      <w:r w:rsidR="006D249D">
        <w:fldChar w:fldCharType="separate"/>
      </w:r>
      <w:r w:rsidR="006D249D" w:rsidRPr="006D249D">
        <w:rPr>
          <w:noProof/>
        </w:rPr>
        <w:t>(Ertel, 2016, S. 245)</w:t>
      </w:r>
      <w:r w:rsidR="006D249D">
        <w:fldChar w:fldCharType="end"/>
      </w:r>
      <w:r>
        <w:t xml:space="preserve">. </w:t>
      </w:r>
      <w:r w:rsidR="009D15D7">
        <w:t xml:space="preserve">Das jeweilige Clusterzentrum </w:t>
      </w:r>
      <w:r w:rsidR="009D15D7" w:rsidRPr="009D15D7">
        <w:rPr>
          <w:rFonts w:asciiTheme="majorHAnsi" w:hAnsiTheme="majorHAnsi"/>
          <w:i/>
        </w:rPr>
        <w:t>μ</w:t>
      </w:r>
      <w:r w:rsidR="009D15D7">
        <w:t xml:space="preserve"> für</w:t>
      </w:r>
      <w:r w:rsidR="00CA6B87">
        <w:t xml:space="preserve"> die</w:t>
      </w:r>
      <w:r w:rsidR="009D15D7">
        <w:t xml:space="preserve"> </w:t>
      </w:r>
      <w:r w:rsidR="009D15D7" w:rsidRPr="00874F05">
        <w:rPr>
          <w:i/>
        </w:rPr>
        <w:t>x</w:t>
      </w:r>
      <w:r w:rsidR="009D15D7" w:rsidRPr="00874F05">
        <w:rPr>
          <w:i/>
          <w:vertAlign w:val="subscript"/>
        </w:rPr>
        <w:t>1</w:t>
      </w:r>
      <w:r w:rsidR="009D15D7" w:rsidRPr="00874F05">
        <w:rPr>
          <w:i/>
        </w:rPr>
        <w:t>,…</w:t>
      </w:r>
      <w:r w:rsidR="009D15D7">
        <w:rPr>
          <w:i/>
        </w:rPr>
        <w:t>,</w:t>
      </w:r>
      <w:r w:rsidR="009D15D7" w:rsidRPr="00874F05">
        <w:rPr>
          <w:i/>
        </w:rPr>
        <w:t>x</w:t>
      </w:r>
      <w:r w:rsidR="003263DD" w:rsidRPr="003263DD">
        <w:rPr>
          <w:rFonts w:asciiTheme="majorHAnsi" w:hAnsiTheme="majorHAnsi"/>
          <w:i/>
          <w:vertAlign w:val="subscript"/>
        </w:rPr>
        <w:t>l</w:t>
      </w:r>
      <w:r w:rsidR="009D15D7">
        <w:t xml:space="preserve"> Punkte</w:t>
      </w:r>
      <w:r w:rsidR="001764B5">
        <w:t xml:space="preserve">, die dem Clusterzentrum zugeordnet sind, </w:t>
      </w:r>
      <w:r w:rsidR="009D15D7">
        <w:t xml:space="preserve">wird in jeder Iteration </w:t>
      </w:r>
      <w:r w:rsidR="00AD3D87">
        <w:t xml:space="preserve">folgendermaßen </w:t>
      </w:r>
      <w:r w:rsidR="009D15D7">
        <w:t>neu berechnet</w:t>
      </w:r>
      <w:r w:rsidR="003263DD">
        <w:t xml:space="preserve"> </w:t>
      </w:r>
      <w:r w:rsidR="009D15D7">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6"/>
        <w:gridCol w:w="1449"/>
      </w:tblGrid>
      <w:tr w:rsidR="009D15D7" w:rsidTr="006D249D">
        <w:tc>
          <w:tcPr>
            <w:tcW w:w="7196" w:type="dxa"/>
          </w:tcPr>
          <w:p w:rsidR="009D15D7" w:rsidRPr="00874F05" w:rsidRDefault="00CA6B87" w:rsidP="006D249D">
            <m:oMathPara>
              <m:oMath>
                <m:r>
                  <w:rPr>
                    <w:rFonts w:ascii="Cambria Math" w:hAnsi="Cambria Math"/>
                  </w:rPr>
                  <m:t xml:space="preserve">μ= </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l</m:t>
                    </m:r>
                  </m:sup>
                  <m:e>
                    <m:sSub>
                      <m:sSubPr>
                        <m:ctrlPr>
                          <w:rPr>
                            <w:rFonts w:ascii="Cambria Math" w:hAnsi="Cambria Math"/>
                            <w:i/>
                          </w:rPr>
                        </m:ctrlPr>
                      </m:sSubPr>
                      <m:e>
                        <m:r>
                          <w:rPr>
                            <w:rFonts w:ascii="Cambria Math" w:hAnsi="Cambria Math"/>
                          </w:rPr>
                          <m:t>x</m:t>
                        </m:r>
                      </m:e>
                      <m:sub>
                        <m:r>
                          <w:rPr>
                            <w:rFonts w:ascii="Cambria Math" w:hAnsi="Cambria Math"/>
                          </w:rPr>
                          <m:t>i</m:t>
                        </m:r>
                      </m:sub>
                    </m:sSub>
                  </m:e>
                </m:nary>
              </m:oMath>
            </m:oMathPara>
          </w:p>
        </w:tc>
        <w:tc>
          <w:tcPr>
            <w:tcW w:w="1449" w:type="dxa"/>
            <w:vAlign w:val="center"/>
          </w:tcPr>
          <w:p w:rsidR="009D15D7" w:rsidRDefault="009D15D7" w:rsidP="009D15D7">
            <w:pPr>
              <w:jc w:val="center"/>
            </w:pPr>
            <w:r>
              <w:t>(10)</w:t>
            </w:r>
          </w:p>
        </w:tc>
      </w:tr>
    </w:tbl>
    <w:p w:rsidR="006A3746" w:rsidRDefault="006A3746" w:rsidP="003C0107">
      <w:pPr>
        <w:pStyle w:val="berschrift1"/>
        <w:numPr>
          <w:ilvl w:val="0"/>
          <w:numId w:val="1"/>
        </w:numPr>
        <w:jc w:val="left"/>
      </w:pPr>
      <w:bookmarkStart w:id="84" w:name="_Toc476239159"/>
      <w:r>
        <w:lastRenderedPageBreak/>
        <w:t>Konzeption</w:t>
      </w:r>
      <w:bookmarkEnd w:id="84"/>
    </w:p>
    <w:p w:rsidR="00A64565" w:rsidRDefault="00A64565" w:rsidP="003C0107">
      <w:pPr>
        <w:pStyle w:val="berschrift2"/>
        <w:numPr>
          <w:ilvl w:val="1"/>
          <w:numId w:val="1"/>
        </w:numPr>
        <w:ind w:left="567" w:hanging="567"/>
        <w:jc w:val="left"/>
      </w:pPr>
      <w:bookmarkStart w:id="85" w:name="_Toc476239160"/>
      <w:r>
        <w:t>Zielstellung</w:t>
      </w:r>
      <w:bookmarkEnd w:id="85"/>
    </w:p>
    <w:p w:rsidR="004D1443" w:rsidRDefault="00742184" w:rsidP="008E1E4B">
      <w:r w:rsidRPr="00742184">
        <w:t xml:space="preserve">Ziel der Arbeit ist es, ein System zu entwerfen, dass bei Eingabe von </w:t>
      </w:r>
      <w:r>
        <w:t xml:space="preserve">spezifischen </w:t>
      </w:r>
      <w:r w:rsidR="00694485">
        <w:t>morpholog</w:t>
      </w:r>
      <w:r w:rsidR="00694485">
        <w:t>i</w:t>
      </w:r>
      <w:r w:rsidR="00694485">
        <w:t xml:space="preserve">schen </w:t>
      </w:r>
      <w:r w:rsidR="004750F6">
        <w:t>Merkmalen</w:t>
      </w:r>
      <w:r w:rsidRPr="00742184">
        <w:t xml:space="preserve">, diese einer bestimmten Pflanzenart zuordnen kann. </w:t>
      </w:r>
      <w:r w:rsidR="004D1443" w:rsidRPr="00C3092E">
        <w:t xml:space="preserve">Der Fokus der Arbeit liegt </w:t>
      </w:r>
      <w:r w:rsidR="00260200">
        <w:t xml:space="preserve">dabei </w:t>
      </w:r>
      <w:r w:rsidR="004D1443" w:rsidRPr="00C3092E">
        <w:t xml:space="preserve">auf der Erkennung von Pflanzen anhand ihrer Blattmerkmale, weshalb auch die Eingangsdaten des Systems aus Bildern von Blättern </w:t>
      </w:r>
      <w:r w:rsidR="00347F22">
        <w:t>extrahiert</w:t>
      </w:r>
      <w:r w:rsidR="004D1443" w:rsidRPr="00C3092E">
        <w:t xml:space="preserve"> werden.</w:t>
      </w:r>
    </w:p>
    <w:p w:rsidR="00FD45B0" w:rsidRDefault="00096ED8" w:rsidP="008E1E4B">
      <w:r>
        <w:t>D</w:t>
      </w:r>
      <w:r w:rsidR="00742184" w:rsidRPr="00742184">
        <w:t xml:space="preserve">as System </w:t>
      </w:r>
      <w:r>
        <w:t xml:space="preserve">muss </w:t>
      </w:r>
      <w:r w:rsidR="00742184" w:rsidRPr="00742184">
        <w:t>Muster in den Bildern erkennen</w:t>
      </w:r>
      <w:r w:rsidR="0059114B">
        <w:t>, die</w:t>
      </w:r>
      <w:r w:rsidR="00742184" w:rsidRPr="00742184">
        <w:t xml:space="preserve"> sich innerhalb der gleichen Art ähneln, sie aber gleichzeitig von anderen Arten abgrenzen.</w:t>
      </w:r>
      <w:r w:rsidR="0059114B">
        <w:t xml:space="preserve"> </w:t>
      </w:r>
      <w:r w:rsidR="00726722">
        <w:t>Untersucht werden soll, i</w:t>
      </w:r>
      <w:r w:rsidR="00F61BBA">
        <w:t xml:space="preserve">n welchem Ausmaß die </w:t>
      </w:r>
      <w:r w:rsidR="002B486A">
        <w:t xml:space="preserve">verschiedenen </w:t>
      </w:r>
      <w:r w:rsidR="00F61BBA">
        <w:t>Merkmale der Blätter der</w:t>
      </w:r>
      <w:r w:rsidR="00981987">
        <w:t xml:space="preserve"> automatisierten</w:t>
      </w:r>
      <w:r w:rsidR="00F61BBA">
        <w:t xml:space="preserve"> Differenzierung zwischen den Arten</w:t>
      </w:r>
      <w:r w:rsidR="007E7C31">
        <w:t xml:space="preserve"> </w:t>
      </w:r>
      <w:r w:rsidR="001A29D9">
        <w:t>beitragen</w:t>
      </w:r>
      <w:r w:rsidR="00726722">
        <w:t xml:space="preserve"> können</w:t>
      </w:r>
      <w:r w:rsidR="00F61BBA">
        <w:t>.</w:t>
      </w:r>
      <w:r w:rsidR="00D80C73">
        <w:t xml:space="preserve"> </w:t>
      </w:r>
    </w:p>
    <w:p w:rsidR="00CD7A8F" w:rsidRDefault="00CD7A8F" w:rsidP="008E1E4B">
      <w:r>
        <w:t xml:space="preserve">Die Entwicklung des Systems erfolgt nach dem Entwurfsmuster von </w:t>
      </w:r>
      <w:r w:rsidRPr="00CD7A8F">
        <w:t>Duda et al</w:t>
      </w:r>
      <w:r>
        <w:t xml:space="preserve">. (Kapitel </w:t>
      </w:r>
      <w:r>
        <w:fldChar w:fldCharType="begin"/>
      </w:r>
      <w:r>
        <w:instrText xml:space="preserve"> REF _Ref475975690 \r \h </w:instrText>
      </w:r>
      <w:r>
        <w:fldChar w:fldCharType="separate"/>
      </w:r>
      <w:r w:rsidR="00FB5482">
        <w:t>2.3.2</w:t>
      </w:r>
      <w:r>
        <w:fldChar w:fldCharType="end"/>
      </w:r>
      <w:r>
        <w:t xml:space="preserve">), </w:t>
      </w:r>
      <w:r w:rsidR="00A32669">
        <w:t>was viele Tests und eine ständige Anpassung der Entwicklungsschritte erfordert.</w:t>
      </w:r>
      <w:r w:rsidR="004107C9">
        <w:t xml:space="preserve"> Der erste Schritt ist die Sammlung von Daten. Es wird ein eigener Datensatz erstellt und wei</w:t>
      </w:r>
    </w:p>
    <w:p w:rsidR="00184BDE" w:rsidRDefault="00184BDE" w:rsidP="00184BDE">
      <w:r>
        <w:t>In</w:t>
      </w:r>
      <w:r w:rsidR="004107C9">
        <w:t xml:space="preserve"> den Schritt der</w:t>
      </w:r>
      <w:r>
        <w:t xml:space="preserve"> Auswahl der </w:t>
      </w:r>
      <w:r w:rsidR="004107C9">
        <w:t>Features</w:t>
      </w:r>
      <w:r>
        <w:t xml:space="preserve"> soll möglichst viel Vorwissen über die Beschaffenheit des Blattes einfließen, und so abbilden, wie der Mensch </w:t>
      </w:r>
      <w:r w:rsidR="00061CB9">
        <w:t xml:space="preserve">Pflanzen anhand der </w:t>
      </w:r>
      <w:r>
        <w:t>Blätter unte</w:t>
      </w:r>
      <w:r>
        <w:t>r</w:t>
      </w:r>
      <w:r>
        <w:t xml:space="preserve">scheidet. In Frage kommende </w:t>
      </w:r>
      <w:r w:rsidR="005860FE">
        <w:t>Charakteristiken</w:t>
      </w:r>
      <w:r>
        <w:t xml:space="preserve"> sind dabei die Blattform, die Blattränder und die Struktur der Blattnervatur.</w:t>
      </w:r>
    </w:p>
    <w:p w:rsidR="00D94FFA" w:rsidRDefault="00F61BBA" w:rsidP="008E1E4B">
      <w:r>
        <w:t xml:space="preserve">Es wird angenommen, dass sich </w:t>
      </w:r>
      <w:r w:rsidR="008E1E4B">
        <w:t xml:space="preserve">Blätter </w:t>
      </w:r>
      <w:r>
        <w:t xml:space="preserve">besonders gut über die </w:t>
      </w:r>
      <w:r w:rsidR="008E1E4B">
        <w:t xml:space="preserve">Blattform </w:t>
      </w:r>
      <w:r>
        <w:t>unterscheiden lassen</w:t>
      </w:r>
      <w:r w:rsidR="008E1E4B">
        <w:t xml:space="preserve">, da </w:t>
      </w:r>
      <w:r>
        <w:t>diese</w:t>
      </w:r>
      <w:r w:rsidR="008E1E4B">
        <w:t xml:space="preserve"> </w:t>
      </w:r>
      <w:r w:rsidR="00D51AA4">
        <w:t xml:space="preserve">zwischen den Arten </w:t>
      </w:r>
      <w:r w:rsidR="008E1E4B">
        <w:t>sehr variabel ist.</w:t>
      </w:r>
      <w:r w:rsidR="008E1E4B" w:rsidRPr="008E1E4B">
        <w:t xml:space="preserve"> </w:t>
      </w:r>
      <w:r w:rsidR="009031E1">
        <w:t>Die Bla</w:t>
      </w:r>
      <w:r w:rsidR="00862505">
        <w:t xml:space="preserve">ttnervatur ist </w:t>
      </w:r>
      <w:r w:rsidR="00366D19">
        <w:t xml:space="preserve">dagegen </w:t>
      </w:r>
      <w:r w:rsidR="00862505">
        <w:t xml:space="preserve">weniger </w:t>
      </w:r>
      <w:r w:rsidR="00BC7F02">
        <w:t>divers</w:t>
      </w:r>
      <w:r w:rsidR="00862505">
        <w:t xml:space="preserve">. </w:t>
      </w:r>
      <w:r w:rsidR="00D94FFA">
        <w:t xml:space="preserve">Hinsichtlich der </w:t>
      </w:r>
      <w:r w:rsidR="00366D19">
        <w:t xml:space="preserve">Blattnervatur </w:t>
      </w:r>
      <w:r w:rsidR="00D94FFA">
        <w:t xml:space="preserve">soll zudem überprüft werden, ob die Beschreibbarkeit von der </w:t>
      </w:r>
      <w:r w:rsidR="005103B6">
        <w:t>betrachteten</w:t>
      </w:r>
      <w:r w:rsidR="00D94FFA">
        <w:t xml:space="preserve"> Blattseite abhängt.</w:t>
      </w:r>
      <w:r w:rsidR="00121D1E">
        <w:t xml:space="preserve"> Von der menschlichen Wahrnehmung ausgehend, sind die Nerven auf der Unterseite des Blattes </w:t>
      </w:r>
      <w:r w:rsidR="00067CB6">
        <w:t xml:space="preserve">meist deutlich </w:t>
      </w:r>
      <w:r w:rsidR="00121D1E">
        <w:t>besser erkenn-und beschreibbar.</w:t>
      </w:r>
    </w:p>
    <w:p w:rsidR="00655D9E" w:rsidRDefault="004F30DD" w:rsidP="00FB4799">
      <w:r>
        <w:t>Weiter soll untersucht werden, wie</w:t>
      </w:r>
      <w:r w:rsidR="008D11AA">
        <w:t xml:space="preserve"> sich die einzelnen </w:t>
      </w:r>
      <w:r w:rsidR="00A44E22">
        <w:t xml:space="preserve">ausgewählten </w:t>
      </w:r>
      <w:r w:rsidR="00655D9E">
        <w:t>Features</w:t>
      </w:r>
      <w:r w:rsidR="008D11AA">
        <w:t xml:space="preserve"> miteinander kombinieren lassen</w:t>
      </w:r>
      <w:r w:rsidR="00D678E8">
        <w:t>, um ein</w:t>
      </w:r>
      <w:r w:rsidR="008D11AA">
        <w:t xml:space="preserve"> Optimum an deskriptiver Leistung </w:t>
      </w:r>
      <w:r w:rsidR="00BD6C04">
        <w:t>zu erzielen</w:t>
      </w:r>
      <w:r w:rsidR="008D11AA">
        <w:t>.</w:t>
      </w:r>
      <w:r w:rsidR="00655D9E">
        <w:t xml:space="preserve"> Die Annahme ist, dass sich</w:t>
      </w:r>
      <w:r w:rsidR="00D678E8">
        <w:t xml:space="preserve"> </w:t>
      </w:r>
      <w:r w:rsidR="001B0E02">
        <w:t>eine</w:t>
      </w:r>
      <w:r w:rsidR="00D678E8">
        <w:t xml:space="preserve"> Kombination aus</w:t>
      </w:r>
      <w:r w:rsidR="00655D9E">
        <w:t xml:space="preserve"> jeweils ein</w:t>
      </w:r>
      <w:r w:rsidR="00D678E8">
        <w:t>em</w:t>
      </w:r>
      <w:r w:rsidR="00655D9E">
        <w:t xml:space="preserve"> </w:t>
      </w:r>
      <w:r w:rsidR="00FF5565">
        <w:t>Feature</w:t>
      </w:r>
      <w:r w:rsidR="00655D9E">
        <w:t xml:space="preserve"> </w:t>
      </w:r>
      <w:r w:rsidR="009663DF">
        <w:t>der</w:t>
      </w:r>
      <w:r w:rsidR="00655D9E">
        <w:t xml:space="preserve"> Form und </w:t>
      </w:r>
      <w:r w:rsidR="003648D9">
        <w:t xml:space="preserve">aus </w:t>
      </w:r>
      <w:r w:rsidR="00D678E8">
        <w:t xml:space="preserve">einem </w:t>
      </w:r>
      <w:r w:rsidR="00F60AA6">
        <w:t xml:space="preserve">Feature </w:t>
      </w:r>
      <w:r w:rsidR="00D678E8">
        <w:t xml:space="preserve">der </w:t>
      </w:r>
      <w:r w:rsidR="00655D9E">
        <w:t>Textur</w:t>
      </w:r>
      <w:r w:rsidR="00D678E8">
        <w:t xml:space="preserve"> bilden lässt, </w:t>
      </w:r>
      <w:r w:rsidR="001B0E02">
        <w:t xml:space="preserve">die nahe dem Optimum liegt. </w:t>
      </w:r>
      <w:r w:rsidR="00257BCA">
        <w:t xml:space="preserve">Features der gleichen Kategorie, also Form oder Textur, </w:t>
      </w:r>
      <w:r w:rsidR="00936C7D">
        <w:t>liefern</w:t>
      </w:r>
      <w:r w:rsidR="00DA4A8B">
        <w:t xml:space="preserve"> </w:t>
      </w:r>
      <w:r w:rsidR="00257BCA">
        <w:t>kombiniert</w:t>
      </w:r>
      <w:r w:rsidR="00DA4A8B">
        <w:t xml:space="preserve"> </w:t>
      </w:r>
      <w:r w:rsidR="001B0E02">
        <w:t xml:space="preserve">vermutlich </w:t>
      </w:r>
      <w:r w:rsidR="009E6341">
        <w:t>viele</w:t>
      </w:r>
      <w:r w:rsidR="001B0E02">
        <w:t xml:space="preserve"> </w:t>
      </w:r>
      <w:r w:rsidR="00DA4A8B">
        <w:t>redundante Informationen.</w:t>
      </w:r>
    </w:p>
    <w:p w:rsidR="00CD7A8F" w:rsidRDefault="00CD7A8F" w:rsidP="00CD7A8F">
      <w:r>
        <w:t>Auch die Abhängigkeit der Performanz von der Anzahl an Trainingsdaten soll überprüft werden</w:t>
      </w:r>
      <w:r w:rsidR="00D7352D">
        <w:t>.</w:t>
      </w:r>
      <w:r>
        <w:t xml:space="preserve"> Es wird angenommen, dass </w:t>
      </w:r>
      <w:r w:rsidR="00D7352D">
        <w:t>bei steigender Zahl der für das Training verfügbaren Daten auch die Erkennungsrate des trainierten Systems zunimmt. E</w:t>
      </w:r>
      <w:r>
        <w:t>in Optimum</w:t>
      </w:r>
      <w:r w:rsidR="00D7352D">
        <w:t xml:space="preserve"> wird vermutlich erst bei sehr hoher </w:t>
      </w:r>
      <w:r w:rsidR="00524277">
        <w:t>Anzahl an Daten</w:t>
      </w:r>
      <w:r w:rsidR="00D7352D">
        <w:t xml:space="preserve"> erreicht,</w:t>
      </w:r>
      <w:r w:rsidR="00524277">
        <w:t xml:space="preserve"> die außerhalb der verfügbaren Datenmenge liegt.</w:t>
      </w:r>
    </w:p>
    <w:p w:rsidR="00CD7A8F" w:rsidRDefault="00CD7A8F" w:rsidP="00FB4799">
      <w:r>
        <w:lastRenderedPageBreak/>
        <w:t>Die Klassifizierung soll durc</w:t>
      </w:r>
      <w:r w:rsidR="002D0413">
        <w:t>h ein künstliches neuronales Netz erfolgen</w:t>
      </w:r>
      <w:r w:rsidR="00E06AFF">
        <w:t>. Es muss getestet werden, wie gut die Performanz des Netzes gegenüber einem Vergleichsmodell ist. Dazu zählen auch Tests mit verschiedenen Parametern und unterschiedlichen Graden der Komplex</w:t>
      </w:r>
      <w:r w:rsidR="00E06AFF">
        <w:t>i</w:t>
      </w:r>
      <w:r w:rsidR="00E06AFF">
        <w:t xml:space="preserve">tät des Netzes. </w:t>
      </w:r>
      <w:r w:rsidR="00B8740C">
        <w:t xml:space="preserve">Ziel dabei ist es, den </w:t>
      </w:r>
      <w:r w:rsidR="00F448C6">
        <w:t>Grad</w:t>
      </w:r>
      <w:r w:rsidR="00B8740C">
        <w:t xml:space="preserve"> </w:t>
      </w:r>
      <w:r w:rsidR="00F448C6">
        <w:t xml:space="preserve">zu finden, </w:t>
      </w:r>
      <w:r w:rsidR="00B8740C">
        <w:t>an dem die Erkennungsleistung ausre</w:t>
      </w:r>
      <w:r w:rsidR="00B8740C">
        <w:t>i</w:t>
      </w:r>
      <w:r w:rsidR="00B8740C">
        <w:t>chend ist und mit steigender Komplexität nicht mehr wesentlich verbessert werden kann.</w:t>
      </w:r>
    </w:p>
    <w:p w:rsidR="0006140F" w:rsidRDefault="0006140F" w:rsidP="00FB4799">
      <w:r>
        <w:t xml:space="preserve">Evaluation und Tests sollen aus einer </w:t>
      </w:r>
      <w:r w:rsidR="00B603F0">
        <w:t xml:space="preserve">zu implementierenden </w:t>
      </w:r>
      <w:r>
        <w:t>Oberfläche heraus erfolgen, die die einzelnen Komponenten des Systems mi</w:t>
      </w:r>
      <w:r w:rsidR="00E10534">
        <w:t>t</w:t>
      </w:r>
      <w:r>
        <w:t>einander verbindet</w:t>
      </w:r>
      <w:r w:rsidR="000E514D">
        <w:t xml:space="preserve"> und steuert</w:t>
      </w:r>
      <w:r>
        <w:t>.</w:t>
      </w:r>
    </w:p>
    <w:p w:rsidR="00A93009" w:rsidRDefault="00A93009" w:rsidP="00A93009">
      <w:pPr>
        <w:pStyle w:val="berschrift2"/>
        <w:numPr>
          <w:ilvl w:val="1"/>
          <w:numId w:val="1"/>
        </w:numPr>
        <w:ind w:left="567" w:hanging="567"/>
        <w:jc w:val="left"/>
      </w:pPr>
      <w:bookmarkStart w:id="86" w:name="_Toc476239161"/>
      <w:r>
        <w:t>Abgrenzung</w:t>
      </w:r>
      <w:bookmarkEnd w:id="86"/>
    </w:p>
    <w:p w:rsidR="00F00B80" w:rsidRDefault="008E1E4B" w:rsidP="00F00B80">
      <w:r>
        <w:t>Zur Verringerung der Komplexität sollen Blätter nur in ihrer Grundform als Laubblatt betrac</w:t>
      </w:r>
      <w:r>
        <w:t>h</w:t>
      </w:r>
      <w:r>
        <w:t xml:space="preserve">tet werden. </w:t>
      </w:r>
      <w:r w:rsidR="00260608">
        <w:t>Analysen</w:t>
      </w:r>
      <w:r w:rsidR="00C67096">
        <w:t xml:space="preserve"> von </w:t>
      </w:r>
      <w:r>
        <w:t xml:space="preserve">Metamorphosen </w:t>
      </w:r>
      <w:r w:rsidR="005E333B">
        <w:t xml:space="preserve">des Blattes, </w:t>
      </w:r>
      <w:r>
        <w:t>wie</w:t>
      </w:r>
      <w:r w:rsidR="005E333B">
        <w:t xml:space="preserve"> beispielsweise </w:t>
      </w:r>
      <w:r w:rsidR="00CA1F45">
        <w:t>der</w:t>
      </w:r>
      <w:r>
        <w:t xml:space="preserve"> Blütenblätter</w:t>
      </w:r>
      <w:r w:rsidR="005E333B">
        <w:t>,</w:t>
      </w:r>
      <w:r>
        <w:t xml:space="preserve"> könnten das geplante System erweitern, sind aber nicht Teil dieser Arbeit.</w:t>
      </w:r>
      <w:r w:rsidR="00F00B80">
        <w:t xml:space="preserve"> Zudem werden Blätter nur einzeln betrachten, die Blattanordnung soll kein Kriterium sein.</w:t>
      </w:r>
    </w:p>
    <w:p w:rsidR="000A35BC" w:rsidRDefault="001B5A90" w:rsidP="000A35BC">
      <w:r>
        <w:t>Die geplante Oberfläche dient nur dem Test und der Evaluation des Systems. Somit wird auch nicht gesondert auf Ansprüche hinsichtlich der Usability der Oberfläche geachtet.</w:t>
      </w:r>
    </w:p>
    <w:p w:rsidR="001B5A90" w:rsidRDefault="000A35BC" w:rsidP="00F00B80">
      <w:r>
        <w:t xml:space="preserve">Im Rahmen dieser Arbeit wird keine über die Oberfläche hinausgehende Anwendung des Systems entwickelt. Das schließt eine eventuelle </w:t>
      </w:r>
      <w:r w:rsidR="001E4659">
        <w:t>Client-</w:t>
      </w:r>
      <w:r>
        <w:t>Server-Anwendung</w:t>
      </w:r>
      <w:r w:rsidR="00DA7904">
        <w:t xml:space="preserve"> mit dem Klassifizi</w:t>
      </w:r>
      <w:r w:rsidR="00DA7904">
        <w:t>e</w:t>
      </w:r>
      <w:r w:rsidR="00DA7904">
        <w:t>rungssytem</w:t>
      </w:r>
      <w:r>
        <w:t xml:space="preserve"> als Backend und eine</w:t>
      </w:r>
      <w:r w:rsidR="008C41D4">
        <w:t>r</w:t>
      </w:r>
      <w:r>
        <w:t xml:space="preserve"> Smartphone-App als Frontend </w:t>
      </w:r>
      <w:r w:rsidR="00CD663D">
        <w:t>ebenfalls aus</w:t>
      </w:r>
      <w:r>
        <w:t>.</w:t>
      </w:r>
    </w:p>
    <w:p w:rsidR="00272311" w:rsidRDefault="00E05C22" w:rsidP="003C0107">
      <w:pPr>
        <w:pStyle w:val="berschrift2"/>
        <w:numPr>
          <w:ilvl w:val="1"/>
          <w:numId w:val="1"/>
        </w:numPr>
        <w:ind w:left="567" w:hanging="567"/>
        <w:jc w:val="left"/>
      </w:pPr>
      <w:bookmarkStart w:id="87" w:name="_Ref476056061"/>
      <w:bookmarkStart w:id="88" w:name="_Toc476239162"/>
      <w:r>
        <w:t xml:space="preserve">Einordnung </w:t>
      </w:r>
      <w:r w:rsidR="000B190E">
        <w:t xml:space="preserve">der Arbeit </w:t>
      </w:r>
      <w:r>
        <w:t xml:space="preserve">in </w:t>
      </w:r>
      <w:r w:rsidR="000B190E">
        <w:t xml:space="preserve">den </w:t>
      </w:r>
      <w:r>
        <w:t>Konte</w:t>
      </w:r>
      <w:r w:rsidR="00EE3A81">
        <w:t>x</w:t>
      </w:r>
      <w:r>
        <w:t>t</w:t>
      </w:r>
      <w:bookmarkEnd w:id="87"/>
      <w:bookmarkEnd w:id="88"/>
    </w:p>
    <w:p w:rsidR="0018073E" w:rsidRDefault="00470C4B" w:rsidP="00C9072C">
      <w:pPr>
        <w:rPr>
          <w:noProof/>
        </w:rPr>
      </w:pPr>
      <w:r>
        <w:rPr>
          <w:noProof/>
        </w:rPr>
        <w:t xml:space="preserve">Das Themenfeld der Klassifizierung von Objekten </w:t>
      </w:r>
      <w:r w:rsidR="00C60B88">
        <w:rPr>
          <w:noProof/>
        </w:rPr>
        <w:t>durch Verfahren des</w:t>
      </w:r>
      <w:r>
        <w:rPr>
          <w:noProof/>
        </w:rPr>
        <w:t xml:space="preserve"> maschinellen Lernens </w:t>
      </w:r>
      <w:r w:rsidR="00C60B88">
        <w:rPr>
          <w:noProof/>
        </w:rPr>
        <w:t xml:space="preserve">bringt stetig neue Ansätze und Techniken hervor. </w:t>
      </w:r>
      <w:r w:rsidR="0018073E">
        <w:rPr>
          <w:noProof/>
        </w:rPr>
        <w:t xml:space="preserve">In </w:t>
      </w:r>
      <w:r>
        <w:rPr>
          <w:noProof/>
        </w:rPr>
        <w:t>jüngster</w:t>
      </w:r>
      <w:r w:rsidR="0018073E">
        <w:rPr>
          <w:noProof/>
        </w:rPr>
        <w:t xml:space="preserve"> </w:t>
      </w:r>
      <w:r w:rsidR="00153D8D">
        <w:rPr>
          <w:noProof/>
        </w:rPr>
        <w:t xml:space="preserve">Zeit </w:t>
      </w:r>
      <w:r w:rsidR="0018073E">
        <w:rPr>
          <w:noProof/>
        </w:rPr>
        <w:t xml:space="preserve">sind </w:t>
      </w:r>
      <w:r w:rsidR="00C131B8">
        <w:rPr>
          <w:noProof/>
        </w:rPr>
        <w:t xml:space="preserve">auch </w:t>
      </w:r>
      <w:r w:rsidR="0018073E">
        <w:rPr>
          <w:noProof/>
        </w:rPr>
        <w:t>zahlreiche Arbeiten erschienen, die s</w:t>
      </w:r>
      <w:r w:rsidR="00163DC7">
        <w:rPr>
          <w:noProof/>
        </w:rPr>
        <w:t>ich speziell der Blatterkennung</w:t>
      </w:r>
      <w:r w:rsidR="00B2635C">
        <w:rPr>
          <w:noProof/>
        </w:rPr>
        <w:t xml:space="preserve"> anhand von</w:t>
      </w:r>
      <w:r>
        <w:rPr>
          <w:noProof/>
        </w:rPr>
        <w:t xml:space="preserve"> Form- und Texturmerkmalen</w:t>
      </w:r>
      <w:r w:rsidR="00B2635C">
        <w:rPr>
          <w:noProof/>
        </w:rPr>
        <w:t xml:space="preserve"> widmen.</w:t>
      </w:r>
      <w:r w:rsidR="002B3FF8">
        <w:rPr>
          <w:noProof/>
        </w:rPr>
        <w:t xml:space="preserve"> </w:t>
      </w:r>
      <w:r w:rsidR="00DB4B51">
        <w:rPr>
          <w:noProof/>
        </w:rPr>
        <w:t>Aufgrund der Fülle kann f</w:t>
      </w:r>
      <w:r w:rsidR="002B3FF8">
        <w:rPr>
          <w:noProof/>
        </w:rPr>
        <w:t xml:space="preserve">olgend </w:t>
      </w:r>
      <w:r w:rsidR="00155466">
        <w:rPr>
          <w:noProof/>
        </w:rPr>
        <w:t xml:space="preserve">nur ein Auszug </w:t>
      </w:r>
      <w:r w:rsidR="00706A5E">
        <w:rPr>
          <w:noProof/>
        </w:rPr>
        <w:t>der</w:t>
      </w:r>
      <w:r w:rsidR="00155466">
        <w:rPr>
          <w:noProof/>
        </w:rPr>
        <w:t xml:space="preserve"> Veröffentlichungen</w:t>
      </w:r>
      <w:r w:rsidR="002B3FF8">
        <w:rPr>
          <w:noProof/>
        </w:rPr>
        <w:t xml:space="preserve"> aufgeführt</w:t>
      </w:r>
      <w:r w:rsidR="0086012C">
        <w:rPr>
          <w:noProof/>
        </w:rPr>
        <w:t xml:space="preserve"> werden</w:t>
      </w:r>
      <w:r w:rsidR="00615179">
        <w:rPr>
          <w:noProof/>
        </w:rPr>
        <w:t xml:space="preserve">, die </w:t>
      </w:r>
      <w:r w:rsidR="00141177">
        <w:rPr>
          <w:noProof/>
        </w:rPr>
        <w:t xml:space="preserve">entweder </w:t>
      </w:r>
      <w:r w:rsidR="00615179">
        <w:rPr>
          <w:noProof/>
        </w:rPr>
        <w:t>für den Systementwurf der vorliegenden Arbeit relevant sind</w:t>
      </w:r>
      <w:r w:rsidR="00706A5E">
        <w:rPr>
          <w:noProof/>
        </w:rPr>
        <w:t xml:space="preserve"> oder interessante weiterführende Ansätze bieten</w:t>
      </w:r>
      <w:r w:rsidR="002B3FF8">
        <w:rPr>
          <w:noProof/>
        </w:rPr>
        <w:t>.</w:t>
      </w:r>
    </w:p>
    <w:p w:rsidR="001B0902" w:rsidRDefault="001B0902" w:rsidP="00C9072C">
      <w:r>
        <w:t xml:space="preserve">Bereits 2007 entwickelten </w:t>
      </w:r>
      <w:r>
        <w:fldChar w:fldCharType="begin" w:fldLock="1"/>
      </w:r>
      <w:r>
        <w:instrText>ADDIN CSL_CITATION { "citationItems" : [ { "id" : "ITEM-1", "itemData" : { "DOI" : "10.1109/ISSPIT.2007.4458016", "ISBN" : "9781424418350", "ISSN" : "978-1-4244-1835-0", "abstract" : "In this paper, we employ probabilistic neural network (PNN) with image and data processing techniques to implement a general purpose automated leaf recognition for plant classification. 12 leaf features are extracted and orthogonalized into 5 principal variables which consist the input vector of the PNN. The PNN is trained by 1800 leaves to classify 32 kinds of plants with an accuracy greater than 90%. Compared with other approaches, our algorithm is an accurate artificial intelligence approach which is fast in execution and easy in implementation.", "author" : [ { "dropping-particle" : "", "family" : "Wu", "given" : "Stephen Gang", "non-dropping-particle" : "", "parse-names" : false, "suffix" : "" }, { "dropping-particle" : "", "family" : "Bao", "given" : "Forrest Sheng", "non-dropping-particle" : "", "parse-names" : false, "suffix" : "" }, { "dropping-particle" : "", "family" : "Xu", "given" : "Eric You", "non-dropping-particle" : "", "parse-names" : false, "suffix" : "" }, { "dropping-particle" : "", "family" : "Wang", "given" : "Yu Xuan", "non-dropping-particle" : "", "parse-names" : false, "suffix" : "" }, { "dropping-particle" : "", "family" : "Chang", "given" : "Yi Fan", "non-dropping-particle" : "", "parse-names" : false, "suffix" : "" }, { "dropping-particle" : "", "family" : "Xiang", "given" : "Qiao Liang", "non-dropping-particle" : "", "parse-names" : false, "suffix" : "" } ], "container-title" : "ISSPIT 2007 - 2007 IEEE International Symposium on Signal Processing and Information Technology", "id" : "ITEM-1", "issue" : "December", "issued" : { "date-parts" : [ [ "2007" ] ] }, "page" : "11-16", "title" : "A leaf recognition algorithm for plant classification using probabilistic neural network", "type" : "article-journal" }, "uris" : [ "http://www.mendeley.com/documents/?uuid=f9813cb7-df72-46bc-8dbc-51dde8a124c6" ] } ], "mendeley" : { "formattedCitation" : "(Wu et\u00a0al., 2007)", "manualFormatting" : "Wu et\u00a0al.", "plainTextFormattedCitation" : "(Wu et\u00a0al., 2007)", "previouslyFormattedCitation" : "(Wu et\u00a0al., 2007)" }, "properties" : { "noteIndex" : 0 }, "schema" : "https://github.com/citation-style-language/schema/raw/master/csl-citation.json" }</w:instrText>
      </w:r>
      <w:r>
        <w:fldChar w:fldCharType="separate"/>
      </w:r>
      <w:r w:rsidRPr="001B0902">
        <w:rPr>
          <w:noProof/>
        </w:rPr>
        <w:t>Wu et al.</w:t>
      </w:r>
      <w:r>
        <w:fldChar w:fldCharType="end"/>
      </w:r>
      <w:r>
        <w:t xml:space="preserve"> </w:t>
      </w:r>
      <w:r w:rsidR="0038101A">
        <w:t xml:space="preserve">ein System zur Klassifizierung von Blättern. Dazu erstellten sie einen eigenen </w:t>
      </w:r>
      <w:r w:rsidR="001C2CB7" w:rsidRPr="00D04AA1">
        <w:t>„Flavia“</w:t>
      </w:r>
      <w:r w:rsidR="001C2CB7">
        <w:t xml:space="preserve"> genannten </w:t>
      </w:r>
      <w:r w:rsidR="0038101A">
        <w:t>Bild-Datensatz von 32 Arten</w:t>
      </w:r>
      <w:r w:rsidR="00292B3F">
        <w:t>.</w:t>
      </w:r>
      <w:r w:rsidR="0038101A">
        <w:t xml:space="preserve"> </w:t>
      </w:r>
      <w:r w:rsidR="00292B3F">
        <w:t xml:space="preserve">Die Segmentierung der Bilder </w:t>
      </w:r>
      <w:r w:rsidR="0077468D">
        <w:t>erfolgt</w:t>
      </w:r>
      <w:r w:rsidR="0038101A">
        <w:t xml:space="preserve"> mit einem</w:t>
      </w:r>
      <w:r w:rsidR="00292B3F">
        <w:t xml:space="preserve"> einfachen Schwellwertverfahren mit festgelegtem</w:t>
      </w:r>
      <w:r w:rsidR="0038101A">
        <w:t xml:space="preserve"> Schwellwert. Für die Beschreibung der Merkmale verwenden sie </w:t>
      </w:r>
      <w:r w:rsidR="000508D8">
        <w:t xml:space="preserve">12 verschiedene </w:t>
      </w:r>
      <w:r w:rsidR="0038101A">
        <w:t>geometrische Merkmale, wie Fläche, Länge, Breite, Seitenverhältnisse und Formfaktor. Zudem extra</w:t>
      </w:r>
      <w:r w:rsidR="0077468D">
        <w:t>hier</w:t>
      </w:r>
      <w:r w:rsidR="0038101A">
        <w:t>en sie die Blattne</w:t>
      </w:r>
      <w:r w:rsidR="0038101A">
        <w:t>r</w:t>
      </w:r>
      <w:r w:rsidR="0038101A">
        <w:t xml:space="preserve">ven </w:t>
      </w:r>
      <w:r w:rsidR="000C1C76">
        <w:t xml:space="preserve">mittels morphologischem Opening </w:t>
      </w:r>
      <w:r w:rsidR="0019017F">
        <w:t xml:space="preserve">auf den Graustufenbildern </w:t>
      </w:r>
      <w:r w:rsidR="000C1C76">
        <w:t xml:space="preserve">und beschrieben </w:t>
      </w:r>
      <w:r w:rsidR="000D141F">
        <w:t xml:space="preserve">sie </w:t>
      </w:r>
      <w:r w:rsidR="000C1C76">
        <w:t xml:space="preserve">mit </w:t>
      </w:r>
      <w:r w:rsidR="000C1C76" w:rsidRPr="00D04AA1">
        <w:t>„vein features“,</w:t>
      </w:r>
      <w:r w:rsidR="000C1C76">
        <w:t xml:space="preserve"> auf die sie in ihrer </w:t>
      </w:r>
      <w:r w:rsidR="008E7C1D">
        <w:t>Ausarbeitung</w:t>
      </w:r>
      <w:r w:rsidR="000C1C76">
        <w:t xml:space="preserve"> aber nicht näher eingehen.</w:t>
      </w:r>
      <w:r w:rsidR="00F22575">
        <w:t xml:space="preserve"> </w:t>
      </w:r>
      <w:r w:rsidR="009C357F">
        <w:t>Die</w:t>
      </w:r>
      <w:r w:rsidR="00F22575">
        <w:t xml:space="preserve"> </w:t>
      </w:r>
      <w:r w:rsidR="00155466">
        <w:t xml:space="preserve">Menge der </w:t>
      </w:r>
      <w:r w:rsidR="00F22575">
        <w:lastRenderedPageBreak/>
        <w:t xml:space="preserve">Features </w:t>
      </w:r>
      <w:r w:rsidR="009C357F">
        <w:t>w</w:t>
      </w:r>
      <w:r w:rsidR="0077468D">
        <w:t>ird</w:t>
      </w:r>
      <w:r w:rsidR="00F22575">
        <w:t xml:space="preserve"> </w:t>
      </w:r>
      <w:r w:rsidR="009C357F">
        <w:t>mit einer</w:t>
      </w:r>
      <w:r w:rsidR="00F22575">
        <w:t xml:space="preserve"> </w:t>
      </w:r>
      <w:r w:rsidR="009C357F" w:rsidRPr="009C357F">
        <w:t xml:space="preserve">Hauptkomponentenanalyse </w:t>
      </w:r>
      <w:r w:rsidR="00F22575">
        <w:t xml:space="preserve">(PCA) </w:t>
      </w:r>
      <w:r w:rsidR="00580C63">
        <w:t xml:space="preserve">vereinfacht und </w:t>
      </w:r>
      <w:r w:rsidR="00370AB1">
        <w:t>reduziert</w:t>
      </w:r>
      <w:r w:rsidR="00F22575">
        <w:t>.</w:t>
      </w:r>
      <w:r w:rsidR="000C1C76">
        <w:t xml:space="preserve"> </w:t>
      </w:r>
      <w:r w:rsidR="00F22575">
        <w:t>Zur Klassifizie</w:t>
      </w:r>
      <w:r w:rsidR="0077468D">
        <w:t>rung nutz</w:t>
      </w:r>
      <w:r w:rsidR="00F22575">
        <w:t xml:space="preserve">en sie ein </w:t>
      </w:r>
      <w:r w:rsidR="00F22575" w:rsidRPr="00F22575">
        <w:t xml:space="preserve">Probabilistic neural network </w:t>
      </w:r>
      <w:r w:rsidR="00F22575">
        <w:t xml:space="preserve">(PNN), </w:t>
      </w:r>
      <w:r w:rsidR="005618A2">
        <w:t>da es</w:t>
      </w:r>
      <w:r w:rsidR="000508D8">
        <w:t xml:space="preserve"> nach </w:t>
      </w:r>
      <w:r w:rsidR="006735D5">
        <w:t>ihrer</w:t>
      </w:r>
      <w:r w:rsidR="000508D8">
        <w:t xml:space="preserve"> Aussage schnell arbeitet und eine simple Struktur hat.</w:t>
      </w:r>
      <w:r w:rsidR="00F22575">
        <w:t xml:space="preserve"> </w:t>
      </w:r>
      <w:r w:rsidR="000D141F">
        <w:t>I</w:t>
      </w:r>
      <w:r w:rsidR="0077468D">
        <w:t>hr System erzielt</w:t>
      </w:r>
      <w:r w:rsidR="000D141F">
        <w:t xml:space="preserve"> auf </w:t>
      </w:r>
      <w:r w:rsidR="00153FD0">
        <w:t>dem</w:t>
      </w:r>
      <w:r w:rsidR="000D141F">
        <w:t xml:space="preserve"> </w:t>
      </w:r>
      <w:r w:rsidR="00153FD0">
        <w:t>eigens erstellten</w:t>
      </w:r>
      <w:r w:rsidR="000D141F">
        <w:t xml:space="preserve"> Datensatz </w:t>
      </w:r>
      <w:r>
        <w:t xml:space="preserve">eine Genauigkeit </w:t>
      </w:r>
      <w:r w:rsidR="000C7735">
        <w:t xml:space="preserve">von 90% </w:t>
      </w:r>
      <w:r w:rsidR="0082392A">
        <w:t xml:space="preserve">in der Erkennung </w:t>
      </w:r>
      <w:r w:rsidR="008677D8">
        <w:fldChar w:fldCharType="begin" w:fldLock="1"/>
      </w:r>
      <w:r w:rsidR="00C26891">
        <w:instrText>ADDIN CSL_CITATION { "citationItems" : [ { "id" : "ITEM-1", "itemData" : { "DOI" : "10.1109/ISSPIT.2007.4458016", "ISBN" : "9781424418350", "ISSN" : "978-1-4244-1835-0", "abstract" : "In this paper, we employ probabilistic neural network (PNN) with image and data processing techniques to implement a general purpose automated leaf recognition for plant classification. 12 leaf features are extracted and orthogonalized into 5 principal variables which consist the input vector of the PNN. The PNN is trained by 1800 leaves to classify 32 kinds of plants with an accuracy greater than 90%. Compared with other approaches, our algorithm is an accurate artificial intelligence approach which is fast in execution and easy in implementation.", "author" : [ { "dropping-particle" : "", "family" : "Wu", "given" : "Stephen Gang", "non-dropping-particle" : "", "parse-names" : false, "suffix" : "" }, { "dropping-particle" : "", "family" : "Bao", "given" : "Forrest Sheng", "non-dropping-particle" : "", "parse-names" : false, "suffix" : "" }, { "dropping-particle" : "", "family" : "Xu", "given" : "Eric You", "non-dropping-particle" : "", "parse-names" : false, "suffix" : "" }, { "dropping-particle" : "", "family" : "Wang", "given" : "Yu Xuan", "non-dropping-particle" : "", "parse-names" : false, "suffix" : "" }, { "dropping-particle" : "", "family" : "Chang", "given" : "Yi Fan", "non-dropping-particle" : "", "parse-names" : false, "suffix" : "" }, { "dropping-particle" : "", "family" : "Xiang", "given" : "Qiao Liang", "non-dropping-particle" : "", "parse-names" : false, "suffix" : "" } ], "container-title" : "ISSPIT 2007 - 2007 IEEE International Symposium on Signal Processing and Information Technology", "id" : "ITEM-1", "issue" : "December", "issued" : { "date-parts" : [ [ "2007" ] ] }, "page" : "11-16", "title" : "A leaf recognition algorithm for plant classification using probabilistic neural network", "type" : "article-journal" }, "uris" : [ "http://www.mendeley.com/documents/?uuid=f9813cb7-df72-46bc-8dbc-51dde8a124c6" ] } ], "mendeley" : { "formattedCitation" : "(Wu et\u00a0al., 2007)", "plainTextFormattedCitation" : "(Wu et\u00a0al., 2007)", "previouslyFormattedCitation" : "(Wu et\u00a0al., 2007)" }, "properties" : { "noteIndex" : 0 }, "schema" : "https://github.com/citation-style-language/schema/raw/master/csl-citation.json" }</w:instrText>
      </w:r>
      <w:r w:rsidR="008677D8">
        <w:fldChar w:fldCharType="separate"/>
      </w:r>
      <w:r w:rsidR="008677D8" w:rsidRPr="008677D8">
        <w:rPr>
          <w:noProof/>
        </w:rPr>
        <w:t>(Wu et al., 2007)</w:t>
      </w:r>
      <w:r w:rsidR="008677D8">
        <w:fldChar w:fldCharType="end"/>
      </w:r>
      <w:r w:rsidR="00012AEB">
        <w:t>.</w:t>
      </w:r>
    </w:p>
    <w:p w:rsidR="00670B2B" w:rsidRDefault="00670B2B" w:rsidP="00C9072C">
      <w:r>
        <w:fldChar w:fldCharType="begin" w:fldLock="1"/>
      </w:r>
      <w:r w:rsidR="00C26891">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u00a0al., 2012)", "manualFormatting" : "Kumar et al. ", "plainTextFormattedCitation" : "(Kumar et\u00a0al., 2012)", "previouslyFormattedCitation" : "(Kumar et\u00a0al., 2012)" }, "properties" : { "noteIndex" : 0 }, "schema" : "https://github.com/citation-style-language/schema/raw/master/csl-citation.json" }</w:instrText>
      </w:r>
      <w:r>
        <w:fldChar w:fldCharType="separate"/>
      </w:r>
      <w:r w:rsidR="00914D79">
        <w:rPr>
          <w:noProof/>
        </w:rPr>
        <w:t>Kumar et</w:t>
      </w:r>
      <w:r>
        <w:rPr>
          <w:noProof/>
        </w:rPr>
        <w:t xml:space="preserve"> al</w:t>
      </w:r>
      <w:r w:rsidR="006A66C6">
        <w:rPr>
          <w:noProof/>
        </w:rPr>
        <w:t xml:space="preserve">. </w:t>
      </w:r>
      <w:r>
        <w:fldChar w:fldCharType="end"/>
      </w:r>
      <w:r w:rsidR="00375C7E">
        <w:t>veröffentlichten</w:t>
      </w:r>
      <w:r w:rsidR="006A66C6">
        <w:t xml:space="preserve"> </w:t>
      </w:r>
      <w:r w:rsidR="00C26891">
        <w:t xml:space="preserve">2012 </w:t>
      </w:r>
      <w:r>
        <w:t xml:space="preserve">die Grundlagen zur Entwicklung </w:t>
      </w:r>
      <w:r w:rsidR="001C2CB7">
        <w:t>des</w:t>
      </w:r>
      <w:r>
        <w:t xml:space="preserve"> elektronischen Feldführers </w:t>
      </w:r>
      <w:r w:rsidR="001C2CB7" w:rsidRPr="00D04AA1">
        <w:t>„Leafsnap“</w:t>
      </w:r>
      <w:r w:rsidR="001C2CB7">
        <w:t xml:space="preserve"> </w:t>
      </w:r>
      <w:r>
        <w:t xml:space="preserve">für Smartphones in Zusammenarbeit  </w:t>
      </w:r>
      <w:r w:rsidR="00AE1FBD">
        <w:t xml:space="preserve">mit </w:t>
      </w:r>
      <w:r>
        <w:t xml:space="preserve">der </w:t>
      </w:r>
      <w:r w:rsidRPr="008B6D0C">
        <w:t xml:space="preserve">Columbia University, </w:t>
      </w:r>
      <w:r>
        <w:t>der</w:t>
      </w:r>
      <w:r w:rsidRPr="008B6D0C">
        <w:t xml:space="preserve"> University </w:t>
      </w:r>
      <w:r>
        <w:t>of</w:t>
      </w:r>
      <w:r w:rsidRPr="008B6D0C">
        <w:t xml:space="preserve"> Maryland </w:t>
      </w:r>
      <w:r>
        <w:t>und der</w:t>
      </w:r>
      <w:r w:rsidRPr="008B6D0C">
        <w:t xml:space="preserve"> Smithsonian Institut</w:t>
      </w:r>
      <w:r>
        <w:t>ion</w:t>
      </w:r>
      <w:r w:rsidR="00803702">
        <w:t>.</w:t>
      </w:r>
      <w:r w:rsidR="00C26891">
        <w:t xml:space="preserve"> </w:t>
      </w:r>
      <w:r w:rsidR="00A2151B">
        <w:t xml:space="preserve">Auch sie erstellten </w:t>
      </w:r>
      <w:r w:rsidR="00983741">
        <w:t>für ihr System</w:t>
      </w:r>
      <w:r w:rsidR="000C262E">
        <w:t xml:space="preserve"> </w:t>
      </w:r>
      <w:r w:rsidR="00A2151B">
        <w:t>einen eigenen Datensatz</w:t>
      </w:r>
      <w:r w:rsidR="00F22575">
        <w:t>.</w:t>
      </w:r>
      <w:r w:rsidR="008B4C0D">
        <w:t xml:space="preserve"> </w:t>
      </w:r>
      <w:r w:rsidR="0077468D">
        <w:t>Die Bilder we</w:t>
      </w:r>
      <w:r w:rsidR="008B4C0D">
        <w:t>rden mit einer Expectation-Maximization-Methode</w:t>
      </w:r>
      <w:r w:rsidR="002D24AA" w:rsidRPr="002D24AA">
        <w:t xml:space="preserve"> </w:t>
      </w:r>
      <w:r w:rsidR="002D24AA">
        <w:t>im HSV-Farbraum</w:t>
      </w:r>
      <w:r w:rsidR="008B4C0D">
        <w:t xml:space="preserve"> segmentiert. </w:t>
      </w:r>
      <w:r w:rsidR="00F009E2">
        <w:t>Als Features dienen</w:t>
      </w:r>
      <w:r w:rsidR="00A113A3">
        <w:t xml:space="preserve"> über mehrere Skalen gebildete</w:t>
      </w:r>
      <w:r w:rsidR="00F009E2">
        <w:t xml:space="preserve"> </w:t>
      </w:r>
      <w:r w:rsidR="00A853C5">
        <w:t xml:space="preserve">sogenannte </w:t>
      </w:r>
      <w:r w:rsidR="00F009E2">
        <w:t>Curvature-Histogramme</w:t>
      </w:r>
      <w:r w:rsidR="00ED103D">
        <w:t>.</w:t>
      </w:r>
      <w:r w:rsidR="00F009E2">
        <w:t xml:space="preserve"> Die</w:t>
      </w:r>
      <w:r w:rsidR="008B4C0D">
        <w:t xml:space="preserve"> Klassifikati</w:t>
      </w:r>
      <w:r w:rsidR="0077468D">
        <w:t>on erfolgt</w:t>
      </w:r>
      <w:r w:rsidR="008B4C0D">
        <w:t xml:space="preserve"> mit einer </w:t>
      </w:r>
      <w:r w:rsidR="00F009E2">
        <w:t>Nearest-Neighbors-Methode</w:t>
      </w:r>
      <w:r w:rsidR="008B4C0D">
        <w:t xml:space="preserve">. </w:t>
      </w:r>
      <w:r w:rsidR="00BD64A2">
        <w:t xml:space="preserve">Das System liefert als Ergebnis </w:t>
      </w:r>
      <w:r w:rsidR="004B582C">
        <w:t>einen Rang der Wahrscheinlichkeiten</w:t>
      </w:r>
      <w:r w:rsidR="00BD64A2">
        <w:t xml:space="preserve"> </w:t>
      </w:r>
      <w:r w:rsidR="004B582C">
        <w:t>der Zuordnung</w:t>
      </w:r>
      <w:r w:rsidR="00BD64A2">
        <w:t xml:space="preserve"> </w:t>
      </w:r>
      <w:r w:rsidR="004B582C">
        <w:t>zu einer Spezies</w:t>
      </w:r>
      <w:r w:rsidR="00BD64A2">
        <w:t xml:space="preserve">. </w:t>
      </w:r>
      <w:r w:rsidR="0045639B">
        <w:t xml:space="preserve">Sie geben </w:t>
      </w:r>
      <w:r w:rsidR="009559C7">
        <w:t xml:space="preserve">als Messergebnis </w:t>
      </w:r>
      <w:r w:rsidR="00723EA1">
        <w:t xml:space="preserve">an, </w:t>
      </w:r>
      <w:r w:rsidR="0045639B">
        <w:t>dass</w:t>
      </w:r>
      <w:r w:rsidR="00BD64A2">
        <w:t xml:space="preserve"> sie </w:t>
      </w:r>
      <w:r w:rsidR="0023273F">
        <w:t>eine Quote</w:t>
      </w:r>
      <w:r w:rsidR="00BD64A2">
        <w:t xml:space="preserve"> von 96,8%</w:t>
      </w:r>
      <w:r w:rsidR="0045639B">
        <w:t xml:space="preserve"> erzielen</w:t>
      </w:r>
      <w:r w:rsidR="00BD64A2">
        <w:t xml:space="preserve">, </w:t>
      </w:r>
      <w:r w:rsidR="007B7588">
        <w:t>bei</w:t>
      </w:r>
      <w:r w:rsidR="0023273F">
        <w:t xml:space="preserve"> der</w:t>
      </w:r>
      <w:r w:rsidR="00BD64A2">
        <w:t xml:space="preserve"> die korrekte Spezies unter den Top-5 der Wahrschein</w:t>
      </w:r>
      <w:r w:rsidR="00012AEB">
        <w:t>lichkeiten auftaucht</w:t>
      </w:r>
      <w:r w:rsidR="00BD64A2">
        <w:t xml:space="preserve"> </w:t>
      </w:r>
      <w:r w:rsidR="00C26891">
        <w:fldChar w:fldCharType="begin" w:fldLock="1"/>
      </w:r>
      <w:r w:rsidR="00CE1F80">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u00a0al., 2012)", "plainTextFormattedCitation" : "(Kumar et\u00a0al., 2012)", "previouslyFormattedCitation" : "(Kumar et\u00a0al., 2012)" }, "properties" : { "noteIndex" : 0 }, "schema" : "https://github.com/citation-style-language/schema/raw/master/csl-citation.json" }</w:instrText>
      </w:r>
      <w:r w:rsidR="00C26891">
        <w:fldChar w:fldCharType="separate"/>
      </w:r>
      <w:r w:rsidR="00C26891" w:rsidRPr="00C26891">
        <w:rPr>
          <w:noProof/>
        </w:rPr>
        <w:t>(Kumar et al., 2012)</w:t>
      </w:r>
      <w:r w:rsidR="00C26891">
        <w:fldChar w:fldCharType="end"/>
      </w:r>
      <w:r w:rsidR="00012AEB">
        <w:t>.</w:t>
      </w:r>
    </w:p>
    <w:p w:rsidR="00812A3F" w:rsidRDefault="00AB1204" w:rsidP="00C9072C">
      <w:r>
        <w:t>Einen</w:t>
      </w:r>
      <w:r w:rsidR="00844351">
        <w:t xml:space="preserve"> allgemeinen</w:t>
      </w:r>
      <w:r>
        <w:t xml:space="preserve"> Ansatz um Formen zu beschreiben, liefert der </w:t>
      </w:r>
      <w:r w:rsidR="005A6EB6">
        <w:t xml:space="preserve">invariante </w:t>
      </w:r>
      <w:r>
        <w:t xml:space="preserve">Inner Distance Shape Context </w:t>
      </w:r>
      <w:r w:rsidR="00255740">
        <w:t xml:space="preserve">(IDSC) </w:t>
      </w:r>
      <w:r>
        <w:t xml:space="preserve">von </w:t>
      </w:r>
      <w:r>
        <w:fldChar w:fldCharType="begin" w:fldLock="1"/>
      </w:r>
      <w:r>
        <w:instrText>ADDIN CSL_CITATION { "citationItems" : [ { "id" : "ITEM-1", "itemData" : { "DOI" : "10.1109/TPAMI.2007.41", "ISBN" : "0162-8828", "ISSN" : "0162-8828", "PMID" : "17170481", "abstract" : "Part structure and articulation are of fundamental importance in computer and human vision. We propose using the inner-distance to build shape descriptors that are robust to articulation and capture part structure. The inner-distance is defined as the length of the shortest path between landmark points within the shape silhouette. We show that it is articulation insensitive and more effective at capturing part structures than the Euclidean distance. This suggests that the inner-distance can be used as a replacement for the Euclidean distance to build more accurate descriptors for complex shapes, especially for those with articulated parts. In addition, texture information along the shortest path can be used to further improve shape classification. With this idea, we propose three approaches to using the inner-distance. The first method combines the inner-distance and multidimensional scaling (MDS) to build articulation invariant signatures for articulated shapes. The second method uses the inner-distance to build a new shape descriptor based on shape contexts. The third one extends the second one by considering the texture information along shortest paths. The proposed approaches have been tested on a variety of shape databases, including an articulated shape data set, MPEG7 CE-Shape-1, Kimia silhouettes, the ETH-80 data set, two leaf data sets, and a human motion silhouette data set. In all the experiments, our methods demonstrate effective performance compared with other algorithms", "author" : [ { "dropping-particle" : "", "family" : "Ling", "given" : "Haibin Ling Haibin", "non-dropping-particle" : "", "parse-names" : false, "suffix" : "" }, { "dropping-particle" : "", "family" : "Jacobs", "given" : "D.W.", "non-dropping-particle" : "", "parse-names" : false, "suffix" : "" } ], "container-title" : "IEEE Transactions on Pattern Analysis and Machine Intelligence", "id" : "ITEM-1", "issue" : "2", "issued" : { "date-parts" : [ [ "2007" ] ] }, "page" : "286-299", "title" : "Shape Classification Using the Inner-Distance", "type" : "article-journal", "volume" : "29" }, "uris" : [ "http://www.mendeley.com/documents/?uuid=6306e04e-2bc9-4209-8e81-1f6b60141e8a" ] } ], "mendeley" : { "formattedCitation" : "(Ling &amp; Jacobs, 2007)", "manualFormatting" : "Ling &amp; Jacobs (2007)", "plainTextFormattedCitation" : "(Ling &amp; Jacobs, 2007)", "previouslyFormattedCitation" : "(Ling &amp; Jacobs, 2007)" }, "properties" : { "noteIndex" : 0 }, "schema" : "https://github.com/citation-style-language/schema/raw/master/csl-citation.json" }</w:instrText>
      </w:r>
      <w:r>
        <w:fldChar w:fldCharType="separate"/>
      </w:r>
      <w:r w:rsidRPr="00AB1204">
        <w:rPr>
          <w:noProof/>
        </w:rPr>
        <w:t xml:space="preserve">Ling &amp; Jacobs </w:t>
      </w:r>
      <w:r>
        <w:rPr>
          <w:noProof/>
        </w:rPr>
        <w:t>(</w:t>
      </w:r>
      <w:r w:rsidRPr="00AB1204">
        <w:rPr>
          <w:noProof/>
        </w:rPr>
        <w:t>2007)</w:t>
      </w:r>
      <w:r>
        <w:fldChar w:fldCharType="end"/>
      </w:r>
      <w:r w:rsidR="00B00326">
        <w:t xml:space="preserve">. Er erweitert den von </w:t>
      </w:r>
      <w:r w:rsidR="005A6EB6">
        <w:fldChar w:fldCharType="begin" w:fldLock="1"/>
      </w:r>
      <w:r w:rsidR="005A6EB6">
        <w:instrText>ADDIN CSL_CITATION { "citationItems" : [ { "id" : "ITEM-1", "itemData" : { "DOI" : "10.1109/34.993558", "ISBN" : "9781424455409", "ISSN" : "01628828", "PMID" : "15376597", "abstract" : "We present a novel approach to measuring similarity between shapes and exploit it for object recognition. In our framework, the measurement of similarity is preceded by 1) solving for correspondences between points on the two shapes, 2) using the correspondences to estimate an aligning transform. In order to solve the correspondence problem, we attach a descriptor, the shape context, to each point. The shape context at a reference point captures the distribution of the remaining points relative to it, thus offering a globally discriminative characterization. Corresponding points on two similar shapes will have similar shape contexts, enabling us to solve for correspondences as an optimal assignment problem. Given the point correspondences, we estimate the transformation that best aligns the two shapes; regularized thin-plate splines provide a flexible class of transformation maps for this purpose. The dissimilarity between the two shapes is computed as a sum of matching errors between corresponding points, together with a term measuring the magnitude of the aligning transform. We treat recognition in a nearest-neighbor classification framework as the problem of finding the stored prototype shape that is maximally similar to that in the image. Results are presented for silhouettes, trademarks, handwritten digits, and the COIL data set.", "author" : [ { "dropping-particle" : "", "family" : "Belongie", "given" : "Serge", "non-dropping-particle" : "", "parse-names" : false, "suffix" : "" }, { "dropping-particle" : "", "family" : "Malik", "given" : "Jitendra", "non-dropping-particle" : "", "parse-names" : false, "suffix" : "" }, { "dropping-particle" : "", "family" : "Puzicha", "given" : "Jan", "non-dropping-particle" : "", "parse-names" : false, "suffix" : "" } ], "container-title" : "IEEE Transactions on Pattern Analysis and Machine Intelligence", "id" : "ITEM-1", "issue" : "4", "issued" : { "date-parts" : [ [ "2002" ] ] }, "page" : "509-522", "title" : "Shape matching and object recognition using shape contexts", "type" : "article-journal", "volume" : "24" }, "uris" : [ "http://www.mendeley.com/documents/?uuid=7e633f3c-ec89-33a7-89a0-cbddc9520462" ] } ], "mendeley" : { "formattedCitation" : "(Belongie, Malik, &amp; Puzicha, 2002)", "manualFormatting" : "Belongie, Malik, &amp; Puzicha (2002)", "plainTextFormattedCitation" : "(Belongie, Malik, &amp; Puzicha, 2002)", "previouslyFormattedCitation" : "(Belongie, Malik, &amp; Puzicha, 2002)" }, "properties" : { "noteIndex" : 0 }, "schema" : "https://github.com/citation-style-language/schema/raw/master/csl-citation.json" }</w:instrText>
      </w:r>
      <w:r w:rsidR="005A6EB6">
        <w:fldChar w:fldCharType="separate"/>
      </w:r>
      <w:r w:rsidR="005A6EB6">
        <w:rPr>
          <w:noProof/>
        </w:rPr>
        <w:t>Belongie, Malik, &amp; Puzicha</w:t>
      </w:r>
      <w:r w:rsidR="005A6EB6" w:rsidRPr="005A6EB6">
        <w:rPr>
          <w:noProof/>
        </w:rPr>
        <w:t xml:space="preserve"> </w:t>
      </w:r>
      <w:r w:rsidR="005A6EB6">
        <w:rPr>
          <w:noProof/>
        </w:rPr>
        <w:t>(</w:t>
      </w:r>
      <w:r w:rsidR="005A6EB6" w:rsidRPr="005A6EB6">
        <w:rPr>
          <w:noProof/>
        </w:rPr>
        <w:t>2002)</w:t>
      </w:r>
      <w:r w:rsidR="005A6EB6">
        <w:fldChar w:fldCharType="end"/>
      </w:r>
      <w:r w:rsidR="005A6EB6">
        <w:t xml:space="preserve"> beschriebenen Shape Context, </w:t>
      </w:r>
      <w:r w:rsidR="00CB3E59">
        <w:t>welcher</w:t>
      </w:r>
      <w:r w:rsidR="005A6EB6">
        <w:t xml:space="preserve"> Punkte auf der Kontur über die Winkel und die </w:t>
      </w:r>
      <w:r w:rsidR="009C2911">
        <w:t xml:space="preserve">euklidische </w:t>
      </w:r>
      <w:r w:rsidR="005A6EB6">
        <w:t xml:space="preserve">Distanz </w:t>
      </w:r>
      <w:r w:rsidR="00F33EEE">
        <w:t xml:space="preserve">zu allen anderen Konturpunkten </w:t>
      </w:r>
      <w:r w:rsidR="005A6EB6">
        <w:t>in Beziehung setzt.</w:t>
      </w:r>
      <w:r w:rsidR="009C2911">
        <w:t xml:space="preserve"> Die Erweiterung erfolgt dahingehend, dass der </w:t>
      </w:r>
      <w:r w:rsidR="00255740">
        <w:t>IDSC</w:t>
      </w:r>
      <w:r w:rsidR="009C2911">
        <w:t xml:space="preserve"> die euklidische Distanz </w:t>
      </w:r>
      <w:r w:rsidR="00AA79D3">
        <w:t xml:space="preserve">ersetzt </w:t>
      </w:r>
      <w:r w:rsidR="009C2911">
        <w:t xml:space="preserve">mit </w:t>
      </w:r>
      <w:r w:rsidR="00AA79D3">
        <w:t>einer</w:t>
      </w:r>
      <w:r w:rsidR="009C2911">
        <w:t xml:space="preserve"> Distanz in Bezug auf die kürzesten Wege entlang der Kontur</w:t>
      </w:r>
      <w:r w:rsidR="00AA79D3">
        <w:t>.</w:t>
      </w:r>
      <w:r w:rsidR="009C2911">
        <w:t xml:space="preserve"> </w:t>
      </w:r>
      <w:r w:rsidR="00C824B6">
        <w:t>Dadurch</w:t>
      </w:r>
      <w:r w:rsidR="009C2911">
        <w:t xml:space="preserve"> </w:t>
      </w:r>
      <w:r w:rsidR="00AA79D3">
        <w:t xml:space="preserve">wird </w:t>
      </w:r>
      <w:r w:rsidR="009C2911">
        <w:t>eine Invarianz der Artikulation</w:t>
      </w:r>
      <w:r w:rsidR="00983C83">
        <w:t xml:space="preserve"> der Form</w:t>
      </w:r>
      <w:r w:rsidR="009C2911">
        <w:t xml:space="preserve"> erzielt.</w:t>
      </w:r>
      <w:r w:rsidR="00C0708D">
        <w:t xml:space="preserve"> In derselben Veröffentlichung schlagen </w:t>
      </w:r>
      <w:r w:rsidR="00C0708D">
        <w:fldChar w:fldCharType="begin" w:fldLock="1"/>
      </w:r>
      <w:r w:rsidR="00C0708D">
        <w:instrText>ADDIN CSL_CITATION { "citationItems" : [ { "id" : "ITEM-1", "itemData" : { "DOI" : "10.1109/TPAMI.2007.41", "ISBN" : "0162-8828", "ISSN" : "0162-8828", "PMID" : "17170481", "abstract" : "Part structure and articulation are of fundamental importance in computer and human vision. We propose using the inner-distance to build shape descriptors that are robust to articulation and capture part structure. The inner-distance is defined as the length of the shortest path between landmark points within the shape silhouette. We show that it is articulation insensitive and more effective at capturing part structures than the Euclidean distance. This suggests that the inner-distance can be used as a replacement for the Euclidean distance to build more accurate descriptors for complex shapes, especially for those with articulated parts. In addition, texture information along the shortest path can be used to further improve shape classification. With this idea, we propose three approaches to using the inner-distance. The first method combines the inner-distance and multidimensional scaling (MDS) to build articulation invariant signatures for articulated shapes. The second method uses the inner-distance to build a new shape descriptor based on shape contexts. The third one extends the second one by considering the texture information along shortest paths. The proposed approaches have been tested on a variety of shape databases, including an articulated shape data set, MPEG7 CE-Shape-1, Kimia silhouettes, the ETH-80 data set, two leaf data sets, and a human motion silhouette data set. In all the experiments, our methods demonstrate effective performance compared with other algorithms", "author" : [ { "dropping-particle" : "", "family" : "Ling", "given" : "Haibin Ling Haibin", "non-dropping-particle" : "", "parse-names" : false, "suffix" : "" }, { "dropping-particle" : "", "family" : "Jacobs", "given" : "D.W.", "non-dropping-particle" : "", "parse-names" : false, "suffix" : "" } ], "container-title" : "IEEE Transactions on Pattern Analysis and Machine Intelligence", "id" : "ITEM-1", "issue" : "2", "issued" : { "date-parts" : [ [ "2007" ] ] }, "page" : "286-299", "title" : "Shape Classification Using the Inner-Distance", "type" : "article-journal", "volume" : "29" }, "uris" : [ "http://www.mendeley.com/documents/?uuid=6306e04e-2bc9-4209-8e81-1f6b60141e8a" ] } ], "mendeley" : { "formattedCitation" : "(Ling &amp; Jacobs, 2007)", "manualFormatting" : "Ling &amp; Jacobs ", "plainTextFormattedCitation" : "(Ling &amp; Jacobs, 2007)", "previouslyFormattedCitation" : "(Ling &amp; Jacobs, 2007)" }, "properties" : { "noteIndex" : 0 }, "schema" : "https://github.com/citation-style-language/schema/raw/master/csl-citation.json" }</w:instrText>
      </w:r>
      <w:r w:rsidR="00C0708D">
        <w:fldChar w:fldCharType="separate"/>
      </w:r>
      <w:r w:rsidR="00C0708D" w:rsidRPr="00AB1204">
        <w:rPr>
          <w:noProof/>
        </w:rPr>
        <w:t xml:space="preserve">Ling &amp; Jacobs </w:t>
      </w:r>
      <w:r w:rsidR="00C0708D">
        <w:fldChar w:fldCharType="end"/>
      </w:r>
      <w:r w:rsidR="00255740">
        <w:t xml:space="preserve">auch eine Erweiterung des IDSC </w:t>
      </w:r>
      <w:r w:rsidR="007B6224">
        <w:t>vor</w:t>
      </w:r>
      <w:r w:rsidR="002F0FA5">
        <w:t>:</w:t>
      </w:r>
      <w:r w:rsidR="007B6224">
        <w:t xml:space="preserve"> den Shortest Path Texture Content (SPCT). Mit dem SPCT lassen sich Form und Textur gleichzeitig  beschreiben, indem dem Context </w:t>
      </w:r>
      <w:r w:rsidR="00255740">
        <w:t>Informationen</w:t>
      </w:r>
      <w:r w:rsidR="00FF5508">
        <w:t xml:space="preserve"> der Texturgradienten</w:t>
      </w:r>
      <w:r w:rsidR="00305FE4">
        <w:t xml:space="preserve"> auf den Geraden </w:t>
      </w:r>
      <w:r w:rsidR="00FF5508">
        <w:t xml:space="preserve">zwischen den </w:t>
      </w:r>
      <w:r w:rsidR="007B6224">
        <w:t>Konturpunkten hinzugefügt werden</w:t>
      </w:r>
      <w:r w:rsidR="00FF5508">
        <w:t>.</w:t>
      </w:r>
      <w:r w:rsidR="008B006D">
        <w:t xml:space="preserve"> </w:t>
      </w:r>
      <w:r w:rsidR="007140C1">
        <w:t>Die Klassifizierung erfolgt</w:t>
      </w:r>
      <w:r w:rsidR="001B1586">
        <w:t xml:space="preserve"> mit Methoden des dynamischen Programmierens. </w:t>
      </w:r>
      <w:r w:rsidR="00CA509C">
        <w:t xml:space="preserve">Mit IDSC erreichen </w:t>
      </w:r>
      <w:r w:rsidR="00CA509C">
        <w:fldChar w:fldCharType="begin" w:fldLock="1"/>
      </w:r>
      <w:r w:rsidR="00CA509C">
        <w:instrText>ADDIN CSL_CITATION { "citationItems" : [ { "id" : "ITEM-1", "itemData" : { "DOI" : "10.1109/TPAMI.2007.41", "ISBN" : "0162-8828", "ISSN" : "0162-8828", "PMID" : "17170481", "abstract" : "Part structure and articulation are of fundamental importance in computer and human vision. We propose using the inner-distance to build shape descriptors that are robust to articulation and capture part structure. The inner-distance is defined as the length of the shortest path between landmark points within the shape silhouette. We show that it is articulation insensitive and more effective at capturing part structures than the Euclidean distance. This suggests that the inner-distance can be used as a replacement for the Euclidean distance to build more accurate descriptors for complex shapes, especially for those with articulated parts. In addition, texture information along the shortest path can be used to further improve shape classification. With this idea, we propose three approaches to using the inner-distance. The first method combines the inner-distance and multidimensional scaling (MDS) to build articulation invariant signatures for articulated shapes. The second method uses the inner-distance to build a new shape descriptor based on shape contexts. The third one extends the second one by considering the texture information along shortest paths. The proposed approaches have been tested on a variety of shape databases, including an articulated shape data set, MPEG7 CE-Shape-1, Kimia silhouettes, the ETH-80 data set, two leaf data sets, and a human motion silhouette data set. In all the experiments, our methods demonstrate effective performance compared with other algorithms", "author" : [ { "dropping-particle" : "", "family" : "Ling", "given" : "Haibin Ling Haibin", "non-dropping-particle" : "", "parse-names" : false, "suffix" : "" }, { "dropping-particle" : "", "family" : "Jacobs", "given" : "D.W.", "non-dropping-particle" : "", "parse-names" : false, "suffix" : "" } ], "container-title" : "IEEE Transactions on Pattern Analysis and Machine Intelligence", "id" : "ITEM-1", "issue" : "2", "issued" : { "date-parts" : [ [ "2007" ] ] }, "page" : "286-299", "title" : "Shape Classification Using the Inner-Distance", "type" : "article-journal", "volume" : "29" }, "uris" : [ "http://www.mendeley.com/documents/?uuid=6306e04e-2bc9-4209-8e81-1f6b60141e8a" ] } ], "mendeley" : { "formattedCitation" : "(Ling &amp; Jacobs, 2007)", "manualFormatting" : "Ling &amp; Jacobs (2007)", "plainTextFormattedCitation" : "(Ling &amp; Jacobs, 2007)", "previouslyFormattedCitation" : "(Ling &amp; Jacobs, 2007)" }, "properties" : { "noteIndex" : 0 }, "schema" : "https://github.com/citation-style-language/schema/raw/master/csl-citation.json" }</w:instrText>
      </w:r>
      <w:r w:rsidR="00CA509C">
        <w:fldChar w:fldCharType="separate"/>
      </w:r>
      <w:r w:rsidR="00CA509C" w:rsidRPr="00AB1204">
        <w:rPr>
          <w:noProof/>
        </w:rPr>
        <w:t xml:space="preserve">Ling &amp; Jacobs </w:t>
      </w:r>
      <w:r w:rsidR="00CA509C">
        <w:rPr>
          <w:noProof/>
        </w:rPr>
        <w:t>(</w:t>
      </w:r>
      <w:r w:rsidR="00CA509C" w:rsidRPr="00AB1204">
        <w:rPr>
          <w:noProof/>
        </w:rPr>
        <w:t>2007)</w:t>
      </w:r>
      <w:r w:rsidR="00CA509C">
        <w:fldChar w:fldCharType="end"/>
      </w:r>
      <w:r w:rsidR="00CA509C">
        <w:t xml:space="preserve"> im  </w:t>
      </w:r>
      <w:r w:rsidR="00CA509C" w:rsidRPr="003F12DC">
        <w:rPr>
          <w:noProof/>
        </w:rPr>
        <w:t>Swedish Leaf Dataset</w:t>
      </w:r>
      <w:r w:rsidR="00CA509C">
        <w:rPr>
          <w:noProof/>
        </w:rPr>
        <w:t xml:space="preserve"> </w:t>
      </w:r>
      <w:r w:rsidR="00CA509C">
        <w:t>eine Erkennungsrate von 94,13% um Vergleich zur ursprünglichen Shape Context-Methode von 88,12%. Mit dem SPTC verbessern sie die Rate noch weiter auf 95,33%</w:t>
      </w:r>
    </w:p>
    <w:p w:rsidR="00504490" w:rsidRDefault="003D6C38" w:rsidP="00805E90">
      <w:pPr>
        <w:rPr>
          <w:noProof/>
        </w:rPr>
      </w:pPr>
      <w:r>
        <w:fldChar w:fldCharType="begin" w:fldLock="1"/>
      </w:r>
      <w:r w:rsidR="00D918FB">
        <w:instrText>ADDIN CSL_CITATION { "citationItems" : [ { "id" : "ITEM-1", "itemData" : { "DOI" : "10.1016/j.patcog.2015.04.004", "ISSN" : "00313203", "abstract" : "Plant identification is required by all walks of life, from professionals to the general public. Nevertheless, it is not an easy job but requires specialized knowledge. In this paper, we propose a new method for plant identification using shapes of their leaves. Different from existing studies which target at simple leaves, the proposed method can accurately recognize both simple and compound leaves. In specifics, we propose a novel feature that captures global and local shape information independently so that they can be examined individually during classification. Furthermore, we advocate that when comparing two leaf individuals it is better to \u201ccount\u201d the number of certain shape patterns rather than to match the extracted shape features in a point-wise manner. The proposed counting-based shape descriptor is not only discriminative for classification but also computationally fast and storage cheap. Experiments conducted on five leaf image datasets demonstrate that our algorithm significantly outperforms the state-of-the-art methods in terms of recognition accuracy, efficiency and storage requirement.", "author" : [ { "dropping-particle" : "", "family" : "Zhao", "given" : "Cong", "non-dropping-particle" : "", "parse-names" : false, "suffix" : "" }, { "dropping-particle" : "", "family" : "Chan", "given" : "Sharon S.F.", "non-dropping-particle" : "", "parse-names" : false, "suffix" : "" }, { "dropping-particle" : "", "family" : "Cham", "given" : "Wai-Kuen", "non-dropping-particle" : "", "parse-names" : false, "suffix" : "" }, { "dropping-particle" : "", "family" : "Chu", "given" : "L.M.", "non-dropping-particle" : "", "parse-names" : false, "suffix" : "" } ], "container-title" : "Pattern Recognition", "id" : "ITEM-1", "issue" : "10", "issued" : { "date-parts" : [ [ "2015" ] ] }, "page" : "3203-3215", "publisher" : "Elsevier", "title" : "Plant identification using leaf shapes\u2014A pattern counting approach", "type" : "article-journal", "volume" : "48" }, "uris" : [ "http://www.mendeley.com/documents/?uuid=9da57c10-0a82-4d69-a806-23de166348b0" ] } ], "mendeley" : { "formattedCitation" : "(Zhao, Chan, Cham, &amp; Chu, 2015)", "manualFormatting" : "Zhao et al. (2015)", "plainTextFormattedCitation" : "(Zhao, Chan, Cham, &amp; Chu, 2015)", "previouslyFormattedCitation" : "(Zhao, Chan, Cham, &amp; Chu, 2015)" }, "properties" : { "noteIndex" : 0 }, "schema" : "https://github.com/citation-style-language/schema/raw/master/csl-citation.json" }</w:instrText>
      </w:r>
      <w:r>
        <w:fldChar w:fldCharType="separate"/>
      </w:r>
      <w:r w:rsidRPr="003D6C38">
        <w:rPr>
          <w:noProof/>
        </w:rPr>
        <w:t>Zhao</w:t>
      </w:r>
      <w:r w:rsidR="00440BB9">
        <w:rPr>
          <w:noProof/>
        </w:rPr>
        <w:t xml:space="preserve"> et al.</w:t>
      </w:r>
      <w:r w:rsidRPr="003D6C38">
        <w:rPr>
          <w:noProof/>
        </w:rPr>
        <w:t xml:space="preserve"> </w:t>
      </w:r>
      <w:r>
        <w:rPr>
          <w:noProof/>
        </w:rPr>
        <w:t>(</w:t>
      </w:r>
      <w:r w:rsidRPr="003D6C38">
        <w:rPr>
          <w:noProof/>
        </w:rPr>
        <w:t>2015)</w:t>
      </w:r>
      <w:r>
        <w:fldChar w:fldCharType="end"/>
      </w:r>
      <w:r>
        <w:t xml:space="preserve"> </w:t>
      </w:r>
      <w:r w:rsidR="00750E44">
        <w:t xml:space="preserve">passen </w:t>
      </w:r>
      <w:r w:rsidR="00A57149">
        <w:t>mit dem Independent</w:t>
      </w:r>
      <w:r w:rsidR="00750E44">
        <w:t xml:space="preserve"> Inner Distance Shape Context</w:t>
      </w:r>
      <w:r w:rsidR="000A1734">
        <w:t xml:space="preserve"> (I-IDSC)</w:t>
      </w:r>
      <w:r w:rsidR="00750E44">
        <w:t xml:space="preserve"> in ihrer Arbeit </w:t>
      </w:r>
      <w:r w:rsidR="00A57149">
        <w:t xml:space="preserve">den IDSC </w:t>
      </w:r>
      <w:r w:rsidR="00750E44">
        <w:t>speziell</w:t>
      </w:r>
      <w:r w:rsidR="00166FBF">
        <w:t xml:space="preserve"> </w:t>
      </w:r>
      <w:r w:rsidR="009140B4">
        <w:t>an</w:t>
      </w:r>
      <w:r w:rsidR="00166FBF">
        <w:t xml:space="preserve"> die Erkennung </w:t>
      </w:r>
      <w:r w:rsidR="009140B4">
        <w:t xml:space="preserve">von Blättern </w:t>
      </w:r>
      <w:r w:rsidR="00750E44">
        <w:t xml:space="preserve">an. Dabei heben sie die Unterscheidung der globalen von den lokalen Strukturen von Blättern hervor, indem sie die </w:t>
      </w:r>
      <w:r w:rsidR="00F9210C">
        <w:t xml:space="preserve">Inner Distance </w:t>
      </w:r>
      <w:r w:rsidR="00750E44">
        <w:t xml:space="preserve">Shape Contexts auf verschiedenen Skalen beschreiben </w:t>
      </w:r>
      <w:r w:rsidR="001E60E4">
        <w:t xml:space="preserve">und die Größe der </w:t>
      </w:r>
      <w:r w:rsidR="00750E44">
        <w:t>betrachteten Nachbarschaft</w:t>
      </w:r>
      <w:r w:rsidR="001E60E4">
        <w:t>en</w:t>
      </w:r>
      <w:r w:rsidR="00750E44">
        <w:t xml:space="preserve"> der Konturpunkte</w:t>
      </w:r>
      <w:r w:rsidR="001E60E4">
        <w:t xml:space="preserve"> an die Skalierungsgröße anpassen</w:t>
      </w:r>
      <w:r w:rsidR="00750E44">
        <w:t>.</w:t>
      </w:r>
      <w:r w:rsidR="00E25F55">
        <w:t xml:space="preserve"> Statt dynamischer Pro</w:t>
      </w:r>
      <w:r w:rsidR="00C66F2D">
        <w:t>grammierung zur Klassifizierung</w:t>
      </w:r>
      <w:r w:rsidR="00E25F55">
        <w:t xml:space="preserve"> suchen sie Muster in den Shape Contexts, um sie als Eingangsdaten für ein neuronales Netz nutzen zu können.</w:t>
      </w:r>
      <w:r w:rsidR="00A57149">
        <w:t xml:space="preserve"> </w:t>
      </w:r>
      <w:r w:rsidR="00A57149" w:rsidRPr="003D6C38">
        <w:rPr>
          <w:noProof/>
        </w:rPr>
        <w:t>Zhao</w:t>
      </w:r>
      <w:r w:rsidR="00A57149">
        <w:rPr>
          <w:noProof/>
        </w:rPr>
        <w:t xml:space="preserve"> et al. erzielen</w:t>
      </w:r>
      <w:r w:rsidR="00A33C77">
        <w:rPr>
          <w:noProof/>
        </w:rPr>
        <w:t xml:space="preserve"> in ihren Tests</w:t>
      </w:r>
      <w:r w:rsidR="00A57149">
        <w:rPr>
          <w:noProof/>
        </w:rPr>
        <w:t xml:space="preserve"> im </w:t>
      </w:r>
      <w:r w:rsidR="003F12DC" w:rsidRPr="003F12DC">
        <w:rPr>
          <w:noProof/>
        </w:rPr>
        <w:lastRenderedPageBreak/>
        <w:t>Swedish Leaf Dataset</w:t>
      </w:r>
      <w:r w:rsidR="00E0251D">
        <w:rPr>
          <w:noProof/>
        </w:rPr>
        <w:t xml:space="preserve"> mit einer Erkennungsrate von 97,07%</w:t>
      </w:r>
      <w:r w:rsidR="00127E79">
        <w:rPr>
          <w:noProof/>
        </w:rPr>
        <w:t xml:space="preserve"> bessere Ergebnisse</w:t>
      </w:r>
      <w:r w:rsidR="003F12DC">
        <w:rPr>
          <w:noProof/>
        </w:rPr>
        <w:t xml:space="preserve"> </w:t>
      </w:r>
      <w:r w:rsidR="00980C71">
        <w:rPr>
          <w:noProof/>
        </w:rPr>
        <w:t xml:space="preserve">im Vergleich </w:t>
      </w:r>
      <w:r w:rsidR="00D96C3A">
        <w:rPr>
          <w:noProof/>
        </w:rPr>
        <w:t xml:space="preserve">zu </w:t>
      </w:r>
      <w:r w:rsidR="00A57149">
        <w:rPr>
          <w:noProof/>
        </w:rPr>
        <w:t>IDSC</w:t>
      </w:r>
      <w:r w:rsidR="00CA509C">
        <w:rPr>
          <w:noProof/>
        </w:rPr>
        <w:t>.</w:t>
      </w:r>
    </w:p>
    <w:p w:rsidR="00C9072C" w:rsidRDefault="00CE1F80" w:rsidP="00C9072C">
      <w:r>
        <w:t>Ein weiterer</w:t>
      </w:r>
      <w:r w:rsidR="002A7782">
        <w:t xml:space="preserve"> interessante</w:t>
      </w:r>
      <w:r>
        <w:t>r</w:t>
      </w:r>
      <w:r w:rsidR="002A7782">
        <w:t xml:space="preserve"> Ans</w:t>
      </w:r>
      <w:r>
        <w:t>a</w:t>
      </w:r>
      <w:r w:rsidR="002A7782">
        <w:t xml:space="preserve">tz zur </w:t>
      </w:r>
      <w:r>
        <w:t>Beschreibung</w:t>
      </w:r>
      <w:r w:rsidR="002A7782">
        <w:t xml:space="preserve"> </w:t>
      </w:r>
      <w:r w:rsidR="00216C5E">
        <w:t>von Formen</w:t>
      </w:r>
      <w:r>
        <w:t xml:space="preserve"> sind die von </w:t>
      </w:r>
      <w:r>
        <w:fldChar w:fldCharType="begin" w:fldLock="1"/>
      </w:r>
      <w:r>
        <w:instrText>ADDIN CSL_CITATION { "citationItems" : [ { "id" : "ITEM-1", "itemData" : { "DOI" : "10.1016/j.ins.2016.09.023", "ISSN" : "0020-0255", "author" : [ { "dropping-particle" : "", "family" : "Cao", "given" : "Jie", "non-dropping-particle" : "", "parse-names" : false, "suffix" : "" }, { "dropping-particle" : "", "family" : "Wang", "given" : "Bin", "non-dropping-particle" : "", "parse-names" : false, "suffix" : "" }, { "dropping-particle" : "", "family" : "Brown", "given" : "Douglas", "non-dropping-particle" : "", "parse-names" : false, "suffix" : "" } ], "container-title" : "Information Sciences", "id" : "ITEM-1", "issued" : { "date-parts" : [ [ "2016" ] ] }, "page" : "51-64", "publisher" : "Elsevier Inc.", "title" : "Similarity based leaf image retrieval using multiscale R-angle description", "type" : "article-journal", "volume" : "374" }, "uris" : [ "http://www.mendeley.com/documents/?uuid=62644576-8f25-44c2-ae46-e961c96002e2" ] } ], "mendeley" : { "formattedCitation" : "(Cao, Wang, &amp; Brown, 2016)", "manualFormatting" : "Cao, Wang &amp; Brown (2016)", "plainTextFormattedCitation" : "(Cao, Wang, &amp; Brown, 2016)", "previouslyFormattedCitation" : "(Cao, Wang, &amp; Brown, 2016)" }, "properties" : { "noteIndex" : 0 }, "schema" : "https://github.com/citation-style-language/schema/raw/master/csl-citation.json" }</w:instrText>
      </w:r>
      <w:r>
        <w:fldChar w:fldCharType="separate"/>
      </w:r>
      <w:r w:rsidRPr="00CE1F80">
        <w:rPr>
          <w:noProof/>
        </w:rPr>
        <w:t>Cao,</w:t>
      </w:r>
      <w:r>
        <w:rPr>
          <w:noProof/>
        </w:rPr>
        <w:t xml:space="preserve"> Wang &amp; Brown</w:t>
      </w:r>
      <w:r w:rsidRPr="00CE1F80">
        <w:rPr>
          <w:noProof/>
        </w:rPr>
        <w:t xml:space="preserve"> </w:t>
      </w:r>
      <w:r>
        <w:rPr>
          <w:noProof/>
        </w:rPr>
        <w:t>(</w:t>
      </w:r>
      <w:r w:rsidRPr="00CE1F80">
        <w:rPr>
          <w:noProof/>
        </w:rPr>
        <w:t>2016)</w:t>
      </w:r>
      <w:r>
        <w:fldChar w:fldCharType="end"/>
      </w:r>
      <w:r>
        <w:t xml:space="preserve"> vorgestellten </w:t>
      </w:r>
      <w:r w:rsidR="00723EA1">
        <w:t xml:space="preserve">rotations-, skalierungs- und translationsinvarianten </w:t>
      </w:r>
      <w:r>
        <w:t>R-Angles</w:t>
      </w:r>
      <w:r w:rsidR="00983741">
        <w:t>.</w:t>
      </w:r>
      <w:r w:rsidR="00AF3C4C">
        <w:t xml:space="preserve"> </w:t>
      </w:r>
      <w:r w:rsidR="00016792">
        <w:t>Ein</w:t>
      </w:r>
      <w:r w:rsidR="00AF3C4C">
        <w:t xml:space="preserve"> R-Angle</w:t>
      </w:r>
      <w:r w:rsidR="00016792">
        <w:t xml:space="preserve"> beschreib</w:t>
      </w:r>
      <w:r w:rsidR="007E0C3D">
        <w:t>t</w:t>
      </w:r>
      <w:r w:rsidR="00AF3C4C">
        <w:t xml:space="preserve"> </w:t>
      </w:r>
      <w:r w:rsidR="00016792">
        <w:t xml:space="preserve">den zum Schwerpunkt hin geöffneten Winkel zwischen einem Konturpunkt und den Schnittpunkten eines um den Punkt gezogenen Kreises </w:t>
      </w:r>
      <w:r w:rsidR="00AF3C4C">
        <w:t xml:space="preserve"> mit </w:t>
      </w:r>
      <w:r w:rsidR="00016792">
        <w:t>der Kontur, wobei der Radius des Kreises von der betrachteten Skalierung abhängt</w:t>
      </w:r>
      <w:r w:rsidR="00AF3C4C">
        <w:t xml:space="preserve">. Mit ihrer Methode erzielen </w:t>
      </w:r>
      <w:r w:rsidR="00AF3C4C">
        <w:fldChar w:fldCharType="begin" w:fldLock="1"/>
      </w:r>
      <w:r w:rsidR="00774BF8">
        <w:instrText>ADDIN CSL_CITATION { "citationItems" : [ { "id" : "ITEM-1", "itemData" : { "DOI" : "10.1016/j.ins.2016.09.023", "ISSN" : "0020-0255", "author" : [ { "dropping-particle" : "", "family" : "Cao", "given" : "Jie", "non-dropping-particle" : "", "parse-names" : false, "suffix" : "" }, { "dropping-particle" : "", "family" : "Wang", "given" : "Bin", "non-dropping-particle" : "", "parse-names" : false, "suffix" : "" }, { "dropping-particle" : "", "family" : "Brown", "given" : "Douglas", "non-dropping-particle" : "", "parse-names" : false, "suffix" : "" } ], "container-title" : "Information Sciences", "id" : "ITEM-1", "issued" : { "date-parts" : [ [ "2016" ] ] }, "page" : "51-64", "publisher" : "Elsevier Inc.", "title" : "Similarity based leaf image retrieval using multiscale R-angle description", "type" : "article-journal", "volume" : "374" }, "uris" : [ "http://www.mendeley.com/documents/?uuid=62644576-8f25-44c2-ae46-e961c96002e2" ] } ], "mendeley" : { "formattedCitation" : "(Cao et\u00a0al., 2016)", "manualFormatting" : "Cao, Wang &amp; Brown ", "plainTextFormattedCitation" : "(Cao et\u00a0al., 2016)", "previouslyFormattedCitation" : "(Cao et\u00a0al., 2016)" }, "properties" : { "noteIndex" : 0 }, "schema" : "https://github.com/citation-style-language/schema/raw/master/csl-citation.json" }</w:instrText>
      </w:r>
      <w:r w:rsidR="00AF3C4C">
        <w:fldChar w:fldCharType="separate"/>
      </w:r>
      <w:r w:rsidR="00AF3C4C" w:rsidRPr="00CE1F80">
        <w:rPr>
          <w:noProof/>
        </w:rPr>
        <w:t>Cao,</w:t>
      </w:r>
      <w:r w:rsidR="00AF3C4C">
        <w:rPr>
          <w:noProof/>
        </w:rPr>
        <w:t xml:space="preserve"> Wang &amp; Brown</w:t>
      </w:r>
      <w:r w:rsidR="00AF3C4C" w:rsidRPr="00CE1F80">
        <w:rPr>
          <w:noProof/>
        </w:rPr>
        <w:t xml:space="preserve"> </w:t>
      </w:r>
      <w:r w:rsidR="00AF3C4C">
        <w:fldChar w:fldCharType="end"/>
      </w:r>
      <w:r w:rsidR="00AF3C4C">
        <w:t xml:space="preserve">nach eigener Aussage bessere Ergebnisse als vergleichbare Methoden wie </w:t>
      </w:r>
      <w:r w:rsidR="007E0C3D">
        <w:t>Shape Context</w:t>
      </w:r>
      <w:r w:rsidR="002C4869">
        <w:t xml:space="preserve"> </w:t>
      </w:r>
      <w:r w:rsidR="00DD1C3F">
        <w:t>und</w:t>
      </w:r>
      <w:r w:rsidR="00886431">
        <w:t xml:space="preserve"> </w:t>
      </w:r>
      <w:r w:rsidR="001119E4">
        <w:t>Inner Distance Shape Context</w:t>
      </w:r>
      <w:r w:rsidR="00AF3C4C">
        <w:t>.</w:t>
      </w:r>
    </w:p>
    <w:p w:rsidR="0088694D" w:rsidRDefault="00A15E9A" w:rsidP="00C9072C">
      <w:r>
        <w:t>Für die Beschreibung der Textur sind Verfahren wie die Local Binary Patterns, Co-Occurence Matrizen und Gabor-Features gebräuchlich.</w:t>
      </w:r>
      <w:r w:rsidR="00F869D0">
        <w:t xml:space="preserve"> So nutzen </w:t>
      </w:r>
      <w:r w:rsidR="00FE2469">
        <w:fldChar w:fldCharType="begin" w:fldLock="1"/>
      </w:r>
      <w:r w:rsidR="00EE10C5">
        <w:instrText>ADDIN CSL_CITATION { "citationItems" : [ { "id" : "ITEM-1", "itemData" : { "abstract" : "This paper presents an automated system for recognizing the medicinal plant leaves that are taken from the suburbs of the western ghats region. The dataset comprises of 250 different leaf images, of five species. Texture analyses of the leaf images have been done in this work using the feature computation. The features include grey textures, grey tone spatial dependency matrices(GTSDM) and Local Binary Pattern(LBP) operators. For each leaf image, a feature vector is generated from the statistical values. 70% of the images in the dataset are the training dataset and the rest are included in the test set. Six different classifiers are used to classify the plant leaves based on feature values. When features are combined without any preprocessing, it yielded a classification performance of 94.7%.", "author" : [ { "dropping-particle" : "", "family" : "Arun", "given" : "C H", "non-dropping-particle" : "", "parse-names" : false, "suffix" : "" }, { "dropping-particle" : "", "family" : "Sam Emmanuel", "given" : "W R", "non-dropping-particle" : "", "parse-names" : false, "suffix" : "" }, { "dropping-particle" : "", "family" : "Christopher Durairaj", "given" : "D", "non-dropping-particle" : "", "parse-names" : false, "suffix" : "" } ], "container-title" : "International Journal of Computer Applications", "id" : "ITEM-1", "issue" : "12", "issued" : { "date-parts" : [ [ "2013" ] ] }, "page" : "975-8887", "title" : "Texture Feature Extraction for Identification of Medicinal Plants and Comparison of Different Classifiers", "type" : "article-journal", "volume" : "62" }, "uris" : [ "http://www.mendeley.com/documents/?uuid=376699f0-b9c4-36e4-b722-f65f8a42d134" ] } ], "mendeley" : { "formattedCitation" : "(Arun, Sam Emmanuel, &amp; Christopher Durairaj, 2013)", "manualFormatting" : "Arun et al. (2013)", "plainTextFormattedCitation" : "(Arun, Sam Emmanuel, &amp; Christopher Durairaj, 2013)", "previouslyFormattedCitation" : "(Arun, Sam Emmanuel, &amp; Christopher Durairaj, 2013)" }, "properties" : { "noteIndex" : 0 }, "schema" : "https://github.com/citation-style-language/schema/raw/master/csl-citation.json" }</w:instrText>
      </w:r>
      <w:r w:rsidR="00FE2469">
        <w:fldChar w:fldCharType="separate"/>
      </w:r>
      <w:r w:rsidR="00FE2469" w:rsidRPr="00FE2469">
        <w:rPr>
          <w:noProof/>
        </w:rPr>
        <w:t>Arun</w:t>
      </w:r>
      <w:r w:rsidR="00FE2469">
        <w:rPr>
          <w:noProof/>
        </w:rPr>
        <w:t xml:space="preserve"> et al.</w:t>
      </w:r>
      <w:r w:rsidR="00FE2469" w:rsidRPr="00FE2469">
        <w:rPr>
          <w:noProof/>
        </w:rPr>
        <w:t xml:space="preserve"> </w:t>
      </w:r>
      <w:r w:rsidR="00FE2469">
        <w:rPr>
          <w:noProof/>
        </w:rPr>
        <w:t>(</w:t>
      </w:r>
      <w:r w:rsidR="00FE2469" w:rsidRPr="00FE2469">
        <w:rPr>
          <w:noProof/>
        </w:rPr>
        <w:t>2013)</w:t>
      </w:r>
      <w:r w:rsidR="00FE2469">
        <w:fldChar w:fldCharType="end"/>
      </w:r>
      <w:r w:rsidR="00F358CF">
        <w:t xml:space="preserve"> </w:t>
      </w:r>
      <w:r w:rsidR="00F869D0">
        <w:t xml:space="preserve">beispielsweise Local Binary Patterns zusammen mit </w:t>
      </w:r>
      <w:r w:rsidR="00F869D0" w:rsidRPr="00F869D0">
        <w:t>Gre</w:t>
      </w:r>
      <w:r w:rsidR="00F869D0">
        <w:t>y Tone Spatial Dependency Matrizen</w:t>
      </w:r>
      <w:r w:rsidR="00EE10C5" w:rsidRPr="00EE10C5">
        <w:t xml:space="preserve"> </w:t>
      </w:r>
      <w:r w:rsidR="00EE10C5">
        <w:t>zur Beschreibung der Blatttextur.</w:t>
      </w:r>
      <w:r>
        <w:t xml:space="preserve"> </w:t>
      </w:r>
      <w:r w:rsidR="00F2162E">
        <w:fldChar w:fldCharType="begin" w:fldLock="1"/>
      </w:r>
      <w:r w:rsidR="00F358CF">
        <w:instrText>ADDIN CSL_CITATION { "citationItems" : [ { "id" : "ITEM-1", "itemData" : { "DOI" : "10.1016/j.patrec.2015.02.010", "ISBN" : "8697103576", "ISSN" : "01678655", "abstract" : "Abstract This paper proposes a novel methodology of characterizing and recognizing plant leaves using a combination of texture and shape features. Texture of the leaf is modeled using Gabor filter and gray level co-occurrence matrix (GLCM) while shape of the leaf is captured using a set of curvelet transform coefficients together with invariant moments. Since these features are in general sensitive to the orientation and scaling of the leaf image, a pre-processing stage prior to feature extraction is applied to make corrections for varying translation, rotation and scaling factors. Efficacy of the proposed methods is studied by using two neural classifiers: a neuro-fuzzy controller (NFC) and a feed-forward back-propagation multi-layered perceptron (MLP) to discriminate between 31 classes of leaves. The features have been applied individually as well as in combination to investigate how recognition accuracies can be improved. Experimental results demonstrate that the proposed approach is effective in recognizing leaves with varying texture, shape, size and orientations to an acceptable degree.", "author" : [ { "dropping-particle" : "", "family" : "Chaki", "given" : "Jyotismita", "non-dropping-particle" : "", "parse-names" : false, "suffix" : "" }, { "dropping-particle" : "", "family" : "Parekh", "given" : "Ranjan", "non-dropping-particle" : "", "parse-names" : false, "suffix" : "" }, { "dropping-particle" : "", "family" : "Bhattacharya", "given" : "Samar", "non-dropping-particle" : "", "parse-names" : false, "suffix" : "" } ], "container-title" : "Pattern Recognition Letters", "id" : "ITEM-1", "issued" : { "date-parts" : [ [ "2015" ] ] }, "page" : "61-68", "publisher" : "Elsevier Ltd.", "title" : "Plant leaf recognition using texture and shape features with neural classifiers", "type" : "article-journal", "volume" : "58" }, "uris" : [ "http://www.mendeley.com/documents/?uuid=cf8b79c0-2b34-43f3-bb73-3575fd3c3dfe" ] } ], "mendeley" : { "formattedCitation" : "(Chaki, Parekh, &amp; Bhattacharya, 2015)", "manualFormatting" : "Chaki et al. (2015)", "plainTextFormattedCitation" : "(Chaki, Parekh, &amp; Bhattacharya, 2015)", "previouslyFormattedCitation" : "(Chaki, Parekh, &amp; Bhattacharya, 2015)" }, "properties" : { "noteIndex" : 0 }, "schema" : "https://github.com/citation-style-language/schema/raw/master/csl-citation.json" }</w:instrText>
      </w:r>
      <w:r w:rsidR="00F2162E">
        <w:fldChar w:fldCharType="separate"/>
      </w:r>
      <w:r w:rsidR="00F2162E" w:rsidRPr="00F2162E">
        <w:rPr>
          <w:noProof/>
        </w:rPr>
        <w:t>Chaki</w:t>
      </w:r>
      <w:r w:rsidR="00EE10C5">
        <w:rPr>
          <w:noProof/>
        </w:rPr>
        <w:t xml:space="preserve"> et al.</w:t>
      </w:r>
      <w:r w:rsidR="00F2162E" w:rsidRPr="00F2162E">
        <w:rPr>
          <w:noProof/>
        </w:rPr>
        <w:t xml:space="preserve"> </w:t>
      </w:r>
      <w:r w:rsidR="00F2162E">
        <w:rPr>
          <w:noProof/>
        </w:rPr>
        <w:t>(</w:t>
      </w:r>
      <w:r w:rsidR="00F2162E" w:rsidRPr="00F2162E">
        <w:rPr>
          <w:noProof/>
        </w:rPr>
        <w:t>2015)</w:t>
      </w:r>
      <w:r w:rsidR="00F2162E">
        <w:fldChar w:fldCharType="end"/>
      </w:r>
      <w:r w:rsidR="00F2162E">
        <w:t xml:space="preserve"> </w:t>
      </w:r>
      <w:r>
        <w:t xml:space="preserve">verwenden </w:t>
      </w:r>
      <w:r w:rsidR="00F2162E">
        <w:t>die Gray Level Co-occurrenceMatrix und Gaborfilter in Kombination mit</w:t>
      </w:r>
      <w:r w:rsidR="00B01EF7">
        <w:t xml:space="preserve"> den formbeschreibenden </w:t>
      </w:r>
      <w:r w:rsidR="00F2162E">
        <w:t>Hu-Momenten und Curvelet-Features.</w:t>
      </w:r>
    </w:p>
    <w:p w:rsidR="00B91058" w:rsidRDefault="009C5387" w:rsidP="00C9072C">
      <w:r>
        <w:t xml:space="preserve">Auffällig ist, dass sich viele Veröffentlichungen auf eine Beschreibung der Form konzentrieren. Die Beschreibung der Textur erfolgt oft nur zur Unterstützung der Form-Merkmale. </w:t>
      </w:r>
      <w:r w:rsidR="00B91058">
        <w:t xml:space="preserve">Ein </w:t>
      </w:r>
      <w:r w:rsidR="000F3474">
        <w:t>System, das</w:t>
      </w:r>
      <w:r w:rsidR="00B91058">
        <w:t xml:space="preserve"> die Blattnerven getrennt betrachte</w:t>
      </w:r>
      <w:r w:rsidR="000F3474">
        <w:t>t</w:t>
      </w:r>
      <w:r w:rsidR="00012AEB">
        <w:t>,</w:t>
      </w:r>
      <w:r w:rsidR="00B91058">
        <w:t xml:space="preserve"> wurde von </w:t>
      </w:r>
      <w:r w:rsidR="000F3474">
        <w:fldChar w:fldCharType="begin" w:fldLock="1"/>
      </w:r>
      <w:r w:rsidR="000F3474">
        <w:instrText>ADDIN CSL_CITATION { "citationItems" : [ { "id" : "ITEM-1", "itemData" : { "DOI" : "10.1016/j.eswa.2014.01.029", "ISBN" : "0957-4174", "ISSN" : "09574174", "abstract" : "In this work we propose an automatic low cost procedure aimed at classifying legume species and varieties based exclusively on the characterization and analysis of the leaf venation network. The identification of leaf venation patterns which are characteristic for each species or variety is not an easy task since in some situations (specially for cultivars from the same species) the vein differences are visually indistinguishable for humans. The proposed procedure takes as input leaf images acquired using a standard scanner, processes the images in order to segment the veins at different scales, and measures different traits on them. We use these features in combination with modern automatic classifiers and feature selection techniques in order to perform recognition. The process was initially applied to recognize three different legumes in order to evaluate the improvements over previous works in the literature, and then it was employed to distinguish three diverse soybean cultivars. The results show the improvements achieved by the usage of the multiscale features. The cultivar recognition is a more challenging problem, since the experts cannot distinguish evident differences in plain sight. However, we achieve acceptable classification results. We also analyze the feature relevance and identify, for each classifier, a small set of distinctive traits to differentiate the species and varieties. \u00a9 2014 Elsevier Ltd. All rights reserved.", "author" : [ { "dropping-particle" : "", "family" : "Larese", "given" : "M\u00f3nica G.", "non-dropping-particle" : "", "parse-names" : false, "suffix" : "" }, { "dropping-particle" : "", "family" : "Bay\u00e1", "given" : "Ariel E.", "non-dropping-particle" : "", "parse-names" : false, "suffix" : "" }, { "dropping-particle" : "", "family" : "Craviotto", "given" : "Roque M.", "non-dropping-particle" : "", "parse-names" : false, "suffix" : "" }, { "dropping-particle" : "", "family" : "Arango", "given" : "Miriam R.", "non-dropping-particle" : "", "parse-names" : false, "suffix" : "" }, { "dropping-particle" : "", "family" : "Gallo", "given" : "Carina", "non-dropping-particle" : "", "parse-names" : false, "suffix" : "" }, { "dropping-particle" : "", "family" : "Granitto", "given" : "Pablo M.", "non-dropping-particle" : "", "parse-names" : false, "suffix" : "" } ], "container-title" : "Expert Systems with Applications", "id" : "ITEM-1", "issue" : "10", "issued" : { "date-parts" : [ [ "2014" ] ] }, "page" : "4638-4647", "title" : "Multiscale recognition of legume varieties based on leaf venation images", "type" : "article-journal", "volume" : "41" }, "uris" : [ "http://www.mendeley.com/documents/?uuid=56ecc7f9-2105-4b39-a067-c7d7b5284f81" ] } ], "mendeley" : { "formattedCitation" : "(Larese et\u00a0al., 2014)", "manualFormatting" : "Larese et\u00a0al. (2014)", "plainTextFormattedCitation" : "(Larese et\u00a0al., 2014)", "previouslyFormattedCitation" : "(Larese et\u00a0al., 2014)" }, "properties" : { "noteIndex" : 0 }, "schema" : "https://github.com/citation-style-language/schema/raw/master/csl-citation.json" }</w:instrText>
      </w:r>
      <w:r w:rsidR="000F3474">
        <w:fldChar w:fldCharType="separate"/>
      </w:r>
      <w:r w:rsidR="000F3474">
        <w:rPr>
          <w:noProof/>
        </w:rPr>
        <w:t>Larese et al. (</w:t>
      </w:r>
      <w:r w:rsidR="000F3474" w:rsidRPr="000F3474">
        <w:rPr>
          <w:noProof/>
        </w:rPr>
        <w:t>2014)</w:t>
      </w:r>
      <w:r w:rsidR="000F3474">
        <w:fldChar w:fldCharType="end"/>
      </w:r>
      <w:r w:rsidR="000F3474">
        <w:t xml:space="preserve"> erarbeitet. </w:t>
      </w:r>
      <w:r w:rsidR="00904A5F">
        <w:t>A</w:t>
      </w:r>
      <w:r w:rsidR="00904A5F">
        <w:rPr>
          <w:rFonts w:ascii="Calibri" w:hAnsi="Calibri" w:cs="Times New Roman"/>
          <w:noProof/>
          <w:szCs w:val="24"/>
        </w:rPr>
        <w:t>ls Besonderheit können sie durch ihre angebrachte Methode auch verschiedene Variationen innerhalb einer Art unterscheiden. Zur Segmentierung der Adern nutzen sie eine erweiterte Form der</w:t>
      </w:r>
      <w:r w:rsidR="00904A5F" w:rsidRPr="00E940FC">
        <w:rPr>
          <w:rFonts w:ascii="Calibri" w:hAnsi="Calibri" w:cs="Times New Roman"/>
          <w:noProof/>
          <w:szCs w:val="24"/>
        </w:rPr>
        <w:t xml:space="preserve"> Hit or Miss Transform</w:t>
      </w:r>
      <w:r w:rsidR="00904A5F">
        <w:rPr>
          <w:rFonts w:ascii="Calibri" w:hAnsi="Calibri" w:cs="Times New Roman"/>
          <w:noProof/>
          <w:szCs w:val="24"/>
        </w:rPr>
        <w:t xml:space="preserve"> auf Graustufenbildern. </w:t>
      </w:r>
      <w:r w:rsidR="004B6DB1">
        <w:t>Für d</w:t>
      </w:r>
      <w:r w:rsidR="007E7D50">
        <w:t xml:space="preserve">ie </w:t>
      </w:r>
      <w:r w:rsidR="004B6DB1">
        <w:t xml:space="preserve">Extraktion der </w:t>
      </w:r>
      <w:r w:rsidR="007E7D50">
        <w:t>Features nutzen sie die Implementierung</w:t>
      </w:r>
      <w:r w:rsidR="004B6DB1">
        <w:t xml:space="preserve"> von </w:t>
      </w:r>
      <w:r w:rsidR="004B6DB1">
        <w:fldChar w:fldCharType="begin" w:fldLock="1"/>
      </w:r>
      <w:r w:rsidR="004B6DB1">
        <w:instrText>ADDIN CSL_CITATION { "citationItems" : [ { "id" : "ITEM-1", "itemData" : { "DOI" : "10.1104/pp.110.162834", "ISBN" : "0032-0889", "ISSN" : "1532-2548", "PMID" : "21057114", "abstract" : "Interest in the structure and function of physical biological networks has spurred the development of a number of theoretical models that predict optimal network structures across a broad array of taxonomic groups, from mammals to plants. In many cases, direct tests of predicted network structure are impossible given the lack of suitable empirical methods to quantify physical network geometry with suf\ufb01cient scope and resolution. There is a long history of empirical methods to quantify the network structure of plants, from roots, to xylem networks in shoots and within leaves. However, with few exceptions, current methods emphasize the analysis of portions of, rather than entire networks. Here, we introduce the Leaf Extraction and Analysis Framework Graphical User Interface (LEAF GUI), a user-assisted software tool that facilitates improved empirical understanding of leaf network structure. LEAF GUI takes images of leaves where veins have been enhanced relative to the background, and following a series of interactive thresholding and cleaning steps, returns a suite of statistics and information on the structure of leaf venation networks and areoles. Metrics include the dimensions, position, and connectivity of all network veins, and the dimensions, shape, and position of the areoles they surround. Available for free download, the LEAF GUI software promises to facilitate improved understanding of the adaptive and ecological signi\ufb01cance of leaf vein network structure.", "author" : [ { "dropping-particle" : "", "family" : "Price", "given" : "Charles A", "non-dropping-particle" : "", "parse-names" : false, "suffix" : "" }, { "dropping-particle" : "", "family" : "Symonova", "given" : "Olga", "non-dropping-particle" : "", "parse-names" : false, "suffix" : "" }, { "dropping-particle" : "", "family" : "Mileyko", "given" : "Yuriy", "non-dropping-particle" : "", "parse-names" : false, "suffix" : "" }, { "dropping-particle" : "", "family" : "Hilley", "given" : "Troy", "non-dropping-particle" : "", "parse-names" : false, "suffix" : "" }, { "dropping-particle" : "", "family" : "Weitz", "given" : "Joshua S", "non-dropping-particle" : "", "parse-names" : false, "suffix" : "" } ], "container-title" : "Plant Physiology", "id" : "ITEM-1", "issue" : "1", "issued" : { "date-parts" : [ [ "2011" ] ] }, "page" : "236-245", "title" : "Leaf Extraction and Analysis Framework Graphical User Interface: Segmenting and Analyzing the Structure of Leaf Veins and Areoles", "type" : "article-journal", "volume" : "155" }, "uris" : [ "http://www.mendeley.com/documents/?uuid=d0eb2b49-2b71-39d8-b3a5-8a2a9d39ee5c" ] } ], "mendeley" : { "formattedCitation" : "(Price, Symonova, Mileyko, Hilley, &amp; Weitz, 2011)", "manualFormatting" : "Price et al. (2011)", "plainTextFormattedCitation" : "(Price, Symonova, Mileyko, Hilley, &amp; Weitz, 2011)", "previouslyFormattedCitation" : "(Price, Symonova, Mileyko, Hilley, &amp; Weitz, 2011)" }, "properties" : { "noteIndex" : 0 }, "schema" : "https://github.com/citation-style-language/schema/raw/master/csl-citation.json" }</w:instrText>
      </w:r>
      <w:r w:rsidR="004B6DB1">
        <w:fldChar w:fldCharType="separate"/>
      </w:r>
      <w:r w:rsidR="004B6DB1" w:rsidRPr="004B6DB1">
        <w:rPr>
          <w:noProof/>
        </w:rPr>
        <w:t xml:space="preserve">Price </w:t>
      </w:r>
      <w:r w:rsidR="004B6DB1">
        <w:rPr>
          <w:noProof/>
        </w:rPr>
        <w:t>et al.</w:t>
      </w:r>
      <w:r w:rsidR="004B6DB1" w:rsidRPr="004B6DB1">
        <w:rPr>
          <w:noProof/>
        </w:rPr>
        <w:t xml:space="preserve"> </w:t>
      </w:r>
      <w:r w:rsidR="004B6DB1">
        <w:rPr>
          <w:noProof/>
        </w:rPr>
        <w:t>(</w:t>
      </w:r>
      <w:r w:rsidR="004B6DB1" w:rsidRPr="004B6DB1">
        <w:rPr>
          <w:noProof/>
        </w:rPr>
        <w:t>2011)</w:t>
      </w:r>
      <w:r w:rsidR="004B6DB1">
        <w:fldChar w:fldCharType="end"/>
      </w:r>
      <w:r w:rsidR="004B6DB1">
        <w:t xml:space="preserve">, die die  grafische  Oberfläche „Leaf GUI“ zur Ermittlung und Darstellung biologischer Merkmale der Nervatur von Blättern erstellten. Price et al. wandeln dazu Bilder von Blattnerven in eine Netzwerkpräsentation mit Knoten und Kanten um. Mit ihrer Methode erzielen sie </w:t>
      </w:r>
      <w:r w:rsidR="008F5D57">
        <w:t xml:space="preserve">eine durchschnittliche Erkennungsrate von </w:t>
      </w:r>
      <w:r w:rsidR="00D037F0">
        <w:t>92</w:t>
      </w:r>
      <w:r w:rsidR="008F5D57">
        <w:t xml:space="preserve">% </w:t>
      </w:r>
      <w:r w:rsidR="004B6DB1">
        <w:t xml:space="preserve">bei einer Klassifikation </w:t>
      </w:r>
      <w:r w:rsidR="00D037F0">
        <w:t>innerhalb eines</w:t>
      </w:r>
      <w:r w:rsidR="004B6DB1">
        <w:t xml:space="preserve"> Datensatz</w:t>
      </w:r>
      <w:r w:rsidR="00D037F0">
        <w:t>es</w:t>
      </w:r>
      <w:r w:rsidR="004B6DB1">
        <w:t xml:space="preserve"> </w:t>
      </w:r>
      <w:r w:rsidR="008F5D57">
        <w:t xml:space="preserve">mit </w:t>
      </w:r>
      <w:r w:rsidR="00D037F0">
        <w:t xml:space="preserve">drei </w:t>
      </w:r>
      <w:r w:rsidR="00CA1B5E">
        <w:t>Unterarten</w:t>
      </w:r>
      <w:r w:rsidR="008F5D57">
        <w:t xml:space="preserve"> von </w:t>
      </w:r>
      <w:r w:rsidR="00CA1B5E">
        <w:t>Sojabohnen</w:t>
      </w:r>
      <w:r w:rsidR="00B70514">
        <w:t xml:space="preserve"> und 67% bei Klassifikation von im Feld getätigten Fotos</w:t>
      </w:r>
      <w:r w:rsidR="00645DA5">
        <w:t xml:space="preserve"> (</w:t>
      </w:r>
      <w:r w:rsidR="00645DA5">
        <w:fldChar w:fldCharType="begin" w:fldLock="1"/>
      </w:r>
      <w:r w:rsidR="00645DA5">
        <w:instrText>ADDIN CSL_CITATION { "citationItems" : [ { "id" : "ITEM-1", "itemData" : { "DOI" : "10.1016/j.eswa.2014.01.029", "ISBN" : "0957-4174", "ISSN" : "09574174", "abstract" : "In this work we propose an automatic low cost procedure aimed at classifying legume species and varieties based exclusively on the characterization and analysis of the leaf venation network. The identification of leaf venation patterns which are characteristic for each species or variety is not an easy task since in some situations (specially for cultivars from the same species) the vein differences are visually indistinguishable for humans. The proposed procedure takes as input leaf images acquired using a standard scanner, processes the images in order to segment the veins at different scales, and measures different traits on them. We use these features in combination with modern automatic classifiers and feature selection techniques in order to perform recognition. The process was initially applied to recognize three different legumes in order to evaluate the improvements over previous works in the literature, and then it was employed to distinguish three diverse soybean cultivars. The results show the improvements achieved by the usage of the multiscale features. The cultivar recognition is a more challenging problem, since the experts cannot distinguish evident differences in plain sight. However, we achieve acceptable classification results. We also analyze the feature relevance and identify, for each classifier, a small set of distinctive traits to differentiate the species and varieties. \u00a9 2014 Elsevier Ltd. All rights reserved.", "author" : [ { "dropping-particle" : "", "family" : "Larese", "given" : "M\u00f3nica G.", "non-dropping-particle" : "", "parse-names" : false, "suffix" : "" }, { "dropping-particle" : "", "family" : "Bay\u00e1", "given" : "Ariel E.", "non-dropping-particle" : "", "parse-names" : false, "suffix" : "" }, { "dropping-particle" : "", "family" : "Craviotto", "given" : "Roque M.", "non-dropping-particle" : "", "parse-names" : false, "suffix" : "" }, { "dropping-particle" : "", "family" : "Arango", "given" : "Miriam R.", "non-dropping-particle" : "", "parse-names" : false, "suffix" : "" }, { "dropping-particle" : "", "family" : "Gallo", "given" : "Carina", "non-dropping-particle" : "", "parse-names" : false, "suffix" : "" }, { "dropping-particle" : "", "family" : "Granitto", "given" : "Pablo M.", "non-dropping-particle" : "", "parse-names" : false, "suffix" : "" } ], "container-title" : "Expert Systems with Applications", "id" : "ITEM-1", "issue" : "10", "issued" : { "date-parts" : [ [ "2014" ] ] }, "page" : "4638-4647", "title" : "Multiscale recognition of legume varieties based on leaf venation images", "type" : "article-journal", "volume" : "41" }, "uris" : [ "http://www.mendeley.com/documents/?uuid=56ecc7f9-2105-4b39-a067-c7d7b5284f81" ] } ], "mendeley" : { "formattedCitation" : "(Larese et\u00a0al., 2014)", "manualFormatting" : "Larese et\u00a0al. 2014)", "plainTextFormattedCitation" : "(Larese et\u00a0al., 2014)", "previouslyFormattedCitation" : "(Larese et\u00a0al., 2014)" }, "properties" : { "noteIndex" : 0 }, "schema" : "https://github.com/citation-style-language/schema/raw/master/csl-citation.json" }</w:instrText>
      </w:r>
      <w:r w:rsidR="00645DA5">
        <w:fldChar w:fldCharType="separate"/>
      </w:r>
      <w:r w:rsidR="00645DA5">
        <w:rPr>
          <w:noProof/>
        </w:rPr>
        <w:t xml:space="preserve">Larese et al. </w:t>
      </w:r>
      <w:r w:rsidR="00645DA5" w:rsidRPr="000F3474">
        <w:rPr>
          <w:noProof/>
        </w:rPr>
        <w:t>2014)</w:t>
      </w:r>
      <w:r w:rsidR="00645DA5">
        <w:fldChar w:fldCharType="end"/>
      </w:r>
      <w:r w:rsidR="008F5D57">
        <w:t>.</w:t>
      </w:r>
    </w:p>
    <w:p w:rsidR="00420623" w:rsidRDefault="000B190E" w:rsidP="00420623">
      <w:pPr>
        <w:pStyle w:val="berschrift2"/>
        <w:numPr>
          <w:ilvl w:val="1"/>
          <w:numId w:val="1"/>
        </w:numPr>
        <w:ind w:left="567" w:hanging="567"/>
      </w:pPr>
      <w:bookmarkStart w:id="89" w:name="_Toc476239163"/>
      <w:r>
        <w:t>Entwurf des Systems zur Klassifizierung</w:t>
      </w:r>
      <w:bookmarkEnd w:id="89"/>
    </w:p>
    <w:p w:rsidR="008F079B" w:rsidRDefault="008F079B" w:rsidP="00272311">
      <w:pPr>
        <w:pStyle w:val="berschrift3"/>
        <w:numPr>
          <w:ilvl w:val="2"/>
          <w:numId w:val="1"/>
        </w:numPr>
      </w:pPr>
      <w:bookmarkStart w:id="90" w:name="_Toc476239164"/>
      <w:bookmarkStart w:id="91" w:name="_Ref476322221"/>
      <w:r>
        <w:t>Daten</w:t>
      </w:r>
      <w:r w:rsidR="00FB4533">
        <w:t>sammlung</w:t>
      </w:r>
      <w:bookmarkEnd w:id="90"/>
      <w:bookmarkEnd w:id="91"/>
    </w:p>
    <w:p w:rsidR="00C652CA" w:rsidRDefault="0007000D" w:rsidP="00C707C2">
      <w:r>
        <w:t xml:space="preserve">Dem Entwurfsmuster </w:t>
      </w:r>
      <w:r w:rsidR="0073456C">
        <w:t>a</w:t>
      </w:r>
      <w:r w:rsidR="00C652CA">
        <w:t xml:space="preserve">us Kapitel </w:t>
      </w:r>
      <w:r w:rsidR="00C652CA">
        <w:fldChar w:fldCharType="begin"/>
      </w:r>
      <w:r w:rsidR="00C652CA">
        <w:instrText xml:space="preserve"> REF _Ref475975690 \r \h </w:instrText>
      </w:r>
      <w:r w:rsidR="00C652CA">
        <w:fldChar w:fldCharType="separate"/>
      </w:r>
      <w:r w:rsidR="00FB5482">
        <w:t>2.3.2</w:t>
      </w:r>
      <w:r w:rsidR="00C652CA">
        <w:fldChar w:fldCharType="end"/>
      </w:r>
      <w:r w:rsidR="0073456C">
        <w:t xml:space="preserve"> </w:t>
      </w:r>
      <w:r>
        <w:t xml:space="preserve">folgend, müssen als Grundlage für das zu entwickelnde System </w:t>
      </w:r>
      <w:r w:rsidR="00AC32F2">
        <w:t xml:space="preserve">zunächst </w:t>
      </w:r>
      <w:r>
        <w:t>Daten gesammelt werden.</w:t>
      </w:r>
      <w:r w:rsidR="00C652CA">
        <w:t xml:space="preserve"> </w:t>
      </w:r>
      <w:r w:rsidR="00AC32F2">
        <w:t xml:space="preserve">Im vorliegenden Fall </w:t>
      </w:r>
      <w:r w:rsidR="00C652CA">
        <w:t>müssen</w:t>
      </w:r>
      <w:r w:rsidR="00AC32F2">
        <w:t xml:space="preserve"> Bilder von Blättern </w:t>
      </w:r>
      <w:r w:rsidR="00C652CA">
        <w:t>akquiriert werden</w:t>
      </w:r>
      <w:r w:rsidR="00AC32F2">
        <w:t xml:space="preserve">. </w:t>
      </w:r>
    </w:p>
    <w:p w:rsidR="008B6D0C" w:rsidRDefault="00C707C2" w:rsidP="00C707C2">
      <w:r>
        <w:lastRenderedPageBreak/>
        <w:t xml:space="preserve">Es </w:t>
      </w:r>
      <w:r w:rsidR="007C256E">
        <w:t>sind</w:t>
      </w:r>
      <w:r>
        <w:t xml:space="preserve"> </w:t>
      </w:r>
      <w:r w:rsidR="00D3004E">
        <w:t>ents</w:t>
      </w:r>
      <w:r w:rsidR="0040502E">
        <w:t>p</w:t>
      </w:r>
      <w:r w:rsidR="00D3004E">
        <w:t>r</w:t>
      </w:r>
      <w:r w:rsidR="0040502E">
        <w:t xml:space="preserve">echende </w:t>
      </w:r>
      <w:r w:rsidR="00CD2CB6">
        <w:t>Bild-</w:t>
      </w:r>
      <w:r w:rsidR="0004005B">
        <w:t>Datenbanken</w:t>
      </w:r>
      <w:r w:rsidR="007C256E" w:rsidRPr="007C256E">
        <w:t xml:space="preserve"> </w:t>
      </w:r>
      <w:r w:rsidR="007C256E">
        <w:t>verfügbar</w:t>
      </w:r>
      <w:r w:rsidR="0004005B">
        <w:t xml:space="preserve">, die </w:t>
      </w:r>
      <w:r w:rsidR="0065592E">
        <w:t xml:space="preserve">unter freier Lizenz </w:t>
      </w:r>
      <w:r w:rsidR="0004005B">
        <w:t>zum Training für die automatische Bestimmung</w:t>
      </w:r>
      <w:r w:rsidR="00095ED9">
        <w:t xml:space="preserve"> </w:t>
      </w:r>
      <w:r w:rsidR="006703CF">
        <w:t>genutzt werden können</w:t>
      </w:r>
      <w:r w:rsidR="00095ED9">
        <w:t xml:space="preserve">. </w:t>
      </w:r>
      <w:r w:rsidR="0065592E">
        <w:t>Unter anderem</w:t>
      </w:r>
      <w:r w:rsidR="0065592E" w:rsidRPr="0065592E">
        <w:t xml:space="preserve"> </w:t>
      </w:r>
      <w:r w:rsidR="0065592E">
        <w:t>veröffentlichten</w:t>
      </w:r>
      <w:r w:rsidR="002E3B2E">
        <w:fldChar w:fldCharType="begin" w:fldLock="1"/>
      </w:r>
      <w:r w:rsidR="003953E2">
        <w:instrText>ADDIN CSL_CITATION { "citationItems" : [ { "id" : "ITEM-1", "itemData" : { "DOI" : "10.1109/ISSPIT.2007.4458016", "ISBN" : "9781424418350", "ISSN" : "978-1-4244-1835-0", "abstract" : "In this paper, we employ probabilistic neural network (PNN) with image and data processing techniques to implement a general purpose automated leaf recognition for plant classification. 12 leaf features are extracted and orthogonalized into 5 principal variables which consist the input vector of the PNN. The PNN is trained by 1800 leaves to classify 32 kinds of plants with an accuracy greater than 90%. Compared with other approaches, our algorithm is an accurate artificial intelligence approach which is fast in execution and easy in implementation.", "author" : [ { "dropping-particle" : "", "family" : "Wu", "given" : "Stephen Gang", "non-dropping-particle" : "", "parse-names" : false, "suffix" : "" }, { "dropping-particle" : "", "family" : "Bao", "given" : "Forrest Sheng", "non-dropping-particle" : "", "parse-names" : false, "suffix" : "" }, { "dropping-particle" : "", "family" : "Xu", "given" : "Eric You", "non-dropping-particle" : "", "parse-names" : false, "suffix" : "" }, { "dropping-particle" : "", "family" : "Wang", "given" : "Yu Xuan", "non-dropping-particle" : "", "parse-names" : false, "suffix" : "" }, { "dropping-particle" : "", "family" : "Chang", "given" : "Yi Fan", "non-dropping-particle" : "", "parse-names" : false, "suffix" : "" }, { "dropping-particle" : "", "family" : "Xiang", "given" : "Qiao Liang", "non-dropping-particle" : "", "parse-names" : false, "suffix" : "" } ], "container-title" : "ISSPIT 2007 - 2007 IEEE International Symposium on Signal Processing and Information Technology", "id" : "ITEM-1", "issue" : "December", "issued" : { "date-parts" : [ [ "2007" ] ] }, "page" : "11-16", "title" : "A leaf recognition algorithm for plant classification using probabilistic neural network", "type" : "article-journal" }, "uris" : [ "http://www.mendeley.com/documents/?uuid=f9813cb7-df72-46bc-8dbc-51dde8a124c6" ] } ], "mendeley" : { "formattedCitation" : "(Wu et\u00a0al., 2007)", "manualFormatting" : " Wu et al. (2007)", "plainTextFormattedCitation" : "(Wu et\u00a0al., 2007)", "previouslyFormattedCitation" : "(Wu et\u00a0al., 2007)" }, "properties" : { "noteIndex" : 0 }, "schema" : "https://github.com/citation-style-language/schema/raw/master/csl-citation.json" }</w:instrText>
      </w:r>
      <w:r w:rsidR="002E3B2E">
        <w:fldChar w:fldCharType="separate"/>
      </w:r>
      <w:r w:rsidR="005E5831" w:rsidRPr="005E5831">
        <w:rPr>
          <w:rFonts w:ascii="Calibri" w:hAnsi="Calibri" w:cs="Times New Roman"/>
          <w:noProof/>
          <w:szCs w:val="24"/>
        </w:rPr>
        <w:t xml:space="preserve"> </w:t>
      </w:r>
      <w:r w:rsidR="005E5831">
        <w:rPr>
          <w:rFonts w:ascii="Calibri" w:hAnsi="Calibri" w:cs="Times New Roman"/>
          <w:noProof/>
          <w:szCs w:val="24"/>
        </w:rPr>
        <w:t>Wu</w:t>
      </w:r>
      <w:r w:rsidR="008554D9">
        <w:rPr>
          <w:rFonts w:ascii="Calibri" w:hAnsi="Calibri" w:cs="Times New Roman"/>
          <w:noProof/>
          <w:szCs w:val="24"/>
        </w:rPr>
        <w:t xml:space="preserve"> et al.</w:t>
      </w:r>
      <w:r w:rsidR="002E3B2E" w:rsidRPr="002E3B2E">
        <w:rPr>
          <w:noProof/>
        </w:rPr>
        <w:t xml:space="preserve"> </w:t>
      </w:r>
      <w:r w:rsidR="005E5831">
        <w:rPr>
          <w:noProof/>
        </w:rPr>
        <w:t>(</w:t>
      </w:r>
      <w:r w:rsidR="002E3B2E" w:rsidRPr="002E3B2E">
        <w:rPr>
          <w:noProof/>
        </w:rPr>
        <w:t>200</w:t>
      </w:r>
      <w:r w:rsidR="005E5831">
        <w:rPr>
          <w:noProof/>
        </w:rPr>
        <w:t>7)</w:t>
      </w:r>
      <w:r w:rsidR="002E3B2E">
        <w:fldChar w:fldCharType="end"/>
      </w:r>
      <w:r w:rsidR="005E5831">
        <w:t xml:space="preserve"> den </w:t>
      </w:r>
      <w:r w:rsidR="003953E2">
        <w:t xml:space="preserve">im Rahmen ihrer Arbeit veröffentlichten </w:t>
      </w:r>
      <w:r w:rsidR="005E5831">
        <w:t>Flavia-Datensatz. Der Datensatz beinhaltet 1800 Bilder</w:t>
      </w:r>
      <w:r w:rsidR="00583C84">
        <w:t xml:space="preserve"> in einer Auflösung von 1600 x 1200 Pixeln</w:t>
      </w:r>
      <w:r w:rsidR="005E5831">
        <w:t xml:space="preserve"> von Blätter</w:t>
      </w:r>
      <w:r w:rsidR="00010855">
        <w:t>n</w:t>
      </w:r>
      <w:r w:rsidR="005E5831">
        <w:t xml:space="preserve"> 32 unterschiedlicher</w:t>
      </w:r>
      <w:r w:rsidR="007E06E7">
        <w:t>, hauptsächlich</w:t>
      </w:r>
      <w:r w:rsidR="00355CDA">
        <w:t xml:space="preserve"> chinesischer</w:t>
      </w:r>
      <w:r w:rsidR="005E5831">
        <w:t xml:space="preserve"> Arten.</w:t>
      </w:r>
      <w:r w:rsidR="00DC16A7">
        <w:t xml:space="preserve"> Die Bilder liegen vorverarbeitet vor. Die Blätter sind bereits freigestellt und die Blattstiele wurden entfernt</w:t>
      </w:r>
      <w:r w:rsidR="00316588">
        <w:t xml:space="preserve"> (siehe Abbildung 10a)</w:t>
      </w:r>
      <w:r w:rsidR="00DC16A7">
        <w:t>.</w:t>
      </w:r>
      <w:r w:rsidR="008B6D0C" w:rsidRPr="008B6D0C">
        <w:t xml:space="preserve"> </w:t>
      </w:r>
    </w:p>
    <w:p w:rsidR="008B6D0C" w:rsidRDefault="00E74271" w:rsidP="00C707C2">
      <w:r>
        <w:t>Der Leafsnap-Datensatz</w:t>
      </w:r>
      <w:r w:rsidR="003953E2">
        <w:t xml:space="preserve"> von</w:t>
      </w:r>
      <w:r w:rsidR="00153C9E">
        <w:t xml:space="preserve"> </w:t>
      </w:r>
      <w:r w:rsidR="00153C9E">
        <w:fldChar w:fldCharType="begin" w:fldLock="1"/>
      </w:r>
      <w:r w:rsidR="003953E2">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u00a0al., 2012)", "manualFormatting" : "Kumar", "plainTextFormattedCitation" : "(Kumar et\u00a0al., 2012)", "previouslyFormattedCitation" : "(Kumar et\u00a0al., 2012)" }, "properties" : { "noteIndex" : 0 }, "schema" : "https://github.com/citation-style-language/schema/raw/master/csl-citation.json" }</w:instrText>
      </w:r>
      <w:r w:rsidR="00153C9E">
        <w:fldChar w:fldCharType="separate"/>
      </w:r>
      <w:r w:rsidR="006E0741">
        <w:rPr>
          <w:noProof/>
        </w:rPr>
        <w:t>Kumar</w:t>
      </w:r>
      <w:r w:rsidR="00153C9E">
        <w:fldChar w:fldCharType="end"/>
      </w:r>
      <w:r w:rsidR="003953E2">
        <w:t xml:space="preserve"> et al.</w:t>
      </w:r>
      <w:r w:rsidR="00A61EF5">
        <w:t xml:space="preserve"> </w:t>
      </w:r>
      <w:r w:rsidR="00E87BDD">
        <w:t xml:space="preserve">ist ebenfalls frei erhältlich. </w:t>
      </w:r>
      <w:r w:rsidR="006E0741">
        <w:t xml:space="preserve">Die zugrundeliegenden Trainingsdaten umfassen </w:t>
      </w:r>
      <w:r w:rsidR="00952FBD">
        <w:t xml:space="preserve">mit 800 x 600 Pixeln </w:t>
      </w:r>
      <w:r w:rsidR="009F69DA">
        <w:t xml:space="preserve">sehr </w:t>
      </w:r>
      <w:r w:rsidR="001E1630">
        <w:t xml:space="preserve">niedrig </w:t>
      </w:r>
      <w:r w:rsidR="00952FBD">
        <w:t xml:space="preserve">aufgelöste </w:t>
      </w:r>
      <w:r w:rsidR="006E0741">
        <w:t xml:space="preserve">Fotografien </w:t>
      </w:r>
      <w:r w:rsidR="00BB49D1">
        <w:t xml:space="preserve">von </w:t>
      </w:r>
      <w:r w:rsidR="006E0741">
        <w:t>185 in den nordöstlichen</w:t>
      </w:r>
      <w:r w:rsidR="006E0741" w:rsidRPr="006E0741">
        <w:t xml:space="preserve"> </w:t>
      </w:r>
      <w:r w:rsidR="006E0741">
        <w:t>USA beheimateten</w:t>
      </w:r>
      <w:r w:rsidR="006E0741" w:rsidRPr="006E0741">
        <w:t xml:space="preserve"> </w:t>
      </w:r>
      <w:r w:rsidR="006E0741">
        <w:t>Baumarten.</w:t>
      </w:r>
      <w:r w:rsidR="00153C9E">
        <w:t xml:space="preserve"> Die Bilder sind sowoh</w:t>
      </w:r>
      <w:r w:rsidR="00E7207E">
        <w:t>l in ihrer ursprüngl</w:t>
      </w:r>
      <w:r w:rsidR="00E7207E">
        <w:t>i</w:t>
      </w:r>
      <w:r w:rsidR="00E7207E">
        <w:t>chen Form und in</w:t>
      </w:r>
      <w:r w:rsidR="00102CBE">
        <w:t xml:space="preserve"> binarisierter</w:t>
      </w:r>
      <w:r w:rsidR="00153C9E">
        <w:t xml:space="preserve"> Form </w:t>
      </w:r>
      <w:r w:rsidR="00E7207E">
        <w:t xml:space="preserve"> </w:t>
      </w:r>
      <w:r w:rsidR="00153C9E">
        <w:t>erhältlich</w:t>
      </w:r>
      <w:r w:rsidR="00102CBE">
        <w:t xml:space="preserve"> (siehe Abbildung 10b)</w:t>
      </w:r>
      <w:r w:rsidR="00153C9E">
        <w:t>.</w:t>
      </w:r>
    </w:p>
    <w:p w:rsidR="007D678F" w:rsidRDefault="00AC32F2" w:rsidP="00C707C2">
      <w:r>
        <w:t>Leafsnap- und Flavia-Datensatz wurden als Datengrundlage gewählt, da die beiden zugrund</w:t>
      </w:r>
      <w:r>
        <w:t>e</w:t>
      </w:r>
      <w:r>
        <w:t xml:space="preserve">liegenden Arbeiten vielfach von Veröffentlichungen anderer Autoren zitiert </w:t>
      </w:r>
      <w:r w:rsidR="004B5D35">
        <w:t>we</w:t>
      </w:r>
      <w:r>
        <w:t>rden</w:t>
      </w:r>
      <w:r w:rsidR="00BB7576">
        <w:t>, die</w:t>
      </w:r>
      <w:r>
        <w:t xml:space="preserve"> </w:t>
      </w:r>
      <w:r w:rsidR="00085C0F">
        <w:t xml:space="preserve">die Datensätze </w:t>
      </w:r>
      <w:r w:rsidR="00BB7576">
        <w:t xml:space="preserve">oftmals auch </w:t>
      </w:r>
      <w:r w:rsidR="00085C0F">
        <w:t xml:space="preserve">als Grundlage für die Tests ihrer </w:t>
      </w:r>
      <w:r w:rsidR="00BB7576">
        <w:t xml:space="preserve">eigenen </w:t>
      </w:r>
      <w:r w:rsidR="00D2673F">
        <w:t>erarbeiteten</w:t>
      </w:r>
      <w:r w:rsidR="00085C0F">
        <w:t xml:space="preserve"> </w:t>
      </w:r>
      <w:r>
        <w:t xml:space="preserve">Methoden </w:t>
      </w:r>
      <w:r w:rsidR="00085C0F">
        <w:t>nutzen</w:t>
      </w:r>
      <w:r>
        <w:t xml:space="preserve">. </w:t>
      </w:r>
      <w:r w:rsidR="00B35B8A">
        <w:t xml:space="preserve">Somit ergibt </w:t>
      </w:r>
      <w:r w:rsidR="00F82431">
        <w:t>sich</w:t>
      </w:r>
      <w:r w:rsidR="00B35B8A">
        <w:t xml:space="preserve"> die</w:t>
      </w:r>
      <w:r w:rsidR="00F82431">
        <w:t xml:space="preserve"> Möglichkeit</w:t>
      </w:r>
      <w:r>
        <w:t xml:space="preserve"> </w:t>
      </w:r>
      <w:r w:rsidR="00F82431">
        <w:t>die</w:t>
      </w:r>
      <w:r>
        <w:t xml:space="preserve"> vorlie</w:t>
      </w:r>
      <w:r w:rsidR="00F82431">
        <w:t>gende</w:t>
      </w:r>
      <w:r>
        <w:t xml:space="preserve"> Arbeit</w:t>
      </w:r>
      <w:r w:rsidR="00BB7576">
        <w:t xml:space="preserve"> mit anderen Arbeiten</w:t>
      </w:r>
      <w:r w:rsidR="00F82431">
        <w:t xml:space="preserve"> vergleichen</w:t>
      </w:r>
      <w:r w:rsidR="00B35B8A">
        <w:t xml:space="preserve"> zu können</w:t>
      </w:r>
      <w:r w:rsidR="00BB7576">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2"/>
        <w:gridCol w:w="4323"/>
      </w:tblGrid>
      <w:tr w:rsidR="006A11FA" w:rsidTr="00DD29EC">
        <w:tc>
          <w:tcPr>
            <w:tcW w:w="4322" w:type="dxa"/>
          </w:tcPr>
          <w:p w:rsidR="006A11FA" w:rsidRDefault="006A11FA" w:rsidP="006A11FA">
            <w:pPr>
              <w:jc w:val="left"/>
            </w:pPr>
            <w:r>
              <w:rPr>
                <w:noProof/>
                <w:lang w:eastAsia="de-DE"/>
              </w:rPr>
              <w:drawing>
                <wp:inline distT="0" distB="0" distL="0" distR="0" wp14:anchorId="24845AA4" wp14:editId="04961921">
                  <wp:extent cx="2228850" cy="1671638"/>
                  <wp:effectExtent l="0" t="0" r="0" b="5080"/>
                  <wp:docPr id="2" name="Grafik 2" descr="C:\Users\chris\AppData\Local\Microsoft\Windows\INetCache\Content.Word\10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ris\AppData\Local\Microsoft\Windows\INetCache\Content.Word\1064.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234207" cy="1675656"/>
                          </a:xfrm>
                          <a:prstGeom prst="rect">
                            <a:avLst/>
                          </a:prstGeom>
                          <a:noFill/>
                          <a:ln>
                            <a:noFill/>
                          </a:ln>
                        </pic:spPr>
                      </pic:pic>
                    </a:graphicData>
                  </a:graphic>
                </wp:inline>
              </w:drawing>
            </w:r>
          </w:p>
          <w:p w:rsidR="006A11FA" w:rsidRDefault="006A11FA" w:rsidP="006A11FA">
            <w:pPr>
              <w:pStyle w:val="Beschriftung"/>
              <w:jc w:val="left"/>
            </w:pPr>
            <w:bookmarkStart w:id="92" w:name="_Toc476239030"/>
            <w:r>
              <w:t xml:space="preserve">Abbildung </w:t>
            </w:r>
            <w:fldSimple w:instr=" SEQ Abbildung \* ARABIC ">
              <w:r w:rsidR="002343C0">
                <w:rPr>
                  <w:noProof/>
                </w:rPr>
                <w:t>25</w:t>
              </w:r>
            </w:fldSimple>
            <w:r>
              <w:t xml:space="preserve"> - </w:t>
            </w:r>
            <w:r>
              <w:rPr>
                <w:sz w:val="20"/>
              </w:rPr>
              <w:t>Beispielfoto</w:t>
            </w:r>
            <w:r w:rsidRPr="008B6D0C">
              <w:rPr>
                <w:sz w:val="20"/>
              </w:rPr>
              <w:t xml:space="preserve"> aus der Flavia-Datenbank</w:t>
            </w:r>
            <w:r w:rsidR="00DD29EC">
              <w:rPr>
                <w:sz w:val="20"/>
              </w:rPr>
              <w:t xml:space="preserve"> </w:t>
            </w:r>
            <w:r w:rsidR="00DD29EC">
              <w:rPr>
                <w:sz w:val="20"/>
              </w:rPr>
              <w:fldChar w:fldCharType="begin" w:fldLock="1"/>
            </w:r>
            <w:r w:rsidR="00DD29EC">
              <w:rPr>
                <w:sz w:val="20"/>
              </w:rPr>
              <w:instrText>ADDIN CSL_CITATION { "citationItems" : [ { "id" : "ITEM-1", "itemData" : { "DOI" : "10.1109/ISSPIT.2007.4458016", "ISBN" : "9781424418350", "ISSN" : "978-1-4244-1835-0", "abstract" : "In this paper, we employ probabilistic neural network (PNN) with image and data processing techniques to implement a general purpose automated leaf recognition for plant classification. 12 leaf features are extracted and orthogonalized into 5 principal variables which consist the input vector of the PNN. The PNN is trained by 1800 leaves to classify 32 kinds of plants with an accuracy greater than 90%. Compared with other approaches, our algorithm is an accurate artificial intelligence approach which is fast in execution and easy in implementation.", "author" : [ { "dropping-particle" : "", "family" : "Wu", "given" : "Stephen Gang", "non-dropping-particle" : "", "parse-names" : false, "suffix" : "" }, { "dropping-particle" : "", "family" : "Bao", "given" : "Forrest Sheng", "non-dropping-particle" : "", "parse-names" : false, "suffix" : "" }, { "dropping-particle" : "", "family" : "Xu", "given" : "Eric You", "non-dropping-particle" : "", "parse-names" : false, "suffix" : "" }, { "dropping-particle" : "", "family" : "Wang", "given" : "Yu Xuan", "non-dropping-particle" : "", "parse-names" : false, "suffix" : "" }, { "dropping-particle" : "", "family" : "Chang", "given" : "Yi Fan", "non-dropping-particle" : "", "parse-names" : false, "suffix" : "" }, { "dropping-particle" : "", "family" : "Xiang", "given" : "Qiao Liang", "non-dropping-particle" : "", "parse-names" : false, "suffix" : "" } ], "container-title" : "ISSPIT 2007 - 2007 IEEE International Symposium on Signal Processing and Information Technology", "id" : "ITEM-1", "issue" : "December", "issued" : { "date-parts" : [ [ "2007" ] ] }, "page" : "11-16", "title" : "A leaf recognition algorithm for plant classification using probabilistic neural network", "type" : "article-journal" }, "uris" : [ "http://www.mendeley.com/documents/?uuid=f9813cb7-df72-46bc-8dbc-51dde8a124c6" ] } ], "mendeley" : { "formattedCitation" : "(Wu et\u00a0al., 2007)", "plainTextFormattedCitation" : "(Wu et\u00a0al., 2007)", "previouslyFormattedCitation" : "(Wu et\u00a0al., 2007)" }, "properties" : { "noteIndex" : 0 }, "schema" : "https://github.com/citation-style-language/schema/raw/master/csl-citation.json" }</w:instrText>
            </w:r>
            <w:r w:rsidR="00DD29EC">
              <w:rPr>
                <w:sz w:val="20"/>
              </w:rPr>
              <w:fldChar w:fldCharType="separate"/>
            </w:r>
            <w:r w:rsidR="00DD29EC" w:rsidRPr="00DD29EC">
              <w:rPr>
                <w:b w:val="0"/>
                <w:noProof/>
                <w:sz w:val="20"/>
              </w:rPr>
              <w:t>(Wu et al., 2007)</w:t>
            </w:r>
            <w:bookmarkEnd w:id="92"/>
            <w:r w:rsidR="00DD29EC">
              <w:rPr>
                <w:sz w:val="20"/>
              </w:rPr>
              <w:fldChar w:fldCharType="end"/>
            </w:r>
          </w:p>
          <w:p w:rsidR="006A11FA" w:rsidRDefault="006A11FA" w:rsidP="006A11FA">
            <w:pPr>
              <w:jc w:val="left"/>
            </w:pPr>
          </w:p>
        </w:tc>
        <w:tc>
          <w:tcPr>
            <w:tcW w:w="4323" w:type="dxa"/>
          </w:tcPr>
          <w:p w:rsidR="006A11FA" w:rsidRDefault="00D33797" w:rsidP="00D33797">
            <w:pPr>
              <w:pStyle w:val="Beschriftung"/>
              <w:spacing w:after="0"/>
              <w:jc w:val="left"/>
            </w:pPr>
            <w:r w:rsidRPr="001828BB">
              <w:rPr>
                <w:noProof/>
                <w:lang w:eastAsia="de-DE"/>
              </w:rPr>
              <w:drawing>
                <wp:inline distT="0" distB="0" distL="0" distR="0" wp14:anchorId="0D4EA869" wp14:editId="1D9F7813">
                  <wp:extent cx="1243965" cy="1658620"/>
                  <wp:effectExtent l="0" t="0" r="0" b="0"/>
                  <wp:docPr id="388" name="Grafik 388" descr="13291732970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1329173297022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243965" cy="1658620"/>
                          </a:xfrm>
                          <a:prstGeom prst="rect">
                            <a:avLst/>
                          </a:prstGeom>
                          <a:noFill/>
                          <a:ln>
                            <a:noFill/>
                          </a:ln>
                        </pic:spPr>
                      </pic:pic>
                    </a:graphicData>
                  </a:graphic>
                </wp:inline>
              </w:drawing>
            </w:r>
            <w:r w:rsidRPr="001828BB">
              <w:rPr>
                <w:noProof/>
                <w:lang w:eastAsia="de-DE"/>
              </w:rPr>
              <w:drawing>
                <wp:inline distT="0" distB="0" distL="0" distR="0" wp14:anchorId="09CE1FA9" wp14:editId="43A1570F">
                  <wp:extent cx="1233170" cy="1658620"/>
                  <wp:effectExtent l="0" t="0" r="5080" b="0"/>
                  <wp:docPr id="389" name="Grafik 389" descr="13291732970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13291732970228"/>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233170" cy="1658620"/>
                          </a:xfrm>
                          <a:prstGeom prst="rect">
                            <a:avLst/>
                          </a:prstGeom>
                          <a:noFill/>
                          <a:ln>
                            <a:noFill/>
                          </a:ln>
                        </pic:spPr>
                      </pic:pic>
                    </a:graphicData>
                  </a:graphic>
                </wp:inline>
              </w:drawing>
            </w:r>
          </w:p>
          <w:p w:rsidR="00D33797" w:rsidRPr="00D33797" w:rsidRDefault="00D33797" w:rsidP="00121F70">
            <w:pPr>
              <w:pStyle w:val="Beschriftung"/>
              <w:spacing w:after="0"/>
              <w:jc w:val="left"/>
            </w:pPr>
            <w:bookmarkStart w:id="93" w:name="_Toc476239031"/>
            <w:r>
              <w:t xml:space="preserve">Abbildung </w:t>
            </w:r>
            <w:fldSimple w:instr=" SEQ Abbildung \* ARABIC ">
              <w:r w:rsidR="002343C0">
                <w:rPr>
                  <w:noProof/>
                </w:rPr>
                <w:t>26</w:t>
              </w:r>
            </w:fldSimple>
            <w:r>
              <w:t xml:space="preserve"> - </w:t>
            </w:r>
            <w:r>
              <w:rPr>
                <w:sz w:val="20"/>
              </w:rPr>
              <w:t xml:space="preserve">unbearbeitetes (links) und binarisiertes Blatt (rechts) aus dem Leafsnap- Datensatz </w:t>
            </w:r>
            <w:r>
              <w:rPr>
                <w:sz w:val="20"/>
              </w:rPr>
              <w:fldChar w:fldCharType="begin" w:fldLock="1"/>
            </w:r>
            <w:r>
              <w:rPr>
                <w:sz w:val="20"/>
              </w:rPr>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u00a0al., 2012)", "plainTextFormattedCitation" : "(Kumar et\u00a0al., 2012)", "previouslyFormattedCitation" : "(Kumar et\u00a0al., 2012)" }, "properties" : { "noteIndex" : 0 }, "schema" : "https://github.com/citation-style-language/schema/raw/master/csl-citation.json" }</w:instrText>
            </w:r>
            <w:r>
              <w:rPr>
                <w:sz w:val="20"/>
              </w:rPr>
              <w:fldChar w:fldCharType="separate"/>
            </w:r>
            <w:r w:rsidRPr="00DD29EC">
              <w:rPr>
                <w:b w:val="0"/>
                <w:noProof/>
                <w:sz w:val="20"/>
              </w:rPr>
              <w:t>(Kumar et al., 2012)</w:t>
            </w:r>
            <w:bookmarkEnd w:id="93"/>
            <w:r>
              <w:rPr>
                <w:sz w:val="20"/>
              </w:rPr>
              <w:fldChar w:fldCharType="end"/>
            </w:r>
          </w:p>
        </w:tc>
      </w:tr>
    </w:tbl>
    <w:p w:rsidR="00CC19F4" w:rsidRPr="00DD52E8" w:rsidRDefault="009326D9" w:rsidP="008301D6">
      <w:pPr>
        <w:spacing w:before="240"/>
        <w:rPr>
          <w:color w:val="FF0000"/>
        </w:rPr>
      </w:pPr>
      <w:r>
        <w:t xml:space="preserve">Es soll in dieser Arbeit </w:t>
      </w:r>
      <w:r w:rsidR="0080173B">
        <w:t xml:space="preserve">aber auch </w:t>
      </w:r>
      <w:r>
        <w:t xml:space="preserve">geprüft werden, ob sich die </w:t>
      </w:r>
      <w:r w:rsidR="00CB6F1D">
        <w:t>Blattu</w:t>
      </w:r>
      <w:r>
        <w:t>nterseite besser eignet</w:t>
      </w:r>
      <w:r w:rsidR="008C2F7A">
        <w:t>,</w:t>
      </w:r>
      <w:r>
        <w:t xml:space="preserve"> um bestimmte Merkmale</w:t>
      </w:r>
      <w:r w:rsidR="00B07389">
        <w:t>, im Besonderen die Blattadern,</w:t>
      </w:r>
      <w:r>
        <w:t xml:space="preserve"> erkennen</w:t>
      </w:r>
      <w:r w:rsidR="00EB277B">
        <w:t xml:space="preserve"> und trainieren</w:t>
      </w:r>
      <w:r>
        <w:t xml:space="preserve"> zu können.</w:t>
      </w:r>
      <w:r w:rsidR="00CE57AA">
        <w:t xml:space="preserve"> </w:t>
      </w:r>
      <w:r w:rsidR="00593A80">
        <w:t xml:space="preserve">Der Flavia-Datensatz enthält allerdings nur Fotografien von den Blattoberseiten. Im Leafsnap-Datensatz sind Blattober- und -unterseite im Datensatz vermischt mit verschiedener Anzahl und ohne erkennbare Ordnung. </w:t>
      </w:r>
    </w:p>
    <w:p w:rsidR="00A22643" w:rsidRDefault="008D4C01" w:rsidP="00C707C2">
      <w:r>
        <w:t>F</w:t>
      </w:r>
      <w:r w:rsidR="00593A80">
        <w:t>ür</w:t>
      </w:r>
      <w:r w:rsidR="00EF27D9">
        <w:t xml:space="preserve"> d</w:t>
      </w:r>
      <w:r w:rsidR="00593A80">
        <w:t xml:space="preserve">ie Evaluierung des geplanten Systems </w:t>
      </w:r>
      <w:r>
        <w:t xml:space="preserve">wurde </w:t>
      </w:r>
      <w:r w:rsidR="009E2891">
        <w:t xml:space="preserve">im </w:t>
      </w:r>
      <w:r w:rsidR="00112734">
        <w:t>O</w:t>
      </w:r>
      <w:r w:rsidR="009E2891">
        <w:t xml:space="preserve">ktober 2016 </w:t>
      </w:r>
      <w:r w:rsidR="002D1D39">
        <w:t xml:space="preserve">zu Beginn der </w:t>
      </w:r>
      <w:r w:rsidR="008301D6">
        <w:t xml:space="preserve">Recherche- und </w:t>
      </w:r>
      <w:r w:rsidR="002D1D39">
        <w:t>Konzeptphase</w:t>
      </w:r>
      <w:r w:rsidR="004446D7">
        <w:t xml:space="preserve"> </w:t>
      </w:r>
      <w:r w:rsidR="00EF27D9">
        <w:t>zusätzlich ein eigener Datensatz erstellt</w:t>
      </w:r>
      <w:r w:rsidR="002D1D39">
        <w:t xml:space="preserve">. </w:t>
      </w:r>
      <w:r w:rsidR="000C059E">
        <w:t xml:space="preserve">Er enthält </w:t>
      </w:r>
      <w:r w:rsidR="0074704C">
        <w:t>Fotografien</w:t>
      </w:r>
      <w:r w:rsidR="000C059E">
        <w:t xml:space="preserve"> </w:t>
      </w:r>
      <w:r w:rsidR="00EF27D9">
        <w:t>25 verschi</w:t>
      </w:r>
      <w:r w:rsidR="00EF27D9">
        <w:t>e</w:t>
      </w:r>
      <w:r w:rsidR="00EF27D9">
        <w:t xml:space="preserve">dener Spezies mit </w:t>
      </w:r>
      <w:r w:rsidR="00157262">
        <w:t xml:space="preserve">je </w:t>
      </w:r>
      <w:r w:rsidR="00EF27D9">
        <w:t xml:space="preserve">40 </w:t>
      </w:r>
      <w:r w:rsidR="00157262">
        <w:t>Blättern</w:t>
      </w:r>
      <w:r w:rsidR="00EF27D9">
        <w:t>.</w:t>
      </w:r>
      <w:r w:rsidR="00157262">
        <w:t xml:space="preserve"> Von jedem</w:t>
      </w:r>
      <w:r w:rsidR="00C31EB1">
        <w:t xml:space="preserve"> Blatt wurden sowohl Ober- als auch Unterseite </w:t>
      </w:r>
      <w:r w:rsidR="00B1704C">
        <w:lastRenderedPageBreak/>
        <w:t>aufgenommen</w:t>
      </w:r>
      <w:r w:rsidR="00C31EB1">
        <w:t xml:space="preserve"> und geordnet abgelegt.</w:t>
      </w:r>
      <w:r w:rsidR="00536ECB">
        <w:t xml:space="preserve"> Dies macht es möglich den Datensatz in zwei </w:t>
      </w:r>
      <w:r w:rsidR="00AD3FAB">
        <w:t xml:space="preserve">gleiche </w:t>
      </w:r>
      <w:r w:rsidR="00536ECB">
        <w:t xml:space="preserve">Teile zu </w:t>
      </w:r>
      <w:r w:rsidR="00A0020B">
        <w:t>separieren</w:t>
      </w:r>
      <w:r w:rsidR="00536ECB">
        <w:t xml:space="preserve">, die </w:t>
      </w:r>
      <w:r w:rsidR="005515D9">
        <w:t xml:space="preserve">Bilder </w:t>
      </w:r>
      <w:r w:rsidR="00536ECB">
        <w:t>de</w:t>
      </w:r>
      <w:r w:rsidR="005515D9">
        <w:t>r</w:t>
      </w:r>
      <w:r w:rsidR="00536ECB">
        <w:t>selben Blätter, aber verschiedene</w:t>
      </w:r>
      <w:r w:rsidR="00002579">
        <w:t>r</w:t>
      </w:r>
      <w:r w:rsidR="00536ECB">
        <w:t xml:space="preserve"> Blattseiten enthalten. Dies ermög</w:t>
      </w:r>
      <w:r w:rsidR="001A6765">
        <w:t>licht eine Prüfung</w:t>
      </w:r>
      <w:r w:rsidR="00536ECB">
        <w:t xml:space="preserve"> </w:t>
      </w:r>
      <w:r w:rsidR="009C03D3">
        <w:t xml:space="preserve">der </w:t>
      </w:r>
      <w:r w:rsidR="000962A7">
        <w:t xml:space="preserve">Abhängigkeit der </w:t>
      </w:r>
      <w:r w:rsidR="009C03D3">
        <w:t xml:space="preserve">Performanz </w:t>
      </w:r>
      <w:r w:rsidR="00536ECB">
        <w:t>des Systems</w:t>
      </w:r>
      <w:r w:rsidR="009C03D3">
        <w:t xml:space="preserve"> und speziell der texturbeschreibenden Features</w:t>
      </w:r>
      <w:r w:rsidR="000962A7">
        <w:t xml:space="preserve"> von der betrachteten Blattseite</w:t>
      </w:r>
      <w:r w:rsidR="00536ECB">
        <w:t>.</w:t>
      </w:r>
      <w:r w:rsidR="002D0DC1">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9"/>
        <w:gridCol w:w="4332"/>
      </w:tblGrid>
      <w:tr w:rsidR="00343F94" w:rsidTr="00D728C6">
        <w:tc>
          <w:tcPr>
            <w:tcW w:w="4389" w:type="dxa"/>
          </w:tcPr>
          <w:p w:rsidR="00343F94" w:rsidRDefault="00E0666D" w:rsidP="00C707C2">
            <w:r>
              <w:rPr>
                <w:noProof/>
                <w:lang w:eastAsia="de-DE"/>
              </w:rPr>
              <w:drawing>
                <wp:inline distT="0" distB="0" distL="0" distR="0" wp14:anchorId="1F95AAED" wp14:editId="4BCAFCB8">
                  <wp:extent cx="2604977" cy="1796903"/>
                  <wp:effectExtent l="0" t="0" r="5080" b="0"/>
                  <wp:docPr id="390" name="Grafik 390" descr="C:\Users\chris\AppData\Local\Microsoft\Windows\INetCache\Content.Word\DSC_64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C:\Users\chris\AppData\Local\Microsoft\Windows\INetCache\Content.Word\DSC_6442.jpg"/>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r="3534"/>
                          <a:stretch/>
                        </pic:blipFill>
                        <pic:spPr bwMode="auto">
                          <a:xfrm>
                            <a:off x="0" y="0"/>
                            <a:ext cx="2604977" cy="179690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332" w:type="dxa"/>
          </w:tcPr>
          <w:p w:rsidR="00343F94" w:rsidRDefault="00343F94" w:rsidP="00C707C2">
            <w:r>
              <w:rPr>
                <w:noProof/>
                <w:lang w:eastAsia="de-DE"/>
              </w:rPr>
              <w:drawing>
                <wp:inline distT="0" distB="0" distL="0" distR="0" wp14:anchorId="454E08A4" wp14:editId="5DAE67B3">
                  <wp:extent cx="2573079" cy="1786166"/>
                  <wp:effectExtent l="0" t="0" r="0" b="5080"/>
                  <wp:docPr id="361" name="Grafik 361" descr="DSC_6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DSC_644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r="3585"/>
                          <a:stretch/>
                        </pic:blipFill>
                        <pic:spPr bwMode="auto">
                          <a:xfrm>
                            <a:off x="0" y="0"/>
                            <a:ext cx="2573207" cy="178625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43F94" w:rsidTr="00D728C6">
        <w:tc>
          <w:tcPr>
            <w:tcW w:w="4389" w:type="dxa"/>
          </w:tcPr>
          <w:p w:rsidR="00343F94" w:rsidRDefault="00E0666D" w:rsidP="00E0666D">
            <w:pPr>
              <w:pStyle w:val="Beschriftung"/>
              <w:rPr>
                <w:noProof/>
                <w:lang w:eastAsia="de-DE"/>
              </w:rPr>
            </w:pPr>
            <w:bookmarkStart w:id="94" w:name="_Ref476059923"/>
            <w:bookmarkStart w:id="95" w:name="_Toc476239032"/>
            <w:r w:rsidRPr="00E0666D">
              <w:rPr>
                <w:noProof/>
                <w:lang w:eastAsia="de-DE"/>
              </w:rPr>
              <w:t xml:space="preserve">Abbildung </w:t>
            </w:r>
            <w:r w:rsidRPr="00E0666D">
              <w:rPr>
                <w:noProof/>
                <w:lang w:eastAsia="de-DE"/>
              </w:rPr>
              <w:fldChar w:fldCharType="begin"/>
            </w:r>
            <w:r w:rsidRPr="00E0666D">
              <w:rPr>
                <w:noProof/>
                <w:lang w:eastAsia="de-DE"/>
              </w:rPr>
              <w:instrText xml:space="preserve"> SEQ Abbildung \* ARABIC </w:instrText>
            </w:r>
            <w:r w:rsidRPr="00E0666D">
              <w:rPr>
                <w:noProof/>
                <w:lang w:eastAsia="de-DE"/>
              </w:rPr>
              <w:fldChar w:fldCharType="separate"/>
            </w:r>
            <w:r w:rsidR="002343C0">
              <w:rPr>
                <w:noProof/>
                <w:lang w:eastAsia="de-DE"/>
              </w:rPr>
              <w:t>27</w:t>
            </w:r>
            <w:r w:rsidRPr="00E0666D">
              <w:rPr>
                <w:noProof/>
                <w:lang w:eastAsia="de-DE"/>
              </w:rPr>
              <w:fldChar w:fldCharType="end"/>
            </w:r>
            <w:bookmarkEnd w:id="94"/>
            <w:r w:rsidRPr="00E0666D">
              <w:rPr>
                <w:noProof/>
                <w:lang w:eastAsia="de-DE"/>
              </w:rPr>
              <w:t xml:space="preserve"> - Oberseite eines Blattes von Malus Domestica (Klarapfel) aus dem selbsterstellten Datensatz</w:t>
            </w:r>
            <w:bookmarkEnd w:id="95"/>
          </w:p>
        </w:tc>
        <w:tc>
          <w:tcPr>
            <w:tcW w:w="4332" w:type="dxa"/>
          </w:tcPr>
          <w:p w:rsidR="00343F94" w:rsidRDefault="00343F94" w:rsidP="00D728C6">
            <w:pPr>
              <w:pStyle w:val="Beschriftung"/>
              <w:jc w:val="left"/>
            </w:pPr>
            <w:bookmarkStart w:id="96" w:name="_Ref476092413"/>
            <w:bookmarkStart w:id="97" w:name="_Toc476239033"/>
            <w:r>
              <w:t xml:space="preserve">Abbildung </w:t>
            </w:r>
            <w:fldSimple w:instr=" SEQ Abbildung \* ARABIC ">
              <w:r w:rsidR="002343C0">
                <w:rPr>
                  <w:noProof/>
                </w:rPr>
                <w:t>28</w:t>
              </w:r>
            </w:fldSimple>
            <w:bookmarkEnd w:id="96"/>
            <w:r>
              <w:t xml:space="preserve">- Unterseite eines Blattes von </w:t>
            </w:r>
            <w:r w:rsidRPr="00A454E2">
              <w:t>Malus Domestica</w:t>
            </w:r>
            <w:r>
              <w:t xml:space="preserve"> (Klarapfel) aus dem selbsterstellten Datensatz</w:t>
            </w:r>
            <w:bookmarkEnd w:id="97"/>
          </w:p>
        </w:tc>
      </w:tr>
    </w:tbl>
    <w:p w:rsidR="00944C29" w:rsidRDefault="00AF76CF" w:rsidP="00CF5BB4">
      <w:r w:rsidRPr="00C97A6A">
        <w:t xml:space="preserve">Bei den fotografierten Arten handelt es </w:t>
      </w:r>
      <w:r w:rsidR="000E5030">
        <w:t xml:space="preserve">sich um </w:t>
      </w:r>
      <w:r w:rsidR="00C97A6A" w:rsidRPr="00C97A6A">
        <w:t xml:space="preserve">heimische Obstbäume und in </w:t>
      </w:r>
      <w:r w:rsidR="00C97A6A">
        <w:t>Deutschland</w:t>
      </w:r>
      <w:r w:rsidR="00C97A6A" w:rsidRPr="00C97A6A">
        <w:t xml:space="preserve"> verbreitete Zier und Parkgehölze</w:t>
      </w:r>
      <w:r w:rsidR="00C41DB7">
        <w:t>.</w:t>
      </w:r>
      <w:r w:rsidR="00C97A6A" w:rsidRPr="008C2F7A">
        <w:rPr>
          <w:i/>
          <w:color w:val="FF0000"/>
        </w:rPr>
        <w:t xml:space="preserve"> </w:t>
      </w:r>
      <w:r w:rsidRPr="008C2F7A">
        <w:rPr>
          <w:i/>
          <w:color w:val="FF0000"/>
        </w:rPr>
        <w:t>(verweisen auf Anhang, Tabelle der Spezies)</w:t>
      </w:r>
      <w:r w:rsidR="00C41DB7">
        <w:rPr>
          <w:i/>
          <w:color w:val="FF0000"/>
        </w:rPr>
        <w:t xml:space="preserve"> </w:t>
      </w:r>
      <w:r w:rsidR="003B482D">
        <w:t xml:space="preserve">Bei der Auswahl </w:t>
      </w:r>
      <w:r w:rsidR="00C41DB7">
        <w:t>wurde darauf geachtet</w:t>
      </w:r>
      <w:r w:rsidR="0075336E">
        <w:t>,</w:t>
      </w:r>
      <w:r w:rsidR="003B482D">
        <w:t xml:space="preserve"> eine möglichst hohe Variabilität der </w:t>
      </w:r>
      <w:r w:rsidR="00D837A3">
        <w:t>Blattf</w:t>
      </w:r>
      <w:r w:rsidR="003B482D">
        <w:t xml:space="preserve">orm </w:t>
      </w:r>
      <w:r w:rsidR="00E31AAD">
        <w:t xml:space="preserve">zwischen den Arten </w:t>
      </w:r>
      <w:r w:rsidR="003B482D">
        <w:t xml:space="preserve">zu erhalten. </w:t>
      </w:r>
      <w:r w:rsidR="00780967">
        <w:t>Es</w:t>
      </w:r>
      <w:r w:rsidR="003B482D">
        <w:t xml:space="preserve"> wurden </w:t>
      </w:r>
      <w:r w:rsidR="00864BA2">
        <w:t xml:space="preserve">aber </w:t>
      </w:r>
      <w:r w:rsidR="003B482D">
        <w:t>auch Blätter verschiedener Art</w:t>
      </w:r>
      <w:r w:rsidR="00AA7510">
        <w:t>en</w:t>
      </w:r>
      <w:r w:rsidR="003B482D">
        <w:t xml:space="preserve"> gewählt, die sehr ähnliche </w:t>
      </w:r>
      <w:r w:rsidR="004D5E95">
        <w:t xml:space="preserve">globale </w:t>
      </w:r>
      <w:r w:rsidR="003B482D">
        <w:t>Form</w:t>
      </w:r>
      <w:r w:rsidR="004D5E95">
        <w:t>en aufweisen, sich aber in Details wie den Blatträndern unterscheiden</w:t>
      </w:r>
      <w:r w:rsidR="00780967">
        <w:t xml:space="preserve">, um die </w:t>
      </w:r>
      <w:r w:rsidR="00691428">
        <w:t>Grenzb</w:t>
      </w:r>
      <w:r w:rsidR="00691428">
        <w:t>e</w:t>
      </w:r>
      <w:r w:rsidR="00691428">
        <w:t>reiche de</w:t>
      </w:r>
      <w:r w:rsidR="001171E8">
        <w:t>s</w:t>
      </w:r>
      <w:r w:rsidR="00691428">
        <w:t xml:space="preserve"> </w:t>
      </w:r>
      <w:r w:rsidR="00780967">
        <w:t>System</w:t>
      </w:r>
      <w:r w:rsidR="001171E8">
        <w:t>s</w:t>
      </w:r>
      <w:r w:rsidR="00780967">
        <w:t xml:space="preserve"> zu </w:t>
      </w:r>
      <w:r w:rsidR="00D67D41">
        <w:t>testen</w:t>
      </w:r>
      <w:r w:rsidR="004D5E95">
        <w:t>.</w:t>
      </w:r>
      <w:r w:rsidR="006E2D6F">
        <w:t xml:space="preserve"> </w:t>
      </w:r>
    </w:p>
    <w:p w:rsidR="00944C29" w:rsidRDefault="006E2D6F" w:rsidP="00CF5BB4">
      <w:r>
        <w:t xml:space="preserve">Die Bilder </w:t>
      </w:r>
      <w:r w:rsidR="009C27DB">
        <w:t>wurden hochauflösend</w:t>
      </w:r>
      <w:r w:rsidR="000E6CE2">
        <w:t xml:space="preserve"> mit 3000 x 2000</w:t>
      </w:r>
      <w:r>
        <w:t xml:space="preserve"> </w:t>
      </w:r>
      <w:r w:rsidR="009C27DB">
        <w:t>Pixeln aufgenommen</w:t>
      </w:r>
      <w:r>
        <w:t>, um auch</w:t>
      </w:r>
      <w:r w:rsidR="00DD60C6">
        <w:t xml:space="preserve"> sehr</w:t>
      </w:r>
      <w:r>
        <w:t xml:space="preserve"> feine Details der Blatttextur und der Blattränder beschreiben zu können.</w:t>
      </w:r>
      <w:r w:rsidR="00944C29">
        <w:t xml:space="preserve"> Bei der Kamera handelt es sich um eine Nikon D70S mit einem Tamron Aspherial XR Di II Objektiv mit 18 - 200 mm Brennweite- Für die Aufnahmen wurde der Aufbau aus </w:t>
      </w:r>
      <w:r w:rsidR="00944C29">
        <w:fldChar w:fldCharType="begin"/>
      </w:r>
      <w:r w:rsidR="00944C29">
        <w:instrText xml:space="preserve"> REF _Ref476163444 \h </w:instrText>
      </w:r>
      <w:r w:rsidR="00944C29">
        <w:fldChar w:fldCharType="separate"/>
      </w:r>
      <w:r w:rsidR="00FB5482">
        <w:t xml:space="preserve">Abbildung </w:t>
      </w:r>
      <w:r w:rsidR="00FB5482">
        <w:rPr>
          <w:noProof/>
        </w:rPr>
        <w:t>29</w:t>
      </w:r>
      <w:r w:rsidR="00944C29">
        <w:fldChar w:fldCharType="end"/>
      </w:r>
      <w:r w:rsidR="00944C29">
        <w:t xml:space="preserve"> verwendet. Die Kamera </w:t>
      </w:r>
      <w:r w:rsidR="00283CF1">
        <w:t xml:space="preserve">wurde an einem Stativ befestigt mit der Objektivöffnung nach unten </w:t>
      </w:r>
      <w:r w:rsidR="00CD50F1">
        <w:t xml:space="preserve">in </w:t>
      </w:r>
      <w:r w:rsidR="00283CF1">
        <w:t xml:space="preserve">Richtung </w:t>
      </w:r>
      <w:r w:rsidR="00FC1AA6">
        <w:t xml:space="preserve">des </w:t>
      </w:r>
      <w:r w:rsidR="00283CF1">
        <w:t>Blatt</w:t>
      </w:r>
      <w:r w:rsidR="00FC1AA6">
        <w:t>es schauend</w:t>
      </w:r>
      <w:r w:rsidR="00944C29">
        <w:t xml:space="preserve">. Als Hintergrund für die </w:t>
      </w:r>
      <w:r w:rsidR="00FC1AA6">
        <w:t xml:space="preserve">zu fotografierenden </w:t>
      </w:r>
      <w:r w:rsidR="00944C29">
        <w:t>Blätter diente ein weißes DIN A4 Blatt.</w:t>
      </w:r>
      <w:r w:rsidR="00C71FC5" w:rsidRPr="00C71FC5">
        <w:t xml:space="preserve"> </w:t>
      </w:r>
      <w:r w:rsidR="00C71FC5">
        <w:t xml:space="preserve">In </w:t>
      </w:r>
      <w:r w:rsidR="00C71FC5">
        <w:fldChar w:fldCharType="begin"/>
      </w:r>
      <w:r w:rsidR="00C71FC5">
        <w:instrText xml:space="preserve"> REF _Ref476059923 \h </w:instrText>
      </w:r>
      <w:r w:rsidR="00C71FC5">
        <w:fldChar w:fldCharType="separate"/>
      </w:r>
      <w:r w:rsidR="00FB5482" w:rsidRPr="00E0666D">
        <w:rPr>
          <w:noProof/>
          <w:lang w:eastAsia="de-DE"/>
        </w:rPr>
        <w:t xml:space="preserve">Abbildung </w:t>
      </w:r>
      <w:r w:rsidR="00FB5482">
        <w:rPr>
          <w:noProof/>
          <w:lang w:eastAsia="de-DE"/>
        </w:rPr>
        <w:t>27</w:t>
      </w:r>
      <w:r w:rsidR="00C71FC5">
        <w:fldChar w:fldCharType="end"/>
      </w:r>
      <w:r w:rsidR="00C71FC5">
        <w:t xml:space="preserve"> und </w:t>
      </w:r>
      <w:r w:rsidR="00C71FC5">
        <w:fldChar w:fldCharType="begin"/>
      </w:r>
      <w:r w:rsidR="00C71FC5">
        <w:instrText xml:space="preserve"> REF _Ref476092413 \h </w:instrText>
      </w:r>
      <w:r w:rsidR="00C71FC5">
        <w:fldChar w:fldCharType="separate"/>
      </w:r>
      <w:r w:rsidR="00FB5482">
        <w:t xml:space="preserve">Abbildung </w:t>
      </w:r>
      <w:r w:rsidR="00FB5482">
        <w:rPr>
          <w:noProof/>
        </w:rPr>
        <w:t>28</w:t>
      </w:r>
      <w:r w:rsidR="00C71FC5">
        <w:fldChar w:fldCharType="end"/>
      </w:r>
      <w:r w:rsidR="00C71FC5">
        <w:t xml:space="preserve"> sind Beispielfotos des so erstellten Datensatzes zu sehen.</w:t>
      </w:r>
    </w:p>
    <w:p w:rsidR="00CF5BB4" w:rsidRDefault="00601DB2" w:rsidP="00CF5BB4">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0.1pt;height:267.05pt;mso-left-percent:-10001;mso-top-percent:-10001;mso-position-horizontal:absolute;mso-position-horizontal-relative:char;mso-position-vertical:absolute;mso-position-vertical-relative:line;mso-left-percent:-10001;mso-top-percent:-10001">
            <v:imagedata r:id="rId62" o:title="P1020216"/>
          </v:shape>
        </w:pict>
      </w:r>
    </w:p>
    <w:p w:rsidR="00944C29" w:rsidRDefault="00944C29" w:rsidP="00944C29">
      <w:pPr>
        <w:pStyle w:val="Beschriftung"/>
        <w:ind w:right="4394"/>
        <w:jc w:val="left"/>
      </w:pPr>
      <w:bookmarkStart w:id="98" w:name="_Ref476163444"/>
      <w:bookmarkStart w:id="99" w:name="_Toc476239034"/>
      <w:r>
        <w:t xml:space="preserve">Abbildung </w:t>
      </w:r>
      <w:fldSimple w:instr=" SEQ Abbildung \* ARABIC ">
        <w:r w:rsidR="002343C0">
          <w:rPr>
            <w:noProof/>
          </w:rPr>
          <w:t>29</w:t>
        </w:r>
      </w:fldSimple>
      <w:bookmarkEnd w:id="98"/>
      <w:r>
        <w:t xml:space="preserve"> - Versuchsaufbau zur</w:t>
      </w:r>
      <w:r>
        <w:rPr>
          <w:noProof/>
        </w:rPr>
        <w:t xml:space="preserve"> Aufnahme der Blätter des eigenen Datensatzes</w:t>
      </w:r>
      <w:bookmarkEnd w:id="99"/>
    </w:p>
    <w:p w:rsidR="00E01D5B" w:rsidRDefault="00182B24" w:rsidP="00C707C2">
      <w:r>
        <w:t>Im Laufe der Recherche</w:t>
      </w:r>
      <w:r w:rsidR="00302D10">
        <w:t>arbeit</w:t>
      </w:r>
      <w:r w:rsidR="007A370E">
        <w:t xml:space="preserve"> </w:t>
      </w:r>
      <w:r>
        <w:t>wurde auch das  Swedish Leaf Dataset als für die Systemevalu</w:t>
      </w:r>
      <w:r>
        <w:t>a</w:t>
      </w:r>
      <w:r>
        <w:t xml:space="preserve">tion geeignet ermittelt. </w:t>
      </w:r>
      <w:r w:rsidR="0040350A">
        <w:t xml:space="preserve">Es wird vor allem für den Vergleich des Systems mit dem Independent Inner Distance Shape Context herangezogen, da </w:t>
      </w:r>
      <w:r w:rsidR="0040350A">
        <w:fldChar w:fldCharType="begin" w:fldLock="1"/>
      </w:r>
      <w:r w:rsidR="000819B0">
        <w:instrText>ADDIN CSL_CITATION { "citationItems" : [ { "id" : "ITEM-1", "itemData" : { "DOI" : "10.1016/j.patcog.2015.04.004", "ISSN" : "00313203", "abstract" : "Plant identification is required by all walks of life, from professionals to the general public. Nevertheless, it is not an easy job but requires specialized knowledge. In this paper, we propose a new method for plant identification using shapes of their leaves. Different from existing studies which target at simple leaves, the proposed method can accurately recognize both simple and compound leaves. In specifics, we propose a novel feature that captures global and local shape information independently so that they can be examined individually during classification. Furthermore, we advocate that when comparing two leaf individuals it is better to \u201ccount\u201d the number of certain shape patterns rather than to match the extracted shape features in a point-wise manner. The proposed counting-based shape descriptor is not only discriminative for classification but also computationally fast and storage cheap. Experiments conducted on five leaf image datasets demonstrate that our algorithm significantly outperforms the state-of-the-art methods in terms of recognition accuracy, efficiency and storage requirement.", "author" : [ { "dropping-particle" : "", "family" : "Zhao", "given" : "Cong", "non-dropping-particle" : "", "parse-names" : false, "suffix" : "" }, { "dropping-particle" : "", "family" : "Chan", "given" : "Sharon S.F.", "non-dropping-particle" : "", "parse-names" : false, "suffix" : "" }, { "dropping-particle" : "", "family" : "Cham", "given" : "Wai-Kuen", "non-dropping-particle" : "", "parse-names" : false, "suffix" : "" }, { "dropping-particle" : "", "family" : "Chu", "given" : "L.M.", "non-dropping-particle" : "", "parse-names" : false, "suffix" : "" } ], "container-title" : "Pattern Recognition", "id" : "ITEM-1", "issue" : "10", "issued" : { "date-parts" : [ [ "2015" ] ] }, "page" : "3203-3215", "publisher" : "Elsevier", "title" : "Plant identification using leaf shapes\u2014A pattern counting approach", "type" : "article-journal", "volume" : "48" }, "uris" : [ "http://www.mendeley.com/documents/?uuid=9da57c10-0a82-4d69-a806-23de166348b0" ] } ], "mendeley" : { "formattedCitation" : "(Zhao et\u00a0al., 2015)", "manualFormatting" : "Zhao et al. (2015)", "plainTextFormattedCitation" : "(Zhao et\u00a0al., 2015)", "previouslyFormattedCitation" : "(Zhao et\u00a0al., 2015)" }, "properties" : { "noteIndex" : 0 }, "schema" : "https://github.com/citation-style-language/schema/raw/master/csl-citation.json" }</w:instrText>
      </w:r>
      <w:r w:rsidR="0040350A">
        <w:fldChar w:fldCharType="separate"/>
      </w:r>
      <w:r w:rsidR="0040350A" w:rsidRPr="003D6C38">
        <w:rPr>
          <w:noProof/>
        </w:rPr>
        <w:t>Zhao</w:t>
      </w:r>
      <w:r w:rsidR="0040350A">
        <w:rPr>
          <w:noProof/>
        </w:rPr>
        <w:t xml:space="preserve"> et al.</w:t>
      </w:r>
      <w:r w:rsidR="0040350A" w:rsidRPr="003D6C38">
        <w:rPr>
          <w:noProof/>
        </w:rPr>
        <w:t xml:space="preserve"> </w:t>
      </w:r>
      <w:r w:rsidR="0040350A">
        <w:rPr>
          <w:noProof/>
        </w:rPr>
        <w:t>(</w:t>
      </w:r>
      <w:r w:rsidR="0040350A" w:rsidRPr="003D6C38">
        <w:rPr>
          <w:noProof/>
        </w:rPr>
        <w:t>2015)</w:t>
      </w:r>
      <w:r w:rsidR="0040350A">
        <w:fldChar w:fldCharType="end"/>
      </w:r>
      <w:r w:rsidR="0040350A">
        <w:t xml:space="preserve"> unter anderem diesen Datensatz für ihre Tests verwendeten. </w:t>
      </w:r>
      <w:r w:rsidR="00056A65">
        <w:fldChar w:fldCharType="begin" w:fldLock="1"/>
      </w:r>
      <w:r>
        <w:instrText>ADDIN CSL_CITATION { "citationItems" : [ { "id" : "ITEM-1", "itemData" : { "abstract" : "The aim of this master thesis is to classify the tree class from an image of a leaf with a computer vision classification system. We compare different descriptors that will describe the leaves different features. We will also look at different classification models and combine them with the descriptors to build a system that could classify the different tree classes.", "author" : [ { "dropping-particle" : "", "family" : "S\u00f6derkvist", "given" : "Oskar J O", "non-dropping-particle" : "", "parse-names" : false, "suffix" : "" } ], "id" : "ITEM-1", "issued" : { "date-parts" : [ [ "2001" ] ] }, "number-of-pages" : "74", "publisher" : "Link\u00f6ping University", "title" : "Computer Vision Classification of Leaves from Swedish Trees", "type" : "thesis" }, "uris" : [ "http://www.mendeley.com/documents/?uuid=bcb21169-1588-37f7-8a28-eca57c03dbf1" ] } ], "mendeley" : { "formattedCitation" : "(S\u00f6derkvist, 2001)", "manualFormatting" : "S\u00f6derkvist (2001)", "plainTextFormattedCitation" : "(S\u00f6derkvist, 2001)", "previouslyFormattedCitation" : "(S\u00f6derkvist, 2001)" }, "properties" : { "noteIndex" : 0 }, "schema" : "https://github.com/citation-style-language/schema/raw/master/csl-citation.json" }</w:instrText>
      </w:r>
      <w:r w:rsidR="00056A65">
        <w:fldChar w:fldCharType="separate"/>
      </w:r>
      <w:r>
        <w:rPr>
          <w:noProof/>
        </w:rPr>
        <w:t>Söderkvist</w:t>
      </w:r>
      <w:r w:rsidR="00056A65" w:rsidRPr="00056A65">
        <w:rPr>
          <w:noProof/>
        </w:rPr>
        <w:t xml:space="preserve"> </w:t>
      </w:r>
      <w:r>
        <w:rPr>
          <w:noProof/>
        </w:rPr>
        <w:t>(</w:t>
      </w:r>
      <w:r w:rsidR="00056A65" w:rsidRPr="00056A65">
        <w:rPr>
          <w:noProof/>
        </w:rPr>
        <w:t>2001)</w:t>
      </w:r>
      <w:r w:rsidR="00056A65">
        <w:fldChar w:fldCharType="end"/>
      </w:r>
      <w:r w:rsidR="000C059E">
        <w:t xml:space="preserve"> </w:t>
      </w:r>
      <w:r>
        <w:t>erste</w:t>
      </w:r>
      <w:r w:rsidR="0040350A">
        <w:t>llte es im Rahmen seiner Master-Thesis</w:t>
      </w:r>
      <w:r>
        <w:t xml:space="preserve">. </w:t>
      </w:r>
      <w:r w:rsidR="0040350A">
        <w:t xml:space="preserve">Es enthält 15 Spezies mit je </w:t>
      </w:r>
      <w:r w:rsidR="0040350A" w:rsidRPr="00A41F4E">
        <w:t xml:space="preserve">75 </w:t>
      </w:r>
      <w:r w:rsidR="0040350A">
        <w:t>Beispielbildern. Die Bilder sind mit bis zu 3000 x 2000 Pixeln sehr hoch aufgelöst.</w:t>
      </w:r>
      <w:r w:rsidR="00EB0ACF">
        <w:t xml:space="preserve"> Allerdings sind a</w:t>
      </w:r>
      <w:r>
        <w:t xml:space="preserve">uch hier </w:t>
      </w:r>
      <w:r w:rsidR="000C059E">
        <w:t>Ober- und Unterseite</w:t>
      </w:r>
      <w:r w:rsidR="00F75ED3">
        <w:t>n</w:t>
      </w:r>
      <w:r>
        <w:t xml:space="preserve"> </w:t>
      </w:r>
      <w:r w:rsidR="00F75ED3">
        <w:t>der Blätter</w:t>
      </w:r>
      <w:r>
        <w:t xml:space="preserve"> ungeordnet miteinander vermengt.</w:t>
      </w:r>
      <w:r w:rsidR="00AD1588">
        <w:t xml:space="preserve"> </w:t>
      </w:r>
      <w:r w:rsidR="00AD1588" w:rsidRPr="00AC14F2">
        <w:rPr>
          <w:noProof/>
          <w:color w:val="FF0000"/>
        </w:rPr>
        <w:t>Söderkvist erzielte auf seinem Datensatz unter Nutzung geometrischer Merkmale eine durchschnittliche Erkennungsrate von unter 70%.</w:t>
      </w:r>
      <w:r w:rsidR="00AC14F2">
        <w:rPr>
          <w:noProof/>
          <w:color w:val="FF0000"/>
        </w:rPr>
        <w:t xml:space="preserve"> kommt in Ergebnisse</w:t>
      </w:r>
    </w:p>
    <w:p w:rsidR="00F467D5" w:rsidRDefault="00117CC2" w:rsidP="00E42E47">
      <w:pPr>
        <w:pStyle w:val="berschrift3"/>
        <w:numPr>
          <w:ilvl w:val="2"/>
          <w:numId w:val="1"/>
        </w:numPr>
      </w:pPr>
      <w:bookmarkStart w:id="100" w:name="_Toc476239165"/>
      <w:bookmarkStart w:id="101" w:name="_Ref476260512"/>
      <w:r>
        <w:t>Segmentierung</w:t>
      </w:r>
      <w:r w:rsidR="002B60B2">
        <w:t xml:space="preserve"> der Blätter</w:t>
      </w:r>
      <w:bookmarkEnd w:id="100"/>
      <w:bookmarkEnd w:id="101"/>
    </w:p>
    <w:p w:rsidR="0072325C" w:rsidRDefault="004748D7" w:rsidP="00117CC2">
      <w:r>
        <w:t xml:space="preserve">Die Blätter </w:t>
      </w:r>
      <w:r w:rsidR="0020452B">
        <w:t xml:space="preserve">des selbsterstellten Datensatzes </w:t>
      </w:r>
      <w:r w:rsidR="00596360">
        <w:t xml:space="preserve">müssen </w:t>
      </w:r>
      <w:r w:rsidR="006C5574">
        <w:t>zunächst</w:t>
      </w:r>
      <w:r w:rsidR="00596360">
        <w:t xml:space="preserve"> vom Hintergrund freigestellt werden.</w:t>
      </w:r>
      <w:r>
        <w:t xml:space="preserve"> Auch die Bilder </w:t>
      </w:r>
      <w:r w:rsidR="008D393F">
        <w:t xml:space="preserve">des Leafsnap-Algorithmus von </w:t>
      </w:r>
      <w:r w:rsidR="008D393F">
        <w:fldChar w:fldCharType="begin" w:fldLock="1"/>
      </w:r>
      <w:r w:rsidR="001B0902">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u00a0al., 2012)", "manualFormatting" : "Kumar et. al.", "plainTextFormattedCitation" : "(Kumar et\u00a0al., 2012)", "previouslyFormattedCitation" : "(Kumar et\u00a0al., 2012)" }, "properties" : { "noteIndex" : 0 }, "schema" : "https://github.com/citation-style-language/schema/raw/master/csl-citation.json" }</w:instrText>
      </w:r>
      <w:r w:rsidR="008D393F">
        <w:fldChar w:fldCharType="separate"/>
      </w:r>
      <w:r w:rsidR="008D393F">
        <w:rPr>
          <w:noProof/>
        </w:rPr>
        <w:t>Kuma</w:t>
      </w:r>
      <w:r w:rsidR="00FF72D9">
        <w:rPr>
          <w:noProof/>
        </w:rPr>
        <w:t>r et. al.</w:t>
      </w:r>
      <w:r w:rsidR="008D393F">
        <w:fldChar w:fldCharType="end"/>
      </w:r>
      <w:r w:rsidR="008D393F">
        <w:t xml:space="preserve"> (</w:t>
      </w:r>
      <w:r w:rsidR="008D393F" w:rsidRPr="006E0741">
        <w:t>2012</w:t>
      </w:r>
      <w:r w:rsidR="008D393F">
        <w:t xml:space="preserve">) </w:t>
      </w:r>
      <w:r w:rsidR="00067D9A">
        <w:t>müssen</w:t>
      </w:r>
      <w:r>
        <w:t xml:space="preserve"> </w:t>
      </w:r>
      <w:r w:rsidR="00596360">
        <w:t xml:space="preserve">vor </w:t>
      </w:r>
      <w:r w:rsidR="00067D9A">
        <w:t>einer Untersuchung der Blattnervatur</w:t>
      </w:r>
      <w:r w:rsidR="00596360">
        <w:t xml:space="preserve"> </w:t>
      </w:r>
      <w:r w:rsidR="008D393F">
        <w:t>segmentiert</w:t>
      </w:r>
      <w:r w:rsidR="00596360">
        <w:t xml:space="preserve"> werden</w:t>
      </w:r>
      <w:r>
        <w:t xml:space="preserve">. </w:t>
      </w:r>
      <w:r w:rsidR="0020452B">
        <w:t>Neben</w:t>
      </w:r>
      <w:r w:rsidR="008D393F">
        <w:t xml:space="preserve"> den </w:t>
      </w:r>
      <w:r w:rsidR="00105AB3">
        <w:t xml:space="preserve">unbearbeiteten </w:t>
      </w:r>
      <w:r w:rsidR="008D393F">
        <w:t xml:space="preserve">Bildern </w:t>
      </w:r>
      <w:r w:rsidR="0020452B">
        <w:t xml:space="preserve">sind </w:t>
      </w:r>
      <w:r w:rsidR="008D393F">
        <w:t xml:space="preserve">lediglich </w:t>
      </w:r>
      <w:r w:rsidR="00840A15">
        <w:t>Binärbilder</w:t>
      </w:r>
      <w:r w:rsidR="008D393F">
        <w:t xml:space="preserve"> vor</w:t>
      </w:r>
      <w:r w:rsidR="0020452B">
        <w:t xml:space="preserve">handen (siehe Abbildung </w:t>
      </w:r>
      <w:r w:rsidR="006B382B">
        <w:t xml:space="preserve"> </w:t>
      </w:r>
      <w:r w:rsidR="0020452B">
        <w:t>10b)</w:t>
      </w:r>
      <w:r w:rsidR="008D393F">
        <w:t>. Diesen</w:t>
      </w:r>
      <w:r>
        <w:t xml:space="preserve"> fehlen</w:t>
      </w:r>
      <w:r w:rsidR="00D62948">
        <w:t xml:space="preserve"> notwendige</w:t>
      </w:r>
      <w:r>
        <w:t xml:space="preserve"> Informati</w:t>
      </w:r>
      <w:r>
        <w:t>o</w:t>
      </w:r>
      <w:r>
        <w:t>nen der Blatttex</w:t>
      </w:r>
      <w:r w:rsidR="00D502D6">
        <w:t>tur</w:t>
      </w:r>
      <w:r w:rsidR="008D393F">
        <w:t xml:space="preserve">, da sich die Autoren </w:t>
      </w:r>
      <w:r w:rsidR="00D246C2">
        <w:t xml:space="preserve">in ihrer Arbeit </w:t>
      </w:r>
      <w:r w:rsidR="008D393F">
        <w:t>auf die Blatt</w:t>
      </w:r>
      <w:r w:rsidR="008A16E2">
        <w:t xml:space="preserve">kontur </w:t>
      </w:r>
      <w:r w:rsidR="008D393F">
        <w:t>konzentrier</w:t>
      </w:r>
      <w:r w:rsidR="00D502D6">
        <w:t>en und die Textur</w:t>
      </w:r>
      <w:r w:rsidR="00820E81">
        <w:t xml:space="preserve"> dafür</w:t>
      </w:r>
      <w:r w:rsidR="008D393F">
        <w:t xml:space="preserve"> nicht benötigen.</w:t>
      </w:r>
      <w:r w:rsidR="0072325C">
        <w:t xml:space="preserve"> </w:t>
      </w:r>
      <w:r w:rsidR="00FF72D9">
        <w:fldChar w:fldCharType="begin" w:fldLock="1"/>
      </w:r>
      <w:r w:rsidR="001B0902">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u00a0al., 2012)", "manualFormatting" : "Kumar et. al.", "plainTextFormattedCitation" : "(Kumar et\u00a0al., 2012)", "previouslyFormattedCitation" : "(Kumar et\u00a0al., 2012)" }, "properties" : { "noteIndex" : 0 }, "schema" : "https://github.com/citation-style-language/schema/raw/master/csl-citation.json" }</w:instrText>
      </w:r>
      <w:r w:rsidR="00FF72D9">
        <w:fldChar w:fldCharType="separate"/>
      </w:r>
      <w:r w:rsidR="00FF72D9">
        <w:rPr>
          <w:noProof/>
        </w:rPr>
        <w:t>Kumar et. al.</w:t>
      </w:r>
      <w:r w:rsidR="00FF72D9">
        <w:fldChar w:fldCharType="end"/>
      </w:r>
      <w:r w:rsidR="00FF72D9">
        <w:t xml:space="preserve"> (</w:t>
      </w:r>
      <w:r w:rsidR="00FF72D9" w:rsidRPr="006E0741">
        <w:t>2012</w:t>
      </w:r>
      <w:r w:rsidR="00FF72D9">
        <w:t xml:space="preserve">) </w:t>
      </w:r>
      <w:r w:rsidR="0048632A">
        <w:t>beschreiben</w:t>
      </w:r>
      <w:r w:rsidR="006C5574">
        <w:t xml:space="preserve"> in ihrer </w:t>
      </w:r>
      <w:r w:rsidR="00990259">
        <w:t>Veröffentlichung</w:t>
      </w:r>
      <w:r w:rsidR="006C5574">
        <w:t xml:space="preserve"> </w:t>
      </w:r>
      <w:r w:rsidR="00235ECE">
        <w:t>eine</w:t>
      </w:r>
      <w:r w:rsidR="0027754B">
        <w:t>n eigenen Algorithmus einer</w:t>
      </w:r>
      <w:r w:rsidR="00235ECE">
        <w:t xml:space="preserve"> farbbasierte</w:t>
      </w:r>
      <w:r w:rsidR="0027754B">
        <w:t>n</w:t>
      </w:r>
      <w:r w:rsidR="00235ECE">
        <w:t xml:space="preserve"> Segmentierung. Sie führen an, dass </w:t>
      </w:r>
      <w:r w:rsidR="001513B5">
        <w:t>kanten</w:t>
      </w:r>
      <w:r w:rsidR="0079697E">
        <w:t xml:space="preserve">- und </w:t>
      </w:r>
      <w:r w:rsidR="0079697E">
        <w:lastRenderedPageBreak/>
        <w:t>regions</w:t>
      </w:r>
      <w:r w:rsidR="001513B5">
        <w:t>basierte Verfahren gegenüber ihrem Verfahren langsamer arbeiten und Details der Blattränder verloren gehen können.</w:t>
      </w:r>
      <w:r w:rsidR="0050158C">
        <w:t xml:space="preserve"> </w:t>
      </w:r>
    </w:p>
    <w:p w:rsidR="00822A02" w:rsidRDefault="00C949B5" w:rsidP="00117CC2">
      <w:r>
        <w:t xml:space="preserve">Für die Blätter des selbsterstellten Datensatzes sollte es aber genügen, ein Schwellwert-Algorithmus basierend auf den Graustufen zu verwenden, um das Blatt freizustellen ohne Details der Kontur zu verlieren. </w:t>
      </w:r>
      <w:r w:rsidR="00F930EB">
        <w:t xml:space="preserve">Wie in </w:t>
      </w:r>
      <w:r w:rsidR="0050158C">
        <w:fldChar w:fldCharType="begin"/>
      </w:r>
      <w:r w:rsidR="0050158C">
        <w:instrText xml:space="preserve"> REF _Ref476059923 \h </w:instrText>
      </w:r>
      <w:r w:rsidR="0050158C">
        <w:fldChar w:fldCharType="separate"/>
      </w:r>
      <w:r w:rsidR="00FB5482" w:rsidRPr="00E0666D">
        <w:rPr>
          <w:noProof/>
          <w:lang w:eastAsia="de-DE"/>
        </w:rPr>
        <w:t xml:space="preserve">Abbildung </w:t>
      </w:r>
      <w:r w:rsidR="00FB5482">
        <w:rPr>
          <w:noProof/>
          <w:lang w:eastAsia="de-DE"/>
        </w:rPr>
        <w:t>27</w:t>
      </w:r>
      <w:r w:rsidR="0050158C">
        <w:fldChar w:fldCharType="end"/>
      </w:r>
      <w:r w:rsidR="00D80F63">
        <w:t xml:space="preserve"> und </w:t>
      </w:r>
      <w:r w:rsidR="00D80F63">
        <w:fldChar w:fldCharType="begin"/>
      </w:r>
      <w:r w:rsidR="00D80F63">
        <w:instrText xml:space="preserve"> REF _Ref476092413 \h </w:instrText>
      </w:r>
      <w:r w:rsidR="00D80F63">
        <w:fldChar w:fldCharType="separate"/>
      </w:r>
      <w:r w:rsidR="00FB5482">
        <w:t xml:space="preserve">Abbildung </w:t>
      </w:r>
      <w:r w:rsidR="00FB5482">
        <w:rPr>
          <w:noProof/>
        </w:rPr>
        <w:t>28</w:t>
      </w:r>
      <w:r w:rsidR="00D80F63">
        <w:fldChar w:fldCharType="end"/>
      </w:r>
      <w:r w:rsidR="00A72C6F">
        <w:t xml:space="preserve"> </w:t>
      </w:r>
      <w:r w:rsidR="001513B5">
        <w:t xml:space="preserve">beispielhaft </w:t>
      </w:r>
      <w:r w:rsidR="00B62266">
        <w:t>zu sehen</w:t>
      </w:r>
      <w:r w:rsidR="000C1BBF">
        <w:t>, ist</w:t>
      </w:r>
      <w:r w:rsidR="00F930EB">
        <w:t xml:space="preserve"> der Hintergrund</w:t>
      </w:r>
      <w:r w:rsidR="00235ECE">
        <w:t xml:space="preserve"> im Bildmaterial</w:t>
      </w:r>
      <w:r w:rsidR="00F930EB">
        <w:t xml:space="preserve"> </w:t>
      </w:r>
      <w:r w:rsidR="00162D88">
        <w:t xml:space="preserve">farbneutral und </w:t>
      </w:r>
      <w:r w:rsidR="00F930EB">
        <w:t>gleichmäßig ausgeleuch</w:t>
      </w:r>
      <w:r w:rsidR="00851402">
        <w:t xml:space="preserve">tet, so dass sich </w:t>
      </w:r>
      <w:r w:rsidR="00F930EB">
        <w:t xml:space="preserve">die Blätter </w:t>
      </w:r>
      <w:r w:rsidR="000C1BBF">
        <w:t>deutlich</w:t>
      </w:r>
      <w:r w:rsidR="00F930EB">
        <w:t xml:space="preserve"> von </w:t>
      </w:r>
      <w:r w:rsidR="000C1BBF">
        <w:t>ihm</w:t>
      </w:r>
      <w:r w:rsidR="00F930EB">
        <w:t xml:space="preserve"> ab</w:t>
      </w:r>
      <w:r w:rsidR="00851402">
        <w:t>heben</w:t>
      </w:r>
      <w:r w:rsidR="000C1BBF">
        <w:t xml:space="preserve">. </w:t>
      </w:r>
      <w:r w:rsidR="000B0F68">
        <w:t>Dies bedeutet, dass sich auch in einem umgewandelten Graustufenbild zwei deutlich voneinander getrennte Maxima zwischen Vorder- und Hinte</w:t>
      </w:r>
      <w:r w:rsidR="000B0F68">
        <w:t>r</w:t>
      </w:r>
      <w:r w:rsidR="000B0F68">
        <w:t xml:space="preserve">grund im Histogramm ergeben. In </w:t>
      </w:r>
      <w:r w:rsidR="000B0F68">
        <w:fldChar w:fldCharType="begin"/>
      </w:r>
      <w:r w:rsidR="000B0F68">
        <w:instrText xml:space="preserve"> REF _Ref476069375 \h </w:instrText>
      </w:r>
      <w:r w:rsidR="000B0F68">
        <w:fldChar w:fldCharType="separate"/>
      </w:r>
      <w:r w:rsidR="00FB5482">
        <w:t xml:space="preserve">Abbildung </w:t>
      </w:r>
      <w:r w:rsidR="00FB5482">
        <w:rPr>
          <w:noProof/>
        </w:rPr>
        <w:t>30</w:t>
      </w:r>
      <w:r w:rsidR="000B0F68">
        <w:fldChar w:fldCharType="end"/>
      </w:r>
      <w:r w:rsidR="000B0F68">
        <w:t xml:space="preserve"> ist beispielhaft das Graustufen-Histogramm eines Fotos aus dem Datensatz ab</w:t>
      </w:r>
      <w:r w:rsidR="00822A02">
        <w:t>gebildet</w:t>
      </w:r>
      <w:r w:rsidR="00D625F5">
        <w:t>.</w:t>
      </w:r>
      <w:r w:rsidR="009D1B9F">
        <w:t xml:space="preserve"> </w:t>
      </w:r>
      <w:r w:rsidR="00FF2DAF">
        <w:t>D</w:t>
      </w:r>
      <w:r w:rsidR="009D1B9F">
        <w:t xml:space="preserve">er rechte Peak </w:t>
      </w:r>
      <w:r w:rsidR="00132CD6">
        <w:t xml:space="preserve">stellt </w:t>
      </w:r>
      <w:r w:rsidR="009D1B9F">
        <w:t>die Hintergrundpixel und der linke flachere Peak die Pixel des Blattes dar.</w:t>
      </w:r>
      <w:r w:rsidR="002C1E1B">
        <w:t xml:space="preserve"> </w:t>
      </w:r>
      <w:r w:rsidR="00D625F5">
        <w:t xml:space="preserve">Die Verteilung der Graustufenwerte ist </w:t>
      </w:r>
      <w:r w:rsidR="008E17CA">
        <w:t>bimodal.</w:t>
      </w:r>
    </w:p>
    <w:p w:rsidR="00C26BF3" w:rsidRDefault="00C26BF3" w:rsidP="00117CC2">
      <w:pPr>
        <w:rPr>
          <w:noProof/>
          <w:lang w:eastAsia="de-DE"/>
        </w:rPr>
      </w:pPr>
      <w:r w:rsidRPr="00C26BF3">
        <w:rPr>
          <w:noProof/>
          <w:lang w:eastAsia="de-DE"/>
        </w:rPr>
        <w:t xml:space="preserve"> </w:t>
      </w:r>
    </w:p>
    <w:p w:rsidR="00822A02" w:rsidRDefault="00FE65F3" w:rsidP="00117CC2">
      <w:r>
        <w:rPr>
          <w:noProof/>
          <w:lang w:eastAsia="de-DE"/>
        </w:rPr>
        <mc:AlternateContent>
          <mc:Choice Requires="wps">
            <w:drawing>
              <wp:anchor distT="0" distB="0" distL="114300" distR="114300" simplePos="0" relativeHeight="251765760" behindDoc="0" locked="0" layoutInCell="1" allowOverlap="1" wp14:anchorId="06CD1BFE" wp14:editId="05B78A36">
                <wp:simplePos x="0" y="0"/>
                <wp:positionH relativeFrom="column">
                  <wp:posOffset>3265170</wp:posOffset>
                </wp:positionH>
                <wp:positionV relativeFrom="paragraph">
                  <wp:posOffset>1751492</wp:posOffset>
                </wp:positionV>
                <wp:extent cx="509905" cy="307975"/>
                <wp:effectExtent l="0" t="0" r="0" b="0"/>
                <wp:wrapNone/>
                <wp:docPr id="38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9905" cy="307975"/>
                        </a:xfrm>
                        <a:prstGeom prst="rect">
                          <a:avLst/>
                        </a:prstGeom>
                        <a:noFill/>
                        <a:ln w="9525">
                          <a:noFill/>
                          <a:miter lim="800000"/>
                          <a:headEnd/>
                          <a:tailEnd/>
                        </a:ln>
                      </wps:spPr>
                      <wps:txbx>
                        <w:txbxContent>
                          <w:p w:rsidR="003A2034" w:rsidRDefault="003A2034" w:rsidP="009D1B9F">
                            <w:r>
                              <w:t>25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9" type="#_x0000_t202" style="position:absolute;left:0;text-align:left;margin-left:257.1pt;margin-top:137.9pt;width:40.15pt;height:24.2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" filled="f" stroked="f">
                <v:textbox>
                  <w:txbxContent>
                    <w:p w:rsidR="003A2034" w:rsidRDefault="003A2034" w:rsidP="009D1B9F">
                      <w:r>
                        <w:t>255</w:t>
                      </w:r>
                    </w:p>
                  </w:txbxContent>
                </v:textbox>
              </v:shape>
            </w:pict>
          </mc:Fallback>
        </mc:AlternateContent>
      </w:r>
      <w:r>
        <w:rPr>
          <w:noProof/>
          <w:lang w:eastAsia="de-DE"/>
        </w:rPr>
        <mc:AlternateContent>
          <mc:Choice Requires="wps">
            <w:drawing>
              <wp:anchor distT="0" distB="0" distL="114300" distR="114300" simplePos="0" relativeHeight="251763712" behindDoc="0" locked="0" layoutInCell="1" allowOverlap="1" wp14:anchorId="6D3DF02A" wp14:editId="7C335E16">
                <wp:simplePos x="0" y="0"/>
                <wp:positionH relativeFrom="column">
                  <wp:posOffset>-74930</wp:posOffset>
                </wp:positionH>
                <wp:positionV relativeFrom="paragraph">
                  <wp:posOffset>1757518</wp:posOffset>
                </wp:positionV>
                <wp:extent cx="339725" cy="307975"/>
                <wp:effectExtent l="0" t="0" r="0" b="0"/>
                <wp:wrapNone/>
                <wp:docPr id="38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9725" cy="307975"/>
                        </a:xfrm>
                        <a:prstGeom prst="rect">
                          <a:avLst/>
                        </a:prstGeom>
                        <a:noFill/>
                        <a:ln w="9525">
                          <a:noFill/>
                          <a:miter lim="800000"/>
                          <a:headEnd/>
                          <a:tailEnd/>
                        </a:ln>
                      </wps:spPr>
                      <wps:txbx>
                        <w:txbxContent>
                          <w:p w:rsidR="003A2034" w:rsidRDefault="003A2034">
                            <w:r>
                              <w:t>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0" type="#_x0000_t202" style="position:absolute;left:0;text-align:left;margin-left:-5.9pt;margin-top:138.4pt;width:26.75pt;height:24.2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" filled="f" stroked="f">
                <v:textbox>
                  <w:txbxContent>
                    <w:p w:rsidR="003A2034" w:rsidRDefault="003A2034">
                      <w:r>
                        <w:t>0</w:t>
                      </w:r>
                    </w:p>
                  </w:txbxContent>
                </v:textbox>
              </v:shape>
            </w:pict>
          </mc:Fallback>
        </mc:AlternateContent>
      </w:r>
      <w:r w:rsidR="00C26BF3">
        <w:rPr>
          <w:noProof/>
          <w:lang w:eastAsia="de-DE"/>
        </w:rPr>
        <w:drawing>
          <wp:inline distT="0" distB="0" distL="0" distR="0" wp14:anchorId="59AD624F" wp14:editId="6BA15553">
            <wp:extent cx="3615070" cy="1796167"/>
            <wp:effectExtent l="19050" t="19050" r="23495" b="13970"/>
            <wp:docPr id="392" name="Grafik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a:srcRect l="39961" t="22747" r="28740" b="49607"/>
                    <a:stretch/>
                  </pic:blipFill>
                  <pic:spPr bwMode="auto">
                    <a:xfrm>
                      <a:off x="0" y="0"/>
                      <a:ext cx="3614627" cy="179594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A96B36" w:rsidRDefault="00A96B36" w:rsidP="00500D2A">
      <w:pPr>
        <w:pStyle w:val="Beschriftung"/>
        <w:ind w:right="2693"/>
      </w:pPr>
      <w:bookmarkStart w:id="102" w:name="_Ref476069375"/>
      <w:bookmarkStart w:id="103" w:name="_Toc476239035"/>
      <w:r>
        <w:t xml:space="preserve">Abbildung </w:t>
      </w:r>
      <w:fldSimple w:instr=" SEQ Abbildung \* ARABIC ">
        <w:r w:rsidR="002343C0">
          <w:rPr>
            <w:noProof/>
          </w:rPr>
          <w:t>30</w:t>
        </w:r>
      </w:fldSimple>
      <w:bookmarkEnd w:id="102"/>
      <w:r w:rsidR="0096179B">
        <w:t xml:space="preserve"> - Histogramm der Graustufen </w:t>
      </w:r>
      <w:r>
        <w:t xml:space="preserve">des Blattfotos aus </w:t>
      </w:r>
      <w:r>
        <w:fldChar w:fldCharType="begin"/>
      </w:r>
      <w:r>
        <w:instrText xml:space="preserve"> REF _Ref476059923 \h </w:instrText>
      </w:r>
      <w:r>
        <w:fldChar w:fldCharType="separate"/>
      </w:r>
      <w:r w:rsidR="00FB5482" w:rsidRPr="00E0666D">
        <w:rPr>
          <w:noProof/>
          <w:lang w:eastAsia="de-DE"/>
        </w:rPr>
        <w:t xml:space="preserve">Abbildung </w:t>
      </w:r>
      <w:r w:rsidR="00FB5482">
        <w:rPr>
          <w:noProof/>
          <w:lang w:eastAsia="de-DE"/>
        </w:rPr>
        <w:t>27</w:t>
      </w:r>
      <w:r>
        <w:fldChar w:fldCharType="end"/>
      </w:r>
      <w:r>
        <w:t xml:space="preserve">, </w:t>
      </w:r>
      <w:r w:rsidR="0096179B">
        <w:t xml:space="preserve">Screenshot aus der Bildbearbeitungssoftware </w:t>
      </w:r>
      <w:r w:rsidR="00232058">
        <w:t>„</w:t>
      </w:r>
      <w:r w:rsidR="0096179B" w:rsidRPr="0096179B">
        <w:t>GNU Image Manipulation Program</w:t>
      </w:r>
      <w:r w:rsidR="00232058">
        <w:t>“</w:t>
      </w:r>
      <w:r w:rsidR="0096179B">
        <w:t>, Version 2.8.14</w:t>
      </w:r>
      <w:bookmarkEnd w:id="103"/>
    </w:p>
    <w:p w:rsidR="004C2150" w:rsidRDefault="00B11688" w:rsidP="004C2150">
      <w:r>
        <w:t xml:space="preserve">Zur </w:t>
      </w:r>
      <w:r w:rsidR="00AE2164">
        <w:t>Binarisierung</w:t>
      </w:r>
      <w:r>
        <w:t xml:space="preserve"> soll daher</w:t>
      </w:r>
      <w:r w:rsidR="00822A02">
        <w:t xml:space="preserve"> die Otsu-Methode </w:t>
      </w:r>
      <w:r>
        <w:t>dienen</w:t>
      </w:r>
      <w:r w:rsidR="00822A02">
        <w:t xml:space="preserve">, die mit bimodaler Graustufenverteilung gute automatisierte Schwellwerte </w:t>
      </w:r>
      <w:r w:rsidR="00023F5B">
        <w:t>liefert</w:t>
      </w:r>
      <w:r w:rsidR="00822A02">
        <w:t>.</w:t>
      </w:r>
      <w:r w:rsidR="002C1E1B">
        <w:t xml:space="preserve"> </w:t>
      </w:r>
      <w:r w:rsidR="004C2150">
        <w:t xml:space="preserve">Laut </w:t>
      </w:r>
      <w:r w:rsidR="004C2150">
        <w:fldChar w:fldCharType="begin" w:fldLock="1"/>
      </w:r>
      <w:r w:rsidR="004C2150">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275", "uris" : [ "http://www.mendeley.com/documents/?uuid=ea0d026e-97ce-47be-9ada-573a4cfa0ae4" ] } ], "mendeley" : { "formattedCitation" : "(Burger &amp; Burge, 2015, S. 275)", "manualFormatting" : "Burger &amp; Burge (2015, S. 278)", "plainTextFormattedCitation" : "(Burger &amp; Burge, 2015, S. 275)", "previouslyFormattedCitation" : "(Burger &amp; Burge, 2015, S. 275)" }, "properties" : { "noteIndex" : 0 }, "schema" : "https://github.com/citation-style-language/schema/raw/master/csl-citation.json" }</w:instrText>
      </w:r>
      <w:r w:rsidR="004C2150">
        <w:fldChar w:fldCharType="separate"/>
      </w:r>
      <w:r w:rsidR="004C2150">
        <w:rPr>
          <w:noProof/>
        </w:rPr>
        <w:t>Burger &amp; Burge (2015, S. 278</w:t>
      </w:r>
      <w:r w:rsidR="004C2150" w:rsidRPr="00907888">
        <w:rPr>
          <w:noProof/>
        </w:rPr>
        <w:t>)</w:t>
      </w:r>
      <w:r w:rsidR="004C2150">
        <w:fldChar w:fldCharType="end"/>
      </w:r>
      <w:r w:rsidR="004C2150">
        <w:t xml:space="preserve"> arbeitet die Otsu-Methode </w:t>
      </w:r>
      <w:r w:rsidR="004C2150" w:rsidRPr="00DC169A">
        <w:rPr>
          <w:i/>
        </w:rPr>
        <w:t>„sehr effizient“</w:t>
      </w:r>
      <w:r w:rsidR="004C2150">
        <w:t xml:space="preserve"> und liefert in der Praxis </w:t>
      </w:r>
      <w:r w:rsidR="004C2150" w:rsidRPr="00DC169A">
        <w:rPr>
          <w:i/>
        </w:rPr>
        <w:t>„recht brauchbare Ergebnisse“</w:t>
      </w:r>
      <w:r w:rsidR="004C2150">
        <w:t>.</w:t>
      </w:r>
    </w:p>
    <w:p w:rsidR="000D4F95" w:rsidRDefault="00B71B2E" w:rsidP="00117CC2">
      <w:r>
        <w:t xml:space="preserve">In den zu erstellenden Binärbildern wird das Blatt zum Vordergrund gezählt und weiß codiert. Der Hintergrund wird mit 0, also schwarz codiert. </w:t>
      </w:r>
    </w:p>
    <w:p w:rsidR="00B71B2E" w:rsidRPr="0006265A" w:rsidRDefault="000D4F95" w:rsidP="000D4F95">
      <w:pPr>
        <w:rPr>
          <w:color w:val="FF0000"/>
        </w:rPr>
      </w:pPr>
      <w:r>
        <w:t>Die Binärbilder werden als Masken genutzt, um die Blätter</w:t>
      </w:r>
      <w:r w:rsidR="00B71B2E">
        <w:t xml:space="preserve"> </w:t>
      </w:r>
      <w:r w:rsidR="007A1B0A">
        <w:t>inklusive</w:t>
      </w:r>
      <w:r w:rsidR="00B71B2E">
        <w:t xml:space="preserve"> dargestellter Blatttextur </w:t>
      </w:r>
      <w:r>
        <w:t>freizustellen</w:t>
      </w:r>
      <w:r w:rsidR="002419DE">
        <w:t xml:space="preserve"> und </w:t>
      </w:r>
      <w:r w:rsidR="00233555">
        <w:t xml:space="preserve">getrennt </w:t>
      </w:r>
      <w:r w:rsidR="002419DE">
        <w:t>abzuspeichern</w:t>
      </w:r>
      <w:r>
        <w:t>. In diesen Bilder</w:t>
      </w:r>
      <w:r w:rsidR="002419DE">
        <w:t>n</w:t>
      </w:r>
      <w:r>
        <w:t xml:space="preserve"> </w:t>
      </w:r>
      <w:r w:rsidR="00B71B2E">
        <w:t>wird der H</w:t>
      </w:r>
      <w:r w:rsidR="00013649">
        <w:t xml:space="preserve">intergrund </w:t>
      </w:r>
      <w:r>
        <w:t>allerdings</w:t>
      </w:r>
      <w:r w:rsidR="00013649">
        <w:t xml:space="preserve"> weiß codiert</w:t>
      </w:r>
      <w:r w:rsidR="00406AA4">
        <w:t xml:space="preserve"> werden</w:t>
      </w:r>
      <w:r w:rsidR="00013649">
        <w:t>.</w:t>
      </w:r>
      <w:r w:rsidR="00B71B2E">
        <w:t xml:space="preserve"> </w:t>
      </w:r>
      <w:r w:rsidR="00013649">
        <w:t>D</w:t>
      </w:r>
      <w:r w:rsidR="00B71B2E">
        <w:t xml:space="preserve">ies </w:t>
      </w:r>
      <w:r w:rsidR="00013649">
        <w:t xml:space="preserve">ist </w:t>
      </w:r>
      <w:r w:rsidR="00C34252">
        <w:t xml:space="preserve">die verbreitetste Darstellungsform </w:t>
      </w:r>
      <w:r w:rsidR="00B71B2E">
        <w:t xml:space="preserve">und </w:t>
      </w:r>
      <w:r w:rsidR="001F55A5">
        <w:t xml:space="preserve">wird </w:t>
      </w:r>
      <w:r w:rsidR="00B71B2E">
        <w:t xml:space="preserve">auch </w:t>
      </w:r>
      <w:r w:rsidR="002A6FE6">
        <w:t xml:space="preserve">bei </w:t>
      </w:r>
      <w:r w:rsidR="00B71B2E">
        <w:t xml:space="preserve">den Datensätzen Flavia und Swedish Leaf Dataset </w:t>
      </w:r>
      <w:r w:rsidR="00251639">
        <w:t xml:space="preserve">auf diese Art </w:t>
      </w:r>
      <w:r w:rsidR="00255568">
        <w:t>angewendet</w:t>
      </w:r>
      <w:r w:rsidR="00B71B2E">
        <w:t xml:space="preserve">. </w:t>
      </w:r>
    </w:p>
    <w:p w:rsidR="00E42E47" w:rsidRDefault="00E42E47" w:rsidP="00685D8F">
      <w:pPr>
        <w:pStyle w:val="berschrift3"/>
        <w:numPr>
          <w:ilvl w:val="2"/>
          <w:numId w:val="1"/>
        </w:numPr>
      </w:pPr>
      <w:bookmarkStart w:id="104" w:name="_Toc476239166"/>
      <w:r>
        <w:lastRenderedPageBreak/>
        <w:t xml:space="preserve">Extraktion </w:t>
      </w:r>
      <w:r w:rsidR="00C4189E">
        <w:t xml:space="preserve">und Beschreibung </w:t>
      </w:r>
      <w:r>
        <w:t xml:space="preserve">der </w:t>
      </w:r>
      <w:r w:rsidR="0045503D">
        <w:t>Merkmale</w:t>
      </w:r>
      <w:bookmarkEnd w:id="104"/>
    </w:p>
    <w:p w:rsidR="00B5274D" w:rsidRDefault="00B93198" w:rsidP="00685D8F">
      <w:pPr>
        <w:pStyle w:val="berschrift4"/>
        <w:numPr>
          <w:ilvl w:val="3"/>
          <w:numId w:val="1"/>
        </w:numPr>
        <w:ind w:left="993" w:hanging="993"/>
      </w:pPr>
      <w:bookmarkStart w:id="105" w:name="_Toc476239167"/>
      <w:r>
        <w:t>Wahl der Features</w:t>
      </w:r>
      <w:bookmarkEnd w:id="105"/>
    </w:p>
    <w:p w:rsidR="00C544BC" w:rsidRDefault="00C544BC" w:rsidP="002B4281">
      <w:r w:rsidRPr="00C544BC">
        <w:t>Es kann nicht davon ausgegangen werden, dass die als Ausgangsmaterial dienenden Blätter stets aus dem gleichen Winkel mit derselben Ausrichtung und Entfernung fotografiert werden.</w:t>
      </w:r>
      <w:r>
        <w:t xml:space="preserve"> Um dennoch eine stabile Klassifikation </w:t>
      </w:r>
      <w:r w:rsidR="00147C24">
        <w:t xml:space="preserve">gegenüber Änderungen der Rotation, Translation und Skalierung </w:t>
      </w:r>
      <w:r>
        <w:t xml:space="preserve">zu erreichen, gibt es mehrere Möglichkeiten. </w:t>
      </w:r>
    </w:p>
    <w:p w:rsidR="00C544BC" w:rsidRDefault="00C544BC" w:rsidP="002B4281">
      <w:r>
        <w:t xml:space="preserve">Die Trainingsbilder </w:t>
      </w:r>
      <w:r w:rsidR="002060DF">
        <w:t xml:space="preserve">können </w:t>
      </w:r>
      <w:r>
        <w:t>repliziert und mit der Transformation verändert</w:t>
      </w:r>
      <w:r w:rsidR="002060DF">
        <w:t xml:space="preserve"> werden</w:t>
      </w:r>
      <w:r>
        <w:t xml:space="preserve">, </w:t>
      </w:r>
      <w:r w:rsidR="002060DF">
        <w:t>gege</w:t>
      </w:r>
      <w:r w:rsidR="002060DF">
        <w:t>n</w:t>
      </w:r>
      <w:r w:rsidR="002060DF">
        <w:t>über der</w:t>
      </w:r>
      <w:r>
        <w:t xml:space="preserve"> man eine Invarianz </w:t>
      </w:r>
      <w:r w:rsidR="002060DF">
        <w:t>herstellen will</w:t>
      </w:r>
      <w:r w:rsidR="006C7651">
        <w:t xml:space="preserve"> </w:t>
      </w:r>
      <w:r w:rsidR="006C7651">
        <w:fldChar w:fldCharType="begin" w:fldLock="1"/>
      </w:r>
      <w:r w:rsidR="00C51EA6">
        <w:instrText>ADDIN CSL_CITATION { "citationItems" : [ { "id" : "ITEM-1", "itemData" : { "ISBN" : "978-0387-31073-2",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Bishop", "given" : "Christopher M", "non-dropping-particle" : "", "parse-names" : false, "suffix" : "" } ], "id" : "ITEM-1", "issued" : { "date-parts" : [ [ "2006" ] ] }, "publisher" : "Springer Science+Business Media", "publisher-place" : "New York", "title" : "Pattern Recognition and Machine Learning", "type" : "book" }, "locator" : "261", "uris" : [ "http://www.mendeley.com/documents/?uuid=4cfed990-295a-4453-8749-9cb41f27b2e2" ] } ], "mendeley" : { "formattedCitation" : "(Bishop, 2006, S. 261)", "plainTextFormattedCitation" : "(Bishop, 2006, S. 261)", "previouslyFormattedCitation" : "(Bishop, 2006, S. 261)" }, "properties" : { "noteIndex" : 0 }, "schema" : "https://github.com/citation-style-language/schema/raw/master/csl-citation.json" }</w:instrText>
      </w:r>
      <w:r w:rsidR="006C7651">
        <w:fldChar w:fldCharType="separate"/>
      </w:r>
      <w:r w:rsidR="006C7651" w:rsidRPr="006C7651">
        <w:rPr>
          <w:noProof/>
        </w:rPr>
        <w:t>(Bishop, 2006, S. 261)</w:t>
      </w:r>
      <w:r w:rsidR="006C7651">
        <w:fldChar w:fldCharType="end"/>
      </w:r>
      <w:r>
        <w:t xml:space="preserve">. Der Klassifikator </w:t>
      </w:r>
      <w:r w:rsidR="003720B3">
        <w:t>kann</w:t>
      </w:r>
      <w:r>
        <w:t xml:space="preserve"> so</w:t>
      </w:r>
      <w:r w:rsidR="00472654">
        <w:t xml:space="preserve"> </w:t>
      </w:r>
      <w:r w:rsidR="003720B3">
        <w:t>während des Trainings auch</w:t>
      </w:r>
      <w:r>
        <w:t xml:space="preserve"> die Variabilität </w:t>
      </w:r>
      <w:r w:rsidR="002D36F3">
        <w:t xml:space="preserve">der Transformation </w:t>
      </w:r>
      <w:r w:rsidR="00E538FB">
        <w:t xml:space="preserve">innerhalb </w:t>
      </w:r>
      <w:r w:rsidR="003720B3">
        <w:t>des</w:t>
      </w:r>
      <w:r>
        <w:t xml:space="preserve"> Sets </w:t>
      </w:r>
      <w:r w:rsidR="003720B3">
        <w:t>mitlernen</w:t>
      </w:r>
      <w:r>
        <w:t xml:space="preserve">. </w:t>
      </w:r>
      <w:r w:rsidR="002D36F3">
        <w:t>Eine weitere Möglichkeit um Varianzen zu verringern ist es, die Bilder</w:t>
      </w:r>
      <w:r w:rsidR="00711BE1">
        <w:t xml:space="preserve"> sowohl</w:t>
      </w:r>
      <w:r w:rsidR="002D36F3">
        <w:t xml:space="preserve"> vor dem Training</w:t>
      </w:r>
      <w:r w:rsidR="00096AD2">
        <w:t>,</w:t>
      </w:r>
      <w:r w:rsidR="00A425E1">
        <w:t xml:space="preserve"> </w:t>
      </w:r>
      <w:r w:rsidR="00711BE1">
        <w:t>als auch vor</w:t>
      </w:r>
      <w:r w:rsidR="009C3386">
        <w:t xml:space="preserve"> der Klassifizierung </w:t>
      </w:r>
      <w:r w:rsidR="00C7474F">
        <w:t xml:space="preserve">automatisiert </w:t>
      </w:r>
      <w:r w:rsidR="00A425E1">
        <w:t>einheitlich</w:t>
      </w:r>
      <w:r w:rsidR="002D36F3">
        <w:t xml:space="preserve"> auszurichten, zu skalieren und zu beschneiden.</w:t>
      </w:r>
    </w:p>
    <w:p w:rsidR="00CE1361" w:rsidRDefault="003B35F6" w:rsidP="002B4281">
      <w:r>
        <w:t xml:space="preserve">In dieser Arbeit soll eine </w:t>
      </w:r>
      <w:r w:rsidR="007E732B">
        <w:t>Stabilität gegenüber Transformationen</w:t>
      </w:r>
      <w:r>
        <w:t xml:space="preserve"> </w:t>
      </w:r>
      <w:r w:rsidR="00D765AF">
        <w:t xml:space="preserve">aber </w:t>
      </w:r>
      <w:r w:rsidR="00D750A0">
        <w:t xml:space="preserve">vor allem dadurch </w:t>
      </w:r>
      <w:r>
        <w:t>erreich</w:t>
      </w:r>
      <w:r w:rsidR="00147C24">
        <w:t xml:space="preserve">t werden, </w:t>
      </w:r>
      <w:r w:rsidR="00193B8E">
        <w:t>dass</w:t>
      </w:r>
      <w:r w:rsidR="00147C24">
        <w:t xml:space="preserve"> die </w:t>
      </w:r>
      <w:r w:rsidR="00831DFD">
        <w:t>Features</w:t>
      </w:r>
      <w:r w:rsidR="00837697">
        <w:t xml:space="preserve"> </w:t>
      </w:r>
      <w:r w:rsidR="00E61C0A">
        <w:t xml:space="preserve">möglichst </w:t>
      </w:r>
      <w:r w:rsidR="00493519">
        <w:t xml:space="preserve">so </w:t>
      </w:r>
      <w:r w:rsidR="00147C24">
        <w:t>ausge</w:t>
      </w:r>
      <w:r w:rsidR="007E732B">
        <w:t xml:space="preserve">wählt werden, </w:t>
      </w:r>
      <w:r w:rsidR="00147C24">
        <w:t xml:space="preserve">dass </w:t>
      </w:r>
      <w:r w:rsidR="00831DFD">
        <w:t>ihre Deskriptoren</w:t>
      </w:r>
      <w:r w:rsidR="00147C24">
        <w:t xml:space="preserve"> </w:t>
      </w:r>
      <w:r w:rsidR="009010A5">
        <w:t xml:space="preserve">bereits </w:t>
      </w:r>
      <w:r w:rsidR="00147C24">
        <w:t xml:space="preserve">viele Invarianzen </w:t>
      </w:r>
      <w:r w:rsidR="00B67061">
        <w:t>vor</w:t>
      </w:r>
      <w:r w:rsidR="00147C24">
        <w:t>weisen.</w:t>
      </w:r>
      <w:r w:rsidR="006C7651">
        <w:t xml:space="preserve"> Alle Klassifikatoren, die diese Features nutzen</w:t>
      </w:r>
      <w:r w:rsidR="00FE511F">
        <w:t>,</w:t>
      </w:r>
      <w:r w:rsidR="006C7651">
        <w:t xml:space="preserve"> </w:t>
      </w:r>
      <w:r w:rsidR="001B1666">
        <w:t>zeigen</w:t>
      </w:r>
      <w:r w:rsidR="006C7651">
        <w:t xml:space="preserve"> </w:t>
      </w:r>
      <w:r w:rsidR="00FE511F">
        <w:t>somit</w:t>
      </w:r>
      <w:r w:rsidR="006C7651">
        <w:t xml:space="preserve"> zwangsläufig</w:t>
      </w:r>
      <w:r w:rsidR="00FE511F">
        <w:t xml:space="preserve"> </w:t>
      </w:r>
      <w:r w:rsidR="00173F69">
        <w:t>dieselben</w:t>
      </w:r>
      <w:r w:rsidR="009F5137">
        <w:t xml:space="preserve"> Invarianzen </w:t>
      </w:r>
      <w:r w:rsidR="00C51EA6">
        <w:fldChar w:fldCharType="begin" w:fldLock="1"/>
      </w:r>
      <w:r w:rsidR="00F66A54">
        <w:instrText>ADDIN CSL_CITATION { "citationItems" : [ { "id" : "ITEM-1", "itemData" : { "ISBN" : "978-0387-31073-2",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Bishop", "given" : "Christopher M", "non-dropping-particle" : "", "parse-names" : false, "suffix" : "" } ], "id" : "ITEM-1", "issued" : { "date-parts" : [ [ "2006" ] ] }, "publisher" : "Springer Science+Business Media", "publisher-place" : "New York", "title" : "Pattern Recognition and Machine Learning", "type" : "book" }, "locator" : "262", "uris" : [ "http://www.mendeley.com/documents/?uuid=4cfed990-295a-4453-8749-9cb41f27b2e2" ] } ], "mendeley" : { "formattedCitation" : "(Bishop, 2006, S. 262)", "plainTextFormattedCitation" : "(Bishop, 2006, S. 262)", "previouslyFormattedCitation" : "(Bishop, 2006, S. 262)" }, "properties" : { "noteIndex" : 0 }, "schema" : "https://github.com/citation-style-language/schema/raw/master/csl-citation.json" }</w:instrText>
      </w:r>
      <w:r w:rsidR="00C51EA6">
        <w:fldChar w:fldCharType="separate"/>
      </w:r>
      <w:r w:rsidR="00C51EA6" w:rsidRPr="00C51EA6">
        <w:rPr>
          <w:noProof/>
        </w:rPr>
        <w:t>(Bishop, 2006, S. 262)</w:t>
      </w:r>
      <w:r w:rsidR="00C51EA6">
        <w:fldChar w:fldCharType="end"/>
      </w:r>
      <w:r w:rsidR="006C7651">
        <w:t>.</w:t>
      </w:r>
    </w:p>
    <w:p w:rsidR="00B67061" w:rsidRDefault="00B67061" w:rsidP="00B67061">
      <w:r>
        <w:t xml:space="preserve">Wie in Kapitel </w:t>
      </w:r>
      <w:r>
        <w:fldChar w:fldCharType="begin"/>
      </w:r>
      <w:r>
        <w:instrText xml:space="preserve"> REF _Ref471239884 \r \h </w:instrText>
      </w:r>
      <w:r>
        <w:fldChar w:fldCharType="separate"/>
      </w:r>
      <w:r w:rsidR="00FB5482">
        <w:t>2.1.2.2</w:t>
      </w:r>
      <w:r>
        <w:fldChar w:fldCharType="end"/>
      </w:r>
      <w:r>
        <w:t xml:space="preserve"> angeführt, ist die Form der Blätter in der Botanik ein wichtiges Unte</w:t>
      </w:r>
      <w:r>
        <w:t>r</w:t>
      </w:r>
      <w:r>
        <w:t>scheidungsmerkmal für die Bestimmung einer Pflanze. Daher soll sie auch bei der automat</w:t>
      </w:r>
      <w:r>
        <w:t>i</w:t>
      </w:r>
      <w:r>
        <w:t xml:space="preserve">sierten Bestimmung eine besondere Beachtung finden. </w:t>
      </w:r>
      <w:r w:rsidR="00147FD2">
        <w:t>Daneben ist die Blatttextur von Bedeutung, die Informationen über die Blattnervatur enthält.</w:t>
      </w:r>
      <w:r w:rsidR="00670E4C">
        <w:t xml:space="preserve"> </w:t>
      </w:r>
    </w:p>
    <w:p w:rsidR="00B67061" w:rsidRDefault="00670E4C" w:rsidP="00B67061">
      <w:r>
        <w:t>Form und Textur</w:t>
      </w:r>
      <w:r w:rsidR="00DD3C71">
        <w:t xml:space="preserve"> sollen </w:t>
      </w:r>
      <w:r w:rsidR="00A708AF">
        <w:t xml:space="preserve">als voneinander </w:t>
      </w:r>
      <w:r w:rsidR="00DD3C71">
        <w:t>unabhängig</w:t>
      </w:r>
      <w:r w:rsidR="00A708AF">
        <w:t>e</w:t>
      </w:r>
      <w:r w:rsidR="00DD3C71">
        <w:t xml:space="preserve"> </w:t>
      </w:r>
      <w:r w:rsidR="00A708AF">
        <w:t>Merkmalskategorien</w:t>
      </w:r>
      <w:r w:rsidR="00DD3C71">
        <w:t xml:space="preserve"> </w:t>
      </w:r>
      <w:r>
        <w:t xml:space="preserve">beschrieben </w:t>
      </w:r>
      <w:r w:rsidR="00DD3C71">
        <w:t xml:space="preserve">werden, um ihre </w:t>
      </w:r>
      <w:r w:rsidR="00E97433">
        <w:t xml:space="preserve">Bedeutung zur </w:t>
      </w:r>
      <w:r w:rsidR="00266C23">
        <w:t>U</w:t>
      </w:r>
      <w:r w:rsidR="00651ECB">
        <w:t>nterscheidbarkeit zwischen den Arten</w:t>
      </w:r>
      <w:r w:rsidR="00B67061">
        <w:t xml:space="preserve"> </w:t>
      </w:r>
      <w:r w:rsidR="001A1DDB">
        <w:t xml:space="preserve">eigenständig </w:t>
      </w:r>
      <w:r w:rsidR="00B67061">
        <w:t>beurte</w:t>
      </w:r>
      <w:r w:rsidR="00B67061">
        <w:t>i</w:t>
      </w:r>
      <w:r w:rsidR="00B67061">
        <w:t>len zu können</w:t>
      </w:r>
      <w:r w:rsidR="001A1DDB">
        <w:t xml:space="preserve">. Die </w:t>
      </w:r>
      <w:r w:rsidR="00CA1850">
        <w:t>gewählten</w:t>
      </w:r>
      <w:r w:rsidR="001A1DDB">
        <w:t xml:space="preserve"> Features und Maßnahmen zur Minimierung des Einflusses der jeweils anderen </w:t>
      </w:r>
      <w:r w:rsidR="00C00DA4">
        <w:t>Kategorie</w:t>
      </w:r>
      <w:r w:rsidR="00CA1850">
        <w:t xml:space="preserve"> </w:t>
      </w:r>
      <w:r w:rsidR="00177C49">
        <w:t>werden</w:t>
      </w:r>
      <w:r w:rsidR="00CA1850">
        <w:t xml:space="preserve"> in </w:t>
      </w:r>
      <w:r w:rsidR="00B15B7E">
        <w:t xml:space="preserve">Kapitel </w:t>
      </w:r>
      <w:r w:rsidR="00B15B7E">
        <w:fldChar w:fldCharType="begin"/>
      </w:r>
      <w:r w:rsidR="00B15B7E">
        <w:instrText xml:space="preserve"> REF _Ref476082151 \r \h </w:instrText>
      </w:r>
      <w:r w:rsidR="00B15B7E">
        <w:fldChar w:fldCharType="separate"/>
      </w:r>
      <w:r w:rsidR="00FB5482">
        <w:t>3.4.3.2</w:t>
      </w:r>
      <w:r w:rsidR="00B15B7E">
        <w:fldChar w:fldCharType="end"/>
      </w:r>
      <w:r w:rsidR="00B15B7E">
        <w:t xml:space="preserve"> beziehungsweise </w:t>
      </w:r>
      <w:r w:rsidR="00B15B7E">
        <w:fldChar w:fldCharType="begin"/>
      </w:r>
      <w:r w:rsidR="00B15B7E">
        <w:instrText xml:space="preserve"> REF _Ref476082153 \r \h </w:instrText>
      </w:r>
      <w:r w:rsidR="00B15B7E">
        <w:fldChar w:fldCharType="separate"/>
      </w:r>
      <w:r w:rsidR="00FB5482">
        <w:t>3.4.3.3</w:t>
      </w:r>
      <w:r w:rsidR="00B15B7E">
        <w:fldChar w:fldCharType="end"/>
      </w:r>
      <w:r w:rsidR="00B15B7E">
        <w:t xml:space="preserve"> aufgeführt.</w:t>
      </w:r>
    </w:p>
    <w:p w:rsidR="009A5B56" w:rsidRDefault="00B62B1A" w:rsidP="009A5B56">
      <w:r>
        <w:t xml:space="preserve">Davon ausgenommen sind </w:t>
      </w:r>
      <w:r w:rsidR="00E15D66">
        <w:t>SIFT</w:t>
      </w:r>
      <w:r>
        <w:t xml:space="preserve"> und </w:t>
      </w:r>
      <w:r w:rsidR="00E15D66">
        <w:t>SURF</w:t>
      </w:r>
      <w:r>
        <w:t xml:space="preserve">. Sie ergänzen die eigenständigen </w:t>
      </w:r>
      <w:r w:rsidR="00BB0360">
        <w:t>Betrachtungen von</w:t>
      </w:r>
      <w:r>
        <w:t xml:space="preserve"> Form und Textur durch eine </w:t>
      </w:r>
      <w:r w:rsidR="00B97358">
        <w:t>gleichzeitige</w:t>
      </w:r>
      <w:r>
        <w:t xml:space="preserve"> Beschreibung.</w:t>
      </w:r>
      <w:r w:rsidR="00B97358">
        <w:t xml:space="preserve"> </w:t>
      </w:r>
      <w:r w:rsidR="009A5B56">
        <w:t xml:space="preserve">Sie sollen hauptsächlich eingebaut werden, um die Performanz von Kombinationen aus getrennten Form- und Texturmerkmalen </w:t>
      </w:r>
      <w:r w:rsidR="008B2704">
        <w:t>mit einer globalen Beschreibung zu vergleichen</w:t>
      </w:r>
      <w:r w:rsidR="009A5B56">
        <w:t>.</w:t>
      </w:r>
    </w:p>
    <w:p w:rsidR="00E15D66" w:rsidRDefault="008701EB" w:rsidP="009A5B56">
      <w:r>
        <w:t xml:space="preserve">Bei </w:t>
      </w:r>
      <w:r w:rsidR="00E15D66">
        <w:t>SIFT (</w:t>
      </w:r>
      <w:r w:rsidR="00E15D66" w:rsidRPr="00E15D66">
        <w:t>Scale Invariant Feature Transform</w:t>
      </w:r>
      <w:r w:rsidR="00E15D66">
        <w:t xml:space="preserve">) und </w:t>
      </w:r>
      <w:r w:rsidR="00AA6752">
        <w:t>SURF (</w:t>
      </w:r>
      <w:r w:rsidR="00AA6752" w:rsidRPr="00AA6752">
        <w:t>Speeded Up Robust Features</w:t>
      </w:r>
      <w:r w:rsidR="00AA6752">
        <w:t>)</w:t>
      </w:r>
      <w:r>
        <w:t xml:space="preserve"> handelt es sich um Deskriptoren, die</w:t>
      </w:r>
      <w:r w:rsidR="00341894">
        <w:t xml:space="preserve"> </w:t>
      </w:r>
      <w:r w:rsidR="00B26C16">
        <w:t>interess</w:t>
      </w:r>
      <w:r w:rsidR="001562A9">
        <w:t>ante</w:t>
      </w:r>
      <w:r w:rsidR="00341894">
        <w:t xml:space="preserve"> </w:t>
      </w:r>
      <w:r w:rsidR="00071EFB">
        <w:t>Bildp</w:t>
      </w:r>
      <w:r w:rsidR="00341894">
        <w:t xml:space="preserve">unkte, die Keypoints, innerhalb eines Bildes </w:t>
      </w:r>
      <w:r>
        <w:t xml:space="preserve">lokalisieren </w:t>
      </w:r>
      <w:r w:rsidR="00341894">
        <w:t>und diese</w:t>
      </w:r>
      <w:r w:rsidR="00071EFB">
        <w:t xml:space="preserve"> und ihre Umgebung</w:t>
      </w:r>
      <w:r>
        <w:t xml:space="preserve"> beschreiben</w:t>
      </w:r>
      <w:r w:rsidR="00341894">
        <w:t xml:space="preserve">. </w:t>
      </w:r>
      <w:r w:rsidR="000F6899">
        <w:t xml:space="preserve">Beide Algorithmen sind skalierungs- und rotationsinvariant. </w:t>
      </w:r>
      <w:r w:rsidR="002F5452">
        <w:t>Während SIFT die Keypoints</w:t>
      </w:r>
      <w:r w:rsidR="000F6899">
        <w:t xml:space="preserve"> mit</w:t>
      </w:r>
      <w:r w:rsidR="002F5452">
        <w:t xml:space="preserve"> </w:t>
      </w:r>
      <w:r w:rsidR="000F6899" w:rsidRPr="000F6899">
        <w:t xml:space="preserve">kombinierten Laplace-Gauß-Filtern </w:t>
      </w:r>
      <w:r w:rsidR="002F5452">
        <w:lastRenderedPageBreak/>
        <w:t>detektiert</w:t>
      </w:r>
      <w:r w:rsidR="00367003">
        <w:t xml:space="preserve"> </w:t>
      </w:r>
      <w:r w:rsidR="00367003">
        <w:fldChar w:fldCharType="begin" w:fldLock="1"/>
      </w:r>
      <w:r w:rsidR="00367003">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645", "uris" : [ "http://www.mendeley.com/documents/?uuid=ea0d026e-97ce-47be-9ada-573a4cfa0ae4" ] } ], "mendeley" : { "formattedCitation" : "(Burger &amp; Burge, 2015, S. 645)", "plainTextFormattedCitation" : "(Burger &amp; Burge, 2015, S. 645)", "previouslyFormattedCitation" : "(Burger &amp; Burge, 2015, S. 645)" }, "properties" : { "noteIndex" : 0 }, "schema" : "https://github.com/citation-style-language/schema/raw/master/csl-citation.json" }</w:instrText>
      </w:r>
      <w:r w:rsidR="00367003">
        <w:fldChar w:fldCharType="separate"/>
      </w:r>
      <w:r w:rsidR="00367003" w:rsidRPr="00367003">
        <w:rPr>
          <w:noProof/>
        </w:rPr>
        <w:t>(Burger &amp; Burge, 2015, S. 645)</w:t>
      </w:r>
      <w:r w:rsidR="00367003">
        <w:fldChar w:fldCharType="end"/>
      </w:r>
      <w:r w:rsidR="002F5452">
        <w:t>, ermittelt SURF diese durch</w:t>
      </w:r>
      <w:r w:rsidR="00440B78">
        <w:t xml:space="preserve"> die</w:t>
      </w:r>
      <w:r w:rsidR="002F5452">
        <w:t xml:space="preserve"> </w:t>
      </w:r>
      <w:r w:rsidR="00367003">
        <w:t>Faltung von Integra</w:t>
      </w:r>
      <w:r w:rsidR="00367003">
        <w:t>l</w:t>
      </w:r>
      <w:r w:rsidR="00367003">
        <w:t xml:space="preserve">bildern mit einem Box-Filter </w:t>
      </w:r>
      <w:r w:rsidR="00367003">
        <w:fldChar w:fldCharType="begin" w:fldLock="1"/>
      </w:r>
      <w:r w:rsidR="009835F8">
        <w:instrText>ADDIN CSL_CITATION { "citationItems" : [ { "id" : "ITEM-1", "itemData" : { "DOI" : "10.1109/DICTA.2011.90", "ISBN" : "9780769545882", "ISSN" : "9780769545882", "abstract" : "Scene classification in indoor and outdoor environments is a fundamental problem to the vision and robotics community. Scene classification benefits from image features which are invariant to image transformations such as rotation, illumination, scale, viewpoint, noise etc. Selecting suitable features that exhibit such invariances plays a key part in classification performance. This paper summarizes the performance of two robust feature detection algorithms namely Scale Invariant Feature Transform (SIFT) and Speeded up Robust Features (SURF) on several classification datasets. In this paper, we have proposed three shorter SIFT descriptors. Results show that the proposed 64D and 96D SIFT descriptors perform as well as traditional 128D SIFT descriptors for image matching at a significantly reduced computational cost. SURF has also been observed to give good classification results on different datasets.", "author" : [ { "dropping-particle" : "", "family" : "Khan", "given" : "Nabeel Younus", "non-dropping-particle" : "", "parse-names" : false, "suffix" : "" }, { "dropping-particle" : "", "family" : "McCane", "given" : "Brendan", "non-dropping-particle" : "", "parse-names" : false, "suffix" : "" }, { "dropping-particle" : "", "family" : "Wyvill", "given" : "Geoff", "non-dropping-particle" : "", "parse-names" : false, "suffix" : "" } ], "container-title" : "Proceedings - 2011 International Conference on Digital Image Computing: Techniques and Applications, DICTA 2011", "id" : "ITEM-1", "issued" : { "date-parts" : [ [ "2011" ] ] }, "page" : "501-506", "title" : "SIFT and SURF performance evaluation against various image deformations on benchmark dataset", "type" : "paper-conference" }, "locator" : "502", "uris" : [ "http://www.mendeley.com/documents/?uuid=c1b33d47-010a-35d3-89e3-2689dcbbf31c" ] } ], "mendeley" : { "formattedCitation" : "(Khan, McCane, &amp; Wyvill, 2011, S. 502)", "manualFormatting" : "(Khan, McCane &amp; Wyvill, 2011, S. 502)", "plainTextFormattedCitation" : "(Khan, McCane, &amp; Wyvill, 2011, S. 502)", "previouslyFormattedCitation" : "(Khan, McCane, &amp; Wyvill, 2011, S. 502)" }, "properties" : { "noteIndex" : 0 }, "schema" : "https://github.com/citation-style-language/schema/raw/master/csl-citation.json" }</w:instrText>
      </w:r>
      <w:r w:rsidR="00367003">
        <w:fldChar w:fldCharType="separate"/>
      </w:r>
      <w:r w:rsidR="009835F8">
        <w:rPr>
          <w:noProof/>
        </w:rPr>
        <w:t>(Khan, McCane</w:t>
      </w:r>
      <w:r w:rsidR="00367003" w:rsidRPr="00367003">
        <w:rPr>
          <w:noProof/>
        </w:rPr>
        <w:t xml:space="preserve"> &amp; Wyvill, 2011, S. 502)</w:t>
      </w:r>
      <w:r w:rsidR="00367003">
        <w:fldChar w:fldCharType="end"/>
      </w:r>
      <w:r w:rsidR="00BF015B">
        <w:t>.</w:t>
      </w:r>
    </w:p>
    <w:p w:rsidR="009835F8" w:rsidRDefault="009835F8" w:rsidP="009A5B56">
      <w:r>
        <w:t xml:space="preserve">Laut </w:t>
      </w:r>
      <w:r>
        <w:fldChar w:fldCharType="begin" w:fldLock="1"/>
      </w:r>
      <w:r>
        <w:instrText>ADDIN CSL_CITATION { "citationItems" : [ { "id" : "ITEM-1", "itemData" : { "DOI" : "10.1109/DICTA.2011.90", "ISBN" : "9780769545882", "ISSN" : "9780769545882", "abstract" : "Scene classification in indoor and outdoor environments is a fundamental problem to the vision and robotics community. Scene classification benefits from image features which are invariant to image transformations such as rotation, illumination, scale, viewpoint, noise etc. Selecting suitable features that exhibit such invariances plays a key part in classification performance. This paper summarizes the performance of two robust feature detection algorithms namely Scale Invariant Feature Transform (SIFT) and Speeded up Robust Features (SURF) on several classification datasets. In this paper, we have proposed three shorter SIFT descriptors. Results show that the proposed 64D and 96D SIFT descriptors perform as well as traditional 128D SIFT descriptors for image matching at a significantly reduced computational cost. SURF has also been observed to give good classification results on different datasets.", "author" : [ { "dropping-particle" : "", "family" : "Khan", "given" : "Nabeel Younus", "non-dropping-particle" : "", "parse-names" : false, "suffix" : "" }, { "dropping-particle" : "", "family" : "McCane", "given" : "Brendan", "non-dropping-particle" : "", "parse-names" : false, "suffix" : "" }, { "dropping-particle" : "", "family" : "Wyvill", "given" : "Geoff", "non-dropping-particle" : "", "parse-names" : false, "suffix" : "" } ], "container-title" : "Proceedings - 2011 International Conference on Digital Image Computing: Techniques and Applications, DICTA 2011", "id" : "ITEM-1", "issued" : { "date-parts" : [ [ "2011" ] ] }, "page" : "501-506", "title" : "SIFT and SURF performance evaluation against various image deformations on benchmark dataset", "type" : "paper-conference" }, "locator" : "502", "uris" : [ "http://www.mendeley.com/documents/?uuid=c1b33d47-010a-35d3-89e3-2689dcbbf31c" ] } ], "mendeley" : { "formattedCitation" : "(Khan et\u00a0al., 2011, S. 502)", "manualFormatting" : "Khan et al. (2011, S. 501)", "plainTextFormattedCitation" : "(Khan et\u00a0al., 2011, S. 502)", "previouslyFormattedCitation" : "(Khan et\u00a0al., 2011, S. 502)" }, "properties" : { "noteIndex" : 0 }, "schema" : "https://github.com/citation-style-language/schema/raw/master/csl-citation.json" }</w:instrText>
      </w:r>
      <w:r>
        <w:fldChar w:fldCharType="separate"/>
      </w:r>
      <w:r>
        <w:rPr>
          <w:noProof/>
        </w:rPr>
        <w:t>Khan et al. (2011, S. 501</w:t>
      </w:r>
      <w:r w:rsidRPr="00367003">
        <w:rPr>
          <w:noProof/>
        </w:rPr>
        <w:t>)</w:t>
      </w:r>
      <w:r>
        <w:fldChar w:fldCharType="end"/>
      </w:r>
      <w:r>
        <w:t xml:space="preserve"> liefern beide eine gute </w:t>
      </w:r>
      <w:r w:rsidR="005D4921">
        <w:t>Leistung</w:t>
      </w:r>
      <w:r>
        <w:t xml:space="preserve"> bei der Featuredetektion.</w:t>
      </w:r>
      <w:r w:rsidR="005D4921">
        <w:t xml:space="preserve"> </w:t>
      </w:r>
      <w:r w:rsidR="00FD72D5">
        <w:rPr>
          <w:noProof/>
        </w:rPr>
        <w:t>In ihrer Evaluation der Performanz von SIFT und SURF auf einem Datensatz mit verschiedenartig transformierten Bildern kommen Khan et al. zu dem Schluss</w:t>
      </w:r>
      <w:r w:rsidR="00FC4F01">
        <w:rPr>
          <w:noProof/>
        </w:rPr>
        <w:t xml:space="preserve">, dass die </w:t>
      </w:r>
      <w:r w:rsidR="008A015E">
        <w:rPr>
          <w:noProof/>
        </w:rPr>
        <w:t xml:space="preserve">deskriptive </w:t>
      </w:r>
      <w:r w:rsidR="00FC4F01">
        <w:rPr>
          <w:noProof/>
        </w:rPr>
        <w:t>Leistung von SURF ähnlich gut ist</w:t>
      </w:r>
      <w:r w:rsidR="00B46C34">
        <w:rPr>
          <w:noProof/>
        </w:rPr>
        <w:t xml:space="preserve"> wie die von SIFT.</w:t>
      </w:r>
      <w:r w:rsidR="00FC4F01">
        <w:rPr>
          <w:noProof/>
        </w:rPr>
        <w:t xml:space="preserve"> </w:t>
      </w:r>
      <w:r w:rsidR="007F4202">
        <w:rPr>
          <w:noProof/>
        </w:rPr>
        <w:t>Bei den</w:t>
      </w:r>
      <w:r w:rsidR="00FC4F01">
        <w:rPr>
          <w:noProof/>
        </w:rPr>
        <w:t xml:space="preserve"> Invarianzen </w:t>
      </w:r>
      <w:r w:rsidR="008A015E">
        <w:rPr>
          <w:noProof/>
        </w:rPr>
        <w:t>hinsichtlich</w:t>
      </w:r>
      <w:r w:rsidR="00FC4F01">
        <w:rPr>
          <w:noProof/>
        </w:rPr>
        <w:t xml:space="preserve"> Skalierung, großer Unschärfe und</w:t>
      </w:r>
      <w:r w:rsidR="007F4202">
        <w:rPr>
          <w:noProof/>
        </w:rPr>
        <w:t xml:space="preserve"> </w:t>
      </w:r>
      <w:r w:rsidR="00B46C34">
        <w:rPr>
          <w:noProof/>
        </w:rPr>
        <w:t>Blickwinkel</w:t>
      </w:r>
      <w:r w:rsidR="007F4202">
        <w:rPr>
          <w:noProof/>
        </w:rPr>
        <w:t xml:space="preserve"> </w:t>
      </w:r>
      <w:r w:rsidR="00791B19">
        <w:rPr>
          <w:noProof/>
        </w:rPr>
        <w:t xml:space="preserve">schneidet </w:t>
      </w:r>
      <w:r w:rsidR="00B46C34">
        <w:rPr>
          <w:noProof/>
        </w:rPr>
        <w:t>SIFT</w:t>
      </w:r>
      <w:r w:rsidR="008A015E">
        <w:rPr>
          <w:noProof/>
        </w:rPr>
        <w:t xml:space="preserve"> in ihren Tests </w:t>
      </w:r>
      <w:r w:rsidR="007F4202">
        <w:rPr>
          <w:noProof/>
        </w:rPr>
        <w:t xml:space="preserve">allerdings </w:t>
      </w:r>
      <w:r w:rsidR="008A015E">
        <w:rPr>
          <w:noProof/>
        </w:rPr>
        <w:t>besser ab</w:t>
      </w:r>
      <w:r w:rsidR="00B46C34">
        <w:rPr>
          <w:noProof/>
        </w:rPr>
        <w:t>.</w:t>
      </w:r>
      <w:r w:rsidR="008A015E">
        <w:rPr>
          <w:noProof/>
        </w:rPr>
        <w:t xml:space="preserve"> </w:t>
      </w:r>
    </w:p>
    <w:p w:rsidR="00BC71CF" w:rsidRPr="00147FD2" w:rsidRDefault="00BC71CF" w:rsidP="00E46A49">
      <w:pPr>
        <w:rPr>
          <w:color w:val="FF0000"/>
        </w:rPr>
      </w:pPr>
      <w:r w:rsidRPr="00147FD2">
        <w:rPr>
          <w:color w:val="FF0000"/>
        </w:rPr>
        <w:t>mit oder ohne Blattstiel? laut Grundlagen (Anheftung) auch Aussagekraft</w:t>
      </w:r>
    </w:p>
    <w:p w:rsidR="00354DB8" w:rsidRDefault="00354DB8" w:rsidP="00E46A49">
      <w:pPr>
        <w:rPr>
          <w:color w:val="FF0000"/>
        </w:rPr>
      </w:pPr>
      <w:r w:rsidRPr="00147FD2">
        <w:rPr>
          <w:color w:val="FF0000"/>
        </w:rPr>
        <w:t>Im eigenen und den fremden Datensätzen beinhaltet ausschließlich gestielte Blätter, was nicht in der Absicht lag.</w:t>
      </w:r>
      <w:r w:rsidR="00270BF0" w:rsidRPr="00147FD2">
        <w:rPr>
          <w:color w:val="FF0000"/>
        </w:rPr>
        <w:t xml:space="preserve"> </w:t>
      </w:r>
    </w:p>
    <w:p w:rsidR="00150480" w:rsidRDefault="00150480" w:rsidP="00150480">
      <w:pPr>
        <w:pStyle w:val="berschrift4"/>
        <w:numPr>
          <w:ilvl w:val="3"/>
          <w:numId w:val="1"/>
        </w:numPr>
        <w:ind w:left="993" w:hanging="993"/>
      </w:pPr>
      <w:bookmarkStart w:id="106" w:name="_Ref476082151"/>
      <w:bookmarkStart w:id="107" w:name="_Toc476239168"/>
      <w:r>
        <w:t>Beschreibung der Blattform</w:t>
      </w:r>
      <w:bookmarkEnd w:id="106"/>
      <w:bookmarkEnd w:id="107"/>
    </w:p>
    <w:p w:rsidR="00B62B1A" w:rsidRDefault="00791B19" w:rsidP="00B62B1A">
      <w:r>
        <w:t xml:space="preserve">Die Beschreibung der </w:t>
      </w:r>
      <w:r w:rsidR="00B62B1A">
        <w:t xml:space="preserve">Form </w:t>
      </w:r>
      <w:r>
        <w:t xml:space="preserve">erfolgt auf Basis </w:t>
      </w:r>
      <w:r w:rsidR="004922A5">
        <w:t>von Binärbildern</w:t>
      </w:r>
      <w:r w:rsidR="00B62B1A">
        <w:t xml:space="preserve">, die keine Informationen über </w:t>
      </w:r>
      <w:r>
        <w:t>die Textur</w:t>
      </w:r>
      <w:r w:rsidR="00B62B1A">
        <w:t xml:space="preserve"> mehr enthalten. Dadurch </w:t>
      </w:r>
      <w:r>
        <w:t>erübrigt</w:t>
      </w:r>
      <w:r w:rsidR="00B62B1A">
        <w:t xml:space="preserve"> sich </w:t>
      </w:r>
      <w:r>
        <w:t>ein etwaiger</w:t>
      </w:r>
      <w:r w:rsidR="00B62B1A">
        <w:t xml:space="preserve"> Einfluss der Textur</w:t>
      </w:r>
      <w:r>
        <w:t xml:space="preserve"> auf die Formb</w:t>
      </w:r>
      <w:r>
        <w:t>e</w:t>
      </w:r>
      <w:r>
        <w:t>schreibung.</w:t>
      </w:r>
    </w:p>
    <w:p w:rsidR="003E4217" w:rsidRDefault="00A62BA9" w:rsidP="00CE1361">
      <w:r>
        <w:t xml:space="preserve">Der Beschreibung der Form </w:t>
      </w:r>
      <w:r w:rsidR="00D02228">
        <w:t xml:space="preserve">soll der </w:t>
      </w:r>
      <w:r w:rsidR="00355165">
        <w:t>Inner Distance Shape Context</w:t>
      </w:r>
      <w:r w:rsidR="00362D3F">
        <w:t xml:space="preserve"> </w:t>
      </w:r>
      <w:r w:rsidR="00B070DE">
        <w:t xml:space="preserve">(IDSC) von </w:t>
      </w:r>
      <w:r w:rsidR="00B070DE">
        <w:fldChar w:fldCharType="begin" w:fldLock="1"/>
      </w:r>
      <w:r w:rsidR="00B070DE">
        <w:instrText>ADDIN CSL_CITATION { "citationItems" : [ { "id" : "ITEM-1", "itemData" : { "DOI" : "10.1109/TPAMI.2007.41", "ISBN" : "0162-8828", "ISSN" : "0162-8828", "PMID" : "17170481", "abstract" : "Part structure and articulation are of fundamental importance in computer and human vision. We propose using the inner-distance to build shape descriptors that are robust to articulation and capture part structure. The inner-distance is defined as the length of the shortest path between landmark points within the shape silhouette. We show that it is articulation insensitive and more effective at capturing part structures than the Euclidean distance. This suggests that the inner-distance can be used as a replacement for the Euclidean distance to build more accurate descriptors for complex shapes, especially for those with articulated parts. In addition, texture information along the shortest path can be used to further improve shape classification. With this idea, we propose three approaches to using the inner-distance. The first method combines the inner-distance and multidimensional scaling (MDS) to build articulation invariant signatures for articulated shapes. The second method uses the inner-distance to build a new shape descriptor based on shape contexts. The third one extends the second one by considering the texture information along shortest paths. The proposed approaches have been tested on a variety of shape databases, including an articulated shape data set, MPEG7 CE-Shape-1, Kimia silhouettes, the ETH-80 data set, two leaf data sets, and a human motion silhouette data set. In all the experiments, our methods demonstrate effective performance compared with other algorithms", "author" : [ { "dropping-particle" : "", "family" : "Ling", "given" : "Haibin Ling Haibin", "non-dropping-particle" : "", "parse-names" : false, "suffix" : "" }, { "dropping-particle" : "", "family" : "Jacobs", "given" : "D.W.", "non-dropping-particle" : "", "parse-names" : false, "suffix" : "" } ], "container-title" : "IEEE Transactions on Pattern Analysis and Machine Intelligence", "id" : "ITEM-1", "issue" : "2", "issued" : { "date-parts" : [ [ "2007" ] ] }, "page" : "286-299", "title" : "Shape Classification Using the Inner-Distance", "type" : "article-journal", "volume" : "29" }, "uris" : [ "http://www.mendeley.com/documents/?uuid=6306e04e-2bc9-4209-8e81-1f6b60141e8a" ] } ], "mendeley" : { "formattedCitation" : "(Ling &amp; Jacobs, 2007)", "manualFormatting" : "Ling &amp; Jacobs (2007)", "plainTextFormattedCitation" : "(Ling &amp; Jacobs, 2007)", "previouslyFormattedCitation" : "(Ling &amp; Jacobs, 2007)" }, "properties" : { "noteIndex" : 0 }, "schema" : "https://github.com/citation-style-language/schema/raw/master/csl-citation.json" }</w:instrText>
      </w:r>
      <w:r w:rsidR="00B070DE">
        <w:fldChar w:fldCharType="separate"/>
      </w:r>
      <w:r w:rsidR="00B070DE" w:rsidRPr="00B070DE">
        <w:rPr>
          <w:noProof/>
        </w:rPr>
        <w:t>Ling &amp; Jacobs</w:t>
      </w:r>
      <w:r w:rsidR="00B070DE">
        <w:rPr>
          <w:noProof/>
        </w:rPr>
        <w:t xml:space="preserve"> (</w:t>
      </w:r>
      <w:r w:rsidR="00B070DE" w:rsidRPr="00B070DE">
        <w:rPr>
          <w:noProof/>
        </w:rPr>
        <w:t>2007)</w:t>
      </w:r>
      <w:r w:rsidR="00B070DE">
        <w:fldChar w:fldCharType="end"/>
      </w:r>
      <w:r w:rsidR="00B070DE">
        <w:t xml:space="preserve"> </w:t>
      </w:r>
      <w:r w:rsidR="00A26D26">
        <w:t>dienen</w:t>
      </w:r>
      <w:r w:rsidR="004467AE">
        <w:t xml:space="preserve">, da </w:t>
      </w:r>
      <w:r w:rsidR="00D02228">
        <w:t>er</w:t>
      </w:r>
      <w:r w:rsidR="00051F78">
        <w:t xml:space="preserve"> sehr gut</w:t>
      </w:r>
      <w:r w:rsidR="00C5054D">
        <w:t>e</w:t>
      </w:r>
      <w:r w:rsidR="00051F78">
        <w:t xml:space="preserve"> Erkennungsraten</w:t>
      </w:r>
      <w:r w:rsidR="004467AE">
        <w:t xml:space="preserve"> liefer</w:t>
      </w:r>
      <w:r w:rsidR="00D02228">
        <w:t>t</w:t>
      </w:r>
      <w:r w:rsidR="00362D3F">
        <w:t xml:space="preserve"> (siehe Kapitel </w:t>
      </w:r>
      <w:r w:rsidR="00362D3F">
        <w:fldChar w:fldCharType="begin"/>
      </w:r>
      <w:r w:rsidR="00362D3F">
        <w:instrText xml:space="preserve"> REF _Ref476056061 \r \h </w:instrText>
      </w:r>
      <w:r w:rsidR="00362D3F">
        <w:fldChar w:fldCharType="separate"/>
      </w:r>
      <w:r w:rsidR="00FB5482">
        <w:t>3.3</w:t>
      </w:r>
      <w:r w:rsidR="00362D3F">
        <w:fldChar w:fldCharType="end"/>
      </w:r>
      <w:r w:rsidR="00362D3F">
        <w:t xml:space="preserve">) und </w:t>
      </w:r>
      <w:r w:rsidR="00244FD6">
        <w:t xml:space="preserve">auch von anderen </w:t>
      </w:r>
      <w:r w:rsidR="00A00A71">
        <w:t xml:space="preserve">Autoren </w:t>
      </w:r>
      <w:r w:rsidR="00362D3F">
        <w:t xml:space="preserve">als sehr robust </w:t>
      </w:r>
      <w:r w:rsidR="00BF278C">
        <w:t>mit starker</w:t>
      </w:r>
      <w:r w:rsidR="00362D3F">
        <w:t xml:space="preserve"> deskriptiv</w:t>
      </w:r>
      <w:r w:rsidR="00BF278C">
        <w:t xml:space="preserve">er Leistung </w:t>
      </w:r>
      <w:r w:rsidR="00362D3F">
        <w:t>beschrieben</w:t>
      </w:r>
      <w:r w:rsidR="00041859">
        <w:t xml:space="preserve"> w</w:t>
      </w:r>
      <w:r w:rsidR="009A7F91">
        <w:t>ird</w:t>
      </w:r>
      <w:r w:rsidR="00BF278C">
        <w:t xml:space="preserve"> </w:t>
      </w:r>
      <w:r w:rsidR="00BF278C">
        <w:fldChar w:fldCharType="begin" w:fldLock="1"/>
      </w:r>
      <w:r w:rsidR="002F5452">
        <w:instrText>ADDIN CSL_CITATION { "citationItems" : [ { "id" : "ITEM-1", "itemData" : { "DOI" : "10.1016/j.ins.2016.09.023", "ISSN" : "0020-0255", "author" : [ { "dropping-particle" : "", "family" : "Cao", "given" : "Jie", "non-dropping-particle" : "", "parse-names" : false, "suffix" : "" }, { "dropping-particle" : "", "family" : "Wang", "given" : "Bin", "non-dropping-particle" : "", "parse-names" : false, "suffix" : "" }, { "dropping-particle" : "", "family" : "Brown", "given" : "Douglas", "non-dropping-particle" : "", "parse-names" : false, "suffix" : "" } ], "container-title" : "Information Sciences", "id" : "ITEM-1", "issued" : { "date-parts" : [ [ "2016" ] ] }, "page" : "51-64", "publisher" : "Elsevier Inc.", "title" : "Similarity based leaf image retrieval using multiscale R-angle description", "type" : "article-journal", "volume" : "374" }, "locator" : "52", "uris" : [ "http://www.mendeley.com/documents/?uuid=62644576-8f25-44c2-ae46-e961c96002e2" ] } ], "mendeley" : { "formattedCitation" : "(Cao et\u00a0al., 2016, S. 52)", "plainTextFormattedCitation" : "(Cao et\u00a0al., 2016, S. 52)", "previouslyFormattedCitation" : "(Cao et\u00a0al., 2016, S. 52)" }, "properties" : { "noteIndex" : 0 }, "schema" : "https://github.com/citation-style-language/schema/raw/master/csl-citation.json" }</w:instrText>
      </w:r>
      <w:r w:rsidR="00BF278C">
        <w:fldChar w:fldCharType="separate"/>
      </w:r>
      <w:r w:rsidR="00BF278C" w:rsidRPr="00BF278C">
        <w:rPr>
          <w:noProof/>
        </w:rPr>
        <w:t>(Cao et al., 2016, S. 52)</w:t>
      </w:r>
      <w:r w:rsidR="00BF278C">
        <w:fldChar w:fldCharType="end"/>
      </w:r>
      <w:r w:rsidR="00AA7750">
        <w:t xml:space="preserve">. Da auch die feinen Strukturen der Blattränder berücksichtigt werden sollen, </w:t>
      </w:r>
      <w:r w:rsidR="00B070DE">
        <w:t xml:space="preserve">wird der IDSC um den Independent Inner Distance Shape Context (I-IDSC) von </w:t>
      </w:r>
      <w:r w:rsidR="00B070DE">
        <w:fldChar w:fldCharType="begin" w:fldLock="1"/>
      </w:r>
      <w:r w:rsidR="00B070DE">
        <w:instrText>ADDIN CSL_CITATION { "citationItems" : [ { "id" : "ITEM-1", "itemData" : { "DOI" : "10.1016/j.patcog.2015.04.004", "ISSN" : "00313203", "abstract" : "Plant identification is required by all walks of life, from professionals to the general public. Nevertheless, it is not an easy job but requires specialized knowledge. In this paper, we propose a new method for plant identification using shapes of their leaves. Different from existing studies which target at simple leaves, the proposed method can accurately recognize both simple and compound leaves. In specifics, we propose a novel feature that captures global and local shape information independently so that they can be examined individually during classification. Furthermore, we advocate that when comparing two leaf individuals it is better to \u201ccount\u201d the number of certain shape patterns rather than to match the extracted shape features in a point-wise manner. The proposed counting-based shape descriptor is not only discriminative for classification but also computationally fast and storage cheap. Experiments conducted on five leaf image datasets demonstrate that our algorithm significantly outperforms the state-of-the-art methods in terms of recognition accuracy, efficiency and storage requirement.", "author" : [ { "dropping-particle" : "", "family" : "Zhao", "given" : "Cong", "non-dropping-particle" : "", "parse-names" : false, "suffix" : "" }, { "dropping-particle" : "", "family" : "Chan", "given" : "Sharon S.F.", "non-dropping-particle" : "", "parse-names" : false, "suffix" : "" }, { "dropping-particle" : "", "family" : "Cham", "given" : "Wai-Kuen", "non-dropping-particle" : "", "parse-names" : false, "suffix" : "" }, { "dropping-particle" : "", "family" : "Chu", "given" : "L.M.", "non-dropping-particle" : "", "parse-names" : false, "suffix" : "" } ], "container-title" : "Pattern Recognition", "id" : "ITEM-1", "issue" : "10", "issued" : { "date-parts" : [ [ "2015" ] ] }, "page" : "3203-3215", "publisher" : "Elsevier", "title" : "Plant identification using leaf shapes\u2014A pattern counting approach", "type" : "article-journal", "volume" : "48" }, "uris" : [ "http://www.mendeley.com/documents/?uuid=9da57c10-0a82-4d69-a806-23de166348b0" ] } ], "mendeley" : { "formattedCitation" : "(Zhao et\u00a0al., 2015)", "manualFormatting" : "Zhao et\u00a0al. (2015)", "plainTextFormattedCitation" : "(Zhao et\u00a0al., 2015)", "previouslyFormattedCitation" : "(Zhao et\u00a0al., 2015)" }, "properties" : { "noteIndex" : 0 }, "schema" : "https://github.com/citation-style-language/schema/raw/master/csl-citation.json" }</w:instrText>
      </w:r>
      <w:r w:rsidR="00B070DE">
        <w:fldChar w:fldCharType="separate"/>
      </w:r>
      <w:r w:rsidR="00B070DE" w:rsidRPr="00B070DE">
        <w:rPr>
          <w:noProof/>
        </w:rPr>
        <w:t xml:space="preserve">Zhao et al. </w:t>
      </w:r>
      <w:r w:rsidR="00B070DE">
        <w:rPr>
          <w:noProof/>
        </w:rPr>
        <w:t>(</w:t>
      </w:r>
      <w:r w:rsidR="00B070DE" w:rsidRPr="00B070DE">
        <w:rPr>
          <w:noProof/>
        </w:rPr>
        <w:t>2015)</w:t>
      </w:r>
      <w:r w:rsidR="00B070DE">
        <w:fldChar w:fldCharType="end"/>
      </w:r>
      <w:r w:rsidR="00DF1583">
        <w:t xml:space="preserve"> </w:t>
      </w:r>
      <w:r w:rsidR="00B070DE">
        <w:t>erweitert.</w:t>
      </w:r>
    </w:p>
    <w:p w:rsidR="00AA7750" w:rsidRDefault="00F020DD" w:rsidP="00CE1361">
      <w:r>
        <w:t xml:space="preserve">IDSC </w:t>
      </w:r>
      <w:r w:rsidR="00AA7750">
        <w:t xml:space="preserve">und </w:t>
      </w:r>
      <w:r>
        <w:t xml:space="preserve">I-IDSC </w:t>
      </w:r>
      <w:r w:rsidR="00AA7750">
        <w:t xml:space="preserve">werden </w:t>
      </w:r>
      <w:r w:rsidR="00C85B8F">
        <w:t>als getrennte Module</w:t>
      </w:r>
      <w:r w:rsidR="00AA7750">
        <w:t xml:space="preserve"> umgesetzt, so dass beide eigenständig zur Deskription verwendet werden können. </w:t>
      </w:r>
      <w:r w:rsidR="00C5054D">
        <w:t>So können die Ergebnisse miteinander ve</w:t>
      </w:r>
      <w:r w:rsidR="00AD172B">
        <w:t xml:space="preserve">rglichen werden und die </w:t>
      </w:r>
      <w:r w:rsidR="00AF5887">
        <w:t>Bedeutung</w:t>
      </w:r>
      <w:r w:rsidR="00C5054D">
        <w:t xml:space="preserve"> der </w:t>
      </w:r>
      <w:r w:rsidR="00AF5887">
        <w:t>Blattränder für die Beschreibung der Form geprüft werden.</w:t>
      </w:r>
    </w:p>
    <w:p w:rsidR="00442087" w:rsidRDefault="005311CB" w:rsidP="00442087">
      <w:r>
        <w:t>Als formbeschreibende Features</w:t>
      </w:r>
      <w:r w:rsidR="0004005B">
        <w:t xml:space="preserve"> </w:t>
      </w:r>
      <w:r w:rsidR="005455DD">
        <w:t xml:space="preserve">eignen sich </w:t>
      </w:r>
      <w:r w:rsidR="00A131E0">
        <w:t xml:space="preserve">zudem </w:t>
      </w:r>
      <w:r w:rsidR="005172B6">
        <w:t xml:space="preserve">die sogenannten </w:t>
      </w:r>
      <w:r w:rsidR="005455DD">
        <w:t>Momente</w:t>
      </w:r>
      <w:r w:rsidR="005172B6">
        <w:t>, die statist</w:t>
      </w:r>
      <w:r w:rsidR="005172B6">
        <w:t>i</w:t>
      </w:r>
      <w:r w:rsidR="005172B6">
        <w:t>sche geometrische Merkmale</w:t>
      </w:r>
      <w:r w:rsidR="00FD2D7B">
        <w:t xml:space="preserve">, wie Fläche und Schwerpunkt </w:t>
      </w:r>
      <w:r w:rsidR="005172B6">
        <w:t xml:space="preserve"> </w:t>
      </w:r>
      <w:r w:rsidR="00253CC3">
        <w:t>berechnen</w:t>
      </w:r>
      <w:r w:rsidR="00FD2D7B">
        <w:t xml:space="preserve"> können</w:t>
      </w:r>
      <w:r w:rsidR="00CA1087">
        <w:t xml:space="preserve"> </w:t>
      </w:r>
      <w:r w:rsidR="00CA1087">
        <w:fldChar w:fldCharType="begin" w:fldLock="1"/>
      </w:r>
      <w:r w:rsidR="006C7651">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251", "uris" : [ "http://www.mendeley.com/documents/?uuid=ea0d026e-97ce-47be-9ada-573a4cfa0ae4" ] } ], "mendeley" : { "formattedCitation" : "(Burger &amp; Burge, 2015, S. 251)", "plainTextFormattedCitation" : "(Burger &amp; Burge, 2015, S. 251)", "previouslyFormattedCitation" : "(Burger &amp; Burge, 2015, S. 251)" }, "properties" : { "noteIndex" : 0 }, "schema" : "https://github.com/citation-style-language/schema/raw/master/csl-citation.json" }</w:instrText>
      </w:r>
      <w:r w:rsidR="00CA1087">
        <w:fldChar w:fldCharType="separate"/>
      </w:r>
      <w:r w:rsidR="00CA1087" w:rsidRPr="00CA1087">
        <w:rPr>
          <w:noProof/>
        </w:rPr>
        <w:t>(Burger &amp; Burge, 2015, S. 251)</w:t>
      </w:r>
      <w:r w:rsidR="00CA1087">
        <w:fldChar w:fldCharType="end"/>
      </w:r>
      <w:r w:rsidR="007A0ACB">
        <w:t xml:space="preserve">. </w:t>
      </w:r>
      <w:r w:rsidR="00766119">
        <w:t>Dazu zählen die Hu-Momente, d</w:t>
      </w:r>
      <w:r w:rsidR="00442DE6">
        <w:t xml:space="preserve">ie diese Merkmale </w:t>
      </w:r>
      <w:r w:rsidR="00442DE6" w:rsidRPr="00442DE6">
        <w:rPr>
          <w:i/>
        </w:rPr>
        <w:t>„geschickt kombini</w:t>
      </w:r>
      <w:r w:rsidR="00442DE6" w:rsidRPr="00442DE6">
        <w:rPr>
          <w:i/>
        </w:rPr>
        <w:t>e</w:t>
      </w:r>
      <w:r w:rsidR="00442DE6" w:rsidRPr="00442DE6">
        <w:rPr>
          <w:i/>
        </w:rPr>
        <w:t>ren“</w:t>
      </w:r>
      <w:r w:rsidR="00766119" w:rsidRPr="00766119">
        <w:t xml:space="preserve"> </w:t>
      </w:r>
      <w:r w:rsidR="00766119">
        <w:t xml:space="preserve">und </w:t>
      </w:r>
      <w:r w:rsidR="00766119" w:rsidRPr="00766119">
        <w:t>weitgehend invariant unter Translati</w:t>
      </w:r>
      <w:r w:rsidR="00442DE6">
        <w:t>on, Skalie</w:t>
      </w:r>
      <w:r w:rsidR="00766119" w:rsidRPr="00766119">
        <w:t>rung und Rotation</w:t>
      </w:r>
      <w:r w:rsidR="008823FC">
        <w:t xml:space="preserve"> sind</w:t>
      </w:r>
      <w:r w:rsidR="00442DE6">
        <w:t xml:space="preserve"> </w:t>
      </w:r>
      <w:r w:rsidR="00442DE6">
        <w:fldChar w:fldCharType="begin" w:fldLock="1"/>
      </w:r>
      <w:r w:rsidR="00CD7A8F">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257", "uris" : [ "http://www.mendeley.com/documents/?uuid=ea0d026e-97ce-47be-9ada-573a4cfa0ae4" ] } ], "mendeley" : { "formattedCitation" : "(Burger &amp; Burge, 2015, S. 257)", "plainTextFormattedCitation" : "(Burger &amp; Burge, 2015, S. 257)", "previouslyFormattedCitation" : "(Burger &amp; Burge, 2015, S. 257)" }, "properties" : { "noteIndex" : 0 }, "schema" : "https://github.com/citation-style-language/schema/raw/master/csl-citation.json" }</w:instrText>
      </w:r>
      <w:r w:rsidR="00442DE6">
        <w:fldChar w:fldCharType="separate"/>
      </w:r>
      <w:r w:rsidR="00442DE6" w:rsidRPr="00442DE6">
        <w:rPr>
          <w:noProof/>
        </w:rPr>
        <w:t>(Burger &amp; Burge, 2015, S. 257)</w:t>
      </w:r>
      <w:r w:rsidR="00442DE6">
        <w:fldChar w:fldCharType="end"/>
      </w:r>
      <w:r w:rsidR="00442DE6">
        <w:t>.</w:t>
      </w:r>
    </w:p>
    <w:p w:rsidR="00C63361" w:rsidRDefault="00C63361" w:rsidP="00C63361">
      <w:r>
        <w:t>Anzumerken ist, dass bei zusammengesetzten Blättern nicht die Form der einzelnen Blättchen für sich betrachtet werden soll, sondern in ihrer Komposition, da sie aus botanischer Sicht auch zusammen das Blatt bilden.</w:t>
      </w:r>
    </w:p>
    <w:p w:rsidR="00150480" w:rsidRDefault="00670E4C" w:rsidP="00150480">
      <w:pPr>
        <w:pStyle w:val="berschrift4"/>
        <w:numPr>
          <w:ilvl w:val="3"/>
          <w:numId w:val="1"/>
        </w:numPr>
        <w:ind w:left="993" w:hanging="993"/>
      </w:pPr>
      <w:bookmarkStart w:id="108" w:name="_Ref476082153"/>
      <w:bookmarkStart w:id="109" w:name="_Toc476239169"/>
      <w:r>
        <w:lastRenderedPageBreak/>
        <w:t>Beschreibung der Blatttextur</w:t>
      </w:r>
      <w:bookmarkEnd w:id="108"/>
      <w:bookmarkEnd w:id="109"/>
      <w:r w:rsidR="00150480">
        <w:t xml:space="preserve"> </w:t>
      </w:r>
    </w:p>
    <w:p w:rsidR="00C63B2A" w:rsidRDefault="00730066" w:rsidP="00F467D5">
      <w:r>
        <w:t xml:space="preserve">Die Extraktion von Features aus der </w:t>
      </w:r>
      <w:r w:rsidR="00EA4D35">
        <w:t>Blatttextur</w:t>
      </w:r>
      <w:r w:rsidR="00AA73CE">
        <w:t xml:space="preserve"> soll grundsätzlich auf zwei </w:t>
      </w:r>
      <w:r>
        <w:t xml:space="preserve">verschiedene Arten erfolgen. </w:t>
      </w:r>
    </w:p>
    <w:p w:rsidR="007A48FF" w:rsidRDefault="001347FB" w:rsidP="004F3450">
      <w:pPr>
        <w:rPr>
          <w:rFonts w:ascii="Calibri" w:hAnsi="Calibri" w:cs="Times New Roman"/>
          <w:noProof/>
          <w:szCs w:val="24"/>
        </w:rPr>
      </w:pPr>
      <w:r>
        <w:t>Der erste Weg baut  auf dem Vorwissen</w:t>
      </w:r>
      <w:r w:rsidR="007F7FFA">
        <w:t xml:space="preserve"> auf</w:t>
      </w:r>
      <w:r>
        <w:t xml:space="preserve">, dass </w:t>
      </w:r>
      <w:r w:rsidR="007F7FFA">
        <w:t xml:space="preserve">Blätter über den Verlauf der Nerven durch die Spreite unterschieden werden </w:t>
      </w:r>
      <w:r w:rsidR="00250A78">
        <w:t>können</w:t>
      </w:r>
      <w:r w:rsidR="007A48FF">
        <w:t>. D</w:t>
      </w:r>
      <w:r w:rsidR="007F7FFA">
        <w:t>ie Nerven</w:t>
      </w:r>
      <w:r w:rsidR="007A48FF">
        <w:t xml:space="preserve"> variieren in Anzahl, Stärke und Anordnung zueinander</w:t>
      </w:r>
      <w:r w:rsidR="007F7FFA">
        <w:t xml:space="preserve">. Um die Struktur </w:t>
      </w:r>
      <w:r w:rsidR="007A48FF">
        <w:t xml:space="preserve">des Nervennetzes </w:t>
      </w:r>
      <w:r w:rsidR="007F7FFA">
        <w:t>zu untersuchen,</w:t>
      </w:r>
      <w:r w:rsidR="00730066">
        <w:t xml:space="preserve"> müssen die Blattnerven </w:t>
      </w:r>
      <w:r w:rsidR="001E1CB6">
        <w:t xml:space="preserve">zunächst </w:t>
      </w:r>
      <w:r w:rsidR="00730066">
        <w:t xml:space="preserve">von der restlichen Fläche der Blattspreite </w:t>
      </w:r>
      <w:r w:rsidR="005213E8">
        <w:t>freigestellt</w:t>
      </w:r>
      <w:r w:rsidR="00730066">
        <w:t xml:space="preserve"> werden. </w:t>
      </w:r>
      <w:r w:rsidR="004F3450">
        <w:t xml:space="preserve">Wie es </w:t>
      </w:r>
      <w:r w:rsidR="004F3450">
        <w:rPr>
          <w:rFonts w:ascii="Calibri" w:hAnsi="Calibri" w:cs="Times New Roman"/>
          <w:noProof/>
          <w:szCs w:val="24"/>
        </w:rPr>
        <w:fldChar w:fldCharType="begin" w:fldLock="1"/>
      </w:r>
      <w:r w:rsidR="004F3450">
        <w:rPr>
          <w:rFonts w:ascii="Calibri" w:hAnsi="Calibri" w:cs="Times New Roman"/>
          <w:noProof/>
          <w:szCs w:val="24"/>
        </w:rPr>
        <w:instrText>ADDIN CSL_CITATION { "citationItems" : [ { "id" : "ITEM-1", "itemData" : { "abstract" : "Leaf vein forms the basis of leaf characterization and classification. Different species have different leaf vein patterns. It is seen that leaf vein segmentation will help in maintaining a record of all the leaves according to their specific pattern of veins thus provide an effective way to retrieve and store information regarding various plant species in database as well as provide an effective means to characterize plants on the basis of leaf vein structure which is unique for every species. The algorithm proposes a new way of segmentation of leaf veins with the use of Odd Gabor filters and the use of morphological operations for producing a better output. The Odd Gabor filter gives an efficient output and is robust and scalable as compared with the existing techniques as it detects the fine fiber like veins present in leaves much more efficiently.", "author" : [ { "dropping-particle" : "", "family" : "Katyal", "given" : "Vini", "non-dropping-particle" : "", "parse-names" : false, "suffix" : "" } ], "id" : "ITEM-1", "issued" : { "date-parts" : [ [ "2012" ] ] }, "number-of-pages" : "1-5", "publisher" : "Amity University Indien", "title" : "Leaf vein segmentation using Odd Gabor filters and morphological operations", "type" : "thesis" }, "uris" : [ "http://www.mendeley.com/documents/?uuid=9252ae2f-f4f5-3535-b82a-ecd9d89188a3" ] } ], "mendeley" : { "formattedCitation" : "(Katyal, 2012)", "manualFormatting" : "Katyal (2012)", "plainTextFormattedCitation" : "(Katyal, 2012)", "previouslyFormattedCitation" : "(Katyal, 2012)" }, "properties" : { "noteIndex" : 0 }, "schema" : "https://github.com/citation-style-language/schema/raw/master/csl-citation.json" }</w:instrText>
      </w:r>
      <w:r w:rsidR="004F3450">
        <w:rPr>
          <w:rFonts w:ascii="Calibri" w:hAnsi="Calibri" w:cs="Times New Roman"/>
          <w:noProof/>
          <w:szCs w:val="24"/>
        </w:rPr>
        <w:fldChar w:fldCharType="separate"/>
      </w:r>
      <w:r w:rsidR="004F3450">
        <w:rPr>
          <w:rFonts w:ascii="Calibri" w:hAnsi="Calibri" w:cs="Times New Roman"/>
          <w:noProof/>
          <w:szCs w:val="24"/>
        </w:rPr>
        <w:t>Katyal (</w:t>
      </w:r>
      <w:r w:rsidR="004F3450" w:rsidRPr="00923F67">
        <w:rPr>
          <w:rFonts w:ascii="Calibri" w:hAnsi="Calibri" w:cs="Times New Roman"/>
          <w:noProof/>
          <w:szCs w:val="24"/>
        </w:rPr>
        <w:t>2012)</w:t>
      </w:r>
      <w:r w:rsidR="004F3450">
        <w:rPr>
          <w:rFonts w:ascii="Calibri" w:hAnsi="Calibri" w:cs="Times New Roman"/>
          <w:noProof/>
          <w:szCs w:val="24"/>
        </w:rPr>
        <w:fldChar w:fldCharType="end"/>
      </w:r>
      <w:r w:rsidR="004F3450">
        <w:rPr>
          <w:rFonts w:ascii="Calibri" w:hAnsi="Calibri" w:cs="Times New Roman"/>
          <w:noProof/>
          <w:szCs w:val="24"/>
        </w:rPr>
        <w:t xml:space="preserve"> in seiner Arbeit vorschlägt, lassen sich Blattadern gut durch Gabor-Filter </w:t>
      </w:r>
      <w:r w:rsidR="007A48FF">
        <w:rPr>
          <w:rFonts w:ascii="Calibri" w:hAnsi="Calibri" w:cs="Times New Roman"/>
          <w:noProof/>
          <w:szCs w:val="24"/>
        </w:rPr>
        <w:t>vom Hintergrund abheben</w:t>
      </w:r>
      <w:r w:rsidR="004F3450">
        <w:rPr>
          <w:rFonts w:ascii="Calibri" w:hAnsi="Calibri" w:cs="Times New Roman"/>
          <w:noProof/>
          <w:szCs w:val="24"/>
        </w:rPr>
        <w:t xml:space="preserve">. Seine </w:t>
      </w:r>
      <w:r w:rsidR="00B34C47">
        <w:rPr>
          <w:rFonts w:ascii="Calibri" w:hAnsi="Calibri" w:cs="Times New Roman"/>
          <w:noProof/>
          <w:szCs w:val="24"/>
        </w:rPr>
        <w:t>Abhandlung</w:t>
      </w:r>
      <w:r w:rsidR="004F3450">
        <w:rPr>
          <w:rFonts w:ascii="Calibri" w:hAnsi="Calibri" w:cs="Times New Roman"/>
          <w:noProof/>
          <w:szCs w:val="24"/>
        </w:rPr>
        <w:t xml:space="preserve"> konzentriert sich </w:t>
      </w:r>
      <w:r w:rsidR="000A7CA0">
        <w:rPr>
          <w:rFonts w:ascii="Calibri" w:hAnsi="Calibri" w:cs="Times New Roman"/>
          <w:noProof/>
          <w:szCs w:val="24"/>
        </w:rPr>
        <w:t xml:space="preserve">dabei </w:t>
      </w:r>
      <w:r w:rsidR="00B34C47">
        <w:rPr>
          <w:rFonts w:ascii="Calibri" w:hAnsi="Calibri" w:cs="Times New Roman"/>
          <w:noProof/>
          <w:szCs w:val="24"/>
        </w:rPr>
        <w:t xml:space="preserve">lediglich </w:t>
      </w:r>
      <w:r w:rsidR="004F3450">
        <w:rPr>
          <w:rFonts w:ascii="Calibri" w:hAnsi="Calibri" w:cs="Times New Roman"/>
          <w:noProof/>
          <w:szCs w:val="24"/>
        </w:rPr>
        <w:t xml:space="preserve">auf die </w:t>
      </w:r>
      <w:r w:rsidR="00B34C47">
        <w:rPr>
          <w:rFonts w:ascii="Calibri" w:hAnsi="Calibri" w:cs="Times New Roman"/>
          <w:noProof/>
          <w:szCs w:val="24"/>
        </w:rPr>
        <w:t>Hervorhebung</w:t>
      </w:r>
      <w:r w:rsidR="004F3450">
        <w:rPr>
          <w:rFonts w:ascii="Calibri" w:hAnsi="Calibri" w:cs="Times New Roman"/>
          <w:noProof/>
          <w:szCs w:val="24"/>
        </w:rPr>
        <w:t xml:space="preserve"> der Adern, beinhaltet aber keine </w:t>
      </w:r>
      <w:r w:rsidR="00730066">
        <w:rPr>
          <w:rFonts w:ascii="Calibri" w:hAnsi="Calibri" w:cs="Times New Roman"/>
          <w:noProof/>
          <w:szCs w:val="24"/>
        </w:rPr>
        <w:t xml:space="preserve">konkreten </w:t>
      </w:r>
      <w:r w:rsidR="004F3450">
        <w:rPr>
          <w:rFonts w:ascii="Calibri" w:hAnsi="Calibri" w:cs="Times New Roman"/>
          <w:noProof/>
          <w:szCs w:val="24"/>
        </w:rPr>
        <w:t>Methode</w:t>
      </w:r>
      <w:r w:rsidR="00730066">
        <w:rPr>
          <w:rFonts w:ascii="Calibri" w:hAnsi="Calibri" w:cs="Times New Roman"/>
          <w:noProof/>
          <w:szCs w:val="24"/>
        </w:rPr>
        <w:t>n</w:t>
      </w:r>
      <w:r w:rsidR="004F3450">
        <w:rPr>
          <w:rFonts w:ascii="Calibri" w:hAnsi="Calibri" w:cs="Times New Roman"/>
          <w:noProof/>
          <w:szCs w:val="24"/>
        </w:rPr>
        <w:t xml:space="preserve"> zur Segmentierung.</w:t>
      </w:r>
      <w:r w:rsidR="005B6CC7">
        <w:rPr>
          <w:rFonts w:ascii="Calibri" w:hAnsi="Calibri" w:cs="Times New Roman"/>
          <w:noProof/>
          <w:szCs w:val="24"/>
        </w:rPr>
        <w:t xml:space="preserve"> </w:t>
      </w:r>
    </w:p>
    <w:p w:rsidR="007A48FF" w:rsidRDefault="007A48FF" w:rsidP="004F3450">
      <w:r>
        <w:rPr>
          <w:rFonts w:ascii="Calibri" w:hAnsi="Calibri" w:cs="Times New Roman"/>
          <w:noProof/>
          <w:szCs w:val="24"/>
        </w:rPr>
        <w:t xml:space="preserve">Die </w:t>
      </w:r>
      <w:r w:rsidR="002227CE">
        <w:rPr>
          <w:rFonts w:ascii="Calibri" w:hAnsi="Calibri" w:cs="Times New Roman"/>
          <w:noProof/>
          <w:szCs w:val="24"/>
        </w:rPr>
        <w:t>Binarisierung</w:t>
      </w:r>
      <w:r>
        <w:rPr>
          <w:rFonts w:ascii="Calibri" w:hAnsi="Calibri" w:cs="Times New Roman"/>
          <w:noProof/>
          <w:szCs w:val="24"/>
        </w:rPr>
        <w:t xml:space="preserve"> </w:t>
      </w:r>
      <w:r w:rsidR="00643F65">
        <w:rPr>
          <w:rFonts w:ascii="Calibri" w:hAnsi="Calibri" w:cs="Times New Roman"/>
          <w:noProof/>
          <w:szCs w:val="24"/>
        </w:rPr>
        <w:t xml:space="preserve">der Nerven </w:t>
      </w:r>
      <w:r>
        <w:rPr>
          <w:rFonts w:ascii="Calibri" w:hAnsi="Calibri" w:cs="Times New Roman"/>
          <w:noProof/>
          <w:szCs w:val="24"/>
        </w:rPr>
        <w:t xml:space="preserve">kann durch morphologische Öffnungs- und Schließungsoperationen </w:t>
      </w:r>
      <w:r w:rsidR="008B18E1">
        <w:rPr>
          <w:rFonts w:ascii="Calibri" w:hAnsi="Calibri" w:cs="Times New Roman"/>
          <w:noProof/>
          <w:szCs w:val="24"/>
        </w:rPr>
        <w:t xml:space="preserve">aus dem mit Gaborfiltern gefalteten Bild </w:t>
      </w:r>
      <w:r>
        <w:rPr>
          <w:rFonts w:ascii="Calibri" w:hAnsi="Calibri" w:cs="Times New Roman"/>
          <w:noProof/>
          <w:szCs w:val="24"/>
        </w:rPr>
        <w:t xml:space="preserve">erfolgen. </w:t>
      </w:r>
      <w:r w:rsidR="005B6CC7">
        <w:t xml:space="preserve">Die segmentierten Blattnerven </w:t>
      </w:r>
      <w:r w:rsidR="007F7FFA">
        <w:t xml:space="preserve">lassen sich dann </w:t>
      </w:r>
      <w:r w:rsidR="005B6CC7">
        <w:t>mit morphologischen Merkmalen beschreiben</w:t>
      </w:r>
      <w:r>
        <w:t>, wie dem Verhäl</w:t>
      </w:r>
      <w:r>
        <w:t>t</w:t>
      </w:r>
      <w:r>
        <w:t xml:space="preserve">nis der Fläche der Nerven zur Fläche des Blattes. </w:t>
      </w:r>
    </w:p>
    <w:p w:rsidR="007A48FF" w:rsidRDefault="002227CE" w:rsidP="004F3450">
      <w:r>
        <w:t>Um weitere</w:t>
      </w:r>
      <w:r w:rsidR="007A48FF">
        <w:t xml:space="preserve"> relevante Merkmale </w:t>
      </w:r>
      <w:r>
        <w:t>wie</w:t>
      </w:r>
      <w:r w:rsidR="007A48FF">
        <w:t xml:space="preserve"> die Länge der Nerven, die Anzahl der starken Nerven</w:t>
      </w:r>
      <w:r>
        <w:t xml:space="preserve"> und die Anordnung beschreiben zu können, muss das Binärbild der Adern</w:t>
      </w:r>
      <w:r w:rsidR="00FA4BF9">
        <w:t xml:space="preserve"> </w:t>
      </w:r>
      <w:r w:rsidR="00972EB2">
        <w:t>durch</w:t>
      </w:r>
      <w:r w:rsidR="00FA4BF9">
        <w:t xml:space="preserve"> eine</w:t>
      </w:r>
      <w:r w:rsidR="00972EB2">
        <w:t xml:space="preserve"> Menge von </w:t>
      </w:r>
      <w:r w:rsidR="00FA4BF9">
        <w:t xml:space="preserve"> Linien </w:t>
      </w:r>
      <w:r w:rsidR="00EB0CA9">
        <w:t>oder als Graph</w:t>
      </w:r>
      <w:r w:rsidR="00972EB2">
        <w:t xml:space="preserve"> repräsentiert werden</w:t>
      </w:r>
      <w:r>
        <w:t xml:space="preserve">. </w:t>
      </w:r>
      <w:r w:rsidR="006A3C7B">
        <w:t xml:space="preserve">Die </w:t>
      </w:r>
      <w:r w:rsidR="007D1AE5">
        <w:t xml:space="preserve">in </w:t>
      </w:r>
      <w:r w:rsidR="006A3C7B">
        <w:t xml:space="preserve">Kapitel </w:t>
      </w:r>
      <w:r w:rsidR="006A3C7B">
        <w:fldChar w:fldCharType="begin"/>
      </w:r>
      <w:r w:rsidR="006A3C7B">
        <w:instrText xml:space="preserve"> REF _Ref476056061 \r \h </w:instrText>
      </w:r>
      <w:r w:rsidR="006A3C7B">
        <w:fldChar w:fldCharType="separate"/>
      </w:r>
      <w:r w:rsidR="00FB5482">
        <w:t>3.3</w:t>
      </w:r>
      <w:r w:rsidR="006A3C7B">
        <w:fldChar w:fldCharType="end"/>
      </w:r>
      <w:r w:rsidR="00596AC6">
        <w:t xml:space="preserve">  erwähnte Leaf-GUI</w:t>
      </w:r>
      <w:r w:rsidR="006A3C7B">
        <w:t xml:space="preserve"> von</w:t>
      </w:r>
      <w:r w:rsidR="006A3C7B" w:rsidRPr="006A3C7B">
        <w:t xml:space="preserve"> </w:t>
      </w:r>
      <w:r w:rsidR="006A3C7B">
        <w:fldChar w:fldCharType="begin" w:fldLock="1"/>
      </w:r>
      <w:r w:rsidR="000819B0">
        <w:instrText>ADDIN CSL_CITATION { "citationItems" : [ { "id" : "ITEM-1", "itemData" : { "DOI" : "10.1104/pp.110.162834", "ISBN" : "0032-0889", "ISSN" : "1532-2548", "PMID" : "21057114", "abstract" : "Interest in the structure and function of physical biological networks has spurred the development of a number of theoretical models that predict optimal network structures across a broad array of taxonomic groups, from mammals to plants. In many cases, direct tests of predicted network structure are impossible given the lack of suitable empirical methods to quantify physical network geometry with suf\ufb01cient scope and resolution. There is a long history of empirical methods to quantify the network structure of plants, from roots, to xylem networks in shoots and within leaves. However, with few exceptions, current methods emphasize the analysis of portions of, rather than entire networks. Here, we introduce the Leaf Extraction and Analysis Framework Graphical User Interface (LEAF GUI), a user-assisted software tool that facilitates improved empirical understanding of leaf network structure. LEAF GUI takes images of leaves where veins have been enhanced relative to the background, and following a series of interactive thresholding and cleaning steps, returns a suite of statistics and information on the structure of leaf venation networks and areoles. Metrics include the dimensions, position, and connectivity of all network veins, and the dimensions, shape, and position of the areoles they surround. Available for free download, the LEAF GUI software promises to facilitate improved understanding of the adaptive and ecological signi\ufb01cance of leaf vein network structure.", "author" : [ { "dropping-particle" : "", "family" : "Price", "given" : "Charles A", "non-dropping-particle" : "", "parse-names" : false, "suffix" : "" }, { "dropping-particle" : "", "family" : "Symonova", "given" : "Olga", "non-dropping-particle" : "", "parse-names" : false, "suffix" : "" }, { "dropping-particle" : "", "family" : "Mileyko", "given" : "Yuriy", "non-dropping-particle" : "", "parse-names" : false, "suffix" : "" }, { "dropping-particle" : "", "family" : "Hilley", "given" : "Troy", "non-dropping-particle" : "", "parse-names" : false, "suffix" : "" }, { "dropping-particle" : "", "family" : "Weitz", "given" : "Joshua S", "non-dropping-particle" : "", "parse-names" : false, "suffix" : "" } ], "container-title" : "Plant Physiology", "id" : "ITEM-1", "issue" : "1", "issued" : { "date-parts" : [ [ "2011" ] ] }, "page" : "236-245", "title" : "Leaf Extraction and Analysis Framework Graphical User Interface: Segmenting and Analyzing the Structure of Leaf Veins and Areoles", "type" : "article-journal", "volume" : "155" }, "uris" : [ "http://www.mendeley.com/documents/?uuid=d0eb2b49-2b71-39d8-b3a5-8a2a9d39ee5c" ] } ], "mendeley" : { "formattedCitation" : "(Price et\u00a0al., 2011)", "manualFormatting" : "Price et al. (2011)", "plainTextFormattedCitation" : "(Price et\u00a0al., 2011)", "previouslyFormattedCitation" : "(Price et\u00a0al., 2011)" }, "properties" : { "noteIndex" : 0 }, "schema" : "https://github.com/citation-style-language/schema/raw/master/csl-citation.json" }</w:instrText>
      </w:r>
      <w:r w:rsidR="006A3C7B">
        <w:fldChar w:fldCharType="separate"/>
      </w:r>
      <w:r w:rsidR="006A3C7B" w:rsidRPr="004B6DB1">
        <w:rPr>
          <w:noProof/>
        </w:rPr>
        <w:t xml:space="preserve">Price </w:t>
      </w:r>
      <w:r w:rsidR="006A3C7B">
        <w:rPr>
          <w:noProof/>
        </w:rPr>
        <w:t>et al.</w:t>
      </w:r>
      <w:r w:rsidR="006A3C7B" w:rsidRPr="004B6DB1">
        <w:rPr>
          <w:noProof/>
        </w:rPr>
        <w:t xml:space="preserve"> </w:t>
      </w:r>
      <w:r w:rsidR="006A3C7B">
        <w:rPr>
          <w:noProof/>
        </w:rPr>
        <w:t>(</w:t>
      </w:r>
      <w:r w:rsidR="006A3C7B" w:rsidRPr="004B6DB1">
        <w:rPr>
          <w:noProof/>
        </w:rPr>
        <w:t>2011)</w:t>
      </w:r>
      <w:r w:rsidR="006A3C7B">
        <w:fldChar w:fldCharType="end"/>
      </w:r>
      <w:r w:rsidR="006A3C7B">
        <w:t xml:space="preserve">, die Bilder des Nervennetzes in eine Graphenrepräsentation überführen kann, kommt </w:t>
      </w:r>
      <w:r w:rsidR="00B722BD">
        <w:t>dazu leider</w:t>
      </w:r>
      <w:r w:rsidR="006A3C7B">
        <w:t xml:space="preserve"> nicht in Frage. Sie ist zwar frei nutzbar für den akademischen Gebrauch, </w:t>
      </w:r>
      <w:r w:rsidR="0083731E">
        <w:t>allerdings</w:t>
      </w:r>
      <w:r w:rsidR="006A3C7B">
        <w:t xml:space="preserve"> </w:t>
      </w:r>
      <w:r w:rsidR="00D532A3">
        <w:t xml:space="preserve">für die kommerzielle Software </w:t>
      </w:r>
      <w:r w:rsidR="003534D1">
        <w:t>MATLAB</w:t>
      </w:r>
      <w:r w:rsidR="006A3C7B">
        <w:t xml:space="preserve"> </w:t>
      </w:r>
      <w:r w:rsidR="0083731E">
        <w:t>umgesetzt</w:t>
      </w:r>
      <w:r w:rsidR="006A3C7B">
        <w:t xml:space="preserve">, </w:t>
      </w:r>
      <w:r w:rsidR="00E41282">
        <w:t>die</w:t>
      </w:r>
      <w:r w:rsidR="006A3C7B">
        <w:t xml:space="preserve"> in dieser Arbeit </w:t>
      </w:r>
      <w:r w:rsidR="00E41282">
        <w:t>keine</w:t>
      </w:r>
      <w:r w:rsidR="006A3C7B">
        <w:t xml:space="preserve"> </w:t>
      </w:r>
      <w:r w:rsidR="00E41282">
        <w:t>V</w:t>
      </w:r>
      <w:r w:rsidR="006A3C7B">
        <w:t>erwen</w:t>
      </w:r>
      <w:r w:rsidR="00E41282">
        <w:t>dung finden wird</w:t>
      </w:r>
      <w:r w:rsidR="00B179CA">
        <w:t>.</w:t>
      </w:r>
    </w:p>
    <w:p w:rsidR="00165A28" w:rsidRDefault="00165A28" w:rsidP="004F3450">
      <w:r>
        <w:t>Ein Einfluss der Blattform auf die Beschreibung der Blattnervatur ist nicht vermeidbar</w:t>
      </w:r>
      <w:r w:rsidR="008D6F2D">
        <w:t xml:space="preserve"> und muss in Kauf genommen werden</w:t>
      </w:r>
      <w:r>
        <w:rPr>
          <w:rFonts w:ascii="Calibri" w:hAnsi="Calibri" w:cs="Times New Roman"/>
          <w:noProof/>
          <w:szCs w:val="24"/>
        </w:rPr>
        <w:t>, da der Verlauf und die Länge der Nerven auch immer die</w:t>
      </w:r>
      <w:r w:rsidR="00D607C4">
        <w:rPr>
          <w:rFonts w:ascii="Calibri" w:hAnsi="Calibri" w:cs="Times New Roman"/>
          <w:noProof/>
          <w:szCs w:val="24"/>
        </w:rPr>
        <w:t xml:space="preserve"> globale</w:t>
      </w:r>
      <w:r>
        <w:rPr>
          <w:rFonts w:ascii="Calibri" w:hAnsi="Calibri" w:cs="Times New Roman"/>
          <w:noProof/>
          <w:szCs w:val="24"/>
        </w:rPr>
        <w:t xml:space="preserve"> Form wiedergeben. </w:t>
      </w:r>
      <w:r w:rsidR="00B45951">
        <w:rPr>
          <w:rFonts w:ascii="Calibri" w:hAnsi="Calibri" w:cs="Times New Roman"/>
          <w:noProof/>
          <w:szCs w:val="24"/>
        </w:rPr>
        <w:t xml:space="preserve">Die </w:t>
      </w:r>
      <w:r w:rsidR="004A4107">
        <w:rPr>
          <w:rFonts w:ascii="Calibri" w:hAnsi="Calibri" w:cs="Times New Roman"/>
          <w:noProof/>
          <w:szCs w:val="24"/>
        </w:rPr>
        <w:t xml:space="preserve">Entfernung des Blattrandes aus der Betrachtung </w:t>
      </w:r>
      <w:r w:rsidR="00B45951">
        <w:rPr>
          <w:rFonts w:ascii="Calibri" w:hAnsi="Calibri" w:cs="Times New Roman"/>
          <w:noProof/>
          <w:szCs w:val="24"/>
        </w:rPr>
        <w:t>kann den Einfluss aber verringern.</w:t>
      </w:r>
    </w:p>
    <w:p w:rsidR="00B07C91" w:rsidRDefault="007655F5" w:rsidP="004F3450">
      <w:pPr>
        <w:rPr>
          <w:rFonts w:ascii="Calibri" w:hAnsi="Calibri" w:cs="Times New Roman"/>
          <w:noProof/>
          <w:szCs w:val="24"/>
        </w:rPr>
      </w:pPr>
      <w:r>
        <w:t xml:space="preserve">Der andere Weg ist die </w:t>
      </w:r>
      <w:r w:rsidR="00730066">
        <w:rPr>
          <w:rFonts w:ascii="Calibri" w:hAnsi="Calibri" w:cs="Times New Roman"/>
          <w:noProof/>
          <w:szCs w:val="24"/>
        </w:rPr>
        <w:t xml:space="preserve">Textur </w:t>
      </w:r>
      <w:r w:rsidR="001347FB">
        <w:rPr>
          <w:rFonts w:ascii="Calibri" w:hAnsi="Calibri" w:cs="Times New Roman"/>
          <w:noProof/>
          <w:szCs w:val="24"/>
        </w:rPr>
        <w:t xml:space="preserve">in ihrer Gänze ohne den Vorverarbeitungsschritt der Nervensegmentierung </w:t>
      </w:r>
      <w:r>
        <w:rPr>
          <w:rFonts w:ascii="Calibri" w:hAnsi="Calibri" w:cs="Times New Roman"/>
          <w:noProof/>
          <w:szCs w:val="24"/>
        </w:rPr>
        <w:t>zu betrachten</w:t>
      </w:r>
      <w:r w:rsidR="001347FB">
        <w:rPr>
          <w:rFonts w:ascii="Calibri" w:hAnsi="Calibri" w:cs="Times New Roman"/>
          <w:noProof/>
          <w:szCs w:val="24"/>
        </w:rPr>
        <w:t>.</w:t>
      </w:r>
      <w:r>
        <w:rPr>
          <w:rFonts w:ascii="Calibri" w:hAnsi="Calibri" w:cs="Times New Roman"/>
          <w:noProof/>
          <w:szCs w:val="24"/>
        </w:rPr>
        <w:t xml:space="preserve"> </w:t>
      </w:r>
      <w:r w:rsidR="001E4771">
        <w:rPr>
          <w:rFonts w:ascii="Calibri" w:hAnsi="Calibri" w:cs="Times New Roman"/>
          <w:noProof/>
          <w:szCs w:val="24"/>
        </w:rPr>
        <w:t xml:space="preserve">Dabei </w:t>
      </w:r>
      <w:r w:rsidR="00580A88">
        <w:rPr>
          <w:rFonts w:ascii="Calibri" w:hAnsi="Calibri" w:cs="Times New Roman"/>
          <w:noProof/>
          <w:szCs w:val="24"/>
        </w:rPr>
        <w:t>werden nur die Graustufen, nicht</w:t>
      </w:r>
      <w:r w:rsidR="001E4771">
        <w:rPr>
          <w:rFonts w:ascii="Calibri" w:hAnsi="Calibri" w:cs="Times New Roman"/>
          <w:noProof/>
          <w:szCs w:val="24"/>
        </w:rPr>
        <w:t xml:space="preserve"> </w:t>
      </w:r>
      <w:r w:rsidR="00C6606E">
        <w:rPr>
          <w:rFonts w:ascii="Calibri" w:hAnsi="Calibri" w:cs="Times New Roman"/>
          <w:noProof/>
          <w:szCs w:val="24"/>
        </w:rPr>
        <w:t xml:space="preserve">aber der </w:t>
      </w:r>
      <w:r w:rsidR="001E4771">
        <w:rPr>
          <w:rFonts w:ascii="Calibri" w:hAnsi="Calibri" w:cs="Times New Roman"/>
          <w:noProof/>
          <w:szCs w:val="24"/>
        </w:rPr>
        <w:t>Farb</w:t>
      </w:r>
      <w:r w:rsidR="00C6606E">
        <w:rPr>
          <w:rFonts w:ascii="Calibri" w:hAnsi="Calibri" w:cs="Times New Roman"/>
          <w:noProof/>
          <w:szCs w:val="24"/>
        </w:rPr>
        <w:t>raum</w:t>
      </w:r>
      <w:r w:rsidR="00580A88">
        <w:rPr>
          <w:rFonts w:ascii="Calibri" w:hAnsi="Calibri" w:cs="Times New Roman"/>
          <w:noProof/>
          <w:szCs w:val="24"/>
        </w:rPr>
        <w:t xml:space="preserve"> </w:t>
      </w:r>
      <w:r w:rsidR="001E4771">
        <w:rPr>
          <w:rFonts w:ascii="Calibri" w:hAnsi="Calibri" w:cs="Times New Roman"/>
          <w:noProof/>
          <w:szCs w:val="24"/>
        </w:rPr>
        <w:t>berücksichtigt, da nur Blätter in ihrer Grundform betrachtet werden sollen. Relevanz hätte die Farbe vor allem bei d</w:t>
      </w:r>
      <w:r w:rsidR="00580A88">
        <w:rPr>
          <w:rFonts w:ascii="Calibri" w:hAnsi="Calibri" w:cs="Times New Roman"/>
          <w:noProof/>
          <w:szCs w:val="24"/>
        </w:rPr>
        <w:t>er U</w:t>
      </w:r>
      <w:r w:rsidR="001E4771">
        <w:rPr>
          <w:rFonts w:ascii="Calibri" w:hAnsi="Calibri" w:cs="Times New Roman"/>
          <w:noProof/>
          <w:szCs w:val="24"/>
        </w:rPr>
        <w:t xml:space="preserve">nterscheidung von Blüten. Blätter sind in der </w:t>
      </w:r>
      <w:r w:rsidR="002D7F3F">
        <w:rPr>
          <w:rFonts w:ascii="Calibri" w:hAnsi="Calibri" w:cs="Times New Roman"/>
          <w:noProof/>
          <w:szCs w:val="24"/>
        </w:rPr>
        <w:t>meist</w:t>
      </w:r>
      <w:r w:rsidR="001E4771">
        <w:rPr>
          <w:rFonts w:ascii="Calibri" w:hAnsi="Calibri" w:cs="Times New Roman"/>
          <w:noProof/>
          <w:szCs w:val="24"/>
        </w:rPr>
        <w:t xml:space="preserve"> grün aufgrund ihres Chlorophyllgehaltes. Es gibt zwar Variationen von Grüntönen</w:t>
      </w:r>
      <w:r w:rsidR="00DB4616">
        <w:rPr>
          <w:rFonts w:ascii="Calibri" w:hAnsi="Calibri" w:cs="Times New Roman"/>
          <w:noProof/>
          <w:szCs w:val="24"/>
        </w:rPr>
        <w:t xml:space="preserve"> zwischen den Arten</w:t>
      </w:r>
      <w:r w:rsidR="001E4771">
        <w:rPr>
          <w:rFonts w:ascii="Calibri" w:hAnsi="Calibri" w:cs="Times New Roman"/>
          <w:noProof/>
          <w:szCs w:val="24"/>
        </w:rPr>
        <w:t xml:space="preserve">, </w:t>
      </w:r>
      <w:r w:rsidR="00774F01">
        <w:rPr>
          <w:rFonts w:ascii="Calibri" w:hAnsi="Calibri" w:cs="Times New Roman"/>
          <w:noProof/>
          <w:szCs w:val="24"/>
        </w:rPr>
        <w:t>diese sind aber i</w:t>
      </w:r>
      <w:r w:rsidR="00470DDE">
        <w:rPr>
          <w:rFonts w:ascii="Calibri" w:hAnsi="Calibri" w:cs="Times New Roman"/>
          <w:noProof/>
          <w:szCs w:val="24"/>
        </w:rPr>
        <w:t>n</w:t>
      </w:r>
      <w:r w:rsidR="00774F01">
        <w:rPr>
          <w:rFonts w:ascii="Calibri" w:hAnsi="Calibri" w:cs="Times New Roman"/>
          <w:noProof/>
          <w:szCs w:val="24"/>
        </w:rPr>
        <w:t xml:space="preserve"> </w:t>
      </w:r>
      <w:r w:rsidR="00470DDE">
        <w:rPr>
          <w:rFonts w:ascii="Calibri" w:hAnsi="Calibri" w:cs="Times New Roman"/>
          <w:noProof/>
          <w:szCs w:val="24"/>
        </w:rPr>
        <w:t>Fotos</w:t>
      </w:r>
      <w:r w:rsidR="00774F01">
        <w:rPr>
          <w:rFonts w:ascii="Calibri" w:hAnsi="Calibri" w:cs="Times New Roman"/>
          <w:noProof/>
          <w:szCs w:val="24"/>
        </w:rPr>
        <w:t xml:space="preserve"> in der Regel nicht zuverlässig unterscheidbar. Sie können </w:t>
      </w:r>
      <w:r w:rsidR="001E4771">
        <w:rPr>
          <w:rFonts w:ascii="Calibri" w:hAnsi="Calibri" w:cs="Times New Roman"/>
          <w:noProof/>
          <w:szCs w:val="24"/>
        </w:rPr>
        <w:t>aufgrund unterschiedlicher Belichtung</w:t>
      </w:r>
      <w:r w:rsidR="00774F01">
        <w:rPr>
          <w:rFonts w:ascii="Calibri" w:hAnsi="Calibri" w:cs="Times New Roman"/>
          <w:noProof/>
          <w:szCs w:val="24"/>
        </w:rPr>
        <w:t>en</w:t>
      </w:r>
      <w:r w:rsidR="001E4771">
        <w:rPr>
          <w:rFonts w:ascii="Calibri" w:hAnsi="Calibri" w:cs="Times New Roman"/>
          <w:noProof/>
          <w:szCs w:val="24"/>
        </w:rPr>
        <w:t xml:space="preserve"> und Kameraeinstellungen</w:t>
      </w:r>
      <w:r w:rsidR="00774F01">
        <w:rPr>
          <w:rFonts w:ascii="Calibri" w:hAnsi="Calibri" w:cs="Times New Roman"/>
          <w:noProof/>
          <w:szCs w:val="24"/>
        </w:rPr>
        <w:t xml:space="preserve"> auch zwischen Aufnahmen derselben Art </w:t>
      </w:r>
      <w:r w:rsidR="00D651EE">
        <w:rPr>
          <w:rFonts w:ascii="Calibri" w:hAnsi="Calibri" w:cs="Times New Roman"/>
          <w:noProof/>
          <w:szCs w:val="24"/>
        </w:rPr>
        <w:t xml:space="preserve">stark </w:t>
      </w:r>
      <w:r w:rsidR="00774F01">
        <w:rPr>
          <w:rFonts w:ascii="Calibri" w:hAnsi="Calibri" w:cs="Times New Roman"/>
          <w:noProof/>
          <w:szCs w:val="24"/>
        </w:rPr>
        <w:t>variieren</w:t>
      </w:r>
      <w:r w:rsidR="00F75EFF">
        <w:rPr>
          <w:rFonts w:ascii="Calibri" w:hAnsi="Calibri" w:cs="Times New Roman"/>
          <w:noProof/>
          <w:szCs w:val="24"/>
        </w:rPr>
        <w:t>. Dies kann zwar theoretisch</w:t>
      </w:r>
      <w:r w:rsidR="00B07C91">
        <w:rPr>
          <w:rFonts w:ascii="Calibri" w:hAnsi="Calibri" w:cs="Times New Roman"/>
          <w:noProof/>
          <w:szCs w:val="24"/>
        </w:rPr>
        <w:t xml:space="preserve"> über </w:t>
      </w:r>
      <w:r w:rsidR="00F75EFF">
        <w:rPr>
          <w:rFonts w:ascii="Calibri" w:hAnsi="Calibri" w:cs="Times New Roman"/>
          <w:noProof/>
          <w:szCs w:val="24"/>
        </w:rPr>
        <w:t xml:space="preserve">den </w:t>
      </w:r>
      <w:r w:rsidR="00B07C91">
        <w:rPr>
          <w:rFonts w:ascii="Calibri" w:hAnsi="Calibri" w:cs="Times New Roman"/>
          <w:noProof/>
          <w:szCs w:val="24"/>
        </w:rPr>
        <w:t>Abgleich mi</w:t>
      </w:r>
      <w:r w:rsidR="00F75EFF">
        <w:rPr>
          <w:rFonts w:ascii="Calibri" w:hAnsi="Calibri" w:cs="Times New Roman"/>
          <w:noProof/>
          <w:szCs w:val="24"/>
        </w:rPr>
        <w:t xml:space="preserve">t einer </w:t>
      </w:r>
      <w:r w:rsidR="00E177F8">
        <w:rPr>
          <w:rFonts w:ascii="Calibri" w:hAnsi="Calibri" w:cs="Times New Roman"/>
          <w:noProof/>
          <w:szCs w:val="24"/>
        </w:rPr>
        <w:lastRenderedPageBreak/>
        <w:t>mitaufgenommenen</w:t>
      </w:r>
      <w:r w:rsidR="00F75EFF">
        <w:rPr>
          <w:rFonts w:ascii="Calibri" w:hAnsi="Calibri" w:cs="Times New Roman"/>
          <w:noProof/>
          <w:szCs w:val="24"/>
        </w:rPr>
        <w:t xml:space="preserve"> Farbskala</w:t>
      </w:r>
      <w:r w:rsidR="009674C5">
        <w:rPr>
          <w:rFonts w:ascii="Calibri" w:hAnsi="Calibri" w:cs="Times New Roman"/>
          <w:noProof/>
          <w:szCs w:val="24"/>
        </w:rPr>
        <w:t xml:space="preserve"> </w:t>
      </w:r>
      <w:r w:rsidR="00D651EE">
        <w:rPr>
          <w:rFonts w:ascii="Calibri" w:hAnsi="Calibri" w:cs="Times New Roman"/>
          <w:noProof/>
          <w:szCs w:val="24"/>
        </w:rPr>
        <w:t>ausgeglichen werden</w:t>
      </w:r>
      <w:r w:rsidR="00F75EFF">
        <w:rPr>
          <w:rFonts w:ascii="Calibri" w:hAnsi="Calibri" w:cs="Times New Roman"/>
          <w:noProof/>
          <w:szCs w:val="24"/>
        </w:rPr>
        <w:t>, ist aber wenig praktikabel und</w:t>
      </w:r>
      <w:r w:rsidR="009674C5">
        <w:rPr>
          <w:rFonts w:ascii="Calibri" w:hAnsi="Calibri" w:cs="Times New Roman"/>
          <w:noProof/>
          <w:szCs w:val="24"/>
        </w:rPr>
        <w:t xml:space="preserve"> </w:t>
      </w:r>
      <w:r w:rsidR="004A1252">
        <w:rPr>
          <w:rFonts w:ascii="Calibri" w:hAnsi="Calibri" w:cs="Times New Roman"/>
          <w:noProof/>
          <w:szCs w:val="24"/>
        </w:rPr>
        <w:t>im verwendeten Bildmaterial größtenteils</w:t>
      </w:r>
      <w:r w:rsidR="009674C5">
        <w:rPr>
          <w:rFonts w:ascii="Calibri" w:hAnsi="Calibri" w:cs="Times New Roman"/>
          <w:noProof/>
          <w:szCs w:val="24"/>
        </w:rPr>
        <w:t xml:space="preserve"> nicht geschehen</w:t>
      </w:r>
      <w:r w:rsidR="00F75EFF">
        <w:rPr>
          <w:rFonts w:ascii="Calibri" w:hAnsi="Calibri" w:cs="Times New Roman"/>
          <w:noProof/>
          <w:szCs w:val="24"/>
        </w:rPr>
        <w:t>.</w:t>
      </w:r>
      <w:r w:rsidR="00B07C91">
        <w:rPr>
          <w:rFonts w:ascii="Calibri" w:hAnsi="Calibri" w:cs="Times New Roman"/>
          <w:noProof/>
          <w:szCs w:val="24"/>
        </w:rPr>
        <w:t xml:space="preserve"> </w:t>
      </w:r>
      <w:r w:rsidR="00596AC6">
        <w:rPr>
          <w:rFonts w:ascii="Calibri" w:hAnsi="Calibri" w:cs="Times New Roman"/>
          <w:noProof/>
          <w:szCs w:val="24"/>
        </w:rPr>
        <w:t>Nur Leafsnap</w:t>
      </w:r>
      <w:r w:rsidR="004A1252">
        <w:rPr>
          <w:rFonts w:ascii="Calibri" w:hAnsi="Calibri" w:cs="Times New Roman"/>
          <w:noProof/>
          <w:szCs w:val="24"/>
        </w:rPr>
        <w:t xml:space="preserve"> enthält Laborfotos mit Farbskalen.</w:t>
      </w:r>
    </w:p>
    <w:p w:rsidR="00500D2A" w:rsidRDefault="00754A13" w:rsidP="004B2FDE">
      <w:r>
        <w:t xml:space="preserve">Zur Beschreibung der Textur sollen die Local Binary Patterns zum Einsatz kommen, aufgrund ihrer Invarianz gegenüber </w:t>
      </w:r>
      <w:r w:rsidR="000E4BE4">
        <w:t>Schwankungen</w:t>
      </w:r>
      <w:r>
        <w:t xml:space="preserve"> im Graustufenbereich und ihrer „hohen deskriptiven </w:t>
      </w:r>
      <w:r w:rsidR="009769CE">
        <w:t>Leistung</w:t>
      </w:r>
      <w:r>
        <w:t>“</w:t>
      </w:r>
      <w:r w:rsidR="00DD29EC">
        <w:t xml:space="preserve"> </w:t>
      </w:r>
      <w:r w:rsidR="00DD29EC">
        <w:fldChar w:fldCharType="begin" w:fldLock="1"/>
      </w:r>
      <w:r w:rsidR="000E4BE4">
        <w:instrText>ADDIN CSL_CITATION { "citationItems" : [ { "id" : "ITEM-1", "itemData" : { "abstract" : "This paper presents an automated system for recognizing the medicinal plant leaves that are taken from the suburbs of the western ghats region. The dataset comprises of 250 different leaf images, of five species. Texture analyses of the leaf images have been done in this work using the feature computation. The features include grey textures, grey tone spatial dependency matrices(GTSDM) and Local Binary Pattern(LBP) operators. For each leaf image, a feature vector is generated from the statistical values. 70% of the images in the dataset are the training dataset and the rest are included in the test set. Six different classifiers are used to classify the plant leaves based on feature values. When features are combined without any preprocessing, it yielded a classification performance of 94.7%.", "author" : [ { "dropping-particle" : "", "family" : "Arun", "given" : "C H", "non-dropping-particle" : "", "parse-names" : false, "suffix" : "" }, { "dropping-particle" : "", "family" : "Sam Emmanuel", "given" : "W R", "non-dropping-particle" : "", "parse-names" : false, "suffix" : "" }, { "dropping-particle" : "", "family" : "Christopher Durairaj", "given" : "D", "non-dropping-particle" : "", "parse-names" : false, "suffix" : "" } ], "container-title" : "International Journal of Computer Applications", "id" : "ITEM-1", "issue" : "12", "issued" : { "date-parts" : [ [ "2013" ] ] }, "page" : "975-8887", "title" : "Texture Feature Extraction for Identification of Medicinal Plants and Comparison of Different Classifiers", "type" : "article-journal", "volume" : "62" }, "locator" : "3", "uris" : [ "http://www.mendeley.com/documents/?uuid=376699f0-b9c4-36e4-b722-f65f8a42d134" ] } ], "mendeley" : { "formattedCitation" : "(Arun et\u00a0al., 2013, S. 3)", "manualFormatting" : "(nach Arun et\u00a0al., 2013, S. 3)", "plainTextFormattedCitation" : "(Arun et\u00a0al., 2013, S. 3)", "previouslyFormattedCitation" : "(Arun et\u00a0al., 2013, S. 3)" }, "properties" : { "noteIndex" : 0 }, "schema" : "https://github.com/citation-style-language/schema/raw/master/csl-citation.json" }</w:instrText>
      </w:r>
      <w:r w:rsidR="00DD29EC">
        <w:fldChar w:fldCharType="separate"/>
      </w:r>
      <w:r w:rsidR="00DD29EC" w:rsidRPr="00DD29EC">
        <w:rPr>
          <w:noProof/>
        </w:rPr>
        <w:t>(</w:t>
      </w:r>
      <w:r w:rsidR="00DD29EC">
        <w:rPr>
          <w:noProof/>
        </w:rPr>
        <w:t xml:space="preserve">nach </w:t>
      </w:r>
      <w:r w:rsidR="00DD29EC" w:rsidRPr="00DD29EC">
        <w:rPr>
          <w:noProof/>
        </w:rPr>
        <w:t>Arun et al., 2013, S. 3)</w:t>
      </w:r>
      <w:r w:rsidR="00DD29EC">
        <w:fldChar w:fldCharType="end"/>
      </w:r>
      <w:r>
        <w:t xml:space="preserve">. </w:t>
      </w:r>
    </w:p>
    <w:p w:rsidR="00833031" w:rsidRDefault="000076F1" w:rsidP="004B2FDE">
      <w:r>
        <w:t>Um den Einfluss der Form auf die Texturbeschreibung zu minimieren, extrahieren</w:t>
      </w:r>
      <w:r w:rsidR="009C2F97">
        <w:t xml:space="preserve"> </w:t>
      </w:r>
      <w:r w:rsidR="00833031" w:rsidRPr="00136274">
        <w:rPr>
          <w:u w:val="single"/>
        </w:rPr>
        <w:fldChar w:fldCharType="begin" w:fldLock="1"/>
      </w:r>
      <w:r w:rsidR="00DD29EC">
        <w:rPr>
          <w:u w:val="single"/>
        </w:rPr>
        <w:instrText>ADDIN CSL_CITATION { "citationItems" : [ { "id" : "ITEM-1", "itemData" : { "DOI" : "10.1016/j.eswa.2014.01.029", "ISBN" : "0957-4174", "ISSN" : "09574174", "abstract" : "In this work we propose an automatic low cost procedure aimed at classifying legume species and varieties based exclusively on the characterization and analysis of the leaf venation network. The identification of leaf venation patterns which are characteristic for each species or variety is not an easy task since in some situations (specially for cultivars from the same species) the vein differences are visually indistinguishable for humans. The proposed procedure takes as input leaf images acquired using a standard scanner, processes the images in order to segment the veins at different scales, and measures different traits on them. We use these features in combination with modern automatic classifiers and feature selection techniques in order to perform recognition. The process was initially applied to recognize three different legumes in order to evaluate the improvements over previous works in the literature, and then it was employed to distinguish three diverse soybean cultivars. The results show the improvements achieved by the usage of the multiscale features. The cultivar recognition is a more challenging problem, since the experts cannot distinguish evident differences in plain sight. However, we achieve acceptable classification results. We also analyze the feature relevance and identify, for each classifier, a small set of distinctive traits to differentiate the species and varieties. \u00a9 2014 Elsevier Ltd. All rights reserved.", "author" : [ { "dropping-particle" : "", "family" : "Larese", "given" : "M\u00f3nica G.", "non-dropping-particle" : "", "parse-names" : false, "suffix" : "" }, { "dropping-particle" : "", "family" : "Bay\u00e1", "given" : "Ariel E.", "non-dropping-particle" : "", "parse-names" : false, "suffix" : "" }, { "dropping-particle" : "", "family" : "Craviotto", "given" : "Roque M.", "non-dropping-particle" : "", "parse-names" : false, "suffix" : "" }, { "dropping-particle" : "", "family" : "Arango", "given" : "Miriam R.", "non-dropping-particle" : "", "parse-names" : false, "suffix" : "" }, { "dropping-particle" : "", "family" : "Gallo", "given" : "Carina", "non-dropping-particle" : "", "parse-names" : false, "suffix" : "" }, { "dropping-particle" : "", "family" : "Granitto", "given" : "Pablo M.", "non-dropping-particle" : "", "parse-names" : false, "suffix" : "" } ], "container-title" : "Expert Systems with Applications", "id" : "ITEM-1", "issue" : "10", "issued" : { "date-parts" : [ [ "2014" ] ] }, "page" : "4638-4647", "title" : "Multiscale recognition of legume varieties based on leaf venation images", "type" : "article-journal", "volume" : "41" }, "uris" : [ "http://www.mendeley.com/documents/?uuid=db7a4aa2-915b-440e-9204-dbb43251be08" ] } ], "mendeley" : { "formattedCitation" : "(Larese et\u00a0al., 2014)", "manualFormatting" : "Larese et\u00a0al. (2014)", "plainTextFormattedCitation" : "(Larese et\u00a0al., 2014)", "previouslyFormattedCitation" : "(Larese et\u00a0al., 2014)" }, "properties" : { "noteIndex" : 0 }, "schema" : "https://github.com/citation-style-language/schema/raw/master/csl-citation.json" }</w:instrText>
      </w:r>
      <w:r w:rsidR="00833031" w:rsidRPr="00136274">
        <w:rPr>
          <w:u w:val="single"/>
        </w:rPr>
        <w:fldChar w:fldCharType="separate"/>
      </w:r>
      <w:r w:rsidR="00551C7E">
        <w:rPr>
          <w:noProof/>
        </w:rPr>
        <w:t>Larese et al.</w:t>
      </w:r>
      <w:r w:rsidR="00914D79" w:rsidRPr="00914D79">
        <w:rPr>
          <w:noProof/>
        </w:rPr>
        <w:t xml:space="preserve"> </w:t>
      </w:r>
      <w:r w:rsidR="00551C7E">
        <w:rPr>
          <w:noProof/>
        </w:rPr>
        <w:t>(</w:t>
      </w:r>
      <w:r w:rsidR="00914D79" w:rsidRPr="00914D79">
        <w:rPr>
          <w:noProof/>
        </w:rPr>
        <w:t>2014)</w:t>
      </w:r>
      <w:r w:rsidR="00833031" w:rsidRPr="00136274">
        <w:rPr>
          <w:u w:val="single"/>
        </w:rPr>
        <w:fldChar w:fldCharType="end"/>
      </w:r>
      <w:r w:rsidR="004B2FDE">
        <w:t xml:space="preserve"> </w:t>
      </w:r>
      <w:r w:rsidR="00296551">
        <w:t>einen</w:t>
      </w:r>
      <w:r w:rsidR="00FD337A">
        <w:t xml:space="preserve"> blattrandfreien</w:t>
      </w:r>
      <w:r w:rsidR="00296551">
        <w:t xml:space="preserve"> Texturausschnitt der Blattsprei</w:t>
      </w:r>
      <w:r w:rsidR="008312B8">
        <w:t>te</w:t>
      </w:r>
      <w:r w:rsidR="005B2FFC">
        <w:t>, einen Patch</w:t>
      </w:r>
      <w:r w:rsidR="000C5007">
        <w:t>, den sie anschli</w:t>
      </w:r>
      <w:r w:rsidR="000C5007">
        <w:t>e</w:t>
      </w:r>
      <w:r w:rsidR="000C5007">
        <w:t>ßend beschreiben.</w:t>
      </w:r>
      <w:r w:rsidR="00D32E44">
        <w:t xml:space="preserve"> In Anlehnung daran </w:t>
      </w:r>
      <w:r w:rsidR="005B2FFC">
        <w:t xml:space="preserve">sollen </w:t>
      </w:r>
      <w:r w:rsidR="00002033">
        <w:t xml:space="preserve">in dieser Arbeit neben der globalen Textur auch </w:t>
      </w:r>
      <w:r w:rsidR="005B2FFC">
        <w:t>eine oder mehrere aus der Textur geschnittene Patches</w:t>
      </w:r>
      <w:r w:rsidR="00D32E44">
        <w:t xml:space="preserve"> </w:t>
      </w:r>
      <w:r w:rsidR="00002033">
        <w:t>beschrieben werden.</w:t>
      </w:r>
    </w:p>
    <w:p w:rsidR="004564CC" w:rsidRDefault="00C11D7A" w:rsidP="004564CC">
      <w:pPr>
        <w:pStyle w:val="berschrift4"/>
        <w:numPr>
          <w:ilvl w:val="3"/>
          <w:numId w:val="1"/>
        </w:numPr>
        <w:ind w:left="993" w:hanging="993"/>
      </w:pPr>
      <w:bookmarkStart w:id="110" w:name="_Toc476239170"/>
      <w:r>
        <w:t>Codebooks</w:t>
      </w:r>
      <w:bookmarkEnd w:id="110"/>
      <w:r w:rsidR="004564CC">
        <w:t xml:space="preserve"> </w:t>
      </w:r>
    </w:p>
    <w:p w:rsidR="004564CC" w:rsidRDefault="004564CC" w:rsidP="004B2FDE">
      <w:r>
        <w:t xml:space="preserve">Einige der gewählten Features sind nicht direkt als Eingangsdaten für den Klassifizierer geeignet, da ihre Daten ungeordnet </w:t>
      </w:r>
      <w:r w:rsidR="00102168">
        <w:t>vorliegen</w:t>
      </w:r>
      <w:r w:rsidR="000F65EB">
        <w:t xml:space="preserve"> und somit schwer vergleich- und trainierbar sind</w:t>
      </w:r>
      <w:r>
        <w:t>. Sie müssen zunächst in Featurevektoren</w:t>
      </w:r>
      <w:r w:rsidR="004A4009">
        <w:t xml:space="preserve"> </w:t>
      </w:r>
      <w:r w:rsidR="00E01456">
        <w:t>mit fester Ordnung</w:t>
      </w:r>
      <w:r w:rsidR="006A1B17">
        <w:t xml:space="preserve"> und Größe</w:t>
      </w:r>
      <w:r w:rsidR="00E01456">
        <w:t xml:space="preserve"> überführt werden</w:t>
      </w:r>
      <w:r>
        <w:t>.</w:t>
      </w:r>
    </w:p>
    <w:p w:rsidR="00440FB5" w:rsidRDefault="00C74AA2" w:rsidP="0095206E">
      <w:r>
        <w:t xml:space="preserve">Bei SIFT und SURF </w:t>
      </w:r>
      <w:r w:rsidR="00626115">
        <w:t>ist im Vorhinein nicht bekannt welche und wieviele Keypoints</w:t>
      </w:r>
      <w:r w:rsidR="001B4F5A">
        <w:t xml:space="preserve"> </w:t>
      </w:r>
      <w:r w:rsidR="00626115">
        <w:t>aus einem Bild extrahiert werden.</w:t>
      </w:r>
      <w:r w:rsidR="00BC4691">
        <w:t xml:space="preserve"> </w:t>
      </w:r>
      <w:r w:rsidR="00484044">
        <w:t xml:space="preserve">Um die Keypoints geordnet zu beschreiben, eignet sich </w:t>
      </w:r>
      <w:r w:rsidR="00855078">
        <w:t xml:space="preserve">das als Bag of Visual Words bekannte Verfahren, wie es erstmals von  </w:t>
      </w:r>
      <w:r w:rsidR="00855078">
        <w:fldChar w:fldCharType="begin" w:fldLock="1"/>
      </w:r>
      <w:r w:rsidR="00855078">
        <w:instrText>ADDIN CSL_CITATION { "citationItems" : [ { "id" : "ITEM-1", "itemData" : { "DOI" : "10.1109/TPAMI.2008.111", "ISBN" : "0162-8828", "ISSN" : "01628828", "PMID" : "19229077", "abstract" : "We describe an approach to object retrieval which searches for and localizes all the occurrences of an object in a video, given a query image of the object. The object is represented by a set of viewpoint invariant region descriptors so that recognition can proceed successfully despite changes in viewpoint, illumination and partial occlusion. The temporal continuity of the video within a shot is used to track the regions in order to reject those that are unstable. Efficient retrieval is achieved by employing methods from statistical text retrieval, including inverted file systems, and text and document frequency weightings. This requires a visual analogy of a word which is provided here by vector quantizing the region descriptors. The final ranking also depends on the spatial layout of the regions. The result is that retrieval is immediate, returning a ranked list of shots in the manner of Google. We report results for object retrieval on the full length feature films 'Groundhog Day', 'Casablanca' and 'Run Lola Run', including searches from within the movie and specified by external images downloaded from the Internet. We investigate retrieval performance with respect to different quantizations of region descriptors and compare the performance of several ranking measures. Performance is also compared to a baseline method implementing standard frame to frame matching.", "author" : [ { "dropping-particle" : "", "family" : "Sivic", "given" : "Josef", "non-dropping-particle" : "", "parse-names" : false, "suffix" : "" }, { "dropping-particle" : "", "family" : "Zisserman", "given" : "Andrew", "non-dropping-particle" : "", "parse-names" : false, "suffix" : "" } ], "container-title" : "IEEE Transactions on Pattern Analysis and Machine Intelligence", "id" : "ITEM-1", "issue" : "4", "issued" : { "date-parts" : [ [ "2009" ] ] }, "page" : "591-606", "title" : "Efficient visual search of videos cast as text retrieval", "type" : "article-journal", "volume" : "31" }, "uris" : [ "http://www.mendeley.com/documents/?uuid=a92a2e40-2f27-4460-92b0-cff08c824596" ] } ], "mendeley" : { "formattedCitation" : "(Sivic &amp; Zisserman, 2009)", "manualFormatting" : "Sivic &amp; Zisserman (2009)", "plainTextFormattedCitation" : "(Sivic &amp; Zisserman, 2009)", "previouslyFormattedCitation" : "(Sivic &amp; Zisserman, 2009)" }, "properties" : { "noteIndex" : 0 }, "schema" : "https://github.com/citation-style-language/schema/raw/master/csl-citation.json" }</w:instrText>
      </w:r>
      <w:r w:rsidR="00855078">
        <w:fldChar w:fldCharType="separate"/>
      </w:r>
      <w:r w:rsidR="00855078">
        <w:rPr>
          <w:noProof/>
        </w:rPr>
        <w:t>Sivic &amp; Zisserman</w:t>
      </w:r>
      <w:r w:rsidR="00855078" w:rsidRPr="00855078">
        <w:rPr>
          <w:noProof/>
        </w:rPr>
        <w:t xml:space="preserve"> </w:t>
      </w:r>
      <w:r w:rsidR="00855078">
        <w:rPr>
          <w:noProof/>
        </w:rPr>
        <w:t>(</w:t>
      </w:r>
      <w:r w:rsidR="00855078" w:rsidRPr="00855078">
        <w:rPr>
          <w:noProof/>
        </w:rPr>
        <w:t>2009)</w:t>
      </w:r>
      <w:r w:rsidR="00855078">
        <w:fldChar w:fldCharType="end"/>
      </w:r>
      <w:r w:rsidR="00855078">
        <w:t xml:space="preserve"> beschrieben wurde</w:t>
      </w:r>
      <w:r w:rsidR="008C0322">
        <w:t xml:space="preserve">, </w:t>
      </w:r>
      <w:r w:rsidR="00C31BE4">
        <w:t>in Anlehnung</w:t>
      </w:r>
      <w:r w:rsidR="008C0322">
        <w:t xml:space="preserve"> an die Bag of Words-Methode</w:t>
      </w:r>
      <w:r w:rsidR="00632628">
        <w:t xml:space="preserve"> zur Analyse von Texten</w:t>
      </w:r>
      <w:r w:rsidR="00855078">
        <w:t>.</w:t>
      </w:r>
      <w:r w:rsidR="002B4E9C">
        <w:t xml:space="preserve"> In ihrer Arbeit nutzen</w:t>
      </w:r>
      <w:r w:rsidR="005F7DD5">
        <w:t xml:space="preserve"> sie</w:t>
      </w:r>
      <w:r w:rsidR="002B4E9C">
        <w:t xml:space="preserve"> </w:t>
      </w:r>
      <w:r w:rsidR="008A6D49">
        <w:t xml:space="preserve">SIFT </w:t>
      </w:r>
      <w:r w:rsidR="002B4E9C">
        <w:t>zur Extraktion und Deskription der Keypoints.</w:t>
      </w:r>
      <w:r w:rsidR="00701384">
        <w:t xml:space="preserve"> </w:t>
      </w:r>
      <w:r w:rsidR="008A6D49">
        <w:t xml:space="preserve">Aus den Keypoints </w:t>
      </w:r>
      <w:r w:rsidR="00064C00">
        <w:t xml:space="preserve">bilden sie ein </w:t>
      </w:r>
      <w:r w:rsidR="00984057">
        <w:t xml:space="preserve">visuelles Vokabular mit </w:t>
      </w:r>
      <w:r w:rsidR="00064C00">
        <w:t>Hilfe des</w:t>
      </w:r>
      <w:r w:rsidR="00984057">
        <w:t xml:space="preserve"> </w:t>
      </w:r>
      <w:r w:rsidR="00BC4691">
        <w:t>in Kapitel</w:t>
      </w:r>
      <w:r w:rsidR="00984057">
        <w:t xml:space="preserve"> </w:t>
      </w:r>
      <w:r w:rsidR="00BC4691">
        <w:fldChar w:fldCharType="begin"/>
      </w:r>
      <w:r w:rsidR="00BC4691">
        <w:instrText xml:space="preserve"> REF _Ref475734984 \r \h </w:instrText>
      </w:r>
      <w:r w:rsidR="00BC4691">
        <w:fldChar w:fldCharType="separate"/>
      </w:r>
      <w:r w:rsidR="00FB5482">
        <w:t>2.3.5</w:t>
      </w:r>
      <w:r w:rsidR="00BC4691">
        <w:fldChar w:fldCharType="end"/>
      </w:r>
      <w:r w:rsidR="00BC4691">
        <w:t xml:space="preserve"> </w:t>
      </w:r>
      <w:r w:rsidR="004867A9">
        <w:t>beschrieb</w:t>
      </w:r>
      <w:r w:rsidR="006423E4">
        <w:t>e</w:t>
      </w:r>
      <w:r w:rsidR="004867A9">
        <w:t xml:space="preserve">nen </w:t>
      </w:r>
      <w:r w:rsidR="00BC4691">
        <w:t>k-Means Clustering</w:t>
      </w:r>
      <w:r w:rsidR="002B093D">
        <w:t>.</w:t>
      </w:r>
      <w:r w:rsidR="00984057">
        <w:t xml:space="preserve"> </w:t>
      </w:r>
      <w:r w:rsidR="00440FB5">
        <w:t xml:space="preserve">Die ermittelten </w:t>
      </w:r>
      <w:r w:rsidR="002B093D">
        <w:t>Clusterzen</w:t>
      </w:r>
      <w:r w:rsidR="00440FB5">
        <w:t xml:space="preserve">tren werden als visuelle Wörter </w:t>
      </w:r>
      <w:r w:rsidR="00676D62">
        <w:t xml:space="preserve">des Bildes </w:t>
      </w:r>
      <w:r w:rsidR="00440FB5">
        <w:t>verst</w:t>
      </w:r>
      <w:r w:rsidR="00701384">
        <w:t>anden</w:t>
      </w:r>
      <w:r w:rsidR="00676D62">
        <w:t xml:space="preserve">. </w:t>
      </w:r>
      <w:r w:rsidR="00AE5BC5">
        <w:t xml:space="preserve">Die Menge der visuellen Wörter bildet damit ein Wörterbuch, das für alle zu trainierenden und klassifizierenden Bilder gleichermaßen genutzt wird. </w:t>
      </w:r>
      <w:r w:rsidR="00202F09">
        <w:t>Anhand des visuellen Wörterbuches wird die</w:t>
      </w:r>
      <w:r w:rsidR="00701384">
        <w:t xml:space="preserve"> </w:t>
      </w:r>
      <w:r w:rsidR="00676D62">
        <w:t>H</w:t>
      </w:r>
      <w:r w:rsidR="00701384">
        <w:t xml:space="preserve">äufigkeit </w:t>
      </w:r>
      <w:r w:rsidR="00202F09">
        <w:t>des</w:t>
      </w:r>
      <w:r w:rsidR="00967571">
        <w:t xml:space="preserve"> Auftauchens </w:t>
      </w:r>
      <w:r w:rsidR="00202F09">
        <w:t>der einzelnen Wörter</w:t>
      </w:r>
      <w:r w:rsidR="00967571">
        <w:t xml:space="preserve"> </w:t>
      </w:r>
      <w:r w:rsidR="00202F09">
        <w:t xml:space="preserve">im </w:t>
      </w:r>
      <w:r w:rsidR="00967571">
        <w:t>Bild gezählt</w:t>
      </w:r>
      <w:r w:rsidR="00202F09">
        <w:t>.</w:t>
      </w:r>
      <w:r w:rsidR="00676D62">
        <w:t xml:space="preserve"> </w:t>
      </w:r>
      <w:r w:rsidR="00202F09">
        <w:t>Das</w:t>
      </w:r>
      <w:r w:rsidR="0095206E">
        <w:t xml:space="preserve"> gebildete Histogramm</w:t>
      </w:r>
      <w:r w:rsidR="00202F09">
        <w:t xml:space="preserve"> dient dann</w:t>
      </w:r>
      <w:r w:rsidR="0095206E">
        <w:t xml:space="preserve"> </w:t>
      </w:r>
      <w:r w:rsidR="00041267">
        <w:t>als Eingangsdaten</w:t>
      </w:r>
      <w:r w:rsidR="00202F09">
        <w:t xml:space="preserve"> für das Klassifizierungsmodell</w:t>
      </w:r>
      <w:r w:rsidR="00041267">
        <w:t>.</w:t>
      </w:r>
      <w:r w:rsidR="00AE5BC5">
        <w:t xml:space="preserve"> </w:t>
      </w:r>
    </w:p>
    <w:p w:rsidR="00C31BE4" w:rsidRDefault="005F1933" w:rsidP="00C31BE4">
      <w:r>
        <w:t>G</w:t>
      </w:r>
      <w:r w:rsidR="00E231B8">
        <w:t xml:space="preserve">leiches gilt für </w:t>
      </w:r>
      <w:r w:rsidR="00B33F0A">
        <w:t xml:space="preserve">den Inner Distance Shape Context  </w:t>
      </w:r>
      <w:r w:rsidR="00D62873">
        <w:t xml:space="preserve">(IDSC) </w:t>
      </w:r>
      <w:r w:rsidR="00B33F0A">
        <w:t>und seine Erweiterung durch den Independent Inner Distance Shape Context. Ihre Deskription liefert eine Reihe von Punk</w:t>
      </w:r>
      <w:r w:rsidR="00B33F0A">
        <w:t>t</w:t>
      </w:r>
      <w:r w:rsidR="00B33F0A">
        <w:t>merkmalen</w:t>
      </w:r>
      <w:r w:rsidR="00E231B8">
        <w:t xml:space="preserve"> ohne Ordnung. </w:t>
      </w:r>
      <w:r w:rsidR="00C31BE4">
        <w:t xml:space="preserve">In der ursprünglichen Version des IDSC erfolgt die Klassifizierung mittels </w:t>
      </w:r>
      <w:r w:rsidR="00E231B8">
        <w:t xml:space="preserve"> dynami</w:t>
      </w:r>
      <w:r w:rsidR="00C31BE4">
        <w:t>scher P</w:t>
      </w:r>
      <w:r w:rsidR="00E231B8">
        <w:t>rogrammierung</w:t>
      </w:r>
      <w:r w:rsidR="00C31BE4">
        <w:t>. Da hier aber stattdessen neuronale Netze verwendet</w:t>
      </w:r>
      <w:r w:rsidR="00C06250">
        <w:t xml:space="preserve"> </w:t>
      </w:r>
      <w:r w:rsidR="00C31BE4">
        <w:t xml:space="preserve">sollen, müssen auch die extrahierten Shape Contexts zunächst transformiert werden. </w:t>
      </w:r>
    </w:p>
    <w:p w:rsidR="00E231B8" w:rsidRDefault="004228EE" w:rsidP="00C31BE4">
      <w:r>
        <w:lastRenderedPageBreak/>
        <w:fldChar w:fldCharType="begin" w:fldLock="1"/>
      </w:r>
      <w:r w:rsidR="00E701E9">
        <w:instrText>ADDIN CSL_CITATION { "citationItems" : [ { "id" : "ITEM-1", "itemData" : { "DOI" : "10.1016/j.patcog.2015.04.004", "ISSN" : "00313203", "abstract" : "Plant identification is required by all walks of life, from professionals to the general public. Nevertheless, it is not an easy job but requires specialized knowledge. In this paper, we propose a new method for plant identification using shapes of their leaves. Different from existing studies which target at simple leaves, the proposed method can accurately recognize both simple and compound leaves. In specifics, we propose a novel feature that captures global and local shape information independently so that they can be examined individually during classification. Furthermore, we advocate that when comparing two leaf individuals it is better to \u201ccount\u201d the number of certain shape patterns rather than to match the extracted shape features in a point-wise manner. The proposed counting-based shape descriptor is not only discriminative for classification but also computationally fast and storage cheap. Experiments conducted on five leaf image datasets demonstrate that our algorithm significantly outperforms the state-of-the-art methods in terms of recognition accuracy, efficiency and storage requirement.", "author" : [ { "dropping-particle" : "", "family" : "Zhao", "given" : "Cong", "non-dropping-particle" : "", "parse-names" : false, "suffix" : "" }, { "dropping-particle" : "", "family" : "Chan", "given" : "Sharon S.F.", "non-dropping-particle" : "", "parse-names" : false, "suffix" : "" }, { "dropping-particle" : "", "family" : "Cham", "given" : "Wai-Kuen", "non-dropping-particle" : "", "parse-names" : false, "suffix" : "" }, { "dropping-particle" : "", "family" : "Chu", "given" : "L.M.", "non-dropping-particle" : "", "parse-names" : false, "suffix" : "" } ], "container-title" : "Pattern Recognition", "id" : "ITEM-1", "issue" : "10", "issued" : { "date-parts" : [ [ "2015" ] ] }, "page" : "3203-3215", "publisher" : "Elsevier", "title" : "Plant identification using leaf shapes\u2014A pattern counting approach", "type" : "article-journal", "volume" : "48" }, "uris" : [ "http://www.mendeley.com/documents/?uuid=9da57c10-0a82-4d69-a806-23de166348b0" ] } ], "mendeley" : { "formattedCitation" : "(Zhao et\u00a0al., 2015)", "manualFormatting" : "Zhao et\u00a0al. (2015)", "plainTextFormattedCitation" : "(Zhao et\u00a0al., 2015)", "previouslyFormattedCitation" : "(Zhao et\u00a0al., 2015)" }, "properties" : { "noteIndex" : 0 }, "schema" : "https://github.com/citation-style-language/schema/raw/master/csl-citation.json" }</w:instrText>
      </w:r>
      <w:r>
        <w:fldChar w:fldCharType="separate"/>
      </w:r>
      <w:r>
        <w:rPr>
          <w:noProof/>
        </w:rPr>
        <w:t>Zhao et al.</w:t>
      </w:r>
      <w:r w:rsidRPr="004228EE">
        <w:rPr>
          <w:noProof/>
        </w:rPr>
        <w:t xml:space="preserve"> </w:t>
      </w:r>
      <w:r>
        <w:rPr>
          <w:noProof/>
        </w:rPr>
        <w:t>(</w:t>
      </w:r>
      <w:r w:rsidRPr="004228EE">
        <w:rPr>
          <w:noProof/>
        </w:rPr>
        <w:t>2015)</w:t>
      </w:r>
      <w:r>
        <w:fldChar w:fldCharType="end"/>
      </w:r>
      <w:r>
        <w:t xml:space="preserve"> schlagen dazu vor, mit einem sogenannten Sparse Dictionary </w:t>
      </w:r>
      <w:r w:rsidR="004921AB">
        <w:t>die</w:t>
      </w:r>
      <w:r>
        <w:t xml:space="preserve"> </w:t>
      </w:r>
      <w:r w:rsidR="00971FF3">
        <w:t>extrahie</w:t>
      </w:r>
      <w:r w:rsidR="00971FF3">
        <w:t>r</w:t>
      </w:r>
      <w:r w:rsidR="00971FF3">
        <w:t xml:space="preserve">ten </w:t>
      </w:r>
      <w:r>
        <w:t xml:space="preserve">Shape Contexts in ihre </w:t>
      </w:r>
      <w:r w:rsidR="00B430A4">
        <w:t xml:space="preserve">wiederkehrenden </w:t>
      </w:r>
      <w:r>
        <w:t xml:space="preserve">atomaren Bestandteile zu zerlegen und ähnlich wie beim Bag of Visual Words Histogramme </w:t>
      </w:r>
      <w:r w:rsidR="00121803">
        <w:t xml:space="preserve">der Häufigkeit </w:t>
      </w:r>
      <w:r>
        <w:t xml:space="preserve">ihres </w:t>
      </w:r>
      <w:r w:rsidR="00121803">
        <w:t>Vorkommens</w:t>
      </w:r>
      <w:r>
        <w:t xml:space="preserve"> i</w:t>
      </w:r>
      <w:r w:rsidR="00121803">
        <w:t xml:space="preserve">nnerhalb des </w:t>
      </w:r>
      <w:r>
        <w:t xml:space="preserve"> Bild</w:t>
      </w:r>
      <w:r w:rsidR="00121803">
        <w:t>es</w:t>
      </w:r>
      <w:r>
        <w:t xml:space="preserve"> zu </w:t>
      </w:r>
      <w:r w:rsidR="00F352C5">
        <w:t>e</w:t>
      </w:r>
      <w:r w:rsidR="00DD69A9">
        <w:t>rstelle</w:t>
      </w:r>
      <w:r w:rsidR="00F352C5">
        <w:t>n</w:t>
      </w:r>
      <w:r w:rsidR="004C58CB">
        <w:t>.</w:t>
      </w:r>
    </w:p>
    <w:p w:rsidR="005E1A63" w:rsidRDefault="005E1A63" w:rsidP="00C31BE4">
      <w:r>
        <w:t xml:space="preserve">Sowohl das Sparse Dictionary, als auch das mit k-Means gebildete </w:t>
      </w:r>
      <w:r w:rsidR="000614B0">
        <w:t xml:space="preserve">visulle </w:t>
      </w:r>
      <w:r>
        <w:t>Wörterbuch sollen für die Transformation der ungeordneten Features umgesetzt werden.</w:t>
      </w:r>
    </w:p>
    <w:p w:rsidR="00E42E47" w:rsidRDefault="00F327EE" w:rsidP="00E42E47">
      <w:pPr>
        <w:pStyle w:val="berschrift3"/>
        <w:numPr>
          <w:ilvl w:val="2"/>
          <w:numId w:val="1"/>
        </w:numPr>
      </w:pPr>
      <w:bookmarkStart w:id="111" w:name="_Toc476239171"/>
      <w:r>
        <w:t xml:space="preserve">Wahl der </w:t>
      </w:r>
      <w:r w:rsidR="00D81A7F">
        <w:t>Klassifizierungs-</w:t>
      </w:r>
      <w:r>
        <w:t>Modelle</w:t>
      </w:r>
      <w:bookmarkEnd w:id="111"/>
    </w:p>
    <w:p w:rsidR="00A92A36" w:rsidRDefault="00015820" w:rsidP="00D36FDA">
      <w:r>
        <w:t>Wie in der Zielstellung erwähnt, soll ein Hauptaugenmerk der Arbeit auf dem Aufbau, der geeigneten Parametrisierung und dem Training eines neuronalen Netzes liegen.</w:t>
      </w:r>
    </w:p>
    <w:p w:rsidR="00FA6AA4" w:rsidRDefault="00015820" w:rsidP="00D36FDA">
      <w:r>
        <w:t>Bei der Klassifizierung von Blättern haben l</w:t>
      </w:r>
      <w:r w:rsidR="00F66A54">
        <w:t xml:space="preserve">aut </w:t>
      </w:r>
      <w:r w:rsidR="00F66A54">
        <w:fldChar w:fldCharType="begin" w:fldLock="1"/>
      </w:r>
      <w:r w:rsidR="004B1892">
        <w:instrText>ADDIN CSL_CITATION { "citationItems" : [ { "id" : "ITEM-1", "itemData" : { "DOI" : "10.1109/ISSPIT.2007.4458016", "ISBN" : "9781424418350", "ISSN" : "978-1-4244-1835-0", "abstract" : "In this paper, we employ probabilistic neural network (PNN) with image and data processing techniques to implement a general purpose automated leaf recognition for plant classification. 12 leaf features are extracted and orthogonalized into 5 principal variables which consist the input vector of the PNN. The PNN is trained by 1800 leaves to classify 32 kinds of plants with an accuracy greater than 90%. Compared with other approaches, our algorithm is an accurate artificial intelligence approach which is fast in execution and easy in implementation.", "author" : [ { "dropping-particle" : "", "family" : "Wu", "given" : "Stephen Gang", "non-dropping-particle" : "", "parse-names" : false, "suffix" : "" }, { "dropping-particle" : "", "family" : "Bao", "given" : "Forrest Sheng", "non-dropping-particle" : "", "parse-names" : false, "suffix" : "" }, { "dropping-particle" : "", "family" : "Xu", "given" : "Eric You", "non-dropping-particle" : "", "parse-names" : false, "suffix" : "" }, { "dropping-particle" : "", "family" : "Wang", "given" : "Yu Xuan", "non-dropping-particle" : "", "parse-names" : false, "suffix" : "" }, { "dropping-particle" : "", "family" : "Chang", "given" : "Yi Fan", "non-dropping-particle" : "", "parse-names" : false, "suffix" : "" }, { "dropping-particle" : "", "family" : "Xiang", "given" : "Qiao Liang", "non-dropping-particle" : "", "parse-names" : false, "suffix" : "" } ], "container-title" : "ISSPIT 2007 - 2007 IEEE International Symposium on Signal Processing and Information Technology", "id" : "ITEM-1", "issue" : "December", "issued" : { "date-parts" : [ [ "2007" ] ] }, "page" : "11-16", "title" : "A leaf recognition algorithm for plant classification using probabilistic neural network", "type" : "article-journal" }, "locator" : "1", "uris" : [ "http://www.mendeley.com/documents/?uuid=f9813cb7-df72-46bc-8dbc-51dde8a124c6" ] } ], "mendeley" : { "formattedCitation" : "(Wu et\u00a0al., 2007, S. 1)", "manualFormatting" : "Wu et\u00a0al. (2007, S. 1)", "plainTextFormattedCitation" : "(Wu et\u00a0al., 2007, S. 1)", "previouslyFormattedCitation" : "(Wu et\u00a0al., 2007, S. 1)" }, "properties" : { "noteIndex" : 0 }, "schema" : "https://github.com/citation-style-language/schema/raw/master/csl-citation.json" }</w:instrText>
      </w:r>
      <w:r w:rsidR="00F66A54">
        <w:fldChar w:fldCharType="separate"/>
      </w:r>
      <w:r w:rsidR="00F66A54">
        <w:rPr>
          <w:noProof/>
        </w:rPr>
        <w:t>Wu et al.</w:t>
      </w:r>
      <w:r w:rsidR="00F66A54" w:rsidRPr="00F66A54">
        <w:rPr>
          <w:noProof/>
        </w:rPr>
        <w:t xml:space="preserve"> </w:t>
      </w:r>
      <w:r w:rsidR="00F66A54">
        <w:rPr>
          <w:noProof/>
        </w:rPr>
        <w:t>(</w:t>
      </w:r>
      <w:r w:rsidR="00F66A54" w:rsidRPr="00F66A54">
        <w:rPr>
          <w:noProof/>
        </w:rPr>
        <w:t>2007, S. 1)</w:t>
      </w:r>
      <w:r w:rsidR="00F66A54">
        <w:fldChar w:fldCharType="end"/>
      </w:r>
      <w:r w:rsidR="00F66A54">
        <w:t xml:space="preserve"> k</w:t>
      </w:r>
      <w:r w:rsidR="00FD5CFB">
        <w:t>ünstliche neuronale Netze</w:t>
      </w:r>
      <w:r w:rsidR="00F66A54">
        <w:t xml:space="preserve"> wie Multilayer </w:t>
      </w:r>
      <w:r w:rsidR="00F821CF">
        <w:t xml:space="preserve">Perceptron </w:t>
      </w:r>
      <w:r w:rsidR="00F66A54">
        <w:t>(MLP) und P</w:t>
      </w:r>
      <w:r w:rsidR="00A92A36">
        <w:t>robabil</w:t>
      </w:r>
      <w:r w:rsidR="00F66A54">
        <w:t>istic Neural Networks</w:t>
      </w:r>
      <w:r w:rsidR="00650089">
        <w:t xml:space="preserve"> (PNN)</w:t>
      </w:r>
      <w:r w:rsidR="00F66A54">
        <w:t xml:space="preserve"> die schnellste Geschwindigkeit und höchste Genauigkeit unter den </w:t>
      </w:r>
      <w:r w:rsidR="00F76D22">
        <w:t xml:space="preserve">bis dato </w:t>
      </w:r>
      <w:r w:rsidR="00B246AB">
        <w:t xml:space="preserve">2007 </w:t>
      </w:r>
      <w:r w:rsidR="00F66A54">
        <w:t>verwendeten Modellen.</w:t>
      </w:r>
      <w:r w:rsidR="00FA6AA4">
        <w:t xml:space="preserve"> </w:t>
      </w:r>
      <w:r w:rsidR="00650089">
        <w:t xml:space="preserve">Sie selbst </w:t>
      </w:r>
      <w:r w:rsidR="00CC2705">
        <w:t>nutzen</w:t>
      </w:r>
      <w:r w:rsidR="00650089">
        <w:t xml:space="preserve"> ein PNN aufgrund der simplen Struktur und hohe</w:t>
      </w:r>
      <w:r w:rsidR="002E7908">
        <w:t>n</w:t>
      </w:r>
      <w:r w:rsidR="00650089">
        <w:t xml:space="preserve"> </w:t>
      </w:r>
      <w:r w:rsidR="00CC2705">
        <w:t>Recheng</w:t>
      </w:r>
      <w:r w:rsidR="00650089">
        <w:t>eschwindigkeit.</w:t>
      </w:r>
      <w:r w:rsidR="00CC2705">
        <w:t xml:space="preserve"> </w:t>
      </w:r>
    </w:p>
    <w:p w:rsidR="00514D85" w:rsidRDefault="00DE0412" w:rsidP="00D36FDA">
      <w:r>
        <w:t xml:space="preserve">In dieser Arbeit  soll ein </w:t>
      </w:r>
      <w:r w:rsidR="00F821CF">
        <w:t>MLP</w:t>
      </w:r>
      <w:r>
        <w:t xml:space="preserve"> die Klassifizierung übernehmen. </w:t>
      </w:r>
      <w:r w:rsidR="00F3666D">
        <w:t xml:space="preserve">Der Vorteil des MLP gegenüber einfachen Perzeptrons ohne versteckte Schichten ist, dass sie nicht-lineare Abbildungen der Ausgangs- auf die Eingangsdaten bilden können und somit </w:t>
      </w:r>
      <w:r w:rsidR="006401B3">
        <w:t xml:space="preserve">auch </w:t>
      </w:r>
      <w:r w:rsidR="00F3666D">
        <w:t xml:space="preserve">Muster in </w:t>
      </w:r>
      <w:r w:rsidR="007157D0">
        <w:t>linear nicht</w:t>
      </w:r>
      <w:r w:rsidR="00F3666D">
        <w:t xml:space="preserve"> trennbaren Eingangsdaten erkennen können.</w:t>
      </w:r>
      <w:r w:rsidR="00686F9C">
        <w:t xml:space="preserve"> Die </w:t>
      </w:r>
      <w:r w:rsidR="00F3666D">
        <w:t xml:space="preserve">Backpropagation </w:t>
      </w:r>
      <w:r w:rsidR="00686F9C">
        <w:t xml:space="preserve">wird </w:t>
      </w:r>
      <w:r w:rsidR="00F3666D">
        <w:t xml:space="preserve">als Lernmethode </w:t>
      </w:r>
      <w:r w:rsidR="00686F9C">
        <w:t>eingesetzt, da</w:t>
      </w:r>
      <w:r w:rsidR="00957153">
        <w:t xml:space="preserve"> es </w:t>
      </w:r>
      <w:r w:rsidR="004B1892">
        <w:t>das</w:t>
      </w:r>
      <w:r w:rsidR="00957153">
        <w:t xml:space="preserve"> </w:t>
      </w:r>
      <w:r w:rsidR="00C024DD">
        <w:t>meist genutzte</w:t>
      </w:r>
      <w:r w:rsidR="004B1892">
        <w:t xml:space="preserve"> </w:t>
      </w:r>
      <w:r w:rsidR="003132EF">
        <w:t>Verfahren</w:t>
      </w:r>
      <w:r w:rsidR="004B1892">
        <w:t xml:space="preserve"> und</w:t>
      </w:r>
      <w:r w:rsidR="00957153">
        <w:t xml:space="preserve"> </w:t>
      </w:r>
      <w:r w:rsidR="004B1892">
        <w:t xml:space="preserve">somit </w:t>
      </w:r>
      <w:r w:rsidR="00BA2CF9">
        <w:t>vielfach</w:t>
      </w:r>
      <w:r w:rsidR="00957153">
        <w:t xml:space="preserve"> </w:t>
      </w:r>
      <w:r w:rsidR="00094D72">
        <w:t>erprobt ist</w:t>
      </w:r>
      <w:r w:rsidR="003132EF">
        <w:t>.</w:t>
      </w:r>
      <w:r w:rsidR="004B1892">
        <w:t xml:space="preserve"> </w:t>
      </w:r>
      <w:r w:rsidR="00E46001">
        <w:t>Zudem ist es universell einsetzbar für eine Vielzahl an Appro</w:t>
      </w:r>
      <w:r w:rsidR="00B027CE">
        <w:t>x</w:t>
      </w:r>
      <w:r w:rsidR="00E46001">
        <w:t xml:space="preserve">imationsaufgaben, nicht nur </w:t>
      </w:r>
      <w:r w:rsidR="004E49F0">
        <w:t>für die</w:t>
      </w:r>
      <w:r w:rsidR="00E46001">
        <w:t xml:space="preserve"> Klassifizi</w:t>
      </w:r>
      <w:r w:rsidR="00E46001">
        <w:t>e</w:t>
      </w:r>
      <w:r w:rsidR="00E46001">
        <w:t>rung</w:t>
      </w:r>
      <w:r w:rsidR="00686F9C">
        <w:t>.</w:t>
      </w:r>
      <w:r w:rsidR="00305035">
        <w:t xml:space="preserve"> </w:t>
      </w:r>
      <w:r w:rsidR="00D84012">
        <w:fldChar w:fldCharType="begin" w:fldLock="1"/>
      </w:r>
      <w:r w:rsidR="00D84012">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91", "uris" : [ "http://www.mendeley.com/documents/?uuid=0227ae83-821e-43fc-b296-e367db7fd495" ] } ], "mendeley" : { "formattedCitation" : "(Ertel, 2016, S. 291)", "plainTextFormattedCitation" : "(Ertel, 2016, S. 291)", "previouslyFormattedCitation" : "(Ertel, 2016, S. 291)" }, "properties" : { "noteIndex" : 0 }, "schema" : "https://github.com/citation-style-language/schema/raw/master/csl-citation.json" }</w:instrText>
      </w:r>
      <w:r w:rsidR="00D84012">
        <w:fldChar w:fldCharType="separate"/>
      </w:r>
      <w:r w:rsidR="00D84012" w:rsidRPr="00B027CE">
        <w:rPr>
          <w:noProof/>
        </w:rPr>
        <w:t>(Ertel, 2016, S. 291)</w:t>
      </w:r>
      <w:r w:rsidR="00D84012">
        <w:fldChar w:fldCharType="end"/>
      </w:r>
      <w:r w:rsidR="00D84012">
        <w:t xml:space="preserve"> </w:t>
      </w:r>
    </w:p>
    <w:p w:rsidR="00D36FDA" w:rsidRDefault="003722E9" w:rsidP="00D36FDA">
      <w:r>
        <w:t>Aufgrund der Nicht-Linearität der Abbildung</w:t>
      </w:r>
      <w:r w:rsidR="00DE0412">
        <w:t xml:space="preserve"> wird darauf zu achten sein, dass </w:t>
      </w:r>
      <w:r w:rsidR="008B685C">
        <w:t>e</w:t>
      </w:r>
      <w:r w:rsidR="00E32B13">
        <w:t>v</w:t>
      </w:r>
      <w:r w:rsidR="008B685C">
        <w:t xml:space="preserve">entuelles </w:t>
      </w:r>
      <w:r w:rsidR="00DE0412">
        <w:t xml:space="preserve"> Overfitting während des Trainings </w:t>
      </w:r>
      <w:r w:rsidR="008B685C">
        <w:t>erkannt und</w:t>
      </w:r>
      <w:r w:rsidR="00E06C15">
        <w:t xml:space="preserve"> </w:t>
      </w:r>
      <w:r w:rsidR="00DE0412">
        <w:t>verhindert wird.</w:t>
      </w:r>
      <w:r w:rsidR="000B1745">
        <w:t xml:space="preserve"> </w:t>
      </w:r>
      <w:r w:rsidR="001679A6">
        <w:t xml:space="preserve">Der Aufbau einen neuronalen Netzes weist hochparallele Strukturen auf. Wenn möglich, sollen deshalb die Berechnungen auf der Grafikkarte stattfinden, da sie für parallele Berechnungen besser geeignet ist als die CPU.  </w:t>
      </w:r>
      <w:r w:rsidR="00686F9C">
        <w:t>Sollte sich die Rechengeschwindigkeit des MLP</w:t>
      </w:r>
      <w:r w:rsidR="001679A6">
        <w:t xml:space="preserve"> dennoch</w:t>
      </w:r>
      <w:r w:rsidR="00686F9C">
        <w:t xml:space="preserve"> </w:t>
      </w:r>
      <w:r w:rsidR="002D5C9B">
        <w:t xml:space="preserve">als </w:t>
      </w:r>
      <w:r w:rsidR="000B30D0">
        <w:t>problematisch</w:t>
      </w:r>
      <w:r w:rsidR="002D5C9B">
        <w:t xml:space="preserve"> </w:t>
      </w:r>
      <w:r w:rsidR="00686F9C">
        <w:t xml:space="preserve"> für die </w:t>
      </w:r>
      <w:r w:rsidR="002D5C9B">
        <w:t xml:space="preserve">zahlreichen </w:t>
      </w:r>
      <w:r w:rsidR="005E04E6">
        <w:t>durchzuführenden Tests</w:t>
      </w:r>
      <w:r w:rsidR="00686F9C">
        <w:t xml:space="preserve"> </w:t>
      </w:r>
      <w:r w:rsidR="000B30D0">
        <w:t>heraus</w:t>
      </w:r>
      <w:r w:rsidR="004634DD">
        <w:t>-</w:t>
      </w:r>
      <w:r w:rsidR="000B30D0">
        <w:t>stellen</w:t>
      </w:r>
      <w:r w:rsidR="00686F9C">
        <w:t>,</w:t>
      </w:r>
      <w:r w:rsidR="00CB315B">
        <w:t xml:space="preserve"> </w:t>
      </w:r>
      <w:r w:rsidR="00686F9C">
        <w:t>s</w:t>
      </w:r>
      <w:r w:rsidR="003D1A59">
        <w:t>oll es durch das simpler strukturierte</w:t>
      </w:r>
      <w:r w:rsidR="00CB315B">
        <w:t xml:space="preserve"> </w:t>
      </w:r>
      <w:r w:rsidR="00D36FDA">
        <w:t>PNN</w:t>
      </w:r>
      <w:r w:rsidR="00CB315B">
        <w:t xml:space="preserve"> </w:t>
      </w:r>
      <w:r w:rsidR="00686F9C">
        <w:t>ersetzt werden</w:t>
      </w:r>
      <w:r w:rsidR="00CB315B">
        <w:t>.</w:t>
      </w:r>
      <w:r w:rsidR="005E04E6">
        <w:t xml:space="preserve"> </w:t>
      </w:r>
    </w:p>
    <w:p w:rsidR="00305035" w:rsidRDefault="003D4BD4" w:rsidP="00345DC8">
      <w:r>
        <w:t>Ein</w:t>
      </w:r>
      <w:r w:rsidR="00305035">
        <w:t xml:space="preserve"> gefaltetes neuronales Netz </w:t>
      </w:r>
      <w:r w:rsidR="00BA7D17">
        <w:t>wäre</w:t>
      </w:r>
      <w:r w:rsidR="00305035">
        <w:t xml:space="preserve"> unnötig komplex</w:t>
      </w:r>
      <w:r w:rsidR="00BA7D17">
        <w:t xml:space="preserve"> für die </w:t>
      </w:r>
      <w:r w:rsidR="00C5547D">
        <w:t xml:space="preserve">gestellten </w:t>
      </w:r>
      <w:r w:rsidR="00BA7D17">
        <w:t>Anforderungen</w:t>
      </w:r>
      <w:r w:rsidR="0028156A">
        <w:t>.</w:t>
      </w:r>
      <w:r w:rsidR="00305035">
        <w:t xml:space="preserve"> </w:t>
      </w:r>
      <w:r w:rsidR="0028156A">
        <w:t>E</w:t>
      </w:r>
      <w:r w:rsidR="00305035">
        <w:t>s</w:t>
      </w:r>
      <w:r w:rsidR="0028156A">
        <w:t xml:space="preserve"> ist</w:t>
      </w:r>
      <w:r w:rsidR="00305035">
        <w:t xml:space="preserve"> eher geeignet um </w:t>
      </w:r>
      <w:r w:rsidR="008C27C7">
        <w:t xml:space="preserve">selbsttätig </w:t>
      </w:r>
      <w:r w:rsidR="00305035">
        <w:t xml:space="preserve">Merkmale </w:t>
      </w:r>
      <w:r w:rsidR="00C74D4D">
        <w:t xml:space="preserve">aus Bildern </w:t>
      </w:r>
      <w:r w:rsidR="00305035">
        <w:t>zu ermitteln und zu erlernen</w:t>
      </w:r>
      <w:r w:rsidR="00C82601">
        <w:t xml:space="preserve"> und</w:t>
      </w:r>
      <w:r w:rsidR="00305035">
        <w:t xml:space="preserve"> </w:t>
      </w:r>
      <w:r w:rsidR="00C82601">
        <w:t>benötigt dafür</w:t>
      </w:r>
      <w:r w:rsidR="004A19AB">
        <w:t xml:space="preserve"> auch</w:t>
      </w:r>
      <w:r w:rsidR="00305035">
        <w:t xml:space="preserve"> eine deutlich größere Anzahl an Bilddaten je Klasse als Eingang</w:t>
      </w:r>
      <w:r w:rsidR="00A56E74">
        <w:t xml:space="preserve"> </w:t>
      </w:r>
      <w:r w:rsidR="00A56E74">
        <w:fldChar w:fldCharType="begin" w:fldLock="1"/>
      </w:r>
      <w:r w:rsidR="002E52A9">
        <w:instrText>ADDIN CSL_CITATION { "citationItems" : [ { "id" : "ITEM-1", "itemData" : { "ISBN" : "978-1-110-21434-2", "author" : [ { "dropping-particle" : "", "family" : "Keller", "given" : "James M.", "non-dropping-particle" : "", "parse-names" : false, "suffix" : "" }, { "dropping-particle" : "", "family" : "Liu", "given" : "Derong", "non-dropping-particle" : "", "parse-names" : false, "suffix" : "" }, { "dropping-particle" : "", "family" : "Fogel", "given" : "David B.", "non-dropping-particle" : "", "parse-names" : false, "suffix" : "" } ], "id" : "ITEM-1", "issued" : { "date-parts" : [ [ "2016" ] ] }, "publisher" : "John Wiley &amp; Sons", "publisher-place" : "New Jersey", "title" : "Fundamentals of Computational Intelligence", "type" : "book" }, "locator" : "52", "uris" : [ "http://www.mendeley.com/documents/?uuid=a9ac9505-7fd6-4ccc-9d59-e4dd1e8f92b3" ] } ], "mendeley" : { "formattedCitation" : "(Keller et\u00a0al., 2016, S. 52)", "plainTextFormattedCitation" : "(Keller et\u00a0al., 2016, S. 52)", "previouslyFormattedCitation" : "(Keller et\u00a0al., 2016, S. 52)" }, "properties" : { "noteIndex" : 0 }, "schema" : "https://github.com/citation-style-language/schema/raw/master/csl-citation.json" }</w:instrText>
      </w:r>
      <w:r w:rsidR="00A56E74">
        <w:fldChar w:fldCharType="separate"/>
      </w:r>
      <w:r w:rsidR="00A56E74" w:rsidRPr="00A56E74">
        <w:rPr>
          <w:noProof/>
        </w:rPr>
        <w:t>(Keller et al., 2016, S. 52)</w:t>
      </w:r>
      <w:r w:rsidR="00A56E74">
        <w:fldChar w:fldCharType="end"/>
      </w:r>
      <w:r w:rsidR="00305035">
        <w:t xml:space="preserve">. </w:t>
      </w:r>
      <w:r w:rsidR="00DB7F4C">
        <w:t>Der Umfang der verwendeten Datensätze reicht dafür nicht aus</w:t>
      </w:r>
      <w:r w:rsidR="00B50295">
        <w:t>.</w:t>
      </w:r>
      <w:r w:rsidR="00DB7F4C">
        <w:t xml:space="preserve"> </w:t>
      </w:r>
      <w:r w:rsidR="00B50295">
        <w:t>Z</w:t>
      </w:r>
      <w:r w:rsidR="00DB7F4C">
        <w:t>udem soll</w:t>
      </w:r>
      <w:r w:rsidR="00154922">
        <w:t>en</w:t>
      </w:r>
      <w:r w:rsidR="00DB7F4C">
        <w:t xml:space="preserve"> gerade </w:t>
      </w:r>
      <w:r w:rsidR="00154922">
        <w:t>die mit</w:t>
      </w:r>
      <w:r w:rsidR="00DB7F4C">
        <w:t xml:space="preserve"> </w:t>
      </w:r>
      <w:r w:rsidR="00154922">
        <w:t>dem botanischen</w:t>
      </w:r>
      <w:r w:rsidR="00DB7F4C">
        <w:t xml:space="preserve"> Vorwissen erstellte</w:t>
      </w:r>
      <w:r w:rsidR="00154922">
        <w:t>n</w:t>
      </w:r>
      <w:r w:rsidR="00DB7F4C">
        <w:t xml:space="preserve"> Features im Fokus der Arbeit stehen.</w:t>
      </w:r>
    </w:p>
    <w:p w:rsidR="00305035" w:rsidRDefault="00305035" w:rsidP="00345DC8">
      <w:r>
        <w:lastRenderedPageBreak/>
        <w:t>Als Vergleichs-Modell</w:t>
      </w:r>
      <w:r w:rsidR="00DF2E7A">
        <w:t xml:space="preserve"> zum MLP</w:t>
      </w:r>
      <w:r>
        <w:t xml:space="preserve"> wird eine Support-Vektor-Maschine </w:t>
      </w:r>
      <w:r w:rsidR="00963DBC">
        <w:t xml:space="preserve">(SVM) </w:t>
      </w:r>
      <w:r>
        <w:t xml:space="preserve">zum Einsatz kommen. </w:t>
      </w:r>
      <w:r w:rsidR="00F3058E">
        <w:t>Dieses Modell</w:t>
      </w:r>
      <w:r>
        <w:t xml:space="preserve"> wird gewählt</w:t>
      </w:r>
      <w:r w:rsidR="00665B7A">
        <w:t xml:space="preserve">, weil </w:t>
      </w:r>
      <w:r w:rsidR="00CB3BD0">
        <w:t>die als Eingangsdaten erwarteten</w:t>
      </w:r>
      <w:r w:rsidR="00C5517E">
        <w:t xml:space="preserve"> Featurevektoren</w:t>
      </w:r>
      <w:r w:rsidR="00CB3BD0">
        <w:t xml:space="preserve"> die</w:t>
      </w:r>
      <w:r w:rsidR="00665B7A">
        <w:t xml:space="preserve"> </w:t>
      </w:r>
      <w:r w:rsidR="00CB3BD0">
        <w:t>gleiche</w:t>
      </w:r>
      <w:r w:rsidR="00C5517E">
        <w:t xml:space="preserve"> Struktur und</w:t>
      </w:r>
      <w:r w:rsidR="00665B7A">
        <w:t xml:space="preserve"> Dimension wie </w:t>
      </w:r>
      <w:r w:rsidR="00C5517E">
        <w:t>beim</w:t>
      </w:r>
      <w:r w:rsidR="00665B7A">
        <w:t xml:space="preserve"> MLP </w:t>
      </w:r>
      <w:r w:rsidR="005A56FE">
        <w:t xml:space="preserve"> </w:t>
      </w:r>
      <w:r w:rsidR="00CB3BD0">
        <w:t>haben</w:t>
      </w:r>
      <w:r w:rsidR="008563DC">
        <w:t xml:space="preserve"> können</w:t>
      </w:r>
      <w:r w:rsidR="00665B7A">
        <w:t xml:space="preserve">. </w:t>
      </w:r>
      <w:r w:rsidR="00500435">
        <w:t xml:space="preserve">Es können somit die gleichen Daten für MLP und SVM für Training und Klassifizierung verwendet werden, ohne sie </w:t>
      </w:r>
      <w:r w:rsidR="005C7BDF">
        <w:t xml:space="preserve">vorher </w:t>
      </w:r>
      <w:r w:rsidR="00500435">
        <w:t xml:space="preserve">transformieren zu müssen. </w:t>
      </w:r>
      <w:r w:rsidR="00276018">
        <w:t>SVM vereint die Vorteile von linearen und nicht-linearen Modellen</w:t>
      </w:r>
      <w:r w:rsidR="00473CA5">
        <w:t xml:space="preserve"> </w:t>
      </w:r>
      <w:r w:rsidR="00473CA5">
        <w:fldChar w:fldCharType="begin" w:fldLock="1"/>
      </w:r>
      <w:r w:rsidR="00BA6035">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98", "uris" : [ "http://www.mendeley.com/documents/?uuid=0227ae83-821e-43fc-b296-e367db7fd495" ] } ], "mendeley" : { "formattedCitation" : "(Ertel, 2016, S. 298)", "plainTextFormattedCitation" : "(Ertel, 2016, S. 298)", "previouslyFormattedCitation" : "(Ertel, 2016, S. 298)" }, "properties" : { "noteIndex" : 0 }, "schema" : "https://github.com/citation-style-language/schema/raw/master/csl-citation.json" }</w:instrText>
      </w:r>
      <w:r w:rsidR="00473CA5">
        <w:fldChar w:fldCharType="separate"/>
      </w:r>
      <w:r w:rsidR="00473CA5" w:rsidRPr="00473CA5">
        <w:rPr>
          <w:noProof/>
        </w:rPr>
        <w:t>(Ertel, 2016, S. 298)</w:t>
      </w:r>
      <w:r w:rsidR="00473CA5">
        <w:fldChar w:fldCharType="end"/>
      </w:r>
      <w:r w:rsidR="00276018">
        <w:t xml:space="preserve">, wodurch die Gefahr </w:t>
      </w:r>
      <w:r w:rsidR="00746421">
        <w:t>einer Überanpassung</w:t>
      </w:r>
      <w:r w:rsidR="00276018">
        <w:t xml:space="preserve"> geringer ist als beim MLP.</w:t>
      </w:r>
    </w:p>
    <w:p w:rsidR="00AE5327" w:rsidRDefault="00AE5327" w:rsidP="00AE5327">
      <w:pPr>
        <w:pStyle w:val="berschrift2"/>
        <w:numPr>
          <w:ilvl w:val="1"/>
          <w:numId w:val="1"/>
        </w:numPr>
        <w:ind w:left="567" w:hanging="567"/>
        <w:jc w:val="left"/>
      </w:pPr>
      <w:bookmarkStart w:id="112" w:name="_Toc476239172"/>
      <w:r>
        <w:t>Datenhaltung</w:t>
      </w:r>
      <w:bookmarkEnd w:id="112"/>
    </w:p>
    <w:p w:rsidR="0090644E" w:rsidRDefault="0090644E" w:rsidP="00AE5327">
      <w:r>
        <w:t xml:space="preserve">Die </w:t>
      </w:r>
      <w:r w:rsidR="004B2FDE">
        <w:t xml:space="preserve">zu implementierende </w:t>
      </w:r>
      <w:r>
        <w:t xml:space="preserve">Datenhaltung dient der </w:t>
      </w:r>
      <w:r w:rsidR="00FD480D">
        <w:t>Persistenz</w:t>
      </w:r>
      <w:r w:rsidR="0095075C">
        <w:t>,</w:t>
      </w:r>
      <w:r>
        <w:t xml:space="preserve"> dem Austausch </w:t>
      </w:r>
      <w:r w:rsidR="0088768D">
        <w:t>und der Wiede</w:t>
      </w:r>
      <w:r w:rsidR="0088768D">
        <w:t>r</w:t>
      </w:r>
      <w:r w:rsidR="00B16E22">
        <w:t>v</w:t>
      </w:r>
      <w:r w:rsidR="0088768D">
        <w:t xml:space="preserve">erwendbarkeit </w:t>
      </w:r>
      <w:r>
        <w:t xml:space="preserve">der Ergebnisse aus den einzelnen </w:t>
      </w:r>
      <w:r w:rsidR="004B2FDE">
        <w:t>Modulen</w:t>
      </w:r>
      <w:r>
        <w:t xml:space="preserve"> des Systems. </w:t>
      </w:r>
    </w:p>
    <w:p w:rsidR="00EF1111" w:rsidRDefault="00716466" w:rsidP="00AE5327">
      <w:r>
        <w:t>Die grundsätzliche Überlegung dabei ist, dass die Daten zentral an einem Ort gehalten werden sollen</w:t>
      </w:r>
      <w:r w:rsidR="00017A02">
        <w:t xml:space="preserve"> und einfach </w:t>
      </w:r>
      <w:r w:rsidR="00DE5851">
        <w:t>identifiziert</w:t>
      </w:r>
      <w:r w:rsidR="005C328F">
        <w:t xml:space="preserve"> und </w:t>
      </w:r>
      <w:r w:rsidR="00DE5851">
        <w:t>abgerufen</w:t>
      </w:r>
      <w:r w:rsidR="00017A02">
        <w:t xml:space="preserve"> werden können</w:t>
      </w:r>
      <w:r>
        <w:t xml:space="preserve">. </w:t>
      </w:r>
      <w:r w:rsidR="00D14D84">
        <w:t>V</w:t>
      </w:r>
      <w:r w:rsidR="003D59BB">
        <w:t>erstreut gespeicherte Einzelergebnisse aus den Modulen</w:t>
      </w:r>
      <w:r w:rsidR="00D14D84">
        <w:t xml:space="preserve"> wären unübersichtlich</w:t>
      </w:r>
      <w:r w:rsidR="00D3720F">
        <w:t>, schwer zuordenbar</w:t>
      </w:r>
      <w:r w:rsidR="00D14D84">
        <w:t xml:space="preserve"> und könnten leicht </w:t>
      </w:r>
      <w:r w:rsidR="003D59BB">
        <w:t>verloren gehen.</w:t>
      </w:r>
      <w:r w:rsidR="00D82D5E">
        <w:t xml:space="preserve"> Die Datenhaltung sollte zudem</w:t>
      </w:r>
      <w:r w:rsidR="00C82C1B">
        <w:t>,</w:t>
      </w:r>
      <w:r w:rsidR="00D82D5E">
        <w:t xml:space="preserve"> </w:t>
      </w:r>
      <w:r w:rsidR="009662AF">
        <w:t>wenn möglich</w:t>
      </w:r>
      <w:r w:rsidR="00C82C1B">
        <w:t>,</w:t>
      </w:r>
      <w:r w:rsidR="00D82D5E">
        <w:t xml:space="preserve"> unabhängig von der verwendeten Programmiersprache sein. </w:t>
      </w:r>
      <w:r w:rsidR="00EF1111">
        <w:t>Falls</w:t>
      </w:r>
      <w:r w:rsidR="00555A7B" w:rsidRPr="00555A7B">
        <w:t xml:space="preserve"> </w:t>
      </w:r>
      <w:r w:rsidR="00EF1111">
        <w:t>zukünftig geplante Erweiterungen und Anpa</w:t>
      </w:r>
      <w:r w:rsidR="00EF1111">
        <w:t>s</w:t>
      </w:r>
      <w:r w:rsidR="00EF1111">
        <w:t xml:space="preserve">sungen des Systems </w:t>
      </w:r>
      <w:r w:rsidR="00076243">
        <w:t xml:space="preserve">es </w:t>
      </w:r>
      <w:r w:rsidR="00EF1111">
        <w:t xml:space="preserve">notwendig </w:t>
      </w:r>
      <w:r w:rsidR="00076243">
        <w:t>machen sollten, einen</w:t>
      </w:r>
      <w:r w:rsidR="00EF1111">
        <w:t xml:space="preserve"> Wechsel der Programmiersprache</w:t>
      </w:r>
      <w:r w:rsidR="009662AF">
        <w:t xml:space="preserve"> des Systems oder einzelner Komponenten </w:t>
      </w:r>
      <w:r w:rsidR="005E2469">
        <w:t>zu vollziehen</w:t>
      </w:r>
      <w:r w:rsidR="009662AF">
        <w:t>,</w:t>
      </w:r>
      <w:r w:rsidR="00D657DB">
        <w:t xml:space="preserve"> gestal</w:t>
      </w:r>
      <w:r w:rsidR="00076243">
        <w:t>tet sich dies einfacher</w:t>
      </w:r>
      <w:r w:rsidR="009662AF">
        <w:t xml:space="preserve"> ohne bereits gesammelte Daten zu verlieren</w:t>
      </w:r>
      <w:r w:rsidR="00EF1111">
        <w:t xml:space="preserve">. </w:t>
      </w:r>
      <w:r w:rsidR="00CC158A">
        <w:t>Zudem ist eine Nutzu</w:t>
      </w:r>
      <w:r w:rsidR="00E21056">
        <w:t>n</w:t>
      </w:r>
      <w:r w:rsidR="00CC158A">
        <w:t>g der Daten in</w:t>
      </w:r>
      <w:r w:rsidR="00CE0376">
        <w:t xml:space="preserve"> </w:t>
      </w:r>
      <w:r w:rsidR="00CC158A">
        <w:t xml:space="preserve">mit anderen Sprachen geschriebenen </w:t>
      </w:r>
      <w:r w:rsidR="00EF1111">
        <w:t>Anwendun</w:t>
      </w:r>
      <w:r w:rsidR="00CC158A">
        <w:t>gen so theoretisch möglich</w:t>
      </w:r>
      <w:r w:rsidR="00EF1111">
        <w:t>.</w:t>
      </w:r>
    </w:p>
    <w:p w:rsidR="00A549B2" w:rsidRDefault="0090644E" w:rsidP="00AE5327">
      <w:r>
        <w:t xml:space="preserve">Die </w:t>
      </w:r>
      <w:r w:rsidR="00985807">
        <w:t xml:space="preserve">unbearbeiteten und die segmentierten </w:t>
      </w:r>
      <w:r>
        <w:t xml:space="preserve">Bilder an sich werden nicht </w:t>
      </w:r>
      <w:r w:rsidR="0002413A">
        <w:t>extra in der Datenha</w:t>
      </w:r>
      <w:r w:rsidR="0002413A">
        <w:t>l</w:t>
      </w:r>
      <w:r w:rsidR="0002413A">
        <w:t xml:space="preserve">tung </w:t>
      </w:r>
      <w:r w:rsidR="00FD480D">
        <w:t>abgeleg</w:t>
      </w:r>
      <w:r w:rsidR="00107165">
        <w:t>t</w:t>
      </w:r>
      <w:r w:rsidR="00FD480D">
        <w:t xml:space="preserve">. </w:t>
      </w:r>
      <w:r w:rsidR="008841F0">
        <w:t>Dort</w:t>
      </w:r>
      <w:r w:rsidR="00FD480D">
        <w:t xml:space="preserve"> sollen </w:t>
      </w:r>
      <w:r w:rsidR="00BB2E29">
        <w:t xml:space="preserve">aus Gründen des Speicherbedarfs </w:t>
      </w:r>
      <w:r>
        <w:t xml:space="preserve">nur </w:t>
      </w:r>
      <w:r w:rsidR="009A7B13">
        <w:t>die nach Pflanzen- und Featureart geordneten</w:t>
      </w:r>
      <w:r w:rsidR="00E571BD">
        <w:t>,</w:t>
      </w:r>
      <w:r w:rsidR="009A7B13">
        <w:t xml:space="preserve"> extrahierten Merkmalsrepräsentationen </w:t>
      </w:r>
      <w:r w:rsidR="00BF2FC9">
        <w:t xml:space="preserve">der Bilder </w:t>
      </w:r>
      <w:r w:rsidR="00C354E5">
        <w:t>abgelegt</w:t>
      </w:r>
      <w:r w:rsidR="00FD480D">
        <w:t xml:space="preserve"> werden</w:t>
      </w:r>
      <w:r>
        <w:t>.</w:t>
      </w:r>
      <w:r w:rsidR="00EA29BF" w:rsidRPr="00EA29BF">
        <w:t xml:space="preserve"> </w:t>
      </w:r>
      <w:r w:rsidR="00EA29BF">
        <w:t xml:space="preserve">Zudem </w:t>
      </w:r>
      <w:r w:rsidR="001B2853">
        <w:t>sollen</w:t>
      </w:r>
      <w:r w:rsidR="000D31A5">
        <w:t xml:space="preserve"> die trainierten Klassifizierer </w:t>
      </w:r>
      <w:r w:rsidR="00A16579">
        <w:t>mit allen genutzten Parametern</w:t>
      </w:r>
      <w:r w:rsidR="00DD57BB">
        <w:t xml:space="preserve"> und </w:t>
      </w:r>
      <w:r w:rsidR="002F51A4">
        <w:t xml:space="preserve">ermittelten </w:t>
      </w:r>
      <w:r w:rsidR="00DD57BB">
        <w:t xml:space="preserve">Gewichtungen </w:t>
      </w:r>
      <w:r w:rsidR="002F51A4">
        <w:t xml:space="preserve">beziehungsweise Hyperebenen </w:t>
      </w:r>
      <w:r w:rsidR="000D31A5">
        <w:t>gespeichert werden, um sie nach</w:t>
      </w:r>
      <w:r w:rsidR="008338DA">
        <w:t xml:space="preserve"> dem T</w:t>
      </w:r>
      <w:r w:rsidR="000D31A5">
        <w:t xml:space="preserve">raining </w:t>
      </w:r>
      <w:r w:rsidR="008338DA">
        <w:t>nach</w:t>
      </w:r>
      <w:r w:rsidR="000D31A5">
        <w:t xml:space="preserve"> beliebiger Zeit </w:t>
      </w:r>
      <w:r w:rsidR="006E66C2">
        <w:t xml:space="preserve">wieder laden und </w:t>
      </w:r>
      <w:r w:rsidR="000D31A5">
        <w:t>auf neue Bilder anwenden zu können.</w:t>
      </w:r>
      <w:r w:rsidR="00475D1D">
        <w:t xml:space="preserve"> </w:t>
      </w:r>
      <w:r w:rsidR="00A549B2">
        <w:t xml:space="preserve">Zu den zu speichernden Daten zählen </w:t>
      </w:r>
      <w:r w:rsidR="00284EA7">
        <w:t xml:space="preserve">auch die </w:t>
      </w:r>
      <w:r w:rsidR="000953FA">
        <w:t>erstellten</w:t>
      </w:r>
      <w:r w:rsidR="00284EA7">
        <w:t xml:space="preserve"> Codebooks</w:t>
      </w:r>
      <w:r w:rsidR="000C361E">
        <w:t>. Die Menge ihrer visuellen Wörter muss im Training und zur Klassifikation gleich sein. Um beide Schritte zeitlich getrennt voneinander durchführen zu können, müssen sie das gemeinsam benutzte Codebook jederzeit konsistent aus der Datenhaltung abrufen können.</w:t>
      </w:r>
    </w:p>
    <w:p w:rsidR="00D82D5E" w:rsidRDefault="00A341CD" w:rsidP="00F93467">
      <w:r>
        <w:t>Es stehen verschiedene</w:t>
      </w:r>
      <w:r w:rsidR="00F93467">
        <w:t xml:space="preserve"> </w:t>
      </w:r>
      <w:r>
        <w:t>Datenhaltungss</w:t>
      </w:r>
      <w:r w:rsidR="00F93467">
        <w:t>ystem</w:t>
      </w:r>
      <w:r>
        <w:t>e</w:t>
      </w:r>
      <w:r w:rsidR="00F93467">
        <w:t xml:space="preserve"> </w:t>
      </w:r>
      <w:r>
        <w:t xml:space="preserve">zur Auswahl, die </w:t>
      </w:r>
      <w:r w:rsidR="0096003B">
        <w:t>der zentralen, geordneten Speicherung dienen können</w:t>
      </w:r>
      <w:r>
        <w:t>.</w:t>
      </w:r>
      <w:r w:rsidR="00D82D5E">
        <w:t xml:space="preserve"> </w:t>
      </w:r>
    </w:p>
    <w:p w:rsidR="00D755C2" w:rsidRDefault="006A07FF" w:rsidP="00F93467">
      <w:r>
        <w:lastRenderedPageBreak/>
        <w:t>D</w:t>
      </w:r>
      <w:r w:rsidR="00802FED">
        <w:t>ateibasierte Möglichkeit</w:t>
      </w:r>
      <w:r>
        <w:t>en</w:t>
      </w:r>
      <w:r w:rsidR="000B1CE6">
        <w:t xml:space="preserve"> </w:t>
      </w:r>
      <w:r>
        <w:t>sind</w:t>
      </w:r>
      <w:r w:rsidR="000B1CE6">
        <w:t xml:space="preserve"> </w:t>
      </w:r>
      <w:r w:rsidR="002300A8">
        <w:t xml:space="preserve">unter anderen </w:t>
      </w:r>
      <w:r w:rsidR="00D82D5E">
        <w:t>die Nutzung des</w:t>
      </w:r>
      <w:r w:rsidR="000B1CE6">
        <w:t xml:space="preserve"> HDF5 Format</w:t>
      </w:r>
      <w:r w:rsidR="00D82D5E">
        <w:t>s</w:t>
      </w:r>
      <w:r w:rsidR="000B1CE6">
        <w:t xml:space="preserve"> und</w:t>
      </w:r>
      <w:r w:rsidR="00D82D5E">
        <w:t xml:space="preserve"> die</w:t>
      </w:r>
      <w:r w:rsidR="000B1CE6">
        <w:t xml:space="preserve"> </w:t>
      </w:r>
      <w:r>
        <w:t xml:space="preserve">einfache </w:t>
      </w:r>
      <w:r w:rsidR="00524809">
        <w:t>Serialisierung</w:t>
      </w:r>
      <w:r w:rsidR="00D82D5E">
        <w:t xml:space="preserve"> </w:t>
      </w:r>
      <w:r>
        <w:t>der Daten</w:t>
      </w:r>
      <w:r w:rsidR="007A0E3C">
        <w:t xml:space="preserve"> mit Mitteln der jeweiligen Programmiersprache</w:t>
      </w:r>
      <w:r>
        <w:t>. Da die</w:t>
      </w:r>
      <w:r w:rsidR="00524809">
        <w:t xml:space="preserve"> Serialisierung</w:t>
      </w:r>
      <w:r w:rsidR="005C3F88">
        <w:t xml:space="preserve"> </w:t>
      </w:r>
      <w:r w:rsidR="00524809">
        <w:t>sprachenabhängig</w:t>
      </w:r>
      <w:r w:rsidR="002227C1">
        <w:t xml:space="preserve"> </w:t>
      </w:r>
      <w:r w:rsidR="00D85E7A">
        <w:t xml:space="preserve">ist und in der Regel eine </w:t>
      </w:r>
      <w:r w:rsidR="002227C1">
        <w:t>Aufspaltung</w:t>
      </w:r>
      <w:r w:rsidR="007240B1">
        <w:t xml:space="preserve"> der Daten</w:t>
      </w:r>
      <w:r w:rsidR="002227C1">
        <w:t xml:space="preserve"> </w:t>
      </w:r>
      <w:r w:rsidR="007240B1">
        <w:t xml:space="preserve">in einzelne verteilte Dateien nach sich zieht, kommt sie </w:t>
      </w:r>
      <w:r w:rsidR="00812B1E">
        <w:t xml:space="preserve">hier </w:t>
      </w:r>
      <w:r w:rsidR="007240B1">
        <w:t>nicht in Frage.</w:t>
      </w:r>
    </w:p>
    <w:p w:rsidR="004419D7" w:rsidRDefault="001D2410" w:rsidP="00F93467">
      <w:r>
        <w:t>HDF5 ist ein</w:t>
      </w:r>
      <w:r w:rsidR="004419D7">
        <w:t xml:space="preserve"> </w:t>
      </w:r>
      <w:r w:rsidR="00EC0295">
        <w:t xml:space="preserve">erweiterbares </w:t>
      </w:r>
      <w:r w:rsidR="004419D7">
        <w:t>Datenmodell, das</w:t>
      </w:r>
      <w:r w:rsidR="00EC0295">
        <w:t xml:space="preserve"> für </w:t>
      </w:r>
      <w:r w:rsidR="001C073E">
        <w:t xml:space="preserve">die effiziente Speicherung </w:t>
      </w:r>
      <w:r w:rsidR="009A5A1E">
        <w:t>und Verwaltung</w:t>
      </w:r>
      <w:r w:rsidR="00EC0295">
        <w:t xml:space="preserve"> </w:t>
      </w:r>
      <w:r w:rsidR="001C073E">
        <w:t>von</w:t>
      </w:r>
      <w:r w:rsidR="00EC0295">
        <w:t xml:space="preserve"> komplexen Daten</w:t>
      </w:r>
      <w:r w:rsidR="00AD3B02">
        <w:t xml:space="preserve"> konzipiert ist</w:t>
      </w:r>
      <w:r w:rsidR="00E701E9">
        <w:t xml:space="preserve"> </w:t>
      </w:r>
      <w:r w:rsidR="00C63C9F">
        <w:t xml:space="preserve">Es </w:t>
      </w:r>
      <w:r w:rsidR="001D3C37">
        <w:t>unterstützt</w:t>
      </w:r>
      <w:r w:rsidR="00411D9C">
        <w:t xml:space="preserve"> </w:t>
      </w:r>
      <w:r w:rsidR="001D3C37">
        <w:t xml:space="preserve">je nach Erweiterung </w:t>
      </w:r>
      <w:r w:rsidR="00411D9C">
        <w:t xml:space="preserve">eine </w:t>
      </w:r>
      <w:r w:rsidR="001D3C37">
        <w:t>Vielz</w:t>
      </w:r>
      <w:r w:rsidR="00E44590">
        <w:t>ahl</w:t>
      </w:r>
      <w:r w:rsidR="00411D9C">
        <w:t xml:space="preserve"> </w:t>
      </w:r>
      <w:r w:rsidR="00704FB9">
        <w:t>verschi</w:t>
      </w:r>
      <w:r w:rsidR="00704FB9">
        <w:t>e</w:t>
      </w:r>
      <w:r w:rsidR="00704FB9">
        <w:t>de</w:t>
      </w:r>
      <w:r w:rsidR="001D3C37">
        <w:t>ner</w:t>
      </w:r>
      <w:r w:rsidR="00704FB9">
        <w:t xml:space="preserve"> </w:t>
      </w:r>
      <w:r w:rsidR="00411D9C">
        <w:t>Datentypen</w:t>
      </w:r>
      <w:r w:rsidR="00E701E9">
        <w:t xml:space="preserve"> </w:t>
      </w:r>
      <w:r w:rsidR="00E701E9">
        <w:fldChar w:fldCharType="begin" w:fldLock="1"/>
      </w:r>
      <w:r w:rsidR="00442DE6">
        <w:instrText>ADDIN CSL_CITATION { "citationItems" : [ { "id" : "ITEM-1", "itemData" : { "URL" : "https://support.hdfgroup.org/HDF5/", "accessed" : { "date-parts" : [ [ "2017", "3", "1" ] ] }, "author" : [ { "dropping-particle" : "", "family" : "HDF Group", "given" : "", "non-dropping-particle" : "", "parse-names" : false, "suffix" : "" } ], "id" : "ITEM-1", "issued" : { "date-parts" : [ [ "2017" ] ] }, "title" : "HDF Group - HDF5", "type" : "webpage" }, "uris" : [ "http://www.mendeley.com/documents/?uuid=e157a29e-35b2-35eb-9831-73ef94a2f16d" ] } ], "mendeley" : { "formattedCitation" : "(HDF Group, 2017)", "plainTextFormattedCitation" : "(HDF Group, 2017)", "previouslyFormattedCitation" : "(HDF Group, 2017)" }, "properties" : { "noteIndex" : 0 }, "schema" : "https://github.com/citation-style-language/schema/raw/master/csl-citation.json" }</w:instrText>
      </w:r>
      <w:r w:rsidR="00E701E9">
        <w:fldChar w:fldCharType="separate"/>
      </w:r>
      <w:r w:rsidR="00E701E9" w:rsidRPr="00E701E9">
        <w:rPr>
          <w:noProof/>
        </w:rPr>
        <w:t>(HDF Group, 2017)</w:t>
      </w:r>
      <w:r w:rsidR="00E701E9">
        <w:fldChar w:fldCharType="end"/>
      </w:r>
      <w:r w:rsidR="00E701E9">
        <w:t>. Zudem ist es ein sehr</w:t>
      </w:r>
      <w:r w:rsidR="006E3124">
        <w:t xml:space="preserve"> gebräuchliche</w:t>
      </w:r>
      <w:r w:rsidR="00E701E9">
        <w:t>s</w:t>
      </w:r>
      <w:r w:rsidR="006E3124">
        <w:t xml:space="preserve"> Datenformat i</w:t>
      </w:r>
      <w:r w:rsidR="00E701E9">
        <w:t>m</w:t>
      </w:r>
      <w:r w:rsidR="006E3124">
        <w:t xml:space="preserve"> wissenschaftlichen Berei</w:t>
      </w:r>
      <w:r w:rsidR="00E701E9">
        <w:t>ch.</w:t>
      </w:r>
    </w:p>
    <w:p w:rsidR="003C23F3" w:rsidRDefault="00B106DE" w:rsidP="00B106DE">
      <w:r>
        <w:t xml:space="preserve">Der Vorteil </w:t>
      </w:r>
      <w:r w:rsidR="00DD23A9">
        <w:t xml:space="preserve">der Nutzung </w:t>
      </w:r>
      <w:r>
        <w:t xml:space="preserve">eines </w:t>
      </w:r>
      <w:r w:rsidR="00824614">
        <w:t>SQL- oder NoSQL-</w:t>
      </w:r>
      <w:r>
        <w:t>D</w:t>
      </w:r>
      <w:r w:rsidR="00F8597F">
        <w:t xml:space="preserve">atenbankssystems </w:t>
      </w:r>
      <w:r w:rsidR="00585350">
        <w:t>ist</w:t>
      </w:r>
      <w:r w:rsidR="00572218">
        <w:t xml:space="preserve"> vor allem</w:t>
      </w:r>
      <w:r w:rsidR="00585350">
        <w:t>, dass ein</w:t>
      </w:r>
      <w:r w:rsidR="00E01CF8">
        <w:t xml:space="preserve"> zentrale</w:t>
      </w:r>
      <w:r w:rsidR="00585350">
        <w:t>r</w:t>
      </w:r>
      <w:r>
        <w:t xml:space="preserve"> Zugriff</w:t>
      </w:r>
      <w:r w:rsidR="00585350">
        <w:t xml:space="preserve"> nicht nur über das Dateisystem</w:t>
      </w:r>
      <w:r w:rsidR="00E01CF8">
        <w:t>,</w:t>
      </w:r>
      <w:r w:rsidR="00585350">
        <w:t xml:space="preserve"> sondern</w:t>
      </w:r>
      <w:r w:rsidR="006A1381">
        <w:t xml:space="preserve"> </w:t>
      </w:r>
      <w:r w:rsidR="00E01CF8">
        <w:t>auch</w:t>
      </w:r>
      <w:r w:rsidR="00BB4B6D">
        <w:t xml:space="preserve"> über einen Server in einem </w:t>
      </w:r>
      <w:r>
        <w:t>Netzwerk</w:t>
      </w:r>
      <w:r w:rsidR="006A1381">
        <w:t xml:space="preserve"> möglich ist</w:t>
      </w:r>
      <w:r>
        <w:t>.</w:t>
      </w:r>
      <w:r w:rsidR="00DB2004">
        <w:t xml:space="preserve"> </w:t>
      </w:r>
      <w:r w:rsidR="003C23F3">
        <w:t xml:space="preserve">No-SQL </w:t>
      </w:r>
      <w:r w:rsidR="00883B28">
        <w:t>bietet eine</w:t>
      </w:r>
      <w:r w:rsidR="003C23F3">
        <w:t xml:space="preserve"> gute Skalierbarkeit bei großen ungeordneten Datenmengen, während sich SQL </w:t>
      </w:r>
      <w:r w:rsidR="00FE008A">
        <w:t>besser</w:t>
      </w:r>
      <w:r w:rsidR="003C23F3">
        <w:t xml:space="preserve"> eignet</w:t>
      </w:r>
      <w:r w:rsidR="00C822EA">
        <w:t>,</w:t>
      </w:r>
      <w:r w:rsidR="003C23F3">
        <w:t xml:space="preserve"> um Daten strukturiert abzulegen. </w:t>
      </w:r>
      <w:r w:rsidR="00C06A10">
        <w:t xml:space="preserve">Für die Bedürfnisse des geplanten Systems ist </w:t>
      </w:r>
      <w:r w:rsidR="003C23F3">
        <w:t>SQL</w:t>
      </w:r>
      <w:r w:rsidR="00C06A10">
        <w:t xml:space="preserve"> besser geeignet,</w:t>
      </w:r>
      <w:r w:rsidR="003C23F3">
        <w:t xml:space="preserve"> allerdings </w:t>
      </w:r>
      <w:r w:rsidR="00C06A10">
        <w:t xml:space="preserve">auch </w:t>
      </w:r>
      <w:r w:rsidR="003C23F3">
        <w:t xml:space="preserve">unnötig </w:t>
      </w:r>
      <w:r w:rsidR="00B85A6F">
        <w:t>komplex</w:t>
      </w:r>
      <w:r w:rsidR="00C06A10">
        <w:t>.</w:t>
      </w:r>
      <w:r w:rsidR="00B85A6F">
        <w:t xml:space="preserve"> </w:t>
      </w:r>
      <w:r w:rsidR="00C06A10">
        <w:t>E</w:t>
      </w:r>
      <w:r w:rsidR="003C23F3">
        <w:t>infache Zuordnungen von Daten zu bestimmten Kategorien lassen sich auch über HDF5 abbilden.</w:t>
      </w:r>
    </w:p>
    <w:p w:rsidR="009D2BFE" w:rsidRDefault="003C23F3" w:rsidP="00263969">
      <w:r>
        <w:t xml:space="preserve">Da im Rahmen der Arbeit keine Client-Server Anwendung umgesetzt werden soll, scheint HDF5 </w:t>
      </w:r>
      <w:r w:rsidR="00667A26">
        <w:t xml:space="preserve">von den genannten Möglichkeiten </w:t>
      </w:r>
      <w:r>
        <w:t>als am besten für die Datenhaltung geeignet.</w:t>
      </w:r>
    </w:p>
    <w:p w:rsidR="00995DF2" w:rsidRDefault="00CA36F9" w:rsidP="00995DF2">
      <w:pPr>
        <w:pStyle w:val="berschrift2"/>
        <w:numPr>
          <w:ilvl w:val="1"/>
          <w:numId w:val="1"/>
        </w:numPr>
        <w:ind w:left="567" w:hanging="567"/>
        <w:jc w:val="left"/>
      </w:pPr>
      <w:bookmarkStart w:id="113" w:name="_Toc476239173"/>
      <w:r>
        <w:t xml:space="preserve">Grafische Oberfläche und </w:t>
      </w:r>
      <w:r w:rsidR="00995DF2">
        <w:t>Testumgebung</w:t>
      </w:r>
      <w:bookmarkEnd w:id="113"/>
    </w:p>
    <w:p w:rsidR="00995DF2" w:rsidRDefault="00345E3C" w:rsidP="00995DF2">
      <w:r>
        <w:t>Neben</w:t>
      </w:r>
      <w:r w:rsidR="00995DF2">
        <w:t xml:space="preserve"> dem </w:t>
      </w:r>
      <w:r>
        <w:t>Klassifizierungs-</w:t>
      </w:r>
      <w:r w:rsidR="00995DF2">
        <w:t xml:space="preserve">System soll eine grafische Oberfläche erstellt werden, mit </w:t>
      </w:r>
      <w:r w:rsidR="007D7A07">
        <w:t>der</w:t>
      </w:r>
      <w:r w:rsidR="00995DF2">
        <w:t xml:space="preserve"> sich die Komponenten einzeln</w:t>
      </w:r>
      <w:r w:rsidR="001E20E1">
        <w:t xml:space="preserve"> und in Kombination </w:t>
      </w:r>
      <w:r w:rsidR="009337D5">
        <w:t>steuern</w:t>
      </w:r>
      <w:r w:rsidR="00A359DF">
        <w:t xml:space="preserve">, </w:t>
      </w:r>
      <w:r w:rsidR="00995DF2">
        <w:t>visualisieren</w:t>
      </w:r>
      <w:r w:rsidR="009306A9">
        <w:t xml:space="preserve"> </w:t>
      </w:r>
      <w:r w:rsidR="00A359DF">
        <w:t xml:space="preserve">und </w:t>
      </w:r>
      <w:r w:rsidR="00F24A30">
        <w:t>evaluieren</w:t>
      </w:r>
      <w:r w:rsidR="00A359DF">
        <w:t xml:space="preserve"> </w:t>
      </w:r>
      <w:r w:rsidR="009306A9">
        <w:t>lassen</w:t>
      </w:r>
      <w:r w:rsidR="00995DF2">
        <w:t>.</w:t>
      </w:r>
    </w:p>
    <w:p w:rsidR="009306A9" w:rsidRDefault="009306A9" w:rsidP="00995DF2">
      <w:r>
        <w:t xml:space="preserve">Die </w:t>
      </w:r>
      <w:r w:rsidR="00427136">
        <w:t xml:space="preserve">Funktionalität der </w:t>
      </w:r>
      <w:r>
        <w:t xml:space="preserve">Segmentierung soll sich </w:t>
      </w:r>
      <w:r w:rsidR="007F130C">
        <w:t>anhand</w:t>
      </w:r>
      <w:r>
        <w:t xml:space="preserve"> ausgewählte</w:t>
      </w:r>
      <w:r w:rsidR="007F130C">
        <w:t>r</w:t>
      </w:r>
      <w:r>
        <w:t xml:space="preserve"> Bilder </w:t>
      </w:r>
      <w:r w:rsidR="00D670A1">
        <w:t>testen</w:t>
      </w:r>
      <w:r>
        <w:t xml:space="preserve"> lassen, indem Zwischenbilder</w:t>
      </w:r>
      <w:r w:rsidR="00D31C9A">
        <w:t xml:space="preserve"> und Endresultate</w:t>
      </w:r>
      <w:r>
        <w:t xml:space="preserve"> der Filterungen und Schwellwert</w:t>
      </w:r>
      <w:r w:rsidR="002B221D">
        <w:t>verfahren</w:t>
      </w:r>
      <w:r w:rsidR="00C920D9">
        <w:t xml:space="preserve"> dargestellt werden.</w:t>
      </w:r>
    </w:p>
    <w:p w:rsidR="00332E44" w:rsidRDefault="00CC7AD9" w:rsidP="00995DF2">
      <w:r>
        <w:t xml:space="preserve">Es </w:t>
      </w:r>
      <w:r w:rsidR="009306A9">
        <w:t>ist geplant, aus der Oberfläche heraus die Extraktion der Features zu sta</w:t>
      </w:r>
      <w:r w:rsidR="00543F61">
        <w:t>rten und in der Datenhaltung ab</w:t>
      </w:r>
      <w:r w:rsidR="004C4F60">
        <w:t>zu</w:t>
      </w:r>
      <w:r w:rsidR="009306A9">
        <w:t xml:space="preserve">legen. </w:t>
      </w:r>
      <w:r w:rsidR="004C4F60">
        <w:t>Zur Wahrung der</w:t>
      </w:r>
      <w:r w:rsidR="00210382">
        <w:t xml:space="preserve"> Übersichtlichkeit </w:t>
      </w:r>
      <w:r w:rsidR="00C04496">
        <w:t>soll</w:t>
      </w:r>
      <w:r w:rsidR="00210382">
        <w:t xml:space="preserve"> sie</w:t>
      </w:r>
      <w:r w:rsidR="00C04496">
        <w:t xml:space="preserve"> </w:t>
      </w:r>
      <w:r w:rsidR="006130C0">
        <w:t>eine</w:t>
      </w:r>
      <w:r w:rsidR="00C04496">
        <w:t xml:space="preserve"> </w:t>
      </w:r>
      <w:r w:rsidR="006130C0">
        <w:t>Visualisierung</w:t>
      </w:r>
      <w:r w:rsidR="00C04496">
        <w:t xml:space="preserve"> </w:t>
      </w:r>
      <w:r w:rsidR="00B2075F">
        <w:t xml:space="preserve">aller </w:t>
      </w:r>
      <w:r>
        <w:t xml:space="preserve">bereits </w:t>
      </w:r>
      <w:r w:rsidR="00B2075F">
        <w:t>in der Datenhaltung hinterlegten Features, der zugehörigen Spezies</w:t>
      </w:r>
      <w:r w:rsidR="00210382">
        <w:t xml:space="preserve"> und der für die </w:t>
      </w:r>
      <w:r w:rsidR="00662B44">
        <w:t>Transformation der Daten</w:t>
      </w:r>
      <w:r w:rsidR="00210382">
        <w:t xml:space="preserve"> verwendeten Codebooks</w:t>
      </w:r>
      <w:r w:rsidR="00662B44">
        <w:t xml:space="preserve"> bieten</w:t>
      </w:r>
      <w:r w:rsidR="006130C0">
        <w:t>.</w:t>
      </w:r>
      <w:r w:rsidR="00D96441">
        <w:t xml:space="preserve"> </w:t>
      </w:r>
      <w:r w:rsidR="00332E44">
        <w:t>Training und Evaluation sollen sich mit in</w:t>
      </w:r>
      <w:r w:rsidR="00D96441">
        <w:t>nerhalb</w:t>
      </w:r>
      <w:r w:rsidR="00332E44">
        <w:t xml:space="preserve"> der Oberfläche ausgewählten Features und Parametern</w:t>
      </w:r>
      <w:r w:rsidR="00A57344">
        <w:t xml:space="preserve"> starten lassen</w:t>
      </w:r>
      <w:r w:rsidR="00332E44">
        <w:t>.</w:t>
      </w:r>
    </w:p>
    <w:p w:rsidR="004C4F60" w:rsidRDefault="006E752C" w:rsidP="00995DF2">
      <w:r>
        <w:t>Für eine verbesserte Plan</w:t>
      </w:r>
      <w:r w:rsidR="001D42D4">
        <w:t>barkeit der Evaluation</w:t>
      </w:r>
      <w:r w:rsidR="00332E44">
        <w:t xml:space="preserve"> </w:t>
      </w:r>
      <w:r w:rsidR="004C4F60">
        <w:t xml:space="preserve">soll </w:t>
      </w:r>
      <w:r w:rsidR="00332E44">
        <w:t xml:space="preserve">es </w:t>
      </w:r>
      <w:r>
        <w:t xml:space="preserve">zudem </w:t>
      </w:r>
      <w:r w:rsidR="00332E44">
        <w:t>die</w:t>
      </w:r>
      <w:r w:rsidR="004C4F60">
        <w:t xml:space="preserve"> Möglichkeit</w:t>
      </w:r>
      <w:r w:rsidR="00332E44">
        <w:t xml:space="preserve"> einer Projekti</w:t>
      </w:r>
      <w:r w:rsidR="00332E44">
        <w:t>e</w:t>
      </w:r>
      <w:r w:rsidR="00332E44">
        <w:t>rung geben</w:t>
      </w:r>
      <w:r w:rsidR="00FB54FC">
        <w:t xml:space="preserve">. </w:t>
      </w:r>
      <w:r w:rsidR="00EA6E3C">
        <w:t xml:space="preserve">Es sollen </w:t>
      </w:r>
      <w:r>
        <w:t>Projekte</w:t>
      </w:r>
      <w:r w:rsidR="00EA6E3C">
        <w:t xml:space="preserve"> angelegt werden können, die sich bezüglich der</w:t>
      </w:r>
      <w:r>
        <w:t xml:space="preserve"> </w:t>
      </w:r>
      <w:r w:rsidR="007F2573">
        <w:t>verwendeten Bildd</w:t>
      </w:r>
      <w:r>
        <w:t>atensät</w:t>
      </w:r>
      <w:r w:rsidR="003022CC">
        <w:t>ze</w:t>
      </w:r>
      <w:r>
        <w:t xml:space="preserve"> und Parameter</w:t>
      </w:r>
      <w:r w:rsidR="00EA6E3C">
        <w:t xml:space="preserve"> unterscheiden</w:t>
      </w:r>
      <w:r>
        <w:t>.</w:t>
      </w:r>
    </w:p>
    <w:p w:rsidR="00F34BED" w:rsidRDefault="00F34BED" w:rsidP="00F34BED">
      <w:r>
        <w:lastRenderedPageBreak/>
        <w:t>Z</w:t>
      </w:r>
      <w:r w:rsidR="00794526">
        <w:t>usätzlich</w:t>
      </w:r>
      <w:r w:rsidR="00C632CF">
        <w:t xml:space="preserve"> zur Oberfläche</w:t>
      </w:r>
      <w:r w:rsidR="00794526">
        <w:t xml:space="preserve"> sollen</w:t>
      </w:r>
      <w:r>
        <w:t xml:space="preserve"> </w:t>
      </w:r>
      <w:r w:rsidR="00714DF1">
        <w:t xml:space="preserve">Unittests </w:t>
      </w:r>
      <w:r>
        <w:t>sicherstellen, dass bei Änderungen an den Syste</w:t>
      </w:r>
      <w:r>
        <w:t>m</w:t>
      </w:r>
      <w:r>
        <w:t>komponenten während der Entwicklung die erwarteten Kernfunktionalitäten erhalten bleiben.</w:t>
      </w:r>
    </w:p>
    <w:p w:rsidR="00190BA7" w:rsidRDefault="00190C71" w:rsidP="00190BA7">
      <w:pPr>
        <w:pStyle w:val="berschrift2"/>
        <w:numPr>
          <w:ilvl w:val="1"/>
          <w:numId w:val="1"/>
        </w:numPr>
        <w:ind w:left="567" w:hanging="567"/>
        <w:jc w:val="left"/>
      </w:pPr>
      <w:bookmarkStart w:id="114" w:name="_Toc476239174"/>
      <w:r>
        <w:t>Modularisierung des Systems</w:t>
      </w:r>
      <w:bookmarkEnd w:id="114"/>
    </w:p>
    <w:p w:rsidR="00190C71" w:rsidRDefault="0074238B" w:rsidP="00190BA7">
      <w:r>
        <w:t>Das System soll streng modular aufgebaut werden, um eine Austauschbarkeit und Wiederve</w:t>
      </w:r>
      <w:r>
        <w:t>r</w:t>
      </w:r>
      <w:r>
        <w:t>wendbarkeit der einzelnen Module zu gewährleisten.</w:t>
      </w:r>
    </w:p>
    <w:p w:rsidR="00341D37" w:rsidRDefault="0074238B" w:rsidP="00190BA7">
      <w:r>
        <w:t>Das System teilt sich der Aufgabe der Komponenten</w:t>
      </w:r>
      <w:r w:rsidR="00567737">
        <w:t xml:space="preserve"> entsprechend</w:t>
      </w:r>
      <w:r>
        <w:t xml:space="preserve"> in die Module Segmenti</w:t>
      </w:r>
      <w:r>
        <w:t>e</w:t>
      </w:r>
      <w:r>
        <w:t xml:space="preserve">rung, Features, </w:t>
      </w:r>
      <w:r w:rsidR="00567737">
        <w:t xml:space="preserve">Codebooks, </w:t>
      </w:r>
      <w:r>
        <w:t>Klassifizie</w:t>
      </w:r>
      <w:r w:rsidR="00902F48">
        <w:t xml:space="preserve">rer, </w:t>
      </w:r>
      <w:r>
        <w:t>Datenhaltung</w:t>
      </w:r>
      <w:r w:rsidR="00902F48">
        <w:t xml:space="preserve"> und </w:t>
      </w:r>
      <w:r w:rsidR="0005215B">
        <w:t xml:space="preserve">grafische </w:t>
      </w:r>
      <w:r w:rsidR="00902F48">
        <w:t>Oberfläche</w:t>
      </w:r>
      <w:r w:rsidR="00C60A26">
        <w:t xml:space="preserve"> auf.</w:t>
      </w:r>
      <w:r w:rsidR="00567737">
        <w:t xml:space="preserve"> </w:t>
      </w:r>
    </w:p>
    <w:p w:rsidR="00A46A5F" w:rsidRPr="00A46A5F" w:rsidRDefault="00A46A5F" w:rsidP="00190BA7">
      <w:pPr>
        <w:rPr>
          <w:color w:val="FF0000"/>
        </w:rPr>
      </w:pPr>
      <w:r w:rsidRPr="00A46A5F">
        <w:rPr>
          <w:color w:val="FF0000"/>
        </w:rPr>
        <w:t>Abbildung der Systemkomponenten</w:t>
      </w:r>
      <w:r w:rsidR="009405FF">
        <w:rPr>
          <w:color w:val="FF0000"/>
        </w:rPr>
        <w:t>?</w:t>
      </w:r>
    </w:p>
    <w:p w:rsidR="0027033E" w:rsidRDefault="00567737" w:rsidP="00190BA7">
      <w:r>
        <w:t>Die Module sollen möglichst stark voneinander getrennt werden</w:t>
      </w:r>
      <w:r w:rsidR="00A46A5F">
        <w:t>.</w:t>
      </w:r>
      <w:r w:rsidR="000B0ECE">
        <w:t xml:space="preserve"> Segmentierung,</w:t>
      </w:r>
      <w:r w:rsidR="00341D37">
        <w:t xml:space="preserve"> Features, </w:t>
      </w:r>
      <w:r w:rsidR="0027033E">
        <w:t xml:space="preserve">Klassifizierer </w:t>
      </w:r>
      <w:r w:rsidR="00341D37">
        <w:t xml:space="preserve">und Codebooks </w:t>
      </w:r>
      <w:r w:rsidR="000B0ECE">
        <w:t xml:space="preserve">gehören zur Modellschicht und sollen </w:t>
      </w:r>
      <w:r w:rsidR="0027033E">
        <w:t xml:space="preserve">keine Kenntnis von der Datenhaltung und </w:t>
      </w:r>
      <w:r w:rsidR="00341D37">
        <w:t xml:space="preserve">der </w:t>
      </w:r>
      <w:r w:rsidR="0027033E">
        <w:t>Oberfläche haben.</w:t>
      </w:r>
      <w:r w:rsidR="00EA6F82">
        <w:t xml:space="preserve"> Um die Module der Modellschicht zu persistieren, benötigt die Datenhaltung wiederum Kenntnis </w:t>
      </w:r>
      <w:r w:rsidR="00C54348">
        <w:t>ihrer</w:t>
      </w:r>
      <w:r w:rsidR="00EA6F82">
        <w:t xml:space="preserve"> Module</w:t>
      </w:r>
      <w:r w:rsidR="001D607A">
        <w:t>, aber nicht von der Oberfläche</w:t>
      </w:r>
      <w:r w:rsidR="00EA6F82">
        <w:t>.</w:t>
      </w:r>
      <w:r w:rsidR="00A564DF">
        <w:t xml:space="preserve"> Die Oberfläche hat die Aufgaben eines Controllers und Zugriff auf Methoden </w:t>
      </w:r>
      <w:r w:rsidR="007C47D9">
        <w:t xml:space="preserve">sowohl </w:t>
      </w:r>
      <w:r w:rsidR="00A564DF">
        <w:t>der Modellschicht</w:t>
      </w:r>
      <w:r w:rsidR="007C47D9">
        <w:t>, als auch</w:t>
      </w:r>
      <w:r w:rsidR="00A564DF">
        <w:t xml:space="preserve"> der Datenhaltung</w:t>
      </w:r>
      <w:r w:rsidR="007C47D9">
        <w:t>.</w:t>
      </w:r>
    </w:p>
    <w:p w:rsidR="002C7E2E" w:rsidRDefault="002C7E2E" w:rsidP="00190BA7">
      <w:r>
        <w:t xml:space="preserve">Um die Austauschbarkeit </w:t>
      </w:r>
      <w:r w:rsidR="00FE2C56">
        <w:t xml:space="preserve">und Erweiterbarkeit </w:t>
      </w:r>
      <w:r w:rsidR="002673B7">
        <w:t>der Module der</w:t>
      </w:r>
      <w:r w:rsidR="00FE2C56">
        <w:t xml:space="preserve"> Modellschicht sicherzustellen, erben diese</w:t>
      </w:r>
      <w:r w:rsidR="002673B7">
        <w:t xml:space="preserve"> von Interface</w:t>
      </w:r>
      <w:r w:rsidR="00FE2C56">
        <w:t xml:space="preserve">s, die die nach außen hin benötigten Funktionen </w:t>
      </w:r>
      <w:r w:rsidR="003C4360">
        <w:t>beschreiben</w:t>
      </w:r>
      <w:r>
        <w:t xml:space="preserve">. Da auch die Datenhaltung in Hinblick auf mögliche zukünftige Erweiterungen austauschbar sein soll, </w:t>
      </w:r>
      <w:r w:rsidR="00E73E59">
        <w:t>erhält auch sie ein Interface</w:t>
      </w:r>
      <w:r>
        <w:t>.</w:t>
      </w:r>
      <w:r w:rsidR="001F1AEB">
        <w:t xml:space="preserve"> Bei der Obe</w:t>
      </w:r>
      <w:r w:rsidR="003C4360">
        <w:t>rfläche ist dies natürlich nicht nötig</w:t>
      </w:r>
      <w:r w:rsidR="00194311">
        <w:t>,</w:t>
      </w:r>
      <w:r w:rsidR="001F1AEB">
        <w:t xml:space="preserve"> da sie der Steuerung der Komponenten dient, und alle anderen Module keine Kenntnis über sie haben.</w:t>
      </w:r>
    </w:p>
    <w:p w:rsidR="00D732AD" w:rsidRDefault="00D732AD" w:rsidP="00D732AD">
      <w:pPr>
        <w:pStyle w:val="berschrift1"/>
        <w:numPr>
          <w:ilvl w:val="0"/>
          <w:numId w:val="1"/>
        </w:numPr>
      </w:pPr>
      <w:bookmarkStart w:id="115" w:name="_Toc476239175"/>
      <w:r>
        <w:t>Implementierung</w:t>
      </w:r>
      <w:r w:rsidR="009264CC">
        <w:t xml:space="preserve"> des System</w:t>
      </w:r>
      <w:r w:rsidR="00D550FC">
        <w:t>s</w:t>
      </w:r>
      <w:bookmarkEnd w:id="115"/>
    </w:p>
    <w:p w:rsidR="00423068" w:rsidRDefault="00423068" w:rsidP="00423068">
      <w:pPr>
        <w:pStyle w:val="berschrift2"/>
        <w:numPr>
          <w:ilvl w:val="1"/>
          <w:numId w:val="1"/>
        </w:numPr>
        <w:ind w:left="567" w:hanging="567"/>
        <w:jc w:val="left"/>
      </w:pPr>
      <w:bookmarkStart w:id="116" w:name="_Ref476092414"/>
      <w:bookmarkStart w:id="117" w:name="_Toc476239176"/>
      <w:r>
        <w:t xml:space="preserve">Programmierumgebung und </w:t>
      </w:r>
      <w:r w:rsidR="00990B3E">
        <w:t>verwendete B</w:t>
      </w:r>
      <w:r>
        <w:t>ibliotheken</w:t>
      </w:r>
      <w:bookmarkEnd w:id="116"/>
      <w:bookmarkEnd w:id="117"/>
    </w:p>
    <w:p w:rsidR="00591152" w:rsidRDefault="00FF159B" w:rsidP="00FF159B">
      <w:r>
        <w:t xml:space="preserve">Zur Umsetzung des Systems </w:t>
      </w:r>
      <w:r w:rsidR="00092B03">
        <w:t xml:space="preserve">kommen </w:t>
      </w:r>
      <w:r>
        <w:t xml:space="preserve">verschiedene Programmiersprachen und Bibliotheken </w:t>
      </w:r>
      <w:r w:rsidR="00092B03">
        <w:t>in Frage</w:t>
      </w:r>
      <w:r>
        <w:t xml:space="preserve">. </w:t>
      </w:r>
    </w:p>
    <w:p w:rsidR="00FF159B" w:rsidRDefault="00092B03" w:rsidP="00FF159B">
      <w:r>
        <w:t>Bei OpenCV handelt es sich um eine</w:t>
      </w:r>
      <w:r w:rsidR="007B15F1">
        <w:t xml:space="preserve"> als Open Source </w:t>
      </w:r>
      <w:r w:rsidR="0054641D">
        <w:t xml:space="preserve">frei </w:t>
      </w:r>
      <w:r w:rsidR="00924674">
        <w:t>verfügbare</w:t>
      </w:r>
      <w:r w:rsidR="007B15F1">
        <w:t xml:space="preserve"> Bibliothek</w:t>
      </w:r>
      <w:r w:rsidR="004C6745">
        <w:t>, die sich auf Aufgaben</w:t>
      </w:r>
      <w:r w:rsidR="007B15F1">
        <w:t xml:space="preserve"> des maschinellen Sehens und des maschinellen Lernens spezialisiert.</w:t>
      </w:r>
      <w:r w:rsidR="0090411A">
        <w:t xml:space="preserve"> OpenCV</w:t>
      </w:r>
      <w:r w:rsidR="00591152">
        <w:t xml:space="preserve"> </w:t>
      </w:r>
      <w:r w:rsidR="00A16E43">
        <w:t>lässt sich in d</w:t>
      </w:r>
      <w:r w:rsidR="00D776AB">
        <w:t>ie</w:t>
      </w:r>
      <w:r w:rsidR="00A16E43">
        <w:t xml:space="preserve"> Programmiersprachen C, C++, Java und Python einbinden</w:t>
      </w:r>
      <w:r w:rsidR="0090411A">
        <w:t xml:space="preserve">. </w:t>
      </w:r>
      <w:r w:rsidR="004459E5">
        <w:t xml:space="preserve">Es besitzt </w:t>
      </w:r>
      <w:r w:rsidR="0090411A">
        <w:t>eine große Community, sprich eine breite Basis an Nutzern und an Mitwirkenden</w:t>
      </w:r>
      <w:r w:rsidR="00BD7801">
        <w:t>, die die C</w:t>
      </w:r>
      <w:r w:rsidR="0090411A">
        <w:t>ode</w:t>
      </w:r>
      <w:r w:rsidR="00BD7801">
        <w:t>basis</w:t>
      </w:r>
      <w:r w:rsidR="0090411A">
        <w:t xml:space="preserve"> fortlaufend erweitern und verbessern.</w:t>
      </w:r>
      <w:r w:rsidR="0054641D">
        <w:t xml:space="preserve"> </w:t>
      </w:r>
      <w:r w:rsidR="0023300A">
        <w:fldChar w:fldCharType="begin" w:fldLock="1"/>
      </w:r>
      <w:r w:rsidR="006D5712">
        <w:instrText>ADDIN CSL_CITATION { "citationItems" : [ { "id" : "ITEM-1", "itemData" : { "URL" : "http://opencv.org/about.html", "accessed" : { "date-parts" : [ [ "2017", "3", "1" ] ] }, "author" : [ { "dropping-particle" : "", "family" : "OpenCV", "given" : "", "non-dropping-particle" : "", "parse-names" : false, "suffix" : "" } ], "id" : "ITEM-1", "issued" : { "date-parts" : [ [ "2017" ] ] }, "title" : "ABOUT | OpenCV", "type" : "webpage" }, "uris" : [ "http://www.mendeley.com/documents/?uuid=7551868e-eb0d-34c2-a74c-fce118be598d" ] } ], "mendeley" : { "formattedCitation" : "(OpenCV, 2017)", "plainTextFormattedCitation" : "(OpenCV, 2017)", "previouslyFormattedCitation" : "(OpenCV, 2017)" }, "properties" : { "noteIndex" : 0 }, "schema" : "https://github.com/citation-style-language/schema/raw/master/csl-citation.json" }</w:instrText>
      </w:r>
      <w:r w:rsidR="0023300A">
        <w:fldChar w:fldCharType="separate"/>
      </w:r>
      <w:r w:rsidR="0023300A" w:rsidRPr="0023300A">
        <w:rPr>
          <w:noProof/>
        </w:rPr>
        <w:t>(OpenCV, 2017)</w:t>
      </w:r>
      <w:r w:rsidR="0023300A">
        <w:fldChar w:fldCharType="end"/>
      </w:r>
    </w:p>
    <w:p w:rsidR="006D6FD8" w:rsidRDefault="00F756D7" w:rsidP="00FF159B">
      <w:r>
        <w:lastRenderedPageBreak/>
        <w:t xml:space="preserve">Die Software </w:t>
      </w:r>
      <w:r w:rsidR="00FF159B">
        <w:t xml:space="preserve">MATLAB </w:t>
      </w:r>
      <w:r w:rsidR="00092B03">
        <w:t>ist dagegen auch für Studenten nur kommerziell verfügbar</w:t>
      </w:r>
      <w:r w:rsidR="009F3749">
        <w:t>. Es</w:t>
      </w:r>
      <w:r w:rsidR="00092B03">
        <w:t xml:space="preserve"> </w:t>
      </w:r>
      <w:r w:rsidR="00FF159B">
        <w:t>bietet umfangreiche Bibliothe</w:t>
      </w:r>
      <w:r w:rsidR="0038588F">
        <w:t>ken für maschinelles Lernen</w:t>
      </w:r>
      <w:r w:rsidR="009F3749">
        <w:t xml:space="preserve"> und</w:t>
      </w:r>
      <w:r w:rsidR="0038588F">
        <w:t xml:space="preserve"> </w:t>
      </w:r>
      <w:r w:rsidR="009F3749">
        <w:t>ist</w:t>
      </w:r>
      <w:r w:rsidR="00FF159B">
        <w:t xml:space="preserve"> </w:t>
      </w:r>
      <w:r w:rsidR="009F3749">
        <w:t xml:space="preserve">vor allem </w:t>
      </w:r>
      <w:r w:rsidR="00FF159B">
        <w:t>im wissen</w:t>
      </w:r>
      <w:r w:rsidR="0038588F">
        <w:t xml:space="preserve">schaftlichen Bereich </w:t>
      </w:r>
      <w:r w:rsidR="009F3749">
        <w:t>weit verbreitet</w:t>
      </w:r>
      <w:r w:rsidR="00FF159B">
        <w:t xml:space="preserve"> </w:t>
      </w:r>
      <w:r w:rsidR="00FF159B" w:rsidRPr="00717265">
        <w:t xml:space="preserve"> </w:t>
      </w:r>
      <w:r w:rsidR="0038588F">
        <w:fldChar w:fldCharType="begin" w:fldLock="1"/>
      </w:r>
      <w:r w:rsidR="0023300A">
        <w:instrText>ADDIN CSL_CITATION { "citationItems" : [ { "id" : "ITEM-1", "itemData" : { "URL" : "https://de.mathworks.com/products/matlab.html", "accessed" : { "date-parts" : [ [ "2017", "3", "1" ] ] }, "author" : [ { "dropping-particle" : "", "family" : "MathWorks", "given" : "", "non-dropping-particle" : "", "parse-names" : false, "suffix" : "" } ], "id" : "ITEM-1", "issued" : { "date-parts" : [ [ "2017" ] ] }, "title" : "MATLAB - MathWorks", "type" : "webpage" }, "uris" : [ "http://www.mendeley.com/documents/?uuid=ca2b341a-d695-3ad5-8016-961e8f833534" ] } ], "mendeley" : { "formattedCitation" : "(MathWorks, 2017)", "plainTextFormattedCitation" : "(MathWorks, 2017)", "previouslyFormattedCitation" : "(MathWorks, 2017)" }, "properties" : { "noteIndex" : 0 }, "schema" : "https://github.com/citation-style-language/schema/raw/master/csl-citation.json" }</w:instrText>
      </w:r>
      <w:r w:rsidR="0038588F">
        <w:fldChar w:fldCharType="separate"/>
      </w:r>
      <w:r w:rsidR="0038588F" w:rsidRPr="00267445">
        <w:rPr>
          <w:noProof/>
        </w:rPr>
        <w:t>(MathWorks, 2017)</w:t>
      </w:r>
      <w:r w:rsidR="0038588F">
        <w:fldChar w:fldCharType="end"/>
      </w:r>
      <w:r w:rsidR="00FF159B">
        <w:t xml:space="preserve">. </w:t>
      </w:r>
      <w:r w:rsidR="00055EFF">
        <w:t xml:space="preserve">Auch viele der in Kapitel </w:t>
      </w:r>
      <w:r w:rsidR="003E4E11">
        <w:fldChar w:fldCharType="begin"/>
      </w:r>
      <w:r w:rsidR="003E4E11">
        <w:instrText xml:space="preserve"> REF _Ref476056061 \r \h </w:instrText>
      </w:r>
      <w:r w:rsidR="003E4E11">
        <w:fldChar w:fldCharType="separate"/>
      </w:r>
      <w:r w:rsidR="003E4E11">
        <w:t>3.3</w:t>
      </w:r>
      <w:r w:rsidR="003E4E11">
        <w:fldChar w:fldCharType="end"/>
      </w:r>
      <w:r w:rsidR="003E4E11">
        <w:t xml:space="preserve"> </w:t>
      </w:r>
      <w:r w:rsidR="00055EFF">
        <w:t xml:space="preserve">erwähnten Arbeiten nutzen MATLAB als Basis für die Umsetzung ihrer Algorithmen. </w:t>
      </w:r>
    </w:p>
    <w:p w:rsidR="00FF159B" w:rsidRDefault="006D6FD8" w:rsidP="00452A0A">
      <w:r>
        <w:t xml:space="preserve">Die </w:t>
      </w:r>
      <w:r w:rsidR="00FF159B">
        <w:t xml:space="preserve">Entscheidung </w:t>
      </w:r>
      <w:r w:rsidR="00A7686B">
        <w:t>fiel</w:t>
      </w:r>
      <w:r w:rsidR="0038588F">
        <w:t xml:space="preserve"> zugunsten einer</w:t>
      </w:r>
      <w:r w:rsidR="00FF159B">
        <w:t xml:space="preserve"> frei</w:t>
      </w:r>
      <w:r w:rsidR="0038588F">
        <w:t xml:space="preserve"> </w:t>
      </w:r>
      <w:r w:rsidR="003006C8">
        <w:t>verfügbaren</w:t>
      </w:r>
      <w:r w:rsidR="00FF159B">
        <w:t xml:space="preserve"> Lösung. Nach der Sammlung von Bilddaten wurde </w:t>
      </w:r>
      <w:r w:rsidR="00EE0A1C">
        <w:t xml:space="preserve">daher </w:t>
      </w:r>
      <w:r w:rsidR="00FF159B">
        <w:t>d</w:t>
      </w:r>
      <w:r w:rsidR="005E1B40">
        <w:t xml:space="preserve">ie Implementierung </w:t>
      </w:r>
      <w:r w:rsidR="00FF159B">
        <w:t xml:space="preserve">der Segmentierung </w:t>
      </w:r>
      <w:r w:rsidR="00452A0A">
        <w:t xml:space="preserve">zunächst </w:t>
      </w:r>
      <w:r w:rsidR="00FF159B">
        <w:t>mit J</w:t>
      </w:r>
      <w:r w:rsidR="00452A0A">
        <w:t xml:space="preserve">ava </w:t>
      </w:r>
      <w:r w:rsidR="004F481F">
        <w:t>in Verbi</w:t>
      </w:r>
      <w:r w:rsidR="004F481F">
        <w:t>n</w:t>
      </w:r>
      <w:r w:rsidR="004F481F">
        <w:t xml:space="preserve">dung mit OpenCV </w:t>
      </w:r>
      <w:r w:rsidR="00FF159B">
        <w:t xml:space="preserve">begonnen. </w:t>
      </w:r>
    </w:p>
    <w:p w:rsidR="003E2A25" w:rsidRDefault="003E4E11" w:rsidP="00452A0A">
      <w:r>
        <w:t>Hinsichtlich der um</w:t>
      </w:r>
      <w:r w:rsidR="002A43B2">
        <w:t xml:space="preserve">zusetzenden Features und </w:t>
      </w:r>
      <w:r w:rsidR="009B0558">
        <w:t xml:space="preserve">Klassifizierer </w:t>
      </w:r>
      <w:r w:rsidR="002A43B2">
        <w:t xml:space="preserve">fiel </w:t>
      </w:r>
      <w:r w:rsidR="009C06C9">
        <w:t>allerdings</w:t>
      </w:r>
      <w:r>
        <w:t xml:space="preserve"> auf, dass die Auswahl </w:t>
      </w:r>
      <w:r w:rsidR="006D2A6D">
        <w:t>erhältlicher</w:t>
      </w:r>
      <w:r>
        <w:t xml:space="preserve"> Bi</w:t>
      </w:r>
      <w:r w:rsidR="009B0558">
        <w:t>b</w:t>
      </w:r>
      <w:r>
        <w:t>liotheken</w:t>
      </w:r>
      <w:r w:rsidR="009A0035">
        <w:t xml:space="preserve"> in diesen Bereichen</w:t>
      </w:r>
      <w:r>
        <w:t xml:space="preserve"> </w:t>
      </w:r>
      <w:r w:rsidR="009B0558">
        <w:t>für</w:t>
      </w:r>
      <w:r>
        <w:t xml:space="preserve"> </w:t>
      </w:r>
      <w:r w:rsidR="009B0558">
        <w:t>Java</w:t>
      </w:r>
      <w:r w:rsidR="006F3CBC">
        <w:t xml:space="preserve"> im Vergleich zu Python</w:t>
      </w:r>
      <w:r w:rsidR="009B0558">
        <w:t xml:space="preserve"> </w:t>
      </w:r>
      <w:r w:rsidR="002D646F">
        <w:t xml:space="preserve">deutlich </w:t>
      </w:r>
      <w:r w:rsidR="006F3CBC">
        <w:t>begrenzt</w:t>
      </w:r>
      <w:r w:rsidR="002D646F">
        <w:t>er</w:t>
      </w:r>
      <w:r>
        <w:t xml:space="preserve"> zu sein scheint.</w:t>
      </w:r>
      <w:r w:rsidR="000D1EDB">
        <w:t xml:space="preserve"> Daher erfolgte </w:t>
      </w:r>
      <w:r w:rsidR="00B82CF7">
        <w:t xml:space="preserve">bereits </w:t>
      </w:r>
      <w:r w:rsidR="000D1EDB">
        <w:t>zu einem frühen Zeitpunkt der Implementi</w:t>
      </w:r>
      <w:r w:rsidR="000D1EDB">
        <w:t>e</w:t>
      </w:r>
      <w:r w:rsidR="000D1EDB">
        <w:t>rungsphase</w:t>
      </w:r>
      <w:r w:rsidR="006D2A6D">
        <w:t xml:space="preserve"> ein Wechsel zu Python </w:t>
      </w:r>
      <w:r w:rsidR="00551A20">
        <w:t xml:space="preserve">in der Version 3.5.2 </w:t>
      </w:r>
      <w:r w:rsidR="006D2A6D">
        <w:t xml:space="preserve">als Programmiersprache. </w:t>
      </w:r>
      <w:r w:rsidR="00E53A2C">
        <w:t xml:space="preserve">Nativer Python-Code ist in der Ausführung </w:t>
      </w:r>
      <w:r w:rsidR="009A0035">
        <w:t>weniger performant</w:t>
      </w:r>
      <w:r w:rsidR="00E53A2C">
        <w:t xml:space="preserve"> als Java</w:t>
      </w:r>
      <w:r w:rsidR="009A0035">
        <w:t>. Dies lässt sich allerdings ausgleichen, i</w:t>
      </w:r>
      <w:r w:rsidR="004B594B">
        <w:t>n</w:t>
      </w:r>
      <w:r w:rsidR="009A0035">
        <w:t>d</w:t>
      </w:r>
      <w:r w:rsidR="004B594B">
        <w:t xml:space="preserve">em anspruchsvolle Programmteile in performanteren Sprachen wie C </w:t>
      </w:r>
      <w:r w:rsidR="00624692">
        <w:t>geschrieben</w:t>
      </w:r>
      <w:r w:rsidR="00551A20">
        <w:t>,</w:t>
      </w:r>
      <w:r w:rsidR="00624692">
        <w:t xml:space="preserve"> </w:t>
      </w:r>
      <w:r w:rsidR="00EF3BB6">
        <w:t xml:space="preserve">kompiliert </w:t>
      </w:r>
      <w:r w:rsidR="004B594B">
        <w:t>und</w:t>
      </w:r>
      <w:r w:rsidR="00044D4E">
        <w:t xml:space="preserve"> dann</w:t>
      </w:r>
      <w:r w:rsidR="004B594B">
        <w:t xml:space="preserve"> in Python eingebunden werden.  </w:t>
      </w:r>
      <w:r w:rsidR="0004218D">
        <w:t xml:space="preserve">Zudem sind die </w:t>
      </w:r>
      <w:r w:rsidR="00285C28">
        <w:t>Biblioth</w:t>
      </w:r>
      <w:r w:rsidR="00285C28">
        <w:t>e</w:t>
      </w:r>
      <w:r w:rsidR="00285C28">
        <w:t>ken</w:t>
      </w:r>
      <w:r w:rsidR="0004218D">
        <w:t>, die</w:t>
      </w:r>
      <w:r w:rsidR="00285C28">
        <w:t xml:space="preserve"> hier</w:t>
      </w:r>
      <w:r w:rsidR="0004218D">
        <w:t xml:space="preserve"> in Kombination mit Python genutzt werden, ebenfalls in der Regel </w:t>
      </w:r>
      <w:r w:rsidR="00FC7636">
        <w:t>mit</w:t>
      </w:r>
      <w:r w:rsidR="0004218D">
        <w:t xml:space="preserve"> C umg</w:t>
      </w:r>
      <w:r w:rsidR="0004218D">
        <w:t>e</w:t>
      </w:r>
      <w:r w:rsidR="0004218D">
        <w:t>setzt.</w:t>
      </w:r>
    </w:p>
    <w:p w:rsidR="0004218D" w:rsidRDefault="00412764" w:rsidP="00452A0A">
      <w:r>
        <w:t xml:space="preserve">OpenCV wird in dieser Arbeit hauptsächlich für </w:t>
      </w:r>
      <w:r w:rsidR="00012F33">
        <w:t>die Bildverarbeitung eingesetzt.</w:t>
      </w:r>
      <w:r>
        <w:t xml:space="preserve"> </w:t>
      </w:r>
      <w:r w:rsidR="0004218D">
        <w:t xml:space="preserve">Neben den für die Segmentierung </w:t>
      </w:r>
      <w:r w:rsidR="0032736A">
        <w:t xml:space="preserve">benötigten Schwellwertverfahren wird </w:t>
      </w:r>
      <w:r>
        <w:t>es</w:t>
      </w:r>
      <w:r w:rsidR="0057792D">
        <w:t xml:space="preserve"> </w:t>
      </w:r>
      <w:r w:rsidR="0032736A">
        <w:t>für grundlegende Operationen wie das Einlesen von Bilddateien und den Wechsel der Farbräume</w:t>
      </w:r>
      <w:r w:rsidR="003C4EE2">
        <w:t xml:space="preserve">, sowie für </w:t>
      </w:r>
      <w:r w:rsidR="008D0513">
        <w:t>Filteroperationen</w:t>
      </w:r>
      <w:r w:rsidR="00C44642">
        <w:t xml:space="preserve"> auf den Bildern</w:t>
      </w:r>
      <w:r w:rsidR="0032736A">
        <w:t xml:space="preserve"> verwendet.</w:t>
      </w:r>
      <w:r w:rsidR="0057792D">
        <w:t xml:space="preserve"> </w:t>
      </w:r>
      <w:r w:rsidR="00C011E7">
        <w:t>Die Pixel der Bilder werden dabei durch  Num</w:t>
      </w:r>
      <w:r w:rsidR="00AE438C">
        <w:t>P</w:t>
      </w:r>
      <w:r w:rsidR="00C011E7">
        <w:t>y Arrays repräse</w:t>
      </w:r>
      <w:r w:rsidR="00C011E7">
        <w:t>n</w:t>
      </w:r>
      <w:r w:rsidR="00C011E7">
        <w:t>tiert.</w:t>
      </w:r>
      <w:r w:rsidR="00D776AB">
        <w:t xml:space="preserve"> </w:t>
      </w:r>
    </w:p>
    <w:p w:rsidR="005D45FD" w:rsidRPr="00915C30" w:rsidRDefault="005D45FD" w:rsidP="00452A0A">
      <w:r>
        <w:t xml:space="preserve">NumPy ist eine </w:t>
      </w:r>
      <w:r w:rsidR="00B93DF7">
        <w:t>optimierte, in C geschriebene</w:t>
      </w:r>
      <w:r>
        <w:t xml:space="preserve"> Bibliothek </w:t>
      </w:r>
      <w:r w:rsidR="00B93DF7">
        <w:t xml:space="preserve">für den </w:t>
      </w:r>
      <w:r w:rsidR="00DD5871">
        <w:t>vereinfachten</w:t>
      </w:r>
      <w:r w:rsidR="00B93DF7">
        <w:t xml:space="preserve"> Umgang </w:t>
      </w:r>
      <w:r w:rsidR="006D5712">
        <w:t xml:space="preserve">und Berechnungen </w:t>
      </w:r>
      <w:r w:rsidR="00B93DF7">
        <w:t>mit n-dimensionalen Arrays</w:t>
      </w:r>
      <w:r w:rsidR="006D5712">
        <w:t xml:space="preserve"> </w:t>
      </w:r>
      <w:r w:rsidR="006D5712">
        <w:fldChar w:fldCharType="begin" w:fldLock="1"/>
      </w:r>
      <w:r w:rsidR="00FF4A5B">
        <w:instrText>ADDIN CSL_CITATION { "citationItems" : [ { "id" : "ITEM-1", "itemData" : { "URL" : "http://www.numpy.org/", "accessed" : { "date-parts" : [ [ "2017", "2", "2" ] ] }, "author" : [ { "dropping-particle" : "", "family" : "NumPy developers", "given" : "", "non-dropping-particle" : "", "parse-names" : false, "suffix" : "" } ], "id" : "ITEM-1", "issued" : { "date-parts" : [ [ "2016" ] ] }, "title" : "NumPy - NumPy", "type" : "webpage" }, "uris" : [ "http://www.mendeley.com/documents/?uuid=3fc9d743-75ef-4936-99cb-86e8aea6c833" ] } ], "mendeley" : { "formattedCitation" : "(NumPy developers, 2016)", "plainTextFormattedCitation" : "(NumPy developers, 2016)", "previouslyFormattedCitation" : "(NumPy developers, 2016)" }, "properties" : { "noteIndex" : 0 }, "schema" : "https://github.com/citation-style-language/schema/raw/master/csl-citation.json" }</w:instrText>
      </w:r>
      <w:r w:rsidR="006D5712">
        <w:fldChar w:fldCharType="separate"/>
      </w:r>
      <w:r w:rsidR="006D5712" w:rsidRPr="006D5712">
        <w:rPr>
          <w:noProof/>
        </w:rPr>
        <w:t>(NumPy developers, 2016)</w:t>
      </w:r>
      <w:r w:rsidR="006D5712">
        <w:fldChar w:fldCharType="end"/>
      </w:r>
      <w:r w:rsidR="00B93DF7">
        <w:t xml:space="preserve">. </w:t>
      </w:r>
      <w:r w:rsidR="001C65C4">
        <w:t>Es bildet die Grundlage von SciPy</w:t>
      </w:r>
      <w:r w:rsidR="00F2203A">
        <w:t>,</w:t>
      </w:r>
      <w:r w:rsidR="00464837">
        <w:t xml:space="preserve"> </w:t>
      </w:r>
      <w:r w:rsidR="00741BC1">
        <w:t xml:space="preserve">einem </w:t>
      </w:r>
      <w:r w:rsidR="00741BC1" w:rsidRPr="00915C30">
        <w:rPr>
          <w:i/>
        </w:rPr>
        <w:t>„Python-basierten Ökosystem“</w:t>
      </w:r>
      <w:r w:rsidR="00915C30">
        <w:rPr>
          <w:i/>
        </w:rPr>
        <w:t xml:space="preserve"> </w:t>
      </w:r>
      <w:r w:rsidR="00915C30">
        <w:t xml:space="preserve"> von Open Source-Software in den Bereichen Mathematik, Wissenschaft und Technik </w:t>
      </w:r>
      <w:r w:rsidR="00915C30">
        <w:fldChar w:fldCharType="begin" w:fldLock="1"/>
      </w:r>
      <w:r w:rsidR="00FF4A5B">
        <w:instrText>ADDIN CSL_CITATION { "citationItems" : [ { "id" : "ITEM-1", "itemData" : { "URL" : "http://scipy.org/", "accessed" : { "date-parts" : [ [ "2017", "2", "2" ] ] }, "author" : [ { "dropping-particle" : "", "family" : "SciPy developers", "given" : "", "non-dropping-particle" : "", "parse-names" : false, "suffix" : "" } ], "id" : "ITEM-1", "issued" : { "date-parts" : [ [ "2017" ] ] }, "title" : "SciPy.org \u2014 SciPy.org", "type" : "webpage" }, "uris" : [ "http://www.mendeley.com/documents/?uuid=6c925dde-41a2-34aa-ba0e-bf50b01ab2fd" ] } ], "mendeley" : { "formattedCitation" : "(SciPy developers, 2017)", "plainTextFormattedCitation" : "(SciPy developers, 2017)", "previouslyFormattedCitation" : "(SciPy developers, 2017)" }, "properties" : { "noteIndex" : 0 }, "schema" : "https://github.com/citation-style-language/schema/raw/master/csl-citation.json" }</w:instrText>
      </w:r>
      <w:r w:rsidR="00915C30">
        <w:fldChar w:fldCharType="separate"/>
      </w:r>
      <w:r w:rsidR="00915C30" w:rsidRPr="00915C30">
        <w:rPr>
          <w:noProof/>
        </w:rPr>
        <w:t>(SciPy developers, 2017)</w:t>
      </w:r>
      <w:r w:rsidR="00915C30">
        <w:fldChar w:fldCharType="end"/>
      </w:r>
      <w:r w:rsidR="00915C30">
        <w:t>.</w:t>
      </w:r>
    </w:p>
    <w:p w:rsidR="00741BC1" w:rsidRDefault="00A1405F" w:rsidP="00452A0A">
      <w:r>
        <w:t xml:space="preserve">Zu diesem </w:t>
      </w:r>
      <w:r w:rsidR="00120F3E" w:rsidRPr="00120F3E">
        <w:rPr>
          <w:i/>
        </w:rPr>
        <w:t>„</w:t>
      </w:r>
      <w:r w:rsidRPr="00120F3E">
        <w:rPr>
          <w:i/>
        </w:rPr>
        <w:t>Ökosystem</w:t>
      </w:r>
      <w:r w:rsidR="00120F3E" w:rsidRPr="00120F3E">
        <w:rPr>
          <w:i/>
        </w:rPr>
        <w:t>“</w:t>
      </w:r>
      <w:r w:rsidR="00741BC1">
        <w:t xml:space="preserve"> </w:t>
      </w:r>
      <w:r>
        <w:t xml:space="preserve">zählt </w:t>
      </w:r>
      <w:r w:rsidR="00120F3E">
        <w:t xml:space="preserve">auch </w:t>
      </w:r>
      <w:r w:rsidR="00741BC1">
        <w:t xml:space="preserve">Matplotlib, </w:t>
      </w:r>
      <w:r w:rsidR="00915C30">
        <w:t>eine Bibliothek für die zweidimensionale Visualisierung von Datenmengen</w:t>
      </w:r>
      <w:r w:rsidR="00FF4A5B">
        <w:t xml:space="preserve"> </w:t>
      </w:r>
      <w:r w:rsidR="00FF4A5B">
        <w:fldChar w:fldCharType="begin" w:fldLock="1"/>
      </w:r>
      <w:r w:rsidR="001B0592">
        <w:instrText>ADDIN CSL_CITATION { "citationItems" : [ { "id" : "ITEM-1", "itemData" : { "URL" : "http://matplotlib.org/", "accessed" : { "date-parts" : [ [ "2017", "2", "2" ] ] }, "author" : [ { "dropping-particle" : "", "family" : "Matplotlib development team", "given" : "", "non-dropping-particle" : "", "parse-names" : false, "suffix" : "" } ], "id" : "ITEM-1", "issued" : { "date-parts" : [ [ "2017" ] ] }, "title" : "Matplotlib: Python plotting - Matplotlib 2.0.0 documentation", "type" : "webpage" }, "uris" : [ "http://www.mendeley.com/documents/?uuid=3ae675f5-61eb-4c9e-be7a-2863c7a6229d" ] } ], "mendeley" : { "formattedCitation" : "(Matplotlib development team, 2017)", "plainTextFormattedCitation" : "(Matplotlib development team, 2017)", "previouslyFormattedCitation" : "(Matplotlib development team, 2017)" }, "properties" : { "noteIndex" : 0 }, "schema" : "https://github.com/citation-style-language/schema/raw/master/csl-citation.json" }</w:instrText>
      </w:r>
      <w:r w:rsidR="00FF4A5B">
        <w:fldChar w:fldCharType="separate"/>
      </w:r>
      <w:r w:rsidR="00FF4A5B" w:rsidRPr="00FF4A5B">
        <w:rPr>
          <w:noProof/>
        </w:rPr>
        <w:t>(Matplotlib development team, 2017)</w:t>
      </w:r>
      <w:r w:rsidR="00FF4A5B">
        <w:fldChar w:fldCharType="end"/>
      </w:r>
      <w:r w:rsidR="00915C30">
        <w:t xml:space="preserve">. </w:t>
      </w:r>
      <w:r w:rsidR="0021107E">
        <w:t xml:space="preserve">Mit </w:t>
      </w:r>
      <w:r w:rsidR="00741BC1">
        <w:t>Matplotlib</w:t>
      </w:r>
      <w:r w:rsidR="00F2203A">
        <w:t xml:space="preserve"> </w:t>
      </w:r>
      <w:r w:rsidR="0021107E">
        <w:t>werden zum Zwecke der Evaluation</w:t>
      </w:r>
      <w:r w:rsidR="00741BC1">
        <w:t xml:space="preserve"> </w:t>
      </w:r>
      <w:r w:rsidR="0021107E">
        <w:t>Grafiken aus den Ergebnissen der Featurextraktion und der Klassifizierung</w:t>
      </w:r>
      <w:r w:rsidR="00741BC1">
        <w:t xml:space="preserve"> </w:t>
      </w:r>
      <w:r w:rsidR="0021107E">
        <w:t>visualisiert.</w:t>
      </w:r>
    </w:p>
    <w:p w:rsidR="00412764" w:rsidRDefault="00753226" w:rsidP="00412764">
      <w:r>
        <w:t xml:space="preserve">Die </w:t>
      </w:r>
      <w:r w:rsidR="00412764">
        <w:t>SciPy</w:t>
      </w:r>
      <w:r>
        <w:t>-Bibliothek</w:t>
      </w:r>
      <w:r w:rsidR="00412764">
        <w:t xml:space="preserve"> beinhaltet </w:t>
      </w:r>
      <w:r w:rsidR="001B0592">
        <w:t>bereits</w:t>
      </w:r>
      <w:r w:rsidR="009425C4">
        <w:t xml:space="preserve"> bildverarbeitende</w:t>
      </w:r>
      <w:r w:rsidR="00412764">
        <w:t xml:space="preserve"> Methoden</w:t>
      </w:r>
      <w:r w:rsidR="001B0592">
        <w:t>, die durch das Toolkit</w:t>
      </w:r>
      <w:r w:rsidR="00412764">
        <w:t xml:space="preserve"> </w:t>
      </w:r>
      <w:r w:rsidR="001B0592">
        <w:t>S</w:t>
      </w:r>
      <w:r w:rsidR="00203F92">
        <w:t>cikit-</w:t>
      </w:r>
      <w:r w:rsidR="001B0592">
        <w:t xml:space="preserve">image </w:t>
      </w:r>
      <w:r w:rsidR="005C0022">
        <w:t xml:space="preserve"> </w:t>
      </w:r>
      <w:r w:rsidR="00B86379">
        <w:t xml:space="preserve">noch </w:t>
      </w:r>
      <w:r w:rsidR="001B0592">
        <w:t xml:space="preserve">erweitert werden </w:t>
      </w:r>
      <w:r w:rsidR="001B0592">
        <w:fldChar w:fldCharType="begin" w:fldLock="1"/>
      </w:r>
      <w:r w:rsidR="003067AC">
        <w:instrText>ADDIN CSL_CITATION { "citationItems" : [ { "id" : "ITEM-1", "itemData" : { "URL" : "http://scikit-image.org/", "accessed" : { "date-parts" : [ [ "2017", "2", "2" ] ] }, "author" : [ { "dropping-particle" : "", "family" : "scikit-image development team", "given" : "", "non-dropping-particle" : "", "parse-names" : false, "suffix" : "" } ], "id" : "ITEM-1", "issued" : { "date-parts" : [ [ "2017" ] ] }, "title" : "scikit-image: image processing in Python", "type" : "webpage" }, "uris" : [ "http://www.mendeley.com/documents/?uuid=db4b3fea-3529-33b9-af05-4a5f72eac7b1" ] } ], "mendeley" : { "formattedCitation" : "(scikit-image development team, 2017)", "plainTextFormattedCitation" : "(scikit-image development team, 2017)", "previouslyFormattedCitation" : "(scikit-image development team, 2017)" }, "properties" : { "noteIndex" : 0 }, "schema" : "https://github.com/citation-style-language/schema/raw/master/csl-citation.json" }</w:instrText>
      </w:r>
      <w:r w:rsidR="001B0592">
        <w:fldChar w:fldCharType="separate"/>
      </w:r>
      <w:r w:rsidR="001B0592" w:rsidRPr="001B0592">
        <w:rPr>
          <w:noProof/>
        </w:rPr>
        <w:t>(scikit-image development team, 2017)</w:t>
      </w:r>
      <w:r w:rsidR="001B0592">
        <w:fldChar w:fldCharType="end"/>
      </w:r>
      <w:r w:rsidR="00C26116">
        <w:t>. Einige d</w:t>
      </w:r>
      <w:r w:rsidR="001B0592">
        <w:t>e</w:t>
      </w:r>
      <w:r w:rsidR="00C26116">
        <w:t>r</w:t>
      </w:r>
      <w:r w:rsidR="005C0022">
        <w:t xml:space="preserve"> </w:t>
      </w:r>
      <w:r w:rsidR="001B0592">
        <w:t>Methoden sind redundant zu den Methoden von OpenCV, weshalb, wenn möglich,</w:t>
      </w:r>
      <w:r w:rsidR="0050193F">
        <w:t xml:space="preserve"> die</w:t>
      </w:r>
      <w:r w:rsidR="001B0592">
        <w:t xml:space="preserve"> Funktionen zur Bildverarbeitung von OpenCV</w:t>
      </w:r>
      <w:r w:rsidR="000044E6">
        <w:t xml:space="preserve"> bevorzugt</w:t>
      </w:r>
      <w:r w:rsidR="001B0592">
        <w:t xml:space="preserve"> genutzt werden.</w:t>
      </w:r>
    </w:p>
    <w:p w:rsidR="00412764" w:rsidRDefault="004E2041" w:rsidP="00412764">
      <w:r>
        <w:lastRenderedPageBreak/>
        <w:t>Scikit-</w:t>
      </w:r>
      <w:r w:rsidR="00412764">
        <w:t xml:space="preserve">learn ist ein </w:t>
      </w:r>
      <w:r>
        <w:t>weiteres Toolkit für</w:t>
      </w:r>
      <w:r w:rsidR="00685C0A">
        <w:t xml:space="preserve"> SciPy</w:t>
      </w:r>
      <w:r>
        <w:t xml:space="preserve">, das sich auf </w:t>
      </w:r>
      <w:r w:rsidR="00E768EF">
        <w:t>Data</w:t>
      </w:r>
      <w:r w:rsidR="001A01B1">
        <w:t>-M</w:t>
      </w:r>
      <w:r w:rsidR="00E768EF">
        <w:t>ining</w:t>
      </w:r>
      <w:r w:rsidR="00737D52">
        <w:t>,</w:t>
      </w:r>
      <w:r w:rsidR="00E768EF">
        <w:t xml:space="preserve"> Datenanalyse </w:t>
      </w:r>
      <w:r w:rsidR="00737D52">
        <w:t xml:space="preserve">und </w:t>
      </w:r>
      <w:r w:rsidR="00680606">
        <w:t xml:space="preserve">maschinelles Lernen </w:t>
      </w:r>
      <w:r w:rsidR="00E768EF">
        <w:t>spezialisiert</w:t>
      </w:r>
      <w:r w:rsidR="00C26116">
        <w:t xml:space="preserve"> </w:t>
      </w:r>
      <w:r w:rsidR="003067AC">
        <w:fldChar w:fldCharType="begin" w:fldLock="1"/>
      </w:r>
      <w:r w:rsidR="00A02151">
        <w:instrText>ADDIN CSL_CITATION { "citationItems" : [ { "id" : "ITEM-1", "itemData" : { "URL" : "http://scikit-learn.org/stable/", "accessed" : { "date-parts" : [ [ "2017", "2", "2" ] ] }, "author" : [ { "dropping-particle" : "", "family" : "scikit-learn", "given" : "", "non-dropping-particle" : "", "parse-names" : false, "suffix" : "" } ], "id" : "ITEM-1", "issued" : { "date-parts" : [ [ "2017" ] ] }, "title" : "scikit-learn: machine learning in Python", "type" : "webpage" }, "uris" : [ "http://www.mendeley.com/documents/?uuid=c08063f2-c21c-4de6-8dfd-8f8d5bd4e2a5" ] } ], "mendeley" : { "formattedCitation" : "(scikit-learn, 2017)", "plainTextFormattedCitation" : "(scikit-learn, 2017)", "previouslyFormattedCitation" : "(scikit-learn, 2017)" }, "properties" : { "noteIndex" : 0 }, "schema" : "https://github.com/citation-style-language/schema/raw/master/csl-citation.json" }</w:instrText>
      </w:r>
      <w:r w:rsidR="003067AC">
        <w:fldChar w:fldCharType="separate"/>
      </w:r>
      <w:r w:rsidR="003067AC" w:rsidRPr="003067AC">
        <w:rPr>
          <w:noProof/>
        </w:rPr>
        <w:t>(scikit-learn, 2017)</w:t>
      </w:r>
      <w:r w:rsidR="003067AC">
        <w:fldChar w:fldCharType="end"/>
      </w:r>
      <w:r w:rsidR="00E768EF">
        <w:t>.</w:t>
      </w:r>
      <w:r w:rsidR="00721CD3">
        <w:t xml:space="preserve"> </w:t>
      </w:r>
      <w:r w:rsidR="00ED09B4">
        <w:t xml:space="preserve">Mit diesem Toolkit </w:t>
      </w:r>
      <w:r w:rsidR="00721CD3">
        <w:t>wir</w:t>
      </w:r>
      <w:r w:rsidR="00EA2645">
        <w:t>d</w:t>
      </w:r>
      <w:r w:rsidR="00721CD3">
        <w:t xml:space="preserve"> </w:t>
      </w:r>
      <w:r w:rsidR="00ED09B4">
        <w:t>das</w:t>
      </w:r>
      <w:r w:rsidR="00721CD3">
        <w:t xml:space="preserve"> k-Means-Clusterings </w:t>
      </w:r>
      <w:r w:rsidR="00ED09B4">
        <w:t>umgesetzt und die Support-Vektor-Maschine erstellt</w:t>
      </w:r>
      <w:r w:rsidR="00721CD3">
        <w:t>. Zudem wird</w:t>
      </w:r>
      <w:r w:rsidR="00ED09B4">
        <w:t xml:space="preserve"> es in der Evaluation für die Berechnung diverser Metriken verwendet</w:t>
      </w:r>
      <w:r w:rsidR="00721CD3">
        <w:t>.</w:t>
      </w:r>
    </w:p>
    <w:p w:rsidR="005C0022" w:rsidRDefault="00BA4FB1" w:rsidP="005C0022">
      <w:r>
        <w:t xml:space="preserve">Die Features SIFT, SURF und die Hu-Momente werden mit OpenCV realisiert. Die </w:t>
      </w:r>
      <w:r w:rsidR="00EE23AB">
        <w:t>Computer-</w:t>
      </w:r>
      <w:r w:rsidR="001B5CE1">
        <w:t xml:space="preserve">Vision- und Bilderverarbeitungsbibliothek </w:t>
      </w:r>
      <w:r>
        <w:t xml:space="preserve">Mahotas </w:t>
      </w:r>
      <w:r w:rsidR="00F426B0">
        <w:fldChar w:fldCharType="begin" w:fldLock="1"/>
      </w:r>
      <w:r w:rsidR="000E2398">
        <w:instrText>ADDIN CSL_CITATION { "citationItems" : [ { "id" : "ITEM-1", "itemData" : { "author" : [ { "dropping-particle" : "", "family" : "Coelho", "given" : "Luis Pedro", "non-dropping-particle" : "", "parse-names" : false, "suffix" : "" } ], "container-title" : "Journal of Open Research Software", "id" : "ITEM-1", "issue" : "1", "issued" : { "date-parts" : [ [ "2013" ] ] }, "title" : "Mahotas: Open source software for scriptable computer vision", "type" : "article-journal", "volume" : "1" }, "uris" : [ "http://www.mendeley.com/documents/?uuid=8174f187-bf53-464b-9668-7ec65edf45de" ] } ], "mendeley" : { "formattedCitation" : "(Coelho, 2013)", "plainTextFormattedCitation" : "(Coelho, 2013)", "previouslyFormattedCitation" : "(Coelho, 2013)" }, "properties" : { "noteIndex" : 0 }, "schema" : "https://github.com/citation-style-language/schema/raw/master/csl-citation.json" }</w:instrText>
      </w:r>
      <w:r w:rsidR="00F426B0">
        <w:fldChar w:fldCharType="separate"/>
      </w:r>
      <w:r w:rsidR="00F426B0" w:rsidRPr="00F426B0">
        <w:rPr>
          <w:noProof/>
        </w:rPr>
        <w:t>(Coelho, 2013)</w:t>
      </w:r>
      <w:r w:rsidR="00F426B0">
        <w:fldChar w:fldCharType="end"/>
      </w:r>
      <w:r w:rsidR="00A02151">
        <w:t xml:space="preserve"> </w:t>
      </w:r>
      <w:r>
        <w:t>wird</w:t>
      </w:r>
      <w:r w:rsidR="001B5CE1">
        <w:t xml:space="preserve"> zusätzlich</w:t>
      </w:r>
      <w:r>
        <w:t xml:space="preserve"> genutzt, um</w:t>
      </w:r>
      <w:r w:rsidR="001B5CE1">
        <w:t xml:space="preserve"> </w:t>
      </w:r>
      <w:r w:rsidR="00571092">
        <w:t xml:space="preserve">ausschließlich </w:t>
      </w:r>
      <w:r w:rsidR="001B5CE1">
        <w:t>die Zernike-Momente beschreiben zu können.</w:t>
      </w:r>
    </w:p>
    <w:p w:rsidR="003542E5" w:rsidRDefault="00935BCD" w:rsidP="00452A0A">
      <w:r>
        <w:t>Da die</w:t>
      </w:r>
      <w:r w:rsidR="003542E5">
        <w:t xml:space="preserve"> Berechnungen des</w:t>
      </w:r>
      <w:r w:rsidR="00054F3D">
        <w:t xml:space="preserve"> </w:t>
      </w:r>
      <w:r w:rsidR="003542E5">
        <w:t xml:space="preserve">Trainings und der Klassifikation des neuronalen Netzes </w:t>
      </w:r>
      <w:r>
        <w:t>auf der GPU der Grafikkarte ablaufen sollen, wird Theano als Basis gewählt</w:t>
      </w:r>
      <w:r w:rsidR="003542E5">
        <w:t>.</w:t>
      </w:r>
      <w:r w:rsidR="00054F3D">
        <w:t xml:space="preserve"> </w:t>
      </w:r>
      <w:r w:rsidR="00F75D30">
        <w:t xml:space="preserve">Theano ist eine </w:t>
      </w:r>
      <w:r w:rsidR="002B0C34">
        <w:t>Python-</w:t>
      </w:r>
      <w:r w:rsidR="00F75D30">
        <w:t xml:space="preserve">Bibliothek </w:t>
      </w:r>
      <w:r w:rsidR="00F75D30" w:rsidRPr="00F75D30">
        <w:t> </w:t>
      </w:r>
      <w:r w:rsidR="00F75D30">
        <w:t>zur</w:t>
      </w:r>
      <w:r w:rsidR="006136C9">
        <w:t xml:space="preserve"> effizienten</w:t>
      </w:r>
      <w:r w:rsidR="00F75D30">
        <w:t xml:space="preserve"> </w:t>
      </w:r>
      <w:r w:rsidR="006136C9">
        <w:t>E</w:t>
      </w:r>
      <w:r w:rsidR="00211724">
        <w:t>v</w:t>
      </w:r>
      <w:r w:rsidR="006136C9">
        <w:t>aluation</w:t>
      </w:r>
      <w:r w:rsidR="00F75D30">
        <w:t xml:space="preserve"> mathematischer Ausdrücke </w:t>
      </w:r>
      <w:r w:rsidR="006136C9">
        <w:t>auf multi-</w:t>
      </w:r>
      <w:r w:rsidR="00F75D30">
        <w:t xml:space="preserve">dimensionalen </w:t>
      </w:r>
      <w:r w:rsidR="006136C9">
        <w:t>Arrays</w:t>
      </w:r>
      <w:r>
        <w:t xml:space="preserve"> und bietet Grafikkartenunterstützung für diese Berechnungen</w:t>
      </w:r>
      <w:r w:rsidR="003542E5">
        <w:t xml:space="preserve"> </w:t>
      </w:r>
      <w:r w:rsidR="00F93F33">
        <w:t xml:space="preserve">an </w:t>
      </w:r>
      <w:r w:rsidR="000E2398">
        <w:fldChar w:fldCharType="begin" w:fldLock="1"/>
      </w:r>
      <w:r w:rsidR="009E7319">
        <w:instrText>ADDIN CSL_CITATION { "citationItems" : [ { "id" : "ITEM-1", "itemData" : { "author" : [ { "dropping-particle" : "", "family" : "Theano Development Team", "given" : "", "non-dropping-particle" : "", "parse-names" : false, "suffix" : "" } ], "container-title" : "arXiv e-prints", "id" : "ITEM-1", "issued" : { "date-parts" : [ [ "2016" ] ] }, "title" : "Theano: A Python framework for fast computation of mathematical expressions", "type" : "article-journal", "volume" : "abs/1605.0" }, "uris" : [ "http://www.mendeley.com/documents/?uuid=98338580-a4d4-48fd-8932-6debc9461b2c" ] } ], "mendeley" : { "formattedCitation" : "(Theano Development Team, 2016)", "plainTextFormattedCitation" : "(Theano Development Team, 2016)", "previouslyFormattedCitation" : "(Theano Development Team, 2016)" }, "properties" : { "noteIndex" : 0 }, "schema" : "https://github.com/citation-style-language/schema/raw/master/csl-citation.json" }</w:instrText>
      </w:r>
      <w:r w:rsidR="000E2398">
        <w:fldChar w:fldCharType="separate"/>
      </w:r>
      <w:r w:rsidR="000E2398" w:rsidRPr="000E2398">
        <w:rPr>
          <w:noProof/>
        </w:rPr>
        <w:t>(Theano Development Team, 2016)</w:t>
      </w:r>
      <w:r w:rsidR="000E2398">
        <w:fldChar w:fldCharType="end"/>
      </w:r>
      <w:r w:rsidR="00211724">
        <w:t>.</w:t>
      </w:r>
      <w:r>
        <w:t xml:space="preserve"> Um die </w:t>
      </w:r>
      <w:r w:rsidR="00DB6AD9">
        <w:t xml:space="preserve">das Netz nicht mittels mathematischer Ausdrücke modellieren zu müssen, </w:t>
      </w:r>
      <w:r>
        <w:t xml:space="preserve"> wird</w:t>
      </w:r>
      <w:r w:rsidR="00C76396">
        <w:t xml:space="preserve"> die </w:t>
      </w:r>
      <w:r w:rsidR="0056238F">
        <w:t>Deep-L</w:t>
      </w:r>
      <w:r w:rsidR="00C76396">
        <w:t>earning-Bibliothek</w:t>
      </w:r>
      <w:r>
        <w:t xml:space="preserve"> Keras als über Theano liegende Schicht verwendet.</w:t>
      </w:r>
      <w:r w:rsidR="003542E5">
        <w:t xml:space="preserve"> </w:t>
      </w:r>
      <w:r w:rsidR="00DB6AD9">
        <w:t xml:space="preserve">Keras modularisiert und minimiert die Modellierung und vereinfacht sie dadurch deutlich. </w:t>
      </w:r>
      <w:r w:rsidR="00C76396">
        <w:t xml:space="preserve">Neben Theano unterstützt Keras auch die Schnittstelle von TensorFlow </w:t>
      </w:r>
      <w:r w:rsidR="003542E5">
        <w:fldChar w:fldCharType="begin" w:fldLock="1"/>
      </w:r>
      <w:r w:rsidR="00654C18">
        <w:instrText>ADDIN CSL_CITATION { "citationItems" : [ { "id" : "ITEM-1", "itemData" : { "URL" : "https://keras.io/", "accessed" : { "date-parts" : [ [ "2017", "2", "2" ] ] }, "author" : [ { "dropping-particle" : "", "family" : "Keras", "given" : "", "non-dropping-particle" : "", "parse-names" : false, "suffix" : "" } ], "id" : "ITEM-1", "issued" : { "date-parts" : [ [ "2017" ] ] }, "title" : "Keras Documentation", "type" : "webpage" }, "uris" : [ "http://www.mendeley.com/documents/?uuid=7c29ff34-532a-4522-881e-7464788dedb9" ] } ], "mendeley" : { "formattedCitation" : "(Keras, 2017)", "plainTextFormattedCitation" : "(Keras, 2017)", "previouslyFormattedCitation" : "(Keras, 2017)" }, "properties" : { "noteIndex" : 0 }, "schema" : "https://github.com/citation-style-language/schema/raw/master/csl-citation.json" }</w:instrText>
      </w:r>
      <w:r w:rsidR="003542E5">
        <w:fldChar w:fldCharType="separate"/>
      </w:r>
      <w:r w:rsidR="003542E5" w:rsidRPr="00F75D30">
        <w:rPr>
          <w:noProof/>
        </w:rPr>
        <w:t>(Keras, 2017)</w:t>
      </w:r>
      <w:r w:rsidR="003542E5">
        <w:fldChar w:fldCharType="end"/>
      </w:r>
      <w:r w:rsidR="003542E5">
        <w:t xml:space="preserve">. </w:t>
      </w:r>
    </w:p>
    <w:p w:rsidR="00AE438C" w:rsidRDefault="00D83C55" w:rsidP="00452A0A">
      <w:r>
        <w:t xml:space="preserve">Zur Realisierung der Datenhaltung mit dem HDF5-Dateiformat wird </w:t>
      </w:r>
      <w:r w:rsidR="001250AF">
        <w:t>Pandas</w:t>
      </w:r>
      <w:r w:rsidR="00071DF6">
        <w:t xml:space="preserve"> verwendet</w:t>
      </w:r>
      <w:r w:rsidR="00DB6D83">
        <w:t xml:space="preserve">. Pandas </w:t>
      </w:r>
      <w:r w:rsidR="001E50BE">
        <w:t>ist in erster Linie zur Strukturierung und Analyse</w:t>
      </w:r>
      <w:r w:rsidR="001A6795">
        <w:t xml:space="preserve"> von großen Datenmengen konzipiert</w:t>
      </w:r>
      <w:r w:rsidR="00001361">
        <w:t>.</w:t>
      </w:r>
      <w:r w:rsidR="00951047">
        <w:t xml:space="preserve"> </w:t>
      </w:r>
      <w:r w:rsidR="001A6795">
        <w:t>Die Daten lassen sich neben HDF5- auch in CSV- und Excel-Dateien und Datenbanksysteme exportieren und auch wieder importieren</w:t>
      </w:r>
      <w:r w:rsidR="00A076A5">
        <w:t xml:space="preserve"> </w:t>
      </w:r>
      <w:r w:rsidR="00A076A5">
        <w:fldChar w:fldCharType="begin" w:fldLock="1"/>
      </w:r>
      <w:r w:rsidR="00085D25">
        <w:instrText>ADDIN CSL_CITATION { "citationItems" : [ { "id" : "ITEM-1", "itemData" : { "URL" : "http://pandas.pydata.org/pandas-docs/stable/", "accessed" : { "date-parts" : [ [ "2017", "2", "2" ] ] }, "author" : [ { "dropping-particle" : "", "family" : "Pandas", "given" : "", "non-dropping-particle" : "", "parse-names" : false, "suffix" : "" } ], "id" : "ITEM-1", "issued" : { "date-parts" : [ [ "2016" ] ] }, "title" : "pandas: powerful Python data analysis toolkit \u2014 pandas 0.19.2 documentation", "type" : "webpage" }, "uris" : [ "http://www.mendeley.com/documents/?uuid=952071a1-8dad-3017-be55-d4e6c63004cd" ] } ], "mendeley" : { "formattedCitation" : "(Pandas, 2016)", "plainTextFormattedCitation" : "(Pandas, 2016)", "previouslyFormattedCitation" : "(Pandas, 2016)" }, "properties" : { "noteIndex" : 0 }, "schema" : "https://github.com/citation-style-language/schema/raw/master/csl-citation.json" }</w:instrText>
      </w:r>
      <w:r w:rsidR="00A076A5">
        <w:fldChar w:fldCharType="separate"/>
      </w:r>
      <w:r w:rsidR="00A076A5" w:rsidRPr="00A076A5">
        <w:rPr>
          <w:noProof/>
        </w:rPr>
        <w:t>(Pandas, 2016)</w:t>
      </w:r>
      <w:r w:rsidR="00A076A5">
        <w:fldChar w:fldCharType="end"/>
      </w:r>
      <w:r w:rsidR="00B81128">
        <w:t xml:space="preserve">. Zusätzlich </w:t>
      </w:r>
      <w:r w:rsidR="00153524">
        <w:t xml:space="preserve">zu Pandas </w:t>
      </w:r>
      <w:r w:rsidR="00B81128">
        <w:t xml:space="preserve">wird PyTables </w:t>
      </w:r>
      <w:r w:rsidR="00153524">
        <w:t>genutzt</w:t>
      </w:r>
      <w:r w:rsidR="00B81128">
        <w:t xml:space="preserve">, da es dem Programmierer einen tieferen Zugriff auf die </w:t>
      </w:r>
      <w:r w:rsidR="0035418C">
        <w:t>Hierarchie</w:t>
      </w:r>
      <w:r w:rsidR="00B81128">
        <w:t xml:space="preserve"> HDF5-Dateien ermöglich</w:t>
      </w:r>
      <w:r w:rsidR="00085D25">
        <w:t xml:space="preserve">t </w:t>
      </w:r>
      <w:r w:rsidR="00085D25">
        <w:fldChar w:fldCharType="begin" w:fldLock="1"/>
      </w:r>
      <w:r w:rsidR="00313844">
        <w:instrText>ADDIN CSL_CITATION { "citationItems" : [ { "id" : "ITEM-1", "itemData" : { "URL" : "http://www.pytables.org/#", "accessed" : { "date-parts" : [ [ "2017", "2", "2" ] ] }, "author" : [ { "dropping-particle" : "", "family" : "PyTables", "given" : "", "non-dropping-particle" : "", "parse-names" : false, "suffix" : "" } ], "id" : "ITEM-1", "issued" : { "date-parts" : [ [ "2015" ] ] }, "title" : "Welcome to PyTables\u2019 documentation! \u2014 PyTables 3.3.0 documentation", "type" : "webpage" }, "uris" : [ "http://www.mendeley.com/documents/?uuid=a8a8c931-3228-31cf-bf13-cff1c7245cde" ] } ], "mendeley" : { "formattedCitation" : "(PyTables, 2015)", "plainTextFormattedCitation" : "(PyTables, 2015)", "previouslyFormattedCitation" : "(PyTables, 2015)" }, "properties" : { "noteIndex" : 0 }, "schema" : "https://github.com/citation-style-language/schema/raw/master/csl-citation.json" }</w:instrText>
      </w:r>
      <w:r w:rsidR="00085D25">
        <w:fldChar w:fldCharType="separate"/>
      </w:r>
      <w:r w:rsidR="00085D25" w:rsidRPr="00085D25">
        <w:rPr>
          <w:noProof/>
        </w:rPr>
        <w:t>(PyTables, 2015)</w:t>
      </w:r>
      <w:r w:rsidR="00085D25">
        <w:fldChar w:fldCharType="end"/>
      </w:r>
      <w:r w:rsidR="00085D25">
        <w:t>.</w:t>
      </w:r>
    </w:p>
    <w:p w:rsidR="00F93F33" w:rsidRDefault="00F93F33" w:rsidP="00423068">
      <w:r>
        <w:t>Für die Erstellung der grafischen Oberfläche und ihrer Dialoge wir</w:t>
      </w:r>
      <w:r w:rsidR="00654C18">
        <w:t>d</w:t>
      </w:r>
      <w:r>
        <w:t xml:space="preserve"> PyQt verwendet.</w:t>
      </w:r>
      <w:r w:rsidR="00654C18">
        <w:t xml:space="preserve"> </w:t>
      </w:r>
      <w:r w:rsidR="00DB6D83">
        <w:t xml:space="preserve">PyQt ist eine Schnittstelle </w:t>
      </w:r>
      <w:r w:rsidR="00E7608B">
        <w:t xml:space="preserve">für Python </w:t>
      </w:r>
      <w:r w:rsidR="00DB6D83">
        <w:t>zu</w:t>
      </w:r>
      <w:r w:rsidR="00E62739">
        <w:t xml:space="preserve"> de</w:t>
      </w:r>
      <w:r w:rsidR="00DB6D83">
        <w:t xml:space="preserve">m in C++ geschriebenen Framework Qt zur </w:t>
      </w:r>
      <w:r w:rsidR="00872D58">
        <w:t>Entwicklung</w:t>
      </w:r>
      <w:r w:rsidR="00934900">
        <w:t xml:space="preserve"> </w:t>
      </w:r>
      <w:r w:rsidR="00DB6D83">
        <w:t xml:space="preserve"> </w:t>
      </w:r>
      <w:r w:rsidR="00FF7A64">
        <w:t xml:space="preserve">plattformunabhängiger </w:t>
      </w:r>
      <w:r w:rsidR="00DB6D83">
        <w:t xml:space="preserve">Software </w:t>
      </w:r>
      <w:r w:rsidR="00654C18">
        <w:fldChar w:fldCharType="begin" w:fldLock="1"/>
      </w:r>
      <w:r w:rsidR="00A076A5">
        <w:instrText>ADDIN CSL_CITATION { "citationItems" : [ { "id" : "ITEM-1", "itemData" : { "URL" : "https://riverbankcomputing.com/software/pyqt/intro", "accessed" : { "date-parts" : [ [ "2017", "2", "2" ] ] }, "author" : [ { "dropping-particle" : "", "family" : "Riverbank", "given" : "", "non-dropping-particle" : "", "parse-names" : false, "suffix" : "" } ], "id" : "ITEM-1", "issued" : { "date-parts" : [ [ "2016" ] ] }, "title" : "Riverbank | Software | PyQt | What is PyQt?", "type" : "webpage" }, "uris" : [ "http://www.mendeley.com/documents/?uuid=6e5f7b05-c314-4c27-b5a2-24be05d90056" ] } ], "mendeley" : { "formattedCitation" : "(Riverbank, 2016)", "plainTextFormattedCitation" : "(Riverbank, 2016)", "previouslyFormattedCitation" : "(Riverbank, 2016)" }, "properties" : { "noteIndex" : 0 }, "schema" : "https://github.com/citation-style-language/schema/raw/master/csl-citation.json" }</w:instrText>
      </w:r>
      <w:r w:rsidR="00654C18">
        <w:fldChar w:fldCharType="separate"/>
      </w:r>
      <w:r w:rsidR="00654C18" w:rsidRPr="00654C18">
        <w:rPr>
          <w:noProof/>
        </w:rPr>
        <w:t>(Riverbank, 2016)</w:t>
      </w:r>
      <w:r w:rsidR="00654C18">
        <w:fldChar w:fldCharType="end"/>
      </w:r>
      <w:r w:rsidR="00FF7A64">
        <w:t>.</w:t>
      </w:r>
    </w:p>
    <w:p w:rsidR="003E2EE0" w:rsidRPr="00F67A08" w:rsidRDefault="003E2EE0" w:rsidP="00423068">
      <w:r>
        <w:t xml:space="preserve">Eine Tabelle der Versionsnummern der verwendeten Bibliotheken und ihrer Lizenzmodelle findet sich im Anhang </w:t>
      </w:r>
      <w:r w:rsidR="00953FB9">
        <w:t>unter</w:t>
      </w:r>
      <w:r w:rsidR="00760204">
        <w:t xml:space="preserve"> Abschnitt</w:t>
      </w:r>
      <w:r w:rsidR="00D94544">
        <w:t xml:space="preserve"> </w:t>
      </w:r>
      <w:r w:rsidR="00D94544">
        <w:fldChar w:fldCharType="begin"/>
      </w:r>
      <w:r w:rsidR="00D94544">
        <w:instrText xml:space="preserve"> REF _Ref476229486 \r \h </w:instrText>
      </w:r>
      <w:r w:rsidR="00760204">
        <w:instrText xml:space="preserve"> \* MERGEFORMAT </w:instrText>
      </w:r>
      <w:r w:rsidR="00D94544">
        <w:fldChar w:fldCharType="separate"/>
      </w:r>
      <w:r w:rsidR="00D94544" w:rsidRPr="00760204">
        <w:rPr>
          <w:rFonts w:asciiTheme="majorHAnsi" w:hAnsiTheme="majorHAnsi"/>
        </w:rPr>
        <w:t>I</w:t>
      </w:r>
      <w:r w:rsidR="00D94544">
        <w:t>.b</w:t>
      </w:r>
      <w:r w:rsidR="00D94544">
        <w:fldChar w:fldCharType="end"/>
      </w:r>
      <w:r w:rsidR="00D94544">
        <w:t>.</w:t>
      </w:r>
    </w:p>
    <w:p w:rsidR="00EB3380" w:rsidRDefault="00EB3380" w:rsidP="00EB3380">
      <w:pPr>
        <w:pStyle w:val="berschrift2"/>
        <w:numPr>
          <w:ilvl w:val="1"/>
          <w:numId w:val="1"/>
        </w:numPr>
        <w:ind w:left="567" w:hanging="567"/>
      </w:pPr>
      <w:bookmarkStart w:id="118" w:name="_Toc476239177"/>
      <w:r>
        <w:t>allgemeine</w:t>
      </w:r>
      <w:r w:rsidR="00545E0B">
        <w:t>r Aufbau</w:t>
      </w:r>
      <w:bookmarkEnd w:id="118"/>
    </w:p>
    <w:p w:rsidR="00F01BEB" w:rsidRDefault="00F01BEB" w:rsidP="00A46869"/>
    <w:p w:rsidR="00F01BEB" w:rsidRDefault="00F01BEB" w:rsidP="00A46869">
      <w:r>
        <w:t>packaging</w:t>
      </w:r>
    </w:p>
    <w:p w:rsidR="00A46869" w:rsidRDefault="00A46869" w:rsidP="00A46869">
      <w:r>
        <w:lastRenderedPageBreak/>
        <w:t>alle Features erwarten segmentiertes Bild, alle Segmentierer liefern segmentiertes Bild (Vereinheitlichung)</w:t>
      </w:r>
      <w:r w:rsidR="00646E69">
        <w:t xml:space="preserve">, einfache binarisierung mit </w:t>
      </w:r>
      <w:r w:rsidR="00326445">
        <w:t xml:space="preserve">umcodierung hintergrund zu schwarz und </w:t>
      </w:r>
      <w:r w:rsidR="00646E69">
        <w:t>simplem threshold</w:t>
      </w:r>
      <w:r w:rsidR="00326445">
        <w:t>, aber achtung jpg</w:t>
      </w:r>
    </w:p>
    <w:p w:rsidR="00F01DBB" w:rsidRDefault="00F01DBB" w:rsidP="00A46869">
      <w:r>
        <w:t>Unsupervised Feature genannt, um anzuzeigen, dass</w:t>
      </w:r>
      <w:r w:rsidR="00ED0C00">
        <w:t xml:space="preserve"> unsupervised lernverfahren folgen muss</w:t>
      </w:r>
      <w:r>
        <w:t xml:space="preserve"> clustering oder codebook nötig</w:t>
      </w:r>
    </w:p>
    <w:p w:rsidR="00A46869" w:rsidRDefault="00A46869" w:rsidP="00A46869">
      <w:r>
        <w:t>Segmentierte Bilder, Hintergrund weiß (abgeguckt von allen anderen)</w:t>
      </w:r>
    </w:p>
    <w:p w:rsidR="00A46869" w:rsidRDefault="00A46869" w:rsidP="00A46869">
      <w:r>
        <w:t>einfache Binarisierung: da Hintergrund mit weiß codiert, gleich schwarz setzen (Binärbild Codierung!) und Rest auf 1 bzw. 255</w:t>
      </w:r>
    </w:p>
    <w:p w:rsidR="00F2096F" w:rsidRDefault="00F2096F" w:rsidP="00A46869">
      <w:r>
        <w:t>Achtung: jpg macht Probleme! (irgendwo anders hier)</w:t>
      </w:r>
    </w:p>
    <w:p w:rsidR="00A46869" w:rsidRDefault="00A46869" w:rsidP="00A46869">
      <w:r>
        <w:t>Feature Klasse übernimmt Vorbereitung des Bildes, delegiert an Unterklassen, wo eigentliche Berechnungen stattfinden</w:t>
      </w:r>
    </w:p>
    <w:p w:rsidR="008C52A1" w:rsidRDefault="008C52A1" w:rsidP="008C52A1">
      <w:pPr>
        <w:pStyle w:val="berschrift2"/>
        <w:numPr>
          <w:ilvl w:val="1"/>
          <w:numId w:val="1"/>
        </w:numPr>
        <w:ind w:left="567" w:hanging="567"/>
      </w:pPr>
      <w:bookmarkStart w:id="119" w:name="_Toc476239178"/>
      <w:r>
        <w:t>Systemarchitektur</w:t>
      </w:r>
      <w:bookmarkEnd w:id="119"/>
    </w:p>
    <w:p w:rsidR="00664A8C" w:rsidRDefault="008C52A1" w:rsidP="00A46869">
      <w:r>
        <w:t>abweichend von kapitel, keine interfaces sonder abstrakte klassen</w:t>
      </w:r>
    </w:p>
    <w:p w:rsidR="00404F75" w:rsidRDefault="00404F75" w:rsidP="00A46869">
      <w:r>
        <w:t>ist durcheinander geraten nach einführung der speicherung roher features, enorme größen, speicherbedarf, abstürze bei sift/surf möglich, nicht empfohlen zu verwenden, codebook ist in data gewandert, sollte wieder entfernt werden</w:t>
      </w:r>
    </w:p>
    <w:p w:rsidR="00BF1A3A" w:rsidRDefault="00BF1A3A" w:rsidP="00A46869">
      <w:r>
        <w:t>bei on fly nur auswahl aus datei, extra beschreibung, langsam aber sonst müssten zu viele im speicher gehalten werden</w:t>
      </w:r>
    </w:p>
    <w:p w:rsidR="00EB3380" w:rsidRDefault="00EB3380" w:rsidP="00EB3380">
      <w:pPr>
        <w:pStyle w:val="berschrift2"/>
        <w:numPr>
          <w:ilvl w:val="1"/>
          <w:numId w:val="1"/>
        </w:numPr>
        <w:ind w:left="567" w:hanging="567"/>
      </w:pPr>
      <w:bookmarkStart w:id="120" w:name="_Toc476239179"/>
      <w:bookmarkStart w:id="121" w:name="_Ref476314014"/>
      <w:r>
        <w:t>Segmentierung</w:t>
      </w:r>
      <w:bookmarkEnd w:id="120"/>
      <w:bookmarkEnd w:id="121"/>
      <w:r>
        <w:t xml:space="preserve"> </w:t>
      </w:r>
    </w:p>
    <w:p w:rsidR="00CF1491" w:rsidRDefault="004B1A2D" w:rsidP="00CF1491">
      <w:r>
        <w:t xml:space="preserve">Die Segmentierung wurde auf den Bildern des eigenen Datensatzes durchgeführt und die Qualität der Ergebnisse überprüft. </w:t>
      </w:r>
      <w:r w:rsidR="00CF1491">
        <w:t>Die Segmentierung folgt dabei einem festen Ablauf.</w:t>
      </w:r>
    </w:p>
    <w:p w:rsidR="00CF1491" w:rsidRDefault="00CF1491" w:rsidP="00CF1491">
      <w:r>
        <w:t>Als Schritt vor der Segmentierung wird das Ausgangsbild zunächst im RGB-Farbraum eingel</w:t>
      </w:r>
      <w:r>
        <w:t>e</w:t>
      </w:r>
      <w:r>
        <w:t>sen</w:t>
      </w:r>
      <w:r w:rsidR="00BB0D9A">
        <w:t>. Darauf folgt die Segmentierung anhand de</w:t>
      </w:r>
      <w:r w:rsidR="00423373">
        <w:t>r</w:t>
      </w:r>
      <w:r w:rsidR="00BB0D9A">
        <w:t xml:space="preserve"> Farb</w:t>
      </w:r>
      <w:r w:rsidR="00423373">
        <w:t>werte</w:t>
      </w:r>
      <w:r w:rsidR="00BB0D9A">
        <w:t xml:space="preserve"> mit einem Binärbild als Resultat. </w:t>
      </w:r>
      <w:r>
        <w:t xml:space="preserve"> </w:t>
      </w:r>
      <w:r w:rsidR="00D50D73">
        <w:t xml:space="preserve">Das Binärbild </w:t>
      </w:r>
      <w:r w:rsidR="00D50D73">
        <w:t>wird</w:t>
      </w:r>
      <w:r w:rsidR="00D50D73">
        <w:t xml:space="preserve"> da</w:t>
      </w:r>
      <w:r w:rsidR="00100AFE">
        <w:t>rauf</w:t>
      </w:r>
      <w:r w:rsidR="0008432B">
        <w:t>h</w:t>
      </w:r>
      <w:r w:rsidR="00100AFE">
        <w:t>in</w:t>
      </w:r>
      <w:r w:rsidR="00D50D73">
        <w:t xml:space="preserve"> als Maske auf das Origina</w:t>
      </w:r>
      <w:r w:rsidR="00D50D73">
        <w:t>l</w:t>
      </w:r>
      <w:r w:rsidR="00D50D73">
        <w:t xml:space="preserve">bild angewendet werden, um ein farbiges Bild mit dem freigestellten Blatt </w:t>
      </w:r>
      <w:r w:rsidR="001B7E4B">
        <w:t xml:space="preserve">vor weißem Hintergrund </w:t>
      </w:r>
      <w:r w:rsidR="00D50D73">
        <w:t>zu erhalten.</w:t>
      </w:r>
      <w:r w:rsidR="00F23A02">
        <w:t xml:space="preserve"> Die so maskie</w:t>
      </w:r>
      <w:r w:rsidR="00F23A02">
        <w:t>r</w:t>
      </w:r>
      <w:r w:rsidR="00F23A02">
        <w:t>ten Bilder werden</w:t>
      </w:r>
      <w:r>
        <w:t xml:space="preserve"> auf die Bounding Box des freigestellten Blattes beschnitten, da der Hinte</w:t>
      </w:r>
      <w:r>
        <w:t>r</w:t>
      </w:r>
      <w:r>
        <w:t xml:space="preserve">grund außerhalb der Box keine </w:t>
      </w:r>
      <w:r w:rsidR="00B13E2B">
        <w:t xml:space="preserve">relevanten </w:t>
      </w:r>
      <w:r>
        <w:t>Bildinformationen mehr enthält. Die so bearbeit</w:t>
      </w:r>
      <w:r>
        <w:t>e</w:t>
      </w:r>
      <w:r>
        <w:t>ten Bilder können wahlweise gespeichert oder als Eingangsdaten an die Features weitergele</w:t>
      </w:r>
      <w:r>
        <w:t>i</w:t>
      </w:r>
      <w:r>
        <w:t>tet werden.</w:t>
      </w:r>
      <w:r w:rsidR="00D50D73">
        <w:t xml:space="preserve"> </w:t>
      </w:r>
    </w:p>
    <w:p w:rsidR="009C0D5F" w:rsidRDefault="00CF1491" w:rsidP="009C0D5F">
      <w:r>
        <w:lastRenderedPageBreak/>
        <w:t>Das erste getestete Verfahren</w:t>
      </w:r>
      <w:r w:rsidR="00BB0D9A">
        <w:t xml:space="preserve"> zur Segmentierung</w:t>
      </w:r>
      <w:r>
        <w:t xml:space="preserve"> ist die Otsu-Methode.</w:t>
      </w:r>
      <w:r w:rsidR="00BB0D9A">
        <w:t xml:space="preserve"> In einem ersten Schritt wird das Farbbild zunächst</w:t>
      </w:r>
      <w:r>
        <w:t xml:space="preserve"> in ein Graustufenbild überführt</w:t>
      </w:r>
      <w:r w:rsidR="008F6ED8">
        <w:t xml:space="preserve">. </w:t>
      </w:r>
      <w:r w:rsidR="009C0D5F">
        <w:t xml:space="preserve">Die </w:t>
      </w:r>
      <w:r w:rsidR="001D4DB9">
        <w:t>anschließende</w:t>
      </w:r>
      <w:r w:rsidR="009C0D5F">
        <w:t xml:space="preserve"> Segme</w:t>
      </w:r>
      <w:r w:rsidR="009C0D5F">
        <w:t>n</w:t>
      </w:r>
      <w:r w:rsidR="009C0D5F">
        <w:t>tierung durch Otsu-Thresholding wurde mit Hilfe d</w:t>
      </w:r>
      <w:r w:rsidR="001D4DB9">
        <w:t>er OpenCV-Bibliothek umgesetzt.</w:t>
      </w:r>
      <w:r w:rsidR="003B1B4A">
        <w:t xml:space="preserve"> </w:t>
      </w:r>
    </w:p>
    <w:p w:rsidR="008F6ED8" w:rsidRDefault="00E067CF" w:rsidP="009C0D5F">
      <w:r>
        <w:t>D</w:t>
      </w:r>
      <w:r w:rsidR="008F6ED8">
        <w:t>as Ergebnis</w:t>
      </w:r>
      <w:r w:rsidR="001D4DB9">
        <w:t xml:space="preserve"> des Otsu-Thresholdings</w:t>
      </w:r>
      <w:r w:rsidR="008F6ED8">
        <w:t xml:space="preserve"> </w:t>
      </w:r>
      <w:r>
        <w:t xml:space="preserve">ist </w:t>
      </w:r>
      <w:r w:rsidR="00144CF4">
        <w:t xml:space="preserve">entgegen der Vermutung </w:t>
      </w:r>
      <w:r w:rsidR="00CF1491">
        <w:t>in</w:t>
      </w:r>
      <w:r w:rsidR="00CF1491">
        <w:t xml:space="preserve"> Kapitel </w:t>
      </w:r>
      <w:r w:rsidR="00CF1491">
        <w:fldChar w:fldCharType="begin"/>
      </w:r>
      <w:r w:rsidR="00CF1491">
        <w:instrText xml:space="preserve"> REF _Ref476260512 \r \h </w:instrText>
      </w:r>
      <w:r w:rsidR="00CF1491">
        <w:fldChar w:fldCharType="separate"/>
      </w:r>
      <w:r w:rsidR="00CF1491">
        <w:t>3.4.2</w:t>
      </w:r>
      <w:r w:rsidR="00CF1491">
        <w:fldChar w:fldCharType="end"/>
      </w:r>
      <w:r w:rsidR="00CF1491">
        <w:t xml:space="preserve"> </w:t>
      </w:r>
      <w:r w:rsidR="00144CF4" w:rsidRPr="00144CF4">
        <w:t>unz</w:t>
      </w:r>
      <w:r w:rsidR="00144CF4" w:rsidRPr="00144CF4">
        <w:t>u</w:t>
      </w:r>
      <w:r w:rsidR="00144CF4" w:rsidRPr="00144CF4">
        <w:t>reichend</w:t>
      </w:r>
      <w:r w:rsidR="00144CF4">
        <w:rPr>
          <w:color w:val="FF0000"/>
        </w:rPr>
        <w:t xml:space="preserve"> </w:t>
      </w:r>
      <w:r w:rsidR="008F6ED8">
        <w:t xml:space="preserve">für eine anschließende </w:t>
      </w:r>
      <w:r w:rsidR="004D22EF">
        <w:t>Verwendung in der Feature</w:t>
      </w:r>
      <w:r w:rsidR="001D4DB9">
        <w:t>-E</w:t>
      </w:r>
      <w:r w:rsidR="004D22EF">
        <w:t>xtraktion</w:t>
      </w:r>
      <w:r w:rsidR="00144CF4">
        <w:t>. I</w:t>
      </w:r>
      <w:r w:rsidR="008F6ED8">
        <w:t>n einigen Bildern</w:t>
      </w:r>
      <w:r w:rsidR="00144CF4">
        <w:t xml:space="preserve"> verfälschen</w:t>
      </w:r>
      <w:r w:rsidR="008F6ED8">
        <w:t xml:space="preserve"> </w:t>
      </w:r>
      <w:r w:rsidR="00693B3B">
        <w:t>große</w:t>
      </w:r>
      <w:r w:rsidR="008F6ED8">
        <w:t xml:space="preserve"> Schatten die </w:t>
      </w:r>
      <w:r w:rsidR="00EB5836">
        <w:t>Kontur</w:t>
      </w:r>
      <w:r w:rsidR="008F6ED8">
        <w:t xml:space="preserve"> des </w:t>
      </w:r>
      <w:r w:rsidR="00BF5683">
        <w:t>binarisierten Blattes</w:t>
      </w:r>
      <w:r w:rsidR="008F6ED8">
        <w:t>.</w:t>
      </w:r>
      <w:r w:rsidR="00EB5836">
        <w:t xml:space="preserve"> </w:t>
      </w:r>
      <w:r w:rsidR="00816C7E">
        <w:t>Bei</w:t>
      </w:r>
      <w:r w:rsidR="000E3AF4">
        <w:t xml:space="preserve"> de</w:t>
      </w:r>
      <w:r w:rsidR="00816C7E">
        <w:t>r</w:t>
      </w:r>
      <w:r w:rsidR="000E3AF4">
        <w:t xml:space="preserve"> Aufnahme des Testdatensatzes</w:t>
      </w:r>
      <w:r w:rsidR="00816C7E">
        <w:t xml:space="preserve"> wurde</w:t>
      </w:r>
      <w:r w:rsidR="000E3AF4">
        <w:t xml:space="preserve"> </w:t>
      </w:r>
      <w:r w:rsidR="00F718D5">
        <w:t>teilweise ein</w:t>
      </w:r>
      <w:r w:rsidR="000E3AF4">
        <w:t xml:space="preserve"> Blitzlicht verwendet, </w:t>
      </w:r>
      <w:r w:rsidR="00816C7E">
        <w:t>wodurch</w:t>
      </w:r>
      <w:r w:rsidR="000E3AF4">
        <w:t xml:space="preserve"> </w:t>
      </w:r>
      <w:r w:rsidR="00EB5836">
        <w:t xml:space="preserve">die </w:t>
      </w:r>
      <w:r w:rsidR="00683470">
        <w:t>vom Blatt geworf</w:t>
      </w:r>
      <w:r w:rsidR="00683470">
        <w:t>e</w:t>
      </w:r>
      <w:r w:rsidR="00683470">
        <w:t xml:space="preserve">nen </w:t>
      </w:r>
      <w:r w:rsidR="00EB5836">
        <w:t>Schatten sehr dunkel</w:t>
      </w:r>
      <w:r w:rsidR="00816C7E">
        <w:t xml:space="preserve"> sind</w:t>
      </w:r>
      <w:r w:rsidR="00F864D0">
        <w:t xml:space="preserve">. </w:t>
      </w:r>
      <w:r w:rsidR="00642D8A">
        <w:t>Da auch das Blatt dunkler ist als der Hintergrund, werden die Pixel der Schatten dem Vorde</w:t>
      </w:r>
      <w:r w:rsidR="00642D8A">
        <w:t>r</w:t>
      </w:r>
      <w:r w:rsidR="00642D8A">
        <w:t>grund zugeordnet</w:t>
      </w:r>
      <w:r w:rsidR="00A226A7">
        <w:t>.</w:t>
      </w:r>
      <w:r w:rsidR="003307B0">
        <w:t xml:space="preserve"> </w:t>
      </w:r>
    </w:p>
    <w:p w:rsidR="00280E8E" w:rsidRDefault="00601DB2" w:rsidP="00280E8E">
      <w:pPr>
        <w:rPr>
          <w:noProof/>
          <w:lang w:eastAsia="de-DE"/>
        </w:rPr>
      </w:pPr>
      <w:r>
        <w:t>Weil</w:t>
      </w:r>
      <w:r w:rsidR="00F718D5">
        <w:t xml:space="preserve"> die Fotos der Blätter vor einem neutralen farbarmen Hintergrund aufgenommen wurden, </w:t>
      </w:r>
      <w:r w:rsidR="0033674A">
        <w:t xml:space="preserve">lassen sich die Blätter </w:t>
      </w:r>
      <w:r w:rsidR="007E6306">
        <w:t>besser</w:t>
      </w:r>
      <w:r w:rsidR="0033674A">
        <w:t xml:space="preserve"> in der </w:t>
      </w:r>
      <w:r w:rsidR="005E5E55">
        <w:t>Farbs</w:t>
      </w:r>
      <w:r w:rsidR="0033674A">
        <w:t xml:space="preserve">ättigung von diesem unterscheiden, der eigentliche Farbwert ist vernachlässigbar. Somit ist </w:t>
      </w:r>
      <w:r w:rsidR="00F718D5">
        <w:t>der HSV-Farbraum, der die Helligkeit von der Farbsätt</w:t>
      </w:r>
      <w:r w:rsidR="00F718D5">
        <w:t>i</w:t>
      </w:r>
      <w:r w:rsidR="00F718D5">
        <w:t xml:space="preserve">gung und dem Farbwert trennt, für die Freistellung der </w:t>
      </w:r>
      <w:r w:rsidR="0033674A">
        <w:t xml:space="preserve">farbigen </w:t>
      </w:r>
      <w:r w:rsidR="00F718D5">
        <w:t>Blätter besser geeignet als der RGB-Farbraum</w:t>
      </w:r>
      <w:r w:rsidR="00280E8E">
        <w:t>.</w:t>
      </w:r>
      <w:r w:rsidR="0033674A">
        <w:t xml:space="preserve"> </w:t>
      </w:r>
    </w:p>
    <w:p w:rsidR="00280E8E" w:rsidRDefault="00280E8E" w:rsidP="00280E8E">
      <w:pPr>
        <w:spacing w:after="0"/>
        <w:jc w:val="left"/>
        <w:rPr>
          <w:noProof/>
          <w:lang w:eastAsia="de-DE"/>
        </w:rPr>
      </w:pPr>
      <w:r>
        <w:rPr>
          <w:noProof/>
          <w:lang w:eastAsia="de-DE"/>
        </w:rPr>
        <w:drawing>
          <wp:inline distT="0" distB="0" distL="0" distR="0" wp14:anchorId="66F960E0" wp14:editId="08067015">
            <wp:extent cx="1275907" cy="1013220"/>
            <wp:effectExtent l="0" t="0" r="635" b="0"/>
            <wp:docPr id="377" name="Grafik 377" descr="C:\Users\chris\AppData\Local\Microsoft\Windows\INetCache\Content.Word\DSC_72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chris\AppData\Local\Microsoft\Windows\INetCache\Content.Word\DSC_7203.jpg"/>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19188" t="16494" r="10911"/>
                    <a:stretch/>
                  </pic:blipFill>
                  <pic:spPr bwMode="auto">
                    <a:xfrm>
                      <a:off x="0" y="0"/>
                      <a:ext cx="1278832" cy="1015543"/>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de-DE"/>
        </w:rPr>
        <w:drawing>
          <wp:inline distT="0" distB="0" distL="0" distR="0" wp14:anchorId="7A069A7C" wp14:editId="6A618479">
            <wp:extent cx="1350568" cy="1015716"/>
            <wp:effectExtent l="0" t="0" r="2540" b="0"/>
            <wp:docPr id="374" name="Grafik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5"/>
                    <a:srcRect l="50864" t="42037" r="32416" b="35610"/>
                    <a:stretch/>
                  </pic:blipFill>
                  <pic:spPr bwMode="auto">
                    <a:xfrm>
                      <a:off x="0" y="0"/>
                      <a:ext cx="1359122" cy="1022149"/>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de-DE"/>
        </w:rPr>
        <w:drawing>
          <wp:inline distT="0" distB="0" distL="0" distR="0" wp14:anchorId="3A2418B5" wp14:editId="15D4B02C">
            <wp:extent cx="1235670" cy="1010093"/>
            <wp:effectExtent l="0" t="0" r="3175" b="0"/>
            <wp:docPr id="376" name="Grafik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6"/>
                    <a:srcRect l="52635" t="41584" r="31509" b="35374"/>
                    <a:stretch/>
                  </pic:blipFill>
                  <pic:spPr bwMode="auto">
                    <a:xfrm>
                      <a:off x="0" y="0"/>
                      <a:ext cx="1245972" cy="1018515"/>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de-DE"/>
        </w:rPr>
        <w:drawing>
          <wp:inline distT="0" distB="0" distL="0" distR="0" wp14:anchorId="1B77485A" wp14:editId="4A1F594B">
            <wp:extent cx="1257562" cy="1012695"/>
            <wp:effectExtent l="0" t="0" r="0" b="0"/>
            <wp:docPr id="375" name="Grafik 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7"/>
                    <a:srcRect l="50703" t="41644" r="32676" b="34560"/>
                    <a:stretch/>
                  </pic:blipFill>
                  <pic:spPr bwMode="auto">
                    <a:xfrm>
                      <a:off x="0" y="0"/>
                      <a:ext cx="1278386" cy="1029464"/>
                    </a:xfrm>
                    <a:prstGeom prst="rect">
                      <a:avLst/>
                    </a:prstGeom>
                    <a:ln>
                      <a:noFill/>
                    </a:ln>
                    <a:extLst>
                      <a:ext uri="{53640926-AAD7-44D8-BBD7-CCE9431645EC}">
                        <a14:shadowObscured xmlns:a14="http://schemas.microsoft.com/office/drawing/2010/main"/>
                      </a:ext>
                    </a:extLst>
                  </pic:spPr>
                </pic:pic>
              </a:graphicData>
            </a:graphic>
          </wp:inline>
        </w:drawing>
      </w:r>
    </w:p>
    <w:p w:rsidR="00280E8E" w:rsidRDefault="00280E8E" w:rsidP="00280E8E">
      <w:pPr>
        <w:pStyle w:val="Beschriftung"/>
        <w:ind w:right="425"/>
        <w:jc w:val="left"/>
      </w:pPr>
      <w:bookmarkStart w:id="122" w:name="_Ref476259557"/>
      <w:r>
        <w:t xml:space="preserve">Abbildung </w:t>
      </w:r>
      <w:fldSimple w:instr=" SEQ Abbildung \* ARABIC ">
        <w:r w:rsidR="002343C0">
          <w:rPr>
            <w:noProof/>
          </w:rPr>
          <w:t>31</w:t>
        </w:r>
      </w:fldSimple>
      <w:bookmarkEnd w:id="122"/>
      <w:r>
        <w:t xml:space="preserve"> - Bild eines Blattes einer Sommerlinde: unbearbeitet (links), im als RGB dargestellten HSV-Farbraum (2. v. links), nur mit Sättigung und Farbwert  (2. v. rechts) und nur mit Sättigung (rechts)</w:t>
      </w:r>
    </w:p>
    <w:p w:rsidR="00B54E4C" w:rsidRDefault="00D205AB" w:rsidP="00F718D5">
      <w:r w:rsidRPr="00D205AB">
        <w:t>Es wurde</w:t>
      </w:r>
      <w:r w:rsidR="00F07914">
        <w:t xml:space="preserve"> anhand einiger Beispielbilder</w:t>
      </w:r>
      <w:r w:rsidRPr="00D205AB">
        <w:t xml:space="preserve"> </w:t>
      </w:r>
      <w:r>
        <w:t>getestet, ob</w:t>
      </w:r>
      <w:r w:rsidR="00350467">
        <w:t xml:space="preserve"> sich</w:t>
      </w:r>
      <w:r>
        <w:t xml:space="preserve"> das bereits</w:t>
      </w:r>
      <w:r w:rsidR="007E6306">
        <w:t xml:space="preserve"> implementierte</w:t>
      </w:r>
      <w:r w:rsidR="0033674A">
        <w:t xml:space="preserve"> Otsu-Thresholding </w:t>
      </w:r>
      <w:r w:rsidR="00EF1E82">
        <w:t>auf</w:t>
      </w:r>
      <w:r>
        <w:t xml:space="preserve"> Graustufen, die aus dem HSV-Raum gebildet werden</w:t>
      </w:r>
      <w:r w:rsidR="00350467">
        <w:t>,</w:t>
      </w:r>
      <w:r>
        <w:t xml:space="preserve"> anwenden lässt. Speziell im Farbton (</w:t>
      </w:r>
      <w:r w:rsidR="000E57D6">
        <w:t>H</w:t>
      </w:r>
      <w:r>
        <w:t xml:space="preserve">ue) tritt </w:t>
      </w:r>
      <w:r w:rsidR="00E1534A">
        <w:t xml:space="preserve">mitunter </w:t>
      </w:r>
      <w:r>
        <w:t>ein starkes Rauschen</w:t>
      </w:r>
      <w:r w:rsidR="00E1534A">
        <w:t xml:space="preserve"> auf, so dass das Blatt nicht vom Hintergrund getrennt werden kann</w:t>
      </w:r>
      <w:r w:rsidR="00C47154">
        <w:t xml:space="preserve"> (</w:t>
      </w:r>
      <w:r w:rsidR="00C47154">
        <w:fldChar w:fldCharType="begin"/>
      </w:r>
      <w:r w:rsidR="00C47154">
        <w:instrText xml:space="preserve"> REF _Ref476259557 \h </w:instrText>
      </w:r>
      <w:r w:rsidR="00C47154">
        <w:fldChar w:fldCharType="separate"/>
      </w:r>
      <w:r w:rsidR="00C47154">
        <w:t xml:space="preserve">Abbildung </w:t>
      </w:r>
      <w:r w:rsidR="00C47154">
        <w:rPr>
          <w:noProof/>
        </w:rPr>
        <w:t>31</w:t>
      </w:r>
      <w:r w:rsidR="00C47154">
        <w:fldChar w:fldCharType="end"/>
      </w:r>
      <w:r w:rsidR="00837B88">
        <w:t>,</w:t>
      </w:r>
      <w:r w:rsidR="00C47154">
        <w:t xml:space="preserve"> 2. von links)</w:t>
      </w:r>
      <w:r w:rsidR="00E1534A">
        <w:t xml:space="preserve">. </w:t>
      </w:r>
      <w:r w:rsidR="00A05D64">
        <w:t>Die besten Ergebnisse liefert Otsu bei alleiniger Betrachtung des Sättigungswertes</w:t>
      </w:r>
      <w:r w:rsidR="003B2F86">
        <w:t xml:space="preserve"> (</w:t>
      </w:r>
      <w:r w:rsidR="003B2F86">
        <w:fldChar w:fldCharType="begin"/>
      </w:r>
      <w:r w:rsidR="003B2F86">
        <w:instrText xml:space="preserve"> REF _Ref476259557 \h </w:instrText>
      </w:r>
      <w:r w:rsidR="003B2F86">
        <w:fldChar w:fldCharType="separate"/>
      </w:r>
      <w:r w:rsidR="003B2F86">
        <w:t xml:space="preserve">Abbildung </w:t>
      </w:r>
      <w:r w:rsidR="003B2F86">
        <w:rPr>
          <w:noProof/>
        </w:rPr>
        <w:t>31</w:t>
      </w:r>
      <w:r w:rsidR="003B2F86">
        <w:fldChar w:fldCharType="end"/>
      </w:r>
      <w:r w:rsidR="00837B88">
        <w:t>,</w:t>
      </w:r>
      <w:r w:rsidR="003B2F86">
        <w:t xml:space="preserve"> rechts)</w:t>
      </w:r>
      <w:r w:rsidR="00A05D64">
        <w:t xml:space="preserve"> und</w:t>
      </w:r>
      <w:r>
        <w:t xml:space="preserve"> </w:t>
      </w:r>
      <w:r w:rsidR="0033674A">
        <w:t xml:space="preserve">trennt </w:t>
      </w:r>
      <w:r w:rsidR="00766D6C">
        <w:t xml:space="preserve">so </w:t>
      </w:r>
      <w:r w:rsidR="0033674A">
        <w:t xml:space="preserve">in einer Vielzahl der Bilder </w:t>
      </w:r>
      <w:r w:rsidR="00A05D64">
        <w:t xml:space="preserve">das Blatt </w:t>
      </w:r>
      <w:r w:rsidR="002E6255">
        <w:t>zufriedenstellend</w:t>
      </w:r>
      <w:r w:rsidR="00A05D64">
        <w:t xml:space="preserve"> vom Hintergrund</w:t>
      </w:r>
      <w:r w:rsidR="002E6255">
        <w:t>.</w:t>
      </w:r>
      <w:r w:rsidR="00F34236" w:rsidRPr="00F34236">
        <w:t xml:space="preserve"> </w:t>
      </w:r>
    </w:p>
    <w:p w:rsidR="00002763" w:rsidRDefault="00F34236" w:rsidP="00F718D5">
      <w:r>
        <w:t xml:space="preserve">Nach einer Stapelverarbeitung  mit Segmentierung aller Blätter des Datensatzes mit der HSV-Otsu-Methode fiel aber auf, dass bei Aufnahmen mit schlechter Beleuchtung Löcher im segmentierten Blatt entstehen (siehe </w:t>
      </w:r>
      <w:r w:rsidR="0014645C">
        <w:fldChar w:fldCharType="begin"/>
      </w:r>
      <w:r w:rsidR="0014645C">
        <w:instrText xml:space="preserve"> REF _Ref476261082 \h </w:instrText>
      </w:r>
      <w:r w:rsidR="0014645C">
        <w:fldChar w:fldCharType="separate"/>
      </w:r>
      <w:r w:rsidR="0014645C">
        <w:t xml:space="preserve">Abbildung </w:t>
      </w:r>
      <w:r w:rsidR="0014645C">
        <w:rPr>
          <w:noProof/>
        </w:rPr>
        <w:t>32</w:t>
      </w:r>
      <w:r w:rsidR="0014645C">
        <w:fldChar w:fldCharType="end"/>
      </w:r>
      <w:r w:rsidR="0014645C">
        <w:t>, links)</w:t>
      </w:r>
      <w:r>
        <w:t>. Um diese zu füllen</w:t>
      </w:r>
      <w:r w:rsidR="0014645C">
        <w:t xml:space="preserve">, wird ein Floodfilling des Hintergrundes </w:t>
      </w:r>
      <w:r w:rsidR="00DC024C">
        <w:t xml:space="preserve">mit einer </w:t>
      </w:r>
      <w:r w:rsidR="0076362D">
        <w:t>von der Binärcodierung verschiedenen</w:t>
      </w:r>
      <w:r w:rsidR="00DC024C">
        <w:t xml:space="preserve"> Hintergrun</w:t>
      </w:r>
      <w:r w:rsidR="00DC024C">
        <w:t>d</w:t>
      </w:r>
      <w:r w:rsidR="00DC024C">
        <w:t xml:space="preserve">farbe </w:t>
      </w:r>
      <w:r w:rsidR="0014645C">
        <w:t xml:space="preserve">ausgeführt. </w:t>
      </w:r>
      <w:r w:rsidR="00FF6A4F">
        <w:t xml:space="preserve"> </w:t>
      </w:r>
      <w:r w:rsidR="00155339">
        <w:t>A</w:t>
      </w:r>
      <w:r w:rsidR="00FF6A4F">
        <w:t xml:space="preserve">lle nicht gefüllten Bereiche des Bildes </w:t>
      </w:r>
      <w:r w:rsidR="00AC42B3">
        <w:t xml:space="preserve">werden </w:t>
      </w:r>
      <w:r w:rsidR="00FF6A4F">
        <w:t xml:space="preserve">als zum Blatt </w:t>
      </w:r>
      <w:r w:rsidR="007E5126">
        <w:t>zu</w:t>
      </w:r>
      <w:r w:rsidR="00FF6A4F">
        <w:t>gehörig angenommen</w:t>
      </w:r>
      <w:r w:rsidR="00BF3D2B">
        <w:t>, Bereiche mit der Füllfarbe zählen zum Hintergund</w:t>
      </w:r>
      <w:r w:rsidR="00FF6A4F">
        <w:t>. Diese Methode füllt zwar die Löcher</w:t>
      </w:r>
      <w:r w:rsidR="00C565D5">
        <w:t xml:space="preserve"> innerhalb der Form</w:t>
      </w:r>
      <w:r w:rsidR="00FF6A4F">
        <w:t xml:space="preserve">, ausgefranste Blattränder </w:t>
      </w:r>
      <w:r w:rsidR="00055C06">
        <w:t>bleiben aber bestehen</w:t>
      </w:r>
      <w:r w:rsidR="00FF6A4F">
        <w:t xml:space="preserve">, wie am linken </w:t>
      </w:r>
      <w:r w:rsidR="00FF6A4F">
        <w:lastRenderedPageBreak/>
        <w:t xml:space="preserve">Blattrand </w:t>
      </w:r>
      <w:r w:rsidR="00AA169F">
        <w:t>des</w:t>
      </w:r>
      <w:r w:rsidR="00FF6A4F">
        <w:t xml:space="preserve"> Binärbild</w:t>
      </w:r>
      <w:r w:rsidR="00AA169F">
        <w:t>s</w:t>
      </w:r>
      <w:r w:rsidR="00FF6A4F">
        <w:t xml:space="preserve"> in </w:t>
      </w:r>
      <w:r w:rsidR="00FF6A4F">
        <w:fldChar w:fldCharType="begin"/>
      </w:r>
      <w:r w:rsidR="00FF6A4F">
        <w:instrText xml:space="preserve"> REF _Ref476261082 \h </w:instrText>
      </w:r>
      <w:r w:rsidR="00FF6A4F">
        <w:fldChar w:fldCharType="separate"/>
      </w:r>
      <w:r w:rsidR="00FF6A4F">
        <w:t xml:space="preserve">Abbildung </w:t>
      </w:r>
      <w:r w:rsidR="00FF6A4F">
        <w:rPr>
          <w:noProof/>
        </w:rPr>
        <w:t>32</w:t>
      </w:r>
      <w:r w:rsidR="00FF6A4F">
        <w:fldChar w:fldCharType="end"/>
      </w:r>
      <w:r w:rsidR="00FF6A4F">
        <w:t xml:space="preserve"> </w:t>
      </w:r>
      <w:r w:rsidR="00AA169F">
        <w:t>in der Mitte</w:t>
      </w:r>
      <w:r w:rsidR="00BF707C">
        <w:t xml:space="preserve"> und </w:t>
      </w:r>
      <w:r w:rsidR="001274AF">
        <w:t>im freigestellten Blatt</w:t>
      </w:r>
      <w:r w:rsidR="007758AB">
        <w:t xml:space="preserve"> rechts</w:t>
      </w:r>
      <w:r w:rsidR="00AA169F">
        <w:t xml:space="preserve"> </w:t>
      </w:r>
      <w:r w:rsidR="00FF6A4F">
        <w:t>zu sehen ist.</w:t>
      </w:r>
    </w:p>
    <w:p w:rsidR="00F8028B" w:rsidRDefault="001844EB" w:rsidP="00F718D5">
      <w:r>
        <w:rPr>
          <w:noProof/>
          <w:lang w:eastAsia="de-DE"/>
        </w:rPr>
        <mc:AlternateContent>
          <mc:Choice Requires="wps">
            <w:drawing>
              <wp:anchor distT="0" distB="0" distL="114300" distR="114300" simplePos="0" relativeHeight="251766784" behindDoc="0" locked="0" layoutInCell="1" allowOverlap="1" wp14:anchorId="2FB17FB8" wp14:editId="477D77C8">
                <wp:simplePos x="0" y="0"/>
                <wp:positionH relativeFrom="column">
                  <wp:posOffset>3532343</wp:posOffset>
                </wp:positionH>
                <wp:positionV relativeFrom="paragraph">
                  <wp:posOffset>4445</wp:posOffset>
                </wp:positionV>
                <wp:extent cx="1701209" cy="1317847"/>
                <wp:effectExtent l="0" t="0" r="13335" b="15875"/>
                <wp:wrapNone/>
                <wp:docPr id="396" name="Rechteck 396"/>
                <wp:cNvGraphicFramePr/>
                <a:graphic xmlns:a="http://schemas.openxmlformats.org/drawingml/2006/main">
                  <a:graphicData uri="http://schemas.microsoft.com/office/word/2010/wordprocessingShape">
                    <wps:wsp>
                      <wps:cNvSpPr/>
                      <wps:spPr>
                        <a:xfrm>
                          <a:off x="0" y="0"/>
                          <a:ext cx="1701209" cy="1317847"/>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396" o:spid="_x0000_s1026" style="position:absolute;margin-left:278.15pt;margin-top:.35pt;width:133.95pt;height:103.7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" filled="f" strokecolor="black [3213]" strokeweight=".5pt"/>
            </w:pict>
          </mc:Fallback>
        </mc:AlternateContent>
      </w:r>
      <w:r w:rsidR="00F8028B">
        <w:rPr>
          <w:noProof/>
          <w:lang w:eastAsia="de-DE"/>
        </w:rPr>
        <w:drawing>
          <wp:inline distT="0" distB="0" distL="0" distR="0" wp14:anchorId="33690781" wp14:editId="5F519D27">
            <wp:extent cx="1807535" cy="1322906"/>
            <wp:effectExtent l="0" t="0" r="2540" b="0"/>
            <wp:docPr id="378" name="Grafik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8"/>
                    <a:srcRect l="56102" t="41294" r="25591" b="34887"/>
                    <a:stretch/>
                  </pic:blipFill>
                  <pic:spPr bwMode="auto">
                    <a:xfrm>
                      <a:off x="0" y="0"/>
                      <a:ext cx="1814048" cy="1327672"/>
                    </a:xfrm>
                    <a:prstGeom prst="rect">
                      <a:avLst/>
                    </a:prstGeom>
                    <a:ln>
                      <a:noFill/>
                    </a:ln>
                    <a:extLst>
                      <a:ext uri="{53640926-AAD7-44D8-BBD7-CCE9431645EC}">
                        <a14:shadowObscured xmlns:a14="http://schemas.microsoft.com/office/drawing/2010/main"/>
                      </a:ext>
                    </a:extLst>
                  </pic:spPr>
                </pic:pic>
              </a:graphicData>
            </a:graphic>
          </wp:inline>
        </w:drawing>
      </w:r>
      <w:r w:rsidR="00F8028B">
        <w:rPr>
          <w:noProof/>
          <w:lang w:eastAsia="de-DE"/>
        </w:rPr>
        <w:drawing>
          <wp:inline distT="0" distB="0" distL="0" distR="0" wp14:anchorId="5906D156" wp14:editId="7599A6DB">
            <wp:extent cx="1707590" cy="1313531"/>
            <wp:effectExtent l="0" t="0" r="6985" b="1270"/>
            <wp:docPr id="381" name="Grafik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9"/>
                    <a:srcRect l="56693" t="40594" r="25394" b="34909"/>
                    <a:stretch/>
                  </pic:blipFill>
                  <pic:spPr bwMode="auto">
                    <a:xfrm>
                      <a:off x="0" y="0"/>
                      <a:ext cx="1714293" cy="1318687"/>
                    </a:xfrm>
                    <a:prstGeom prst="rect">
                      <a:avLst/>
                    </a:prstGeom>
                    <a:ln>
                      <a:noFill/>
                    </a:ln>
                    <a:extLst>
                      <a:ext uri="{53640926-AAD7-44D8-BBD7-CCE9431645EC}">
                        <a14:shadowObscured xmlns:a14="http://schemas.microsoft.com/office/drawing/2010/main"/>
                      </a:ext>
                    </a:extLst>
                  </pic:spPr>
                </pic:pic>
              </a:graphicData>
            </a:graphic>
          </wp:inline>
        </w:drawing>
      </w:r>
      <w:r w:rsidR="00F30B89">
        <w:t xml:space="preserve">  </w:t>
      </w:r>
      <w:r>
        <w:t xml:space="preserve"> </w:t>
      </w:r>
      <w:r w:rsidR="00CE399F">
        <w:t xml:space="preserve">  </w:t>
      </w:r>
      <w:r w:rsidR="00F30B89">
        <w:rPr>
          <w:noProof/>
          <w:lang w:eastAsia="de-DE"/>
        </w:rPr>
        <w:drawing>
          <wp:inline distT="0" distB="0" distL="0" distR="0" wp14:anchorId="22A31EDD" wp14:editId="66E3CF23">
            <wp:extent cx="1504567" cy="1158382"/>
            <wp:effectExtent l="0" t="0" r="635" b="3810"/>
            <wp:docPr id="382" name="Grafik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0">
                      <a:extLst>
                        <a:ext uri="{BEBA8EAE-BF5A-486C-A8C5-ECC9F3942E4B}">
                          <a14:imgProps xmlns:a14="http://schemas.microsoft.com/office/drawing/2010/main">
                            <a14:imgLayer r:embed="rId71">
                              <a14:imgEffect>
                                <a14:brightnessContrast bright="20000"/>
                              </a14:imgEffect>
                            </a14:imgLayer>
                          </a14:imgProps>
                        </a:ext>
                      </a:extLst>
                    </a:blip>
                    <a:srcRect l="54134" t="36745" r="23622" b="32809"/>
                    <a:stretch/>
                  </pic:blipFill>
                  <pic:spPr bwMode="auto">
                    <a:xfrm>
                      <a:off x="0" y="0"/>
                      <a:ext cx="1504382" cy="1158239"/>
                    </a:xfrm>
                    <a:prstGeom prst="rect">
                      <a:avLst/>
                    </a:prstGeom>
                    <a:ln>
                      <a:noFill/>
                    </a:ln>
                    <a:extLst>
                      <a:ext uri="{53640926-AAD7-44D8-BBD7-CCE9431645EC}">
                        <a14:shadowObscured xmlns:a14="http://schemas.microsoft.com/office/drawing/2010/main"/>
                      </a:ext>
                    </a:extLst>
                  </pic:spPr>
                </pic:pic>
              </a:graphicData>
            </a:graphic>
          </wp:inline>
        </w:drawing>
      </w:r>
    </w:p>
    <w:p w:rsidR="00F34236" w:rsidRDefault="00F34236" w:rsidP="00A0201D">
      <w:pPr>
        <w:pStyle w:val="Beschriftung"/>
        <w:ind w:right="1417"/>
        <w:jc w:val="left"/>
      </w:pPr>
      <w:bookmarkStart w:id="123" w:name="_Ref476261082"/>
      <w:r>
        <w:t xml:space="preserve">Abbildung </w:t>
      </w:r>
      <w:fldSimple w:instr=" SEQ Abbildung \* ARABIC ">
        <w:r w:rsidR="002343C0">
          <w:rPr>
            <w:noProof/>
          </w:rPr>
          <w:t>32</w:t>
        </w:r>
      </w:fldSimple>
      <w:bookmarkEnd w:id="123"/>
      <w:r>
        <w:t xml:space="preserve"> - mit Otsu </w:t>
      </w:r>
      <w:r w:rsidR="00A0201D">
        <w:t xml:space="preserve">anhand der Sättigung </w:t>
      </w:r>
      <w:r>
        <w:t xml:space="preserve"> segmentiertes Blatt  </w:t>
      </w:r>
      <w:r w:rsidR="003E2356">
        <w:t>(links)</w:t>
      </w:r>
      <w:r>
        <w:t xml:space="preserve">, mit </w:t>
      </w:r>
      <w:r w:rsidR="00A0201D">
        <w:t xml:space="preserve">durch Floodfilling </w:t>
      </w:r>
      <w:r>
        <w:t xml:space="preserve">gefüllten </w:t>
      </w:r>
      <w:r w:rsidR="00A0201D">
        <w:t xml:space="preserve"> Löchern (</w:t>
      </w:r>
      <w:r w:rsidR="00157F18">
        <w:t>Mitte</w:t>
      </w:r>
      <w:r w:rsidR="00A0201D">
        <w:t>)</w:t>
      </w:r>
      <w:r w:rsidR="006A648F">
        <w:t xml:space="preserve"> </w:t>
      </w:r>
      <w:r w:rsidR="00A0201D">
        <w:t>und das maskierte freigestellte Blatt (rechts)</w:t>
      </w:r>
    </w:p>
    <w:p w:rsidR="000B0093" w:rsidRDefault="00843CF5" w:rsidP="00E001F7">
      <w:r>
        <w:t>Um das Ergebnis zu verbessern und</w:t>
      </w:r>
      <w:r w:rsidR="00F57AE9">
        <w:t xml:space="preserve"> auftretende</w:t>
      </w:r>
      <w:r>
        <w:t xml:space="preserve"> Ausfransungen </w:t>
      </w:r>
      <w:r w:rsidR="00F57AE9">
        <w:t>an den</w:t>
      </w:r>
      <w:r>
        <w:t xml:space="preserve"> Ränder</w:t>
      </w:r>
      <w:r w:rsidR="00DA69F9">
        <w:t>n</w:t>
      </w:r>
      <w:r>
        <w:t xml:space="preserve"> zu </w:t>
      </w:r>
      <w:r w:rsidR="00F57AE9">
        <w:t>vermeiden</w:t>
      </w:r>
      <w:r>
        <w:t>, wurden weitere Segmentierungsverfahren getestet.</w:t>
      </w:r>
      <w:r w:rsidR="00F04ECB">
        <w:t xml:space="preserve"> </w:t>
      </w:r>
      <w:r w:rsidR="000B0093">
        <w:t xml:space="preserve">Dazu zählen die Segmentierung über die </w:t>
      </w:r>
      <w:r w:rsidR="000B0093">
        <w:t xml:space="preserve">aktive </w:t>
      </w:r>
      <w:r w:rsidR="000B0093">
        <w:t xml:space="preserve">Findung von Konturen im Farbbild und </w:t>
      </w:r>
      <w:r w:rsidR="00A6498C">
        <w:t>die</w:t>
      </w:r>
      <w:r w:rsidR="000B0093">
        <w:t xml:space="preserve"> Bildung und Zusammenfassung von Superp</w:t>
      </w:r>
      <w:r w:rsidR="000B0093">
        <w:t>i</w:t>
      </w:r>
      <w:r w:rsidR="000B0093">
        <w:t xml:space="preserve">xeln anhand der Farbwerte, auf welche hier </w:t>
      </w:r>
      <w:r w:rsidR="00E17517">
        <w:t xml:space="preserve">aber </w:t>
      </w:r>
      <w:r w:rsidR="000B0093">
        <w:t>nicht näher eing</w:t>
      </w:r>
      <w:r w:rsidR="000B0093">
        <w:t>e</w:t>
      </w:r>
      <w:r w:rsidR="000B0093">
        <w:t xml:space="preserve">gangen werden soll. </w:t>
      </w:r>
    </w:p>
    <w:p w:rsidR="00843CF5" w:rsidRDefault="00F04ECB" w:rsidP="00E001F7">
      <w:r>
        <w:t xml:space="preserve">Das </w:t>
      </w:r>
      <w:r w:rsidR="00243735">
        <w:t>über alle Bilder</w:t>
      </w:r>
      <w:r w:rsidR="00B54E4C">
        <w:t xml:space="preserve"> </w:t>
      </w:r>
      <w:r w:rsidR="00401653">
        <w:t>des eigenen Datensatzes</w:t>
      </w:r>
      <w:r w:rsidR="00243735">
        <w:t xml:space="preserve"> </w:t>
      </w:r>
      <w:r>
        <w:t xml:space="preserve">beste Ergebnis </w:t>
      </w:r>
      <w:r w:rsidR="0044265E">
        <w:t xml:space="preserve">wurde </w:t>
      </w:r>
      <w:r w:rsidR="009A0AE6">
        <w:t>schlie</w:t>
      </w:r>
      <w:r w:rsidR="009A0AE6">
        <w:t>ß</w:t>
      </w:r>
      <w:r w:rsidR="009A0AE6">
        <w:t xml:space="preserve">lich </w:t>
      </w:r>
      <w:r>
        <w:t xml:space="preserve">mit einem k-Means-Clustering </w:t>
      </w:r>
      <w:r w:rsidR="004E44EA">
        <w:t>von Sättigung und Farbwert</w:t>
      </w:r>
      <w:r>
        <w:t xml:space="preserve"> erzielt</w:t>
      </w:r>
      <w:r w:rsidR="004E44EA">
        <w:t xml:space="preserve">. </w:t>
      </w:r>
      <w:r w:rsidR="00177340">
        <w:t>Jeder Pixel wird dabei einem</w:t>
      </w:r>
      <w:r w:rsidR="00B6165F">
        <w:t xml:space="preserve"> von zwei</w:t>
      </w:r>
      <w:r w:rsidR="00177340">
        <w:t xml:space="preserve"> Clusterzentr</w:t>
      </w:r>
      <w:r w:rsidR="00B6165F">
        <w:t>en</w:t>
      </w:r>
      <w:r w:rsidR="00177340">
        <w:t xml:space="preserve"> zugeordnet. Über eine Überpr</w:t>
      </w:r>
      <w:r w:rsidR="00177340">
        <w:t>ü</w:t>
      </w:r>
      <w:r w:rsidR="00177340">
        <w:t xml:space="preserve">fung der Pixel des Bildrandes, </w:t>
      </w:r>
      <w:r w:rsidR="00816AE4">
        <w:t>wird der dort am häufigsten vertretene</w:t>
      </w:r>
      <w:r w:rsidR="00177340">
        <w:t xml:space="preserve"> Cluster</w:t>
      </w:r>
      <w:r w:rsidR="00816AE4">
        <w:t xml:space="preserve"> dem Hintergrund zugeordnet</w:t>
      </w:r>
      <w:r w:rsidR="00070274">
        <w:t>, der andere Cluster repräsentiert das Blatt.</w:t>
      </w:r>
      <w:r w:rsidR="004D7BEC">
        <w:t xml:space="preserve"> </w:t>
      </w:r>
      <w:r w:rsidR="0044265E">
        <w:t xml:space="preserve">Da dennoch gelegentlich Rauschen an den Rändern auftritt, </w:t>
      </w:r>
      <w:r w:rsidR="00721DFA">
        <w:t>wird das Binärbild mit einem Gaußfilter geglättet. Sigma des Gaußfilters ist dabei klein gehalten, um möglichst wenig Details des Randes zu verlieren.</w:t>
      </w:r>
    </w:p>
    <w:p w:rsidR="00021A37" w:rsidRDefault="001844EB" w:rsidP="00E001F7">
      <w:r>
        <w:rPr>
          <w:noProof/>
          <w:lang w:eastAsia="de-DE"/>
        </w:rPr>
        <mc:AlternateContent>
          <mc:Choice Requires="wps">
            <w:drawing>
              <wp:anchor distT="0" distB="0" distL="114300" distR="114300" simplePos="0" relativeHeight="251768832" behindDoc="0" locked="0" layoutInCell="1" allowOverlap="1" wp14:anchorId="4C8E5D29" wp14:editId="0C98D9DF">
                <wp:simplePos x="0" y="0"/>
                <wp:positionH relativeFrom="column">
                  <wp:posOffset>3587588</wp:posOffset>
                </wp:positionH>
                <wp:positionV relativeFrom="paragraph">
                  <wp:posOffset>0</wp:posOffset>
                </wp:positionV>
                <wp:extent cx="1701165" cy="1360967"/>
                <wp:effectExtent l="0" t="0" r="13335" b="10795"/>
                <wp:wrapNone/>
                <wp:docPr id="397" name="Rechteck 397"/>
                <wp:cNvGraphicFramePr/>
                <a:graphic xmlns:a="http://schemas.openxmlformats.org/drawingml/2006/main">
                  <a:graphicData uri="http://schemas.microsoft.com/office/word/2010/wordprocessingShape">
                    <wps:wsp>
                      <wps:cNvSpPr/>
                      <wps:spPr>
                        <a:xfrm>
                          <a:off x="0" y="0"/>
                          <a:ext cx="1701165" cy="1360967"/>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397" o:spid="_x0000_s1026" style="position:absolute;margin-left:282.5pt;margin-top:0;width:133.95pt;height:107.1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" filled="f" strokecolor="black [3213]" strokeweight=".5pt"/>
            </w:pict>
          </mc:Fallback>
        </mc:AlternateContent>
      </w:r>
      <w:r w:rsidR="00021A37">
        <w:rPr>
          <w:noProof/>
          <w:lang w:eastAsia="de-DE"/>
        </w:rPr>
        <w:drawing>
          <wp:inline distT="0" distB="0" distL="0" distR="0" wp14:anchorId="5EEAE9AC" wp14:editId="75134505">
            <wp:extent cx="1785257" cy="1371600"/>
            <wp:effectExtent l="0" t="0" r="5715" b="0"/>
            <wp:docPr id="383" name="Grafik 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2"/>
                    <a:srcRect l="53937" t="42693" r="29921" b="35260"/>
                    <a:stretch/>
                  </pic:blipFill>
                  <pic:spPr bwMode="auto">
                    <a:xfrm>
                      <a:off x="0" y="0"/>
                      <a:ext cx="1786903" cy="1372865"/>
                    </a:xfrm>
                    <a:prstGeom prst="rect">
                      <a:avLst/>
                    </a:prstGeom>
                    <a:ln>
                      <a:noFill/>
                    </a:ln>
                    <a:extLst>
                      <a:ext uri="{53640926-AAD7-44D8-BBD7-CCE9431645EC}">
                        <a14:shadowObscured xmlns:a14="http://schemas.microsoft.com/office/drawing/2010/main"/>
                      </a:ext>
                    </a:extLst>
                  </pic:spPr>
                </pic:pic>
              </a:graphicData>
            </a:graphic>
          </wp:inline>
        </w:drawing>
      </w:r>
      <w:r w:rsidR="00177340" w:rsidRPr="00177340">
        <w:rPr>
          <w:noProof/>
          <w:lang w:eastAsia="de-DE"/>
        </w:rPr>
        <w:drawing>
          <wp:inline distT="0" distB="0" distL="0" distR="0" wp14:anchorId="7F4BD357" wp14:editId="1AF79A7B">
            <wp:extent cx="1783080" cy="1371600"/>
            <wp:effectExtent l="0" t="0" r="7620" b="0"/>
            <wp:docPr id="386" name="Grafik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1782442" cy="1371109"/>
                    </a:xfrm>
                    <a:prstGeom prst="rect">
                      <a:avLst/>
                    </a:prstGeom>
                  </pic:spPr>
                </pic:pic>
              </a:graphicData>
            </a:graphic>
          </wp:inline>
        </w:drawing>
      </w:r>
      <w:r w:rsidR="00021A37">
        <w:t xml:space="preserve"> </w:t>
      </w:r>
      <w:r>
        <w:t xml:space="preserve">    </w:t>
      </w:r>
      <w:r w:rsidR="00021A37">
        <w:rPr>
          <w:noProof/>
          <w:lang w:eastAsia="de-DE"/>
        </w:rPr>
        <w:drawing>
          <wp:inline distT="0" distB="0" distL="0" distR="0" wp14:anchorId="27EE2D7D" wp14:editId="7753CEDA">
            <wp:extent cx="1552353" cy="1210552"/>
            <wp:effectExtent l="0" t="0" r="0" b="8890"/>
            <wp:docPr id="384" name="Grafik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4">
                      <a:extLst>
                        <a:ext uri="{BEBA8EAE-BF5A-486C-A8C5-ECC9F3942E4B}">
                          <a14:imgProps xmlns:a14="http://schemas.microsoft.com/office/drawing/2010/main">
                            <a14:imgLayer r:embed="rId75">
                              <a14:imgEffect>
                                <a14:brightnessContrast bright="20000"/>
                              </a14:imgEffect>
                            </a14:imgLayer>
                          </a14:imgProps>
                        </a:ext>
                      </a:extLst>
                    </a:blip>
                    <a:srcRect l="50590" t="37444" r="27953" b="32811"/>
                    <a:stretch/>
                  </pic:blipFill>
                  <pic:spPr bwMode="auto">
                    <a:xfrm>
                      <a:off x="0" y="0"/>
                      <a:ext cx="1563195" cy="1219007"/>
                    </a:xfrm>
                    <a:prstGeom prst="rect">
                      <a:avLst/>
                    </a:prstGeom>
                    <a:ln>
                      <a:noFill/>
                    </a:ln>
                    <a:extLst>
                      <a:ext uri="{53640926-AAD7-44D8-BBD7-CCE9431645EC}">
                        <a14:shadowObscured xmlns:a14="http://schemas.microsoft.com/office/drawing/2010/main"/>
                      </a:ext>
                    </a:extLst>
                  </pic:spPr>
                </pic:pic>
              </a:graphicData>
            </a:graphic>
          </wp:inline>
        </w:drawing>
      </w:r>
    </w:p>
    <w:p w:rsidR="00401653" w:rsidRDefault="00401653" w:rsidP="00401653">
      <w:pPr>
        <w:pStyle w:val="Beschriftung"/>
      </w:pPr>
      <w:r>
        <w:t xml:space="preserve">Abbildung </w:t>
      </w:r>
      <w:fldSimple w:instr=" SEQ Abbildung \* ARABIC ">
        <w:r w:rsidR="002343C0">
          <w:rPr>
            <w:noProof/>
          </w:rPr>
          <w:t>33</w:t>
        </w:r>
      </w:fldSimple>
      <w:r>
        <w:t xml:space="preserve"> - von links nach rechts: mit k-Means geclusterte Farben</w:t>
      </w:r>
      <w:r w:rsidR="0066248F">
        <w:t xml:space="preserve"> aus </w:t>
      </w:r>
      <w:r w:rsidR="0066248F">
        <w:fldChar w:fldCharType="begin"/>
      </w:r>
      <w:r w:rsidR="0066248F">
        <w:instrText xml:space="preserve"> REF _Ref476259557 \h  \* MERGEFORMAT </w:instrText>
      </w:r>
      <w:r w:rsidR="0066248F">
        <w:fldChar w:fldCharType="separate"/>
      </w:r>
      <w:r w:rsidR="0066248F">
        <w:t xml:space="preserve">Abbildung </w:t>
      </w:r>
      <w:r w:rsidR="0066248F">
        <w:rPr>
          <w:noProof/>
        </w:rPr>
        <w:t>31</w:t>
      </w:r>
      <w:r w:rsidR="0066248F">
        <w:fldChar w:fldCharType="end"/>
      </w:r>
      <w:r w:rsidR="0066248F">
        <w:t xml:space="preserve"> (2. v.</w:t>
      </w:r>
      <w:r w:rsidR="003C3618">
        <w:t xml:space="preserve"> </w:t>
      </w:r>
      <w:r w:rsidR="0066248F">
        <w:t>r.)</w:t>
      </w:r>
      <w:r>
        <w:t xml:space="preserve">, das resultierende Binärbild und das freigestellte Blatt als Resultat </w:t>
      </w:r>
    </w:p>
    <w:p w:rsidR="00411FA5" w:rsidRDefault="00EB2D22" w:rsidP="00E001F7">
      <w:r>
        <w:t xml:space="preserve">Auch </w:t>
      </w:r>
      <w:r w:rsidR="0019302D">
        <w:t>bei dieser Methode</w:t>
      </w:r>
      <w:r>
        <w:t xml:space="preserve"> können Löcher entstehen, falls die Blattoberflächen in den Aufna</w:t>
      </w:r>
      <w:r>
        <w:t>h</w:t>
      </w:r>
      <w:r>
        <w:t>men Reflektionen aufweisen.</w:t>
      </w:r>
      <w:r w:rsidR="000C1556">
        <w:t xml:space="preserve"> Diese Löcher werden</w:t>
      </w:r>
      <w:r w:rsidR="0019302D">
        <w:t xml:space="preserve"> </w:t>
      </w:r>
      <w:r w:rsidR="000C1556">
        <w:t>mit der</w:t>
      </w:r>
      <w:r w:rsidR="001844EB">
        <w:t xml:space="preserve"> bereits</w:t>
      </w:r>
      <w:r w:rsidR="000C1556">
        <w:t xml:space="preserve"> angesprochenen</w:t>
      </w:r>
      <w:r w:rsidR="0019302D">
        <w:t xml:space="preserve"> Floodfi</w:t>
      </w:r>
      <w:r w:rsidR="0019302D">
        <w:t>l</w:t>
      </w:r>
      <w:r w:rsidR="0019302D">
        <w:t>ling-Methode geschlossen.</w:t>
      </w:r>
      <w:r w:rsidR="00411FA5">
        <w:t xml:space="preserve"> </w:t>
      </w:r>
    </w:p>
    <w:p w:rsidR="00BE31F9" w:rsidRDefault="00411FA5" w:rsidP="00E001F7">
      <w:r>
        <w:t>Zusätzlich werden kleine</w:t>
      </w:r>
      <w:r w:rsidR="006049EC">
        <w:t>,</w:t>
      </w:r>
      <w:r>
        <w:t xml:space="preserve"> </w:t>
      </w:r>
      <w:r w:rsidR="006049EC">
        <w:t xml:space="preserve">nicht zum Blatt gehörende Objekte </w:t>
      </w:r>
      <w:r>
        <w:t xml:space="preserve">aus dem Binärbild entfernt, </w:t>
      </w:r>
      <w:r w:rsidR="00D676FA">
        <w:t xml:space="preserve">die </w:t>
      </w:r>
      <w:r w:rsidR="00DA0629">
        <w:t xml:space="preserve">beispielsweise durch </w:t>
      </w:r>
      <w:r w:rsidR="00FE608A">
        <w:t>Fremdkörper</w:t>
      </w:r>
      <w:r>
        <w:t xml:space="preserve"> auf dem Hintergrund </w:t>
      </w:r>
      <w:r w:rsidR="006049EC">
        <w:t>während der Aufnahme</w:t>
      </w:r>
      <w:r w:rsidR="00D51263">
        <w:t xml:space="preserve"> verursacht </w:t>
      </w:r>
      <w:r w:rsidR="00D51263">
        <w:lastRenderedPageBreak/>
        <w:t>werden</w:t>
      </w:r>
      <w:r w:rsidR="002E02BC">
        <w:t xml:space="preserve"> können</w:t>
      </w:r>
      <w:r>
        <w:t>.</w:t>
      </w:r>
      <w:r w:rsidR="005F7956">
        <w:t xml:space="preserve"> Dazu werden die Konturen aller zusammenhängenden Objekte und die von den Konturen umschlossenen Flächen ermittelt. Ist die Fläche sehr klein, wird sie mit der Hintergrundfarbe gefüllt</w:t>
      </w:r>
      <w:r w:rsidR="00DC5F42">
        <w:t>, also auf Null gesetzt</w:t>
      </w:r>
      <w:r w:rsidR="005F7956">
        <w:t>.</w:t>
      </w:r>
    </w:p>
    <w:p w:rsidR="00C1170E" w:rsidRDefault="00C1170E" w:rsidP="00E001F7">
      <w:r>
        <w:t xml:space="preserve">Daneben wurde eine Entfernung des </w:t>
      </w:r>
      <w:r w:rsidR="00AC16A0">
        <w:t>Blatt</w:t>
      </w:r>
      <w:r>
        <w:t>s</w:t>
      </w:r>
      <w:r w:rsidR="00AC16A0">
        <w:t>tiels</w:t>
      </w:r>
      <w:r>
        <w:t xml:space="preserve"> aus dem Binärbild implementiert.</w:t>
      </w:r>
      <w:r w:rsidR="00002763">
        <w:t xml:space="preserve"> Der Stiel wird mit einer Erosion mit einem großen kreisförmigen Filterkernel entfernt. Da die Erosion auch </w:t>
      </w:r>
      <w:r w:rsidR="002D7FDD">
        <w:t>die Form des Blattes verkleinert, wird anschließend eine Dilation durchgeführt. Insofern entpricht die Operation einem Closing. Bei der Dilation wird aber ein größeres Strukturelement verwendet</w:t>
      </w:r>
      <w:r w:rsidR="004A5089">
        <w:t xml:space="preserve"> als in der Erosion</w:t>
      </w:r>
      <w:r w:rsidR="002D7FDD">
        <w:t xml:space="preserve">, um </w:t>
      </w:r>
      <w:r w:rsidR="0048032E">
        <w:t xml:space="preserve">die Kontur „aufzublasen“, so dass zwar der Stiel entfällt, eventuell </w:t>
      </w:r>
      <w:r w:rsidR="002D7FDD">
        <w:t>ebenfalls entfernte dünne Konturmerkmale</w:t>
      </w:r>
      <w:r w:rsidR="0048032E">
        <w:t xml:space="preserve"> aber innerhalb der erweiterten </w:t>
      </w:r>
      <w:r w:rsidR="003C6620">
        <w:t>Form</w:t>
      </w:r>
      <w:r w:rsidR="0048032E">
        <w:t xml:space="preserve"> liegen. </w:t>
      </w:r>
      <w:r w:rsidR="00961423">
        <w:t xml:space="preserve">Zurückbleibende </w:t>
      </w:r>
      <w:r w:rsidR="0043708A">
        <w:t>Fragmente</w:t>
      </w:r>
      <w:r w:rsidR="00961423">
        <w:t xml:space="preserve"> des Stiels werden durch die erwähnte Methode zur Entfernung kleiner Objekte beseitigt. Das Ergebnis wird nun mit dem ursprünglichen Binärbild kombiniert. </w:t>
      </w:r>
      <w:r w:rsidR="00AF1909">
        <w:t xml:space="preserve">Der Nachteil des implementierten Verfahrens ist, dass bei Blättern mit dünnen langen Blattspitzen diese </w:t>
      </w:r>
      <w:r w:rsidR="00D25FB8">
        <w:t xml:space="preserve">mitunter </w:t>
      </w:r>
      <w:r w:rsidR="00AF1909">
        <w:t xml:space="preserve">abgerundet werden. </w:t>
      </w:r>
      <w:r w:rsidR="00B51838">
        <w:t>Anhand eines Blattes einer Platane ist d</w:t>
      </w:r>
      <w:r w:rsidR="00F95C84">
        <w:t>ie</w:t>
      </w:r>
      <w:r w:rsidR="00B51838">
        <w:t xml:space="preserve"> Segmentierung</w:t>
      </w:r>
      <w:r w:rsidR="00D3285D">
        <w:t xml:space="preserve"> </w:t>
      </w:r>
      <w:r w:rsidR="00B51838">
        <w:t>mit</w:t>
      </w:r>
      <w:r w:rsidR="00F95C84">
        <w:t xml:space="preserve"> Entfernung des Stiels</w:t>
      </w:r>
      <w:r w:rsidR="00822400">
        <w:t xml:space="preserve"> </w:t>
      </w:r>
      <w:r w:rsidR="00D3285D">
        <w:t xml:space="preserve">in </w:t>
      </w:r>
      <w:r w:rsidR="00D3285D">
        <w:fldChar w:fldCharType="begin"/>
      </w:r>
      <w:r w:rsidR="00D3285D">
        <w:instrText xml:space="preserve"> REF _Ref476267426 \h </w:instrText>
      </w:r>
      <w:r w:rsidR="00D3285D">
        <w:fldChar w:fldCharType="separate"/>
      </w:r>
      <w:r w:rsidR="00D3285D">
        <w:t xml:space="preserve">Abbildung </w:t>
      </w:r>
      <w:r w:rsidR="00D3285D">
        <w:rPr>
          <w:noProof/>
        </w:rPr>
        <w:t>34</w:t>
      </w:r>
      <w:r w:rsidR="00D3285D">
        <w:fldChar w:fldCharType="end"/>
      </w:r>
      <w:r w:rsidR="00D3285D">
        <w:t xml:space="preserve"> </w:t>
      </w:r>
      <w:r w:rsidR="007928B8">
        <w:t xml:space="preserve">in </w:t>
      </w:r>
      <w:r w:rsidR="00822400">
        <w:t>dargestellt.</w:t>
      </w:r>
    </w:p>
    <w:p w:rsidR="0066248F" w:rsidRDefault="00002763" w:rsidP="001B3B8E">
      <w:pPr>
        <w:spacing w:after="0"/>
      </w:pPr>
      <w:r>
        <w:rPr>
          <w:noProof/>
          <w:lang w:eastAsia="de-DE"/>
        </w:rPr>
        <mc:AlternateContent>
          <mc:Choice Requires="wps">
            <w:drawing>
              <wp:anchor distT="0" distB="0" distL="114300" distR="114300" simplePos="0" relativeHeight="251770880" behindDoc="0" locked="0" layoutInCell="1" allowOverlap="1" wp14:anchorId="6533751C" wp14:editId="02208D04">
                <wp:simplePos x="0" y="0"/>
                <wp:positionH relativeFrom="column">
                  <wp:posOffset>3534617</wp:posOffset>
                </wp:positionH>
                <wp:positionV relativeFrom="paragraph">
                  <wp:posOffset>-8076</wp:posOffset>
                </wp:positionV>
                <wp:extent cx="1616149" cy="1323176"/>
                <wp:effectExtent l="0" t="0" r="22225" b="10795"/>
                <wp:wrapNone/>
                <wp:docPr id="398" name="Rechteck 398"/>
                <wp:cNvGraphicFramePr/>
                <a:graphic xmlns:a="http://schemas.openxmlformats.org/drawingml/2006/main">
                  <a:graphicData uri="http://schemas.microsoft.com/office/word/2010/wordprocessingShape">
                    <wps:wsp>
                      <wps:cNvSpPr/>
                      <wps:spPr>
                        <a:xfrm>
                          <a:off x="0" y="0"/>
                          <a:ext cx="1616149" cy="1323176"/>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398" o:spid="_x0000_s1026" style="position:absolute;margin-left:278.3pt;margin-top:-.65pt;width:127.25pt;height:104.2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" filled="f" strokecolor="black [3213]" strokeweight=".5pt"/>
            </w:pict>
          </mc:Fallback>
        </mc:AlternateContent>
      </w:r>
      <w:r w:rsidR="00C1170E" w:rsidRPr="00C1170E">
        <w:rPr>
          <w:noProof/>
          <w:lang w:eastAsia="de-DE"/>
        </w:rPr>
        <w:drawing>
          <wp:inline distT="0" distB="0" distL="0" distR="0" wp14:anchorId="35CE7DC3" wp14:editId="4DBB7B3B">
            <wp:extent cx="1776802" cy="1316818"/>
            <wp:effectExtent l="0" t="0" r="0" b="0"/>
            <wp:docPr id="394" name="Grafik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1778555" cy="1318117"/>
                    </a:xfrm>
                    <a:prstGeom prst="rect">
                      <a:avLst/>
                    </a:prstGeom>
                  </pic:spPr>
                </pic:pic>
              </a:graphicData>
            </a:graphic>
          </wp:inline>
        </w:drawing>
      </w:r>
      <w:r w:rsidR="003712DA">
        <w:rPr>
          <w:noProof/>
          <w:lang w:eastAsia="de-DE"/>
        </w:rPr>
        <w:drawing>
          <wp:inline distT="0" distB="0" distL="0" distR="0" wp14:anchorId="2C736BAA" wp14:editId="62F61B71">
            <wp:extent cx="1757915" cy="1318437"/>
            <wp:effectExtent l="0" t="0" r="0" b="0"/>
            <wp:docPr id="399" name="Grafik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7"/>
                    <a:srcRect l="3149" t="3150" r="57481" b="44358"/>
                    <a:stretch/>
                  </pic:blipFill>
                  <pic:spPr bwMode="auto">
                    <a:xfrm>
                      <a:off x="0" y="0"/>
                      <a:ext cx="1757700" cy="1318276"/>
                    </a:xfrm>
                    <a:prstGeom prst="rect">
                      <a:avLst/>
                    </a:prstGeom>
                    <a:ln>
                      <a:noFill/>
                    </a:ln>
                    <a:extLst>
                      <a:ext uri="{53640926-AAD7-44D8-BBD7-CCE9431645EC}">
                        <a14:shadowObscured xmlns:a14="http://schemas.microsoft.com/office/drawing/2010/main"/>
                      </a:ext>
                    </a:extLst>
                  </pic:spPr>
                </pic:pic>
              </a:graphicData>
            </a:graphic>
          </wp:inline>
        </w:drawing>
      </w:r>
      <w:r w:rsidR="00C1170E">
        <w:t xml:space="preserve"> </w:t>
      </w:r>
      <w:r w:rsidR="005A5F5A" w:rsidRPr="005A5F5A">
        <w:rPr>
          <w:noProof/>
          <w:lang w:eastAsia="de-DE"/>
        </w:rPr>
        <w:drawing>
          <wp:inline distT="0" distB="0" distL="0" distR="0" wp14:anchorId="1687B138" wp14:editId="6EA66BC9">
            <wp:extent cx="1531089" cy="1315910"/>
            <wp:effectExtent l="0" t="0" r="0" b="0"/>
            <wp:docPr id="395" name="Grafik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1539225" cy="1322903"/>
                    </a:xfrm>
                    <a:prstGeom prst="rect">
                      <a:avLst/>
                    </a:prstGeom>
                  </pic:spPr>
                </pic:pic>
              </a:graphicData>
            </a:graphic>
          </wp:inline>
        </w:drawing>
      </w:r>
    </w:p>
    <w:p w:rsidR="00771588" w:rsidRDefault="0048032E" w:rsidP="00D56D96">
      <w:pPr>
        <w:pStyle w:val="Beschriftung"/>
        <w:ind w:right="425"/>
      </w:pPr>
      <w:bookmarkStart w:id="124" w:name="_Ref476267426"/>
      <w:r>
        <w:t xml:space="preserve">Abbildung </w:t>
      </w:r>
      <w:fldSimple w:instr=" SEQ Abbildung \* ARABIC ">
        <w:r w:rsidR="002343C0">
          <w:rPr>
            <w:noProof/>
          </w:rPr>
          <w:t>34</w:t>
        </w:r>
      </w:fldSimple>
      <w:bookmarkEnd w:id="124"/>
      <w:r>
        <w:t xml:space="preserve"> - </w:t>
      </w:r>
      <w:r w:rsidR="00571886">
        <w:t xml:space="preserve">Entfernung des Stiels eines Blattes einer Platane, </w:t>
      </w:r>
      <w:r w:rsidR="00C5001A">
        <w:t>von links nach recht</w:t>
      </w:r>
      <w:r w:rsidR="00D56D96">
        <w:t>s:</w:t>
      </w:r>
      <w:r w:rsidR="00C5001A">
        <w:t xml:space="preserve"> </w:t>
      </w:r>
      <w:r w:rsidR="00571886">
        <w:t xml:space="preserve"> unbearbeitetes Bild</w:t>
      </w:r>
      <w:r w:rsidR="00D56D96">
        <w:t>,</w:t>
      </w:r>
      <w:r w:rsidR="00C5001A">
        <w:t xml:space="preserve"> </w:t>
      </w:r>
      <w:r w:rsidR="00031F16">
        <w:t xml:space="preserve">Binärbild mit </w:t>
      </w:r>
      <w:r w:rsidR="00C5001A">
        <w:t>„aufgeblasene</w:t>
      </w:r>
      <w:r w:rsidR="00031F16">
        <w:t>r</w:t>
      </w:r>
      <w:r w:rsidR="00C5001A">
        <w:t>“ Blatt</w:t>
      </w:r>
      <w:r w:rsidR="001B2108">
        <w:t>form</w:t>
      </w:r>
      <w:r w:rsidR="00C5001A">
        <w:t xml:space="preserve"> </w:t>
      </w:r>
      <w:r w:rsidR="00031F16">
        <w:t>und</w:t>
      </w:r>
      <w:r w:rsidR="001B2108">
        <w:t xml:space="preserve"> entferntem Stiel</w:t>
      </w:r>
      <w:r w:rsidR="00223297">
        <w:t>;</w:t>
      </w:r>
      <w:r w:rsidR="001B2108">
        <w:t xml:space="preserve"> </w:t>
      </w:r>
      <w:r w:rsidR="006B1320">
        <w:t>freigestelltes Blatt ohne Stiel</w:t>
      </w:r>
    </w:p>
    <w:p w:rsidR="00F82E0C" w:rsidRDefault="007F5AFE" w:rsidP="003472B6">
      <w:r>
        <w:t>Ein bestehendes Problem sind schlecht beleuchtete Aufnahmen mit mehrere</w:t>
      </w:r>
      <w:r w:rsidR="001779BB">
        <w:t xml:space="preserve">n diffusen Lichtquellen wie in </w:t>
      </w:r>
      <w:r w:rsidR="001779BB">
        <w:fldChar w:fldCharType="begin"/>
      </w:r>
      <w:r w:rsidR="001779BB">
        <w:instrText xml:space="preserve"> REF _Ref476312462 \h </w:instrText>
      </w:r>
      <w:r w:rsidR="001779BB">
        <w:fldChar w:fldCharType="separate"/>
      </w:r>
      <w:r w:rsidR="001779BB">
        <w:t xml:space="preserve">Abbildung </w:t>
      </w:r>
      <w:r w:rsidR="001779BB">
        <w:rPr>
          <w:noProof/>
        </w:rPr>
        <w:t>35</w:t>
      </w:r>
      <w:r w:rsidR="001779BB">
        <w:fldChar w:fldCharType="end"/>
      </w:r>
      <w:r>
        <w:t xml:space="preserve"> links. Der Schatten nimmt dann unter Umständen die Farbe des Blattes an, wodurch er sich schlecht vom Blatt trennen lässt. Die Methode mit k-Means Clustering der Sättigung und des Farbwerts liefert dabei trotzdem die besten Ergebnisse unter den getesteten Verfahren.</w:t>
      </w:r>
      <w:r w:rsidR="001779BB">
        <w:t xml:space="preserve"> </w:t>
      </w:r>
    </w:p>
    <w:p w:rsidR="007F5AFE" w:rsidRDefault="001779BB" w:rsidP="003472B6">
      <w:r>
        <w:t>Ein weiteres bekanntes Problem taucht bei zusammengesetzten Blättern auf, wenn sich die Blättchen überlappen und innerhalb der äußeren Kontur freie Flächen bilden</w:t>
      </w:r>
      <w:r w:rsidR="00780764">
        <w:t xml:space="preserve">, wie in </w:t>
      </w:r>
      <w:r w:rsidR="00780764">
        <w:fldChar w:fldCharType="begin"/>
      </w:r>
      <w:r w:rsidR="00780764">
        <w:instrText xml:space="preserve"> REF _Ref476313323 \h </w:instrText>
      </w:r>
      <w:r w:rsidR="00780764">
        <w:fldChar w:fldCharType="separate"/>
      </w:r>
      <w:r w:rsidR="00780764">
        <w:t xml:space="preserve">Abbildung </w:t>
      </w:r>
      <w:r w:rsidR="00780764">
        <w:rPr>
          <w:noProof/>
        </w:rPr>
        <w:t>36</w:t>
      </w:r>
      <w:r w:rsidR="00780764">
        <w:fldChar w:fldCharType="end"/>
      </w:r>
      <w:r w:rsidR="00780764">
        <w:t xml:space="preserve"> zu sehen ist</w:t>
      </w:r>
      <w:r w:rsidR="00F82E0C">
        <w:t>. D</w:t>
      </w:r>
      <w:r>
        <w:t>as</w:t>
      </w:r>
      <w:r w:rsidR="00F82E0C">
        <w:t xml:space="preserve"> Schließen von Löchern </w:t>
      </w:r>
      <w:r w:rsidR="00F82E0C">
        <w:t>innerhalb der Form</w:t>
      </w:r>
      <w:r w:rsidR="00F82E0C">
        <w:t xml:space="preserve"> durch </w:t>
      </w:r>
      <w:r>
        <w:t>Floodfilling füll</w:t>
      </w:r>
      <w:r w:rsidR="00F82E0C">
        <w:t>t</w:t>
      </w:r>
      <w:r>
        <w:t xml:space="preserve"> dann auch diese Lücken.</w:t>
      </w:r>
      <w:r w:rsidR="00BA0B33">
        <w:t xml:space="preserve"> Dies</w:t>
      </w:r>
      <w:r w:rsidR="000C709E">
        <w:t>er Umstand</w:t>
      </w:r>
      <w:r w:rsidR="00BA0B33">
        <w:t xml:space="preserve"> wird in Kauf genommen, da es keinen Einfluss auf die äußere Kontur hat und </w:t>
      </w:r>
      <w:r w:rsidR="00C20B83">
        <w:t xml:space="preserve">verbleibende, </w:t>
      </w:r>
      <w:r w:rsidR="00BA0B33">
        <w:t>durch Glanzpunkte oder schlechte Beleuchtung veru</w:t>
      </w:r>
      <w:r w:rsidR="00BA0B33">
        <w:t>r</w:t>
      </w:r>
      <w:r w:rsidR="00BA0B33">
        <w:t>sachte Löcher schwerwi</w:t>
      </w:r>
      <w:r w:rsidR="00BA0B33">
        <w:t>e</w:t>
      </w:r>
      <w:r w:rsidR="00BA0B33">
        <w:t xml:space="preserve">genderen Einfluss auf die Formbeschreibung </w:t>
      </w:r>
      <w:r w:rsidR="00EC02E9">
        <w:t>hätten</w:t>
      </w:r>
      <w:r w:rsidR="00BA0B33">
        <w:t>.</w:t>
      </w:r>
      <w:r w:rsidR="00806BDD">
        <w:t xml:space="preserve"> Speziell der Inner Distance Shape Context</w:t>
      </w:r>
      <w:r w:rsidR="00A503BB">
        <w:t xml:space="preserve"> (Kapitel </w:t>
      </w:r>
      <w:r w:rsidR="00A503BB">
        <w:fldChar w:fldCharType="begin"/>
      </w:r>
      <w:r w:rsidR="00A503BB">
        <w:instrText xml:space="preserve"> REF _Ref476080406 \r \h </w:instrText>
      </w:r>
      <w:r w:rsidR="00A503BB">
        <w:fldChar w:fldCharType="separate"/>
      </w:r>
      <w:r w:rsidR="00A503BB">
        <w:t>4.5.2</w:t>
      </w:r>
      <w:r w:rsidR="00A503BB">
        <w:fldChar w:fldCharType="end"/>
      </w:r>
      <w:r w:rsidR="00A503BB">
        <w:t>)</w:t>
      </w:r>
      <w:r w:rsidR="00806BDD">
        <w:t xml:space="preserve"> reagiert empfindlich auf Löcher in der Kontur</w:t>
      </w:r>
      <w:r w:rsidR="00A503BB">
        <w:t>.</w:t>
      </w:r>
    </w:p>
    <w:p w:rsidR="00A17635" w:rsidRDefault="003C3618" w:rsidP="00BA0B33">
      <w:pPr>
        <w:spacing w:after="0"/>
      </w:pPr>
      <w:r>
        <w:rPr>
          <w:noProof/>
          <w:lang w:eastAsia="de-DE"/>
        </w:rPr>
        <w:lastRenderedPageBreak/>
        <mc:AlternateContent>
          <mc:Choice Requires="wps">
            <w:drawing>
              <wp:anchor distT="0" distB="0" distL="114300" distR="114300" simplePos="0" relativeHeight="251772928" behindDoc="0" locked="0" layoutInCell="1" allowOverlap="1" wp14:anchorId="0181F1F0" wp14:editId="712B37A9">
                <wp:simplePos x="0" y="0"/>
                <wp:positionH relativeFrom="column">
                  <wp:posOffset>3630295</wp:posOffset>
                </wp:positionH>
                <wp:positionV relativeFrom="paragraph">
                  <wp:posOffset>-1905</wp:posOffset>
                </wp:positionV>
                <wp:extent cx="1775460" cy="641985"/>
                <wp:effectExtent l="0" t="0" r="15240" b="24765"/>
                <wp:wrapNone/>
                <wp:docPr id="360" name="Rechteck 360"/>
                <wp:cNvGraphicFramePr/>
                <a:graphic xmlns:a="http://schemas.openxmlformats.org/drawingml/2006/main">
                  <a:graphicData uri="http://schemas.microsoft.com/office/word/2010/wordprocessingShape">
                    <wps:wsp>
                      <wps:cNvSpPr/>
                      <wps:spPr>
                        <a:xfrm>
                          <a:off x="0" y="0"/>
                          <a:ext cx="1775460" cy="64198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360" o:spid="_x0000_s1026" style="position:absolute;margin-left:285.85pt;margin-top:-.15pt;width:139.8pt;height:50.5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" filled="f" strokecolor="black [3213]" strokeweight=".5pt"/>
            </w:pict>
          </mc:Fallback>
        </mc:AlternateContent>
      </w:r>
      <w:r w:rsidR="00A17635">
        <w:rPr>
          <w:noProof/>
          <w:lang w:eastAsia="de-DE"/>
        </w:rPr>
        <w:drawing>
          <wp:inline distT="0" distB="0" distL="0" distR="0" wp14:anchorId="2203466F" wp14:editId="72B1CEE3">
            <wp:extent cx="1777825" cy="637953"/>
            <wp:effectExtent l="0" t="0" r="0" b="0"/>
            <wp:docPr id="314" name="Grafik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9">
                      <a:extLst>
                        <a:ext uri="{28A0092B-C50C-407E-A947-70E740481C1C}">
                          <a14:useLocalDpi xmlns:a14="http://schemas.microsoft.com/office/drawing/2010/main" val="0"/>
                        </a:ext>
                      </a:extLst>
                    </a:blip>
                    <a:srcRect l="5013" t="7577" b="40902"/>
                    <a:stretch/>
                  </pic:blipFill>
                  <pic:spPr bwMode="auto">
                    <a:xfrm>
                      <a:off x="0" y="0"/>
                      <a:ext cx="1794065" cy="643780"/>
                    </a:xfrm>
                    <a:prstGeom prst="rect">
                      <a:avLst/>
                    </a:prstGeom>
                    <a:noFill/>
                    <a:ln>
                      <a:noFill/>
                    </a:ln>
                    <a:extLst>
                      <a:ext uri="{53640926-AAD7-44D8-BBD7-CCE9431645EC}">
                        <a14:shadowObscured xmlns:a14="http://schemas.microsoft.com/office/drawing/2010/main"/>
                      </a:ext>
                    </a:extLst>
                  </pic:spPr>
                </pic:pic>
              </a:graphicData>
            </a:graphic>
          </wp:inline>
        </w:drawing>
      </w:r>
      <w:r w:rsidR="00A17635">
        <w:rPr>
          <w:noProof/>
          <w:lang w:eastAsia="de-DE"/>
        </w:rPr>
        <w:drawing>
          <wp:inline distT="0" distB="0" distL="0" distR="0" wp14:anchorId="2A5ACE02" wp14:editId="789DD9A5">
            <wp:extent cx="1847764" cy="635749"/>
            <wp:effectExtent l="0" t="0" r="635" b="0"/>
            <wp:docPr id="357" name="Grafik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0">
                      <a:extLst>
                        <a:ext uri="{28A0092B-C50C-407E-A947-70E740481C1C}">
                          <a14:useLocalDpi xmlns:a14="http://schemas.microsoft.com/office/drawing/2010/main" val="0"/>
                        </a:ext>
                      </a:extLst>
                    </a:blip>
                    <a:srcRect t="13998"/>
                    <a:stretch/>
                  </pic:blipFill>
                  <pic:spPr bwMode="auto">
                    <a:xfrm>
                      <a:off x="0" y="0"/>
                      <a:ext cx="1860181" cy="640021"/>
                    </a:xfrm>
                    <a:prstGeom prst="rect">
                      <a:avLst/>
                    </a:prstGeom>
                    <a:noFill/>
                    <a:ln>
                      <a:noFill/>
                    </a:ln>
                    <a:extLst>
                      <a:ext uri="{53640926-AAD7-44D8-BBD7-CCE9431645EC}">
                        <a14:shadowObscured xmlns:a14="http://schemas.microsoft.com/office/drawing/2010/main"/>
                      </a:ext>
                    </a:extLst>
                  </pic:spPr>
                </pic:pic>
              </a:graphicData>
            </a:graphic>
          </wp:inline>
        </w:drawing>
      </w:r>
      <w:r w:rsidR="00A17635">
        <w:rPr>
          <w:noProof/>
          <w:lang w:eastAsia="de-DE"/>
        </w:rPr>
        <w:drawing>
          <wp:inline distT="0" distB="0" distL="0" distR="0" wp14:anchorId="5AB3949D" wp14:editId="365926AC">
            <wp:extent cx="1775637" cy="574158"/>
            <wp:effectExtent l="0" t="0" r="0" b="0"/>
            <wp:docPr id="359" name="Grafik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t="1" b="-25665"/>
                    <a:stretch/>
                  </pic:blipFill>
                  <pic:spPr bwMode="auto">
                    <a:xfrm>
                      <a:off x="0" y="0"/>
                      <a:ext cx="1776024" cy="574283"/>
                    </a:xfrm>
                    <a:prstGeom prst="rect">
                      <a:avLst/>
                    </a:prstGeom>
                    <a:noFill/>
                    <a:ln>
                      <a:noFill/>
                    </a:ln>
                    <a:extLst>
                      <a:ext uri="{53640926-AAD7-44D8-BBD7-CCE9431645EC}">
                        <a14:shadowObscured xmlns:a14="http://schemas.microsoft.com/office/drawing/2010/main"/>
                      </a:ext>
                    </a:extLst>
                  </pic:spPr>
                </pic:pic>
              </a:graphicData>
            </a:graphic>
          </wp:inline>
        </w:drawing>
      </w:r>
    </w:p>
    <w:p w:rsidR="00DF6714" w:rsidRDefault="00560F6E" w:rsidP="00D56D96">
      <w:pPr>
        <w:pStyle w:val="Beschriftung"/>
        <w:jc w:val="left"/>
      </w:pPr>
      <w:bookmarkStart w:id="125" w:name="_Ref476312462"/>
      <w:r>
        <w:t xml:space="preserve">Abbildung </w:t>
      </w:r>
      <w:fldSimple w:instr=" SEQ Abbildung \* ARABIC ">
        <w:r w:rsidR="002343C0">
          <w:rPr>
            <w:noProof/>
          </w:rPr>
          <w:t>35</w:t>
        </w:r>
      </w:fldSimple>
      <w:bookmarkEnd w:id="125"/>
      <w:r>
        <w:t xml:space="preserve"> - </w:t>
      </w:r>
      <w:r w:rsidR="0018125C">
        <w:t xml:space="preserve">Probleme bei der </w:t>
      </w:r>
      <w:r>
        <w:t>Segmentierung eines Blattes einer Trauerweide</w:t>
      </w:r>
      <w:r w:rsidR="00217C99">
        <w:t xml:space="preserve"> aus einem schlecht beleuchteten Foto</w:t>
      </w:r>
      <w:r>
        <w:t>, von links nach rechts: unbearbeitetes Bild</w:t>
      </w:r>
      <w:r w:rsidR="0018125C">
        <w:t xml:space="preserve"> mit farbigen Schatten</w:t>
      </w:r>
      <w:r w:rsidR="00BA1FAF">
        <w:t>;</w:t>
      </w:r>
      <w:r>
        <w:t xml:space="preserve"> Sä</w:t>
      </w:r>
      <w:r w:rsidR="00BA1FAF">
        <w:t>ttigung und Farbwert des Bildes;</w:t>
      </w:r>
      <w:r>
        <w:t xml:space="preserve"> </w:t>
      </w:r>
      <w:r>
        <w:t xml:space="preserve">mit </w:t>
      </w:r>
      <w:r w:rsidR="007C26B9">
        <w:t>HSV-</w:t>
      </w:r>
      <w:r>
        <w:t>k-</w:t>
      </w:r>
      <w:r w:rsidR="00701A6B">
        <w:t>M</w:t>
      </w:r>
      <w:r>
        <w:t>eans Clustering</w:t>
      </w:r>
      <w:r>
        <w:t xml:space="preserve"> freigestelltes </w:t>
      </w:r>
      <w:r w:rsidR="0018125C">
        <w:t>Blatt mit verbleibenden Fragme</w:t>
      </w:r>
      <w:r w:rsidR="0018125C">
        <w:t>n</w:t>
      </w:r>
      <w:r w:rsidR="0018125C">
        <w:t xml:space="preserve">ten des </w:t>
      </w:r>
      <w:r>
        <w:t xml:space="preserve"> Schatten</w:t>
      </w:r>
      <w:r w:rsidR="0018125C">
        <w:t>s</w:t>
      </w:r>
    </w:p>
    <w:p w:rsidR="00BA0B33" w:rsidRDefault="00BA0B33" w:rsidP="00BA0B33">
      <w:pPr>
        <w:spacing w:after="0"/>
        <w:rPr>
          <w:noProof/>
          <w:lang w:eastAsia="de-DE"/>
        </w:rPr>
      </w:pPr>
      <w:bookmarkStart w:id="126" w:name="_Ref476062452"/>
      <w:bookmarkStart w:id="127" w:name="_Ref476063111"/>
      <w:r w:rsidRPr="00BA0B33">
        <w:drawing>
          <wp:inline distT="0" distB="0" distL="0" distR="0" wp14:anchorId="152D73F2" wp14:editId="0BC5CE21">
            <wp:extent cx="1828800" cy="1286400"/>
            <wp:effectExtent l="0" t="0" r="0" b="9525"/>
            <wp:docPr id="362" name="Grafik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1832375" cy="1288915"/>
                    </a:xfrm>
                    <a:prstGeom prst="rect">
                      <a:avLst/>
                    </a:prstGeom>
                  </pic:spPr>
                </pic:pic>
              </a:graphicData>
            </a:graphic>
          </wp:inline>
        </w:drawing>
      </w:r>
      <w:r w:rsidRPr="00BA0B33">
        <w:rPr>
          <w:noProof/>
          <w:lang w:eastAsia="de-DE"/>
        </w:rPr>
        <w:t xml:space="preserve"> </w:t>
      </w:r>
      <w:r w:rsidRPr="00BA0B33">
        <w:drawing>
          <wp:inline distT="0" distB="0" distL="0" distR="0" wp14:anchorId="3E8178D8" wp14:editId="0805BA6F">
            <wp:extent cx="1729979" cy="1297172"/>
            <wp:effectExtent l="0" t="0" r="3810" b="0"/>
            <wp:docPr id="363" name="Grafik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1733107" cy="1299517"/>
                    </a:xfrm>
                    <a:prstGeom prst="rect">
                      <a:avLst/>
                    </a:prstGeom>
                  </pic:spPr>
                </pic:pic>
              </a:graphicData>
            </a:graphic>
          </wp:inline>
        </w:drawing>
      </w:r>
      <w:r w:rsidRPr="00BA0B33">
        <w:rPr>
          <w:noProof/>
          <w:lang w:eastAsia="de-DE"/>
        </w:rPr>
        <w:t xml:space="preserve"> </w:t>
      </w:r>
      <w:r w:rsidRPr="00BA0B33">
        <w:rPr>
          <w:noProof/>
          <w:lang w:eastAsia="de-DE"/>
        </w:rPr>
        <w:drawing>
          <wp:inline distT="0" distB="0" distL="0" distR="0" wp14:anchorId="5ECDDE22" wp14:editId="1ACFA5D5">
            <wp:extent cx="1754373" cy="1293897"/>
            <wp:effectExtent l="0" t="0" r="0" b="1905"/>
            <wp:docPr id="391" name="Grafik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1781106" cy="1313613"/>
                    </a:xfrm>
                    <a:prstGeom prst="rect">
                      <a:avLst/>
                    </a:prstGeom>
                  </pic:spPr>
                </pic:pic>
              </a:graphicData>
            </a:graphic>
          </wp:inline>
        </w:drawing>
      </w:r>
    </w:p>
    <w:p w:rsidR="00BA0B33" w:rsidRDefault="00BA0B33" w:rsidP="00D56D96">
      <w:pPr>
        <w:pStyle w:val="Beschriftung"/>
        <w:jc w:val="left"/>
      </w:pPr>
      <w:bookmarkStart w:id="128" w:name="_Ref476313323"/>
      <w:r>
        <w:t xml:space="preserve">Abbildung </w:t>
      </w:r>
      <w:fldSimple w:instr=" SEQ Abbildung \* ARABIC ">
        <w:r w:rsidR="002343C0">
          <w:rPr>
            <w:noProof/>
          </w:rPr>
          <w:t>36</w:t>
        </w:r>
      </w:fldSimple>
      <w:bookmarkEnd w:id="128"/>
      <w:r>
        <w:t xml:space="preserve"> - Problem</w:t>
      </w:r>
      <w:r w:rsidR="00D768A3">
        <w:t>e</w:t>
      </w:r>
      <w:r>
        <w:t xml:space="preserve"> der Segmentierung eines zusammengesetzten Blattes</w:t>
      </w:r>
      <w:r w:rsidR="00D56D96">
        <w:t xml:space="preserve"> einer Vogelbeere, von links nach rechts: </w:t>
      </w:r>
      <w:r w:rsidR="00D56D96">
        <w:t>unbearbeitetes Bild</w:t>
      </w:r>
      <w:r w:rsidR="00D56D96">
        <w:t>, segmentiertes Bild, mit Floddfilling gefüllte Löcher innerhalb der Kontur</w:t>
      </w:r>
    </w:p>
    <w:p w:rsidR="00447A59" w:rsidRDefault="001D4DB9" w:rsidP="003B35F6">
      <w:r>
        <w:t>Die aus dem eigenen Datensatz gewonnenen Erkenntnisse bezüglich der Segmentierung lassen sich leider nicht auf den Leafsnap-Datensatz übertragen. Die im Feld aufgenommenen Bilder aus diesem Datensatz sind teilweise äußerst schlecht beleuchtet mit ungleichmäßiger Intensitätsverteilung</w:t>
      </w:r>
      <w:r w:rsidRPr="00C8053A">
        <w:t xml:space="preserve"> </w:t>
      </w:r>
      <w:r>
        <w:t>und durch farbiges Umgebungslicht verursachten Farbflächen auf dem Hinte</w:t>
      </w:r>
      <w:r>
        <w:t>r</w:t>
      </w:r>
      <w:r>
        <w:t>grund. Es lässt sich aus den umgesetzten Segmentierungsverfahren kein für alle Bilder gleiche</w:t>
      </w:r>
      <w:r>
        <w:t>r</w:t>
      </w:r>
      <w:r>
        <w:t xml:space="preserve">maßen </w:t>
      </w:r>
      <w:r>
        <w:t>g</w:t>
      </w:r>
      <w:r>
        <w:t>eeignetes finden</w:t>
      </w:r>
      <w:r w:rsidR="00447A59">
        <w:t>.</w:t>
      </w:r>
    </w:p>
    <w:p w:rsidR="00214159" w:rsidRDefault="00214159" w:rsidP="003B35F6">
      <w:r>
        <w:t>D</w:t>
      </w:r>
      <w:r w:rsidR="001D4DB9">
        <w:t xml:space="preserve">er </w:t>
      </w:r>
      <w:r w:rsidR="00447A59">
        <w:t>Leafsnap-</w:t>
      </w:r>
      <w:r w:rsidR="001D4DB9">
        <w:t xml:space="preserve">Datensatz </w:t>
      </w:r>
      <w:r>
        <w:t>enthält</w:t>
      </w:r>
      <w:r w:rsidR="005E7DE5">
        <w:t xml:space="preserve"> neben den unbearbeiteten</w:t>
      </w:r>
      <w:r w:rsidR="001D4DB9">
        <w:t xml:space="preserve"> auch </w:t>
      </w:r>
      <w:r w:rsidR="005E7DE5">
        <w:t xml:space="preserve">die bereits </w:t>
      </w:r>
      <w:r w:rsidR="005E7DE5">
        <w:t>binarisierten Bilder</w:t>
      </w:r>
      <w:r w:rsidR="005E7DE5">
        <w:t xml:space="preserve">, </w:t>
      </w:r>
      <w:r>
        <w:t xml:space="preserve">die </w:t>
      </w:r>
      <w:r w:rsidR="001D4DB9">
        <w:t xml:space="preserve">bereits </w:t>
      </w:r>
      <w:r w:rsidR="00B4015B">
        <w:t xml:space="preserve">durch </w:t>
      </w:r>
      <w:r w:rsidR="007E1464">
        <w:t>den von</w:t>
      </w:r>
      <w:r w:rsidR="00B4015B">
        <w:t xml:space="preserve"> </w:t>
      </w:r>
      <w:r w:rsidR="007E1464">
        <w:fldChar w:fldCharType="begin" w:fldLock="1"/>
      </w:r>
      <w:r w:rsidR="007E1464">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u00a0al., 2012)", "manualFormatting" : "Kumar et\u00a0al. (2012)", "plainTextFormattedCitation" : "(Kumar et\u00a0al., 2012)", "previouslyFormattedCitation" : "(Kumar et\u00a0al., 2012)" }, "properties" : { "noteIndex" : 0 }, "schema" : "https://github.com/citation-style-language/schema/raw/master/csl-citation.json" }</w:instrText>
      </w:r>
      <w:r w:rsidR="007E1464">
        <w:fldChar w:fldCharType="separate"/>
      </w:r>
      <w:r w:rsidR="007E1464" w:rsidRPr="007E1464">
        <w:rPr>
          <w:noProof/>
        </w:rPr>
        <w:t>Kumar et al.</w:t>
      </w:r>
      <w:r w:rsidR="007E1464">
        <w:rPr>
          <w:noProof/>
        </w:rPr>
        <w:t xml:space="preserve"> (</w:t>
      </w:r>
      <w:r w:rsidR="007E1464" w:rsidRPr="007E1464">
        <w:rPr>
          <w:noProof/>
        </w:rPr>
        <w:t>2012)</w:t>
      </w:r>
      <w:r w:rsidR="007E1464">
        <w:fldChar w:fldCharType="end"/>
      </w:r>
      <w:r w:rsidR="007E1464">
        <w:t xml:space="preserve"> vorgeschlagenen Algorithmus zur Farbsegmentierung</w:t>
      </w:r>
      <w:r w:rsidR="005E7DE5">
        <w:t xml:space="preserve"> erstellt wurden</w:t>
      </w:r>
      <w:r w:rsidR="001D4DB9">
        <w:t>.</w:t>
      </w:r>
      <w:r w:rsidR="00313844">
        <w:t xml:space="preserve"> </w:t>
      </w:r>
      <w:r w:rsidR="00C95739">
        <w:t>Was während der Datensam</w:t>
      </w:r>
      <w:r w:rsidR="00C95739">
        <w:t>m</w:t>
      </w:r>
      <w:r w:rsidR="00C95739">
        <w:t>lung</w:t>
      </w:r>
      <w:r w:rsidR="007D7A0D">
        <w:t xml:space="preserve"> in Kapitel </w:t>
      </w:r>
      <w:r w:rsidR="007D7A0D">
        <w:fldChar w:fldCharType="begin"/>
      </w:r>
      <w:r w:rsidR="007D7A0D">
        <w:instrText xml:space="preserve"> REF _Ref476322221 \r \h </w:instrText>
      </w:r>
      <w:r w:rsidR="007D7A0D">
        <w:fldChar w:fldCharType="separate"/>
      </w:r>
      <w:r w:rsidR="007D7A0D">
        <w:t>3.4.1</w:t>
      </w:r>
      <w:r w:rsidR="007D7A0D">
        <w:fldChar w:fldCharType="end"/>
      </w:r>
      <w:r w:rsidR="00C95739">
        <w:t xml:space="preserve"> </w:t>
      </w:r>
      <w:r w:rsidR="009662DA">
        <w:t xml:space="preserve">noch </w:t>
      </w:r>
      <w:r w:rsidR="00C95739">
        <w:t>nicht auffiel ist,</w:t>
      </w:r>
      <w:r w:rsidR="00C95739">
        <w:t xml:space="preserve"> dass </w:t>
      </w:r>
      <w:r w:rsidR="004B4FB1">
        <w:t>offenbar</w:t>
      </w:r>
      <w:r w:rsidR="00C95739">
        <w:t xml:space="preserve"> auch </w:t>
      </w:r>
      <w:r w:rsidR="00C95739">
        <w:fldChar w:fldCharType="begin" w:fldLock="1"/>
      </w:r>
      <w:r w:rsidR="00C95739">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u00a0al., 2012)", "manualFormatting" : "Kumar et\u00a0al.", "plainTextFormattedCitation" : "(Kumar et\u00a0al., 2012)", "previouslyFormattedCitation" : "(Kumar et\u00a0al., 2012)" }, "properties" : { "noteIndex" : 0 }, "schema" : "https://github.com/citation-style-language/schema/raw/master/csl-citation.json" }</w:instrText>
      </w:r>
      <w:r w:rsidR="00C95739">
        <w:fldChar w:fldCharType="separate"/>
      </w:r>
      <w:r w:rsidR="00C95739" w:rsidRPr="00313844">
        <w:rPr>
          <w:noProof/>
        </w:rPr>
        <w:t>Kumar et al.</w:t>
      </w:r>
      <w:r w:rsidR="00C95739">
        <w:fldChar w:fldCharType="end"/>
      </w:r>
      <w:r w:rsidR="00C95739">
        <w:t xml:space="preserve"> Probleme bei der Binarisierung der Bilder hatten</w:t>
      </w:r>
      <w:r w:rsidR="00C95739">
        <w:t>, wie es in</w:t>
      </w:r>
      <w:r w:rsidR="00FF118C">
        <w:t xml:space="preserve"> Beispie</w:t>
      </w:r>
      <w:r w:rsidR="00FF118C">
        <w:t>l</w:t>
      </w:r>
      <w:r w:rsidR="00FF118C">
        <w:t>bild</w:t>
      </w:r>
      <w:r w:rsidR="00FF118C">
        <w:t xml:space="preserve"> </w:t>
      </w:r>
      <w:r>
        <w:t>in</w:t>
      </w:r>
      <w:r>
        <w:t xml:space="preserve"> </w:t>
      </w:r>
      <w:r w:rsidR="002343C0">
        <w:fldChar w:fldCharType="begin"/>
      </w:r>
      <w:r w:rsidR="002343C0">
        <w:instrText xml:space="preserve"> REF _Ref476320524 \h </w:instrText>
      </w:r>
      <w:r w:rsidR="002343C0">
        <w:fldChar w:fldCharType="separate"/>
      </w:r>
      <w:r w:rsidR="002343C0">
        <w:t xml:space="preserve">Abbildung </w:t>
      </w:r>
      <w:r w:rsidR="002343C0">
        <w:rPr>
          <w:noProof/>
        </w:rPr>
        <w:t>37</w:t>
      </w:r>
      <w:r w:rsidR="002343C0">
        <w:fldChar w:fldCharType="end"/>
      </w:r>
      <w:r w:rsidR="002343C0">
        <w:t xml:space="preserve"> </w:t>
      </w:r>
      <w:r w:rsidR="000A07AB">
        <w:t>im mittleren Bild offensichtlich</w:t>
      </w:r>
      <w:r w:rsidR="00C55379">
        <w:t xml:space="preserve"> </w:t>
      </w:r>
      <w:r w:rsidR="006A716A">
        <w:t>wird</w:t>
      </w:r>
      <w:r w:rsidR="00313844">
        <w:t>.</w:t>
      </w:r>
      <w:r w:rsidR="00533EA0">
        <w:t xml:space="preserve"> </w:t>
      </w:r>
      <w:r w:rsidR="007D7A0D">
        <w:t>Aber nicht</w:t>
      </w:r>
      <w:r w:rsidR="00524127">
        <w:t xml:space="preserve"> nur </w:t>
      </w:r>
      <w:r w:rsidR="00286B60">
        <w:t>der</w:t>
      </w:r>
      <w:r w:rsidR="00524127">
        <w:t xml:space="preserve"> im Feld</w:t>
      </w:r>
      <w:r w:rsidR="00470717">
        <w:t>, sondern auch der im Labor</w:t>
      </w:r>
      <w:r w:rsidR="00524127">
        <w:t xml:space="preserve"> aufgenommene </w:t>
      </w:r>
      <w:r w:rsidR="00286B60">
        <w:t>Datens</w:t>
      </w:r>
      <w:r w:rsidR="00470717">
        <w:t>a</w:t>
      </w:r>
      <w:r w:rsidR="00286B60">
        <w:t>tz</w:t>
      </w:r>
      <w:r w:rsidR="00470717">
        <w:t xml:space="preserve"> weist</w:t>
      </w:r>
      <w:r w:rsidR="006155BB">
        <w:t xml:space="preserve"> fehle</w:t>
      </w:r>
      <w:r w:rsidR="006155BB">
        <w:t>r</w:t>
      </w:r>
      <w:r w:rsidR="006155BB">
        <w:t>haft binarisierte Bilder</w:t>
      </w:r>
      <w:r w:rsidR="00470717">
        <w:t xml:space="preserve"> auf</w:t>
      </w:r>
      <w:r w:rsidR="00D64B43">
        <w:t>.</w:t>
      </w:r>
      <w:r w:rsidR="006155BB">
        <w:t xml:space="preserve"> </w:t>
      </w:r>
      <w:r w:rsidR="00D64B43">
        <w:t>A</w:t>
      </w:r>
      <w:r w:rsidR="006155BB">
        <w:t xml:space="preserve">uf den </w:t>
      </w:r>
      <w:r w:rsidR="00D64B43">
        <w:t xml:space="preserve">Laborbildern wurde </w:t>
      </w:r>
      <w:r w:rsidR="006155BB">
        <w:t xml:space="preserve">zum Teil nicht das Blatt, sondern die </w:t>
      </w:r>
      <w:r w:rsidR="00AF6CEE">
        <w:t>daneben mitfotografie</w:t>
      </w:r>
      <w:r w:rsidR="00AF6CEE">
        <w:t>r</w:t>
      </w:r>
      <w:r w:rsidR="00AF6CEE">
        <w:t xml:space="preserve">te </w:t>
      </w:r>
      <w:r w:rsidR="006155BB">
        <w:t xml:space="preserve">Farbskala freigestellt. </w:t>
      </w:r>
      <w:r w:rsidR="00263118">
        <w:t xml:space="preserve">Um den Datensatz sinnvoll nutzen zu können, müssten die fehlerhaften Bilder </w:t>
      </w:r>
      <w:r w:rsidR="00FA3948">
        <w:t xml:space="preserve">vorher </w:t>
      </w:r>
      <w:r w:rsidR="00AA5619">
        <w:t xml:space="preserve">aufwendig </w:t>
      </w:r>
      <w:r w:rsidR="00263118">
        <w:t xml:space="preserve">manuell aussortiert werden. </w:t>
      </w:r>
      <w:r w:rsidR="00533EA0">
        <w:t xml:space="preserve">Es fällt daher die Entscheidung, den Datensatz von Leafsnap </w:t>
      </w:r>
      <w:r w:rsidR="007D7A0D">
        <w:t xml:space="preserve">im Folgenden </w:t>
      </w:r>
      <w:r w:rsidR="00533EA0">
        <w:t xml:space="preserve">nicht </w:t>
      </w:r>
      <w:r w:rsidR="007D7A0D">
        <w:t xml:space="preserve">weiter </w:t>
      </w:r>
      <w:r w:rsidR="00533EA0">
        <w:t>zu verwe</w:t>
      </w:r>
      <w:r w:rsidR="00533EA0">
        <w:t>n</w:t>
      </w:r>
      <w:r w:rsidR="00533EA0">
        <w:t>den.</w:t>
      </w:r>
    </w:p>
    <w:p w:rsidR="00313844" w:rsidRDefault="0085068E" w:rsidP="00482E6C">
      <w:pPr>
        <w:spacing w:line="240" w:lineRule="auto"/>
      </w:pPr>
      <w:r>
        <w:rPr>
          <w:noProof/>
          <w:lang w:eastAsia="de-DE"/>
        </w:rPr>
        <mc:AlternateContent>
          <mc:Choice Requires="wps">
            <w:drawing>
              <wp:anchor distT="0" distB="0" distL="114300" distR="114300" simplePos="0" relativeHeight="251774976" behindDoc="0" locked="0" layoutInCell="1" allowOverlap="1" wp14:anchorId="2B1989F0" wp14:editId="0DCD8073">
                <wp:simplePos x="0" y="0"/>
                <wp:positionH relativeFrom="column">
                  <wp:posOffset>3460115</wp:posOffset>
                </wp:positionH>
                <wp:positionV relativeFrom="paragraph">
                  <wp:posOffset>-13808</wp:posOffset>
                </wp:positionV>
                <wp:extent cx="1807343" cy="1286539"/>
                <wp:effectExtent l="0" t="0" r="21590" b="27940"/>
                <wp:wrapNone/>
                <wp:docPr id="405" name="Rechteck 405"/>
                <wp:cNvGraphicFramePr/>
                <a:graphic xmlns:a="http://schemas.openxmlformats.org/drawingml/2006/main">
                  <a:graphicData uri="http://schemas.microsoft.com/office/word/2010/wordprocessingShape">
                    <wps:wsp>
                      <wps:cNvSpPr/>
                      <wps:spPr>
                        <a:xfrm>
                          <a:off x="0" y="0"/>
                          <a:ext cx="1807343" cy="1286539"/>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405" o:spid="_x0000_s1026" style="position:absolute;margin-left:272.45pt;margin-top:-1.1pt;width:142.3pt;height:101.3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" filled="f" strokecolor="black [3213]" strokeweight=".5pt"/>
            </w:pict>
          </mc:Fallback>
        </mc:AlternateContent>
      </w:r>
      <w:r w:rsidR="00FF1B62">
        <w:rPr>
          <w:noProof/>
          <w:lang w:eastAsia="de-DE"/>
        </w:rPr>
        <w:pict>
          <v:shape id="_x0000_i1026" type="#_x0000_t75" style="width:134.8pt;height:101.3pt">
            <v:imagedata r:id="rId85" o:title="12995309749948"/>
          </v:shape>
        </w:pict>
      </w:r>
      <w:r>
        <w:rPr>
          <w:noProof/>
          <w:lang w:eastAsia="de-DE"/>
        </w:rPr>
        <w:drawing>
          <wp:inline distT="0" distB="0" distL="0" distR="0" wp14:anchorId="1FC58177" wp14:editId="770462DB">
            <wp:extent cx="1740927" cy="1286540"/>
            <wp:effectExtent l="0" t="0" r="0" b="8890"/>
            <wp:docPr id="403" name="Grafik 403" descr="C:\Users\chris\AppData\Local\Microsoft\Windows\INetCache\Content.Word\129953097499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chris\AppData\Local\Microsoft\Windows\INetCache\Content.Word\12995309749948.pn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743972" cy="1288790"/>
                    </a:xfrm>
                    <a:prstGeom prst="rect">
                      <a:avLst/>
                    </a:prstGeom>
                    <a:noFill/>
                    <a:ln>
                      <a:noFill/>
                    </a:ln>
                  </pic:spPr>
                </pic:pic>
              </a:graphicData>
            </a:graphic>
          </wp:inline>
        </w:drawing>
      </w:r>
      <w:r w:rsidR="002343C0">
        <w:rPr>
          <w:noProof/>
          <w:lang w:eastAsia="de-DE"/>
        </w:rPr>
        <w:t xml:space="preserve"> </w:t>
      </w:r>
      <w:r>
        <w:rPr>
          <w:noProof/>
          <w:lang w:eastAsia="de-DE"/>
        </w:rPr>
        <w:t xml:space="preserve">     </w:t>
      </w:r>
      <w:r w:rsidR="002343C0">
        <w:rPr>
          <w:noProof/>
          <w:lang w:eastAsia="de-DE"/>
        </w:rPr>
        <w:t xml:space="preserve"> </w:t>
      </w:r>
      <w:r w:rsidR="00AD50EC" w:rsidRPr="00AD50EC">
        <w:rPr>
          <w:noProof/>
          <w:lang w:eastAsia="de-DE"/>
        </w:rPr>
        <w:drawing>
          <wp:inline distT="0" distB="0" distL="0" distR="0" wp14:anchorId="7E516756" wp14:editId="13F65125">
            <wp:extent cx="1594883" cy="1140520"/>
            <wp:effectExtent l="0" t="0" r="5715" b="2540"/>
            <wp:docPr id="404" name="Grafik 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7"/>
                    <a:srcRect l="3015"/>
                    <a:stretch/>
                  </pic:blipFill>
                  <pic:spPr bwMode="auto">
                    <a:xfrm>
                      <a:off x="0" y="0"/>
                      <a:ext cx="1604059" cy="1147082"/>
                    </a:xfrm>
                    <a:prstGeom prst="rect">
                      <a:avLst/>
                    </a:prstGeom>
                    <a:ln>
                      <a:noFill/>
                    </a:ln>
                    <a:extLst>
                      <a:ext uri="{53640926-AAD7-44D8-BBD7-CCE9431645EC}">
                        <a14:shadowObscured xmlns:a14="http://schemas.microsoft.com/office/drawing/2010/main"/>
                      </a:ext>
                    </a:extLst>
                  </pic:spPr>
                </pic:pic>
              </a:graphicData>
            </a:graphic>
          </wp:inline>
        </w:drawing>
      </w:r>
      <w:r w:rsidR="00313844">
        <w:t xml:space="preserve"> </w:t>
      </w:r>
    </w:p>
    <w:p w:rsidR="002343C0" w:rsidRDefault="002343C0" w:rsidP="00FF1B62">
      <w:pPr>
        <w:pStyle w:val="Beschriftung"/>
        <w:ind w:right="283"/>
      </w:pPr>
      <w:bookmarkStart w:id="129" w:name="_Ref476320524"/>
      <w:r>
        <w:lastRenderedPageBreak/>
        <w:t xml:space="preserve">Abbildung </w:t>
      </w:r>
      <w:fldSimple w:instr=" SEQ Abbildung \* ARABIC ">
        <w:r>
          <w:rPr>
            <w:noProof/>
          </w:rPr>
          <w:t>37</w:t>
        </w:r>
      </w:fldSimple>
      <w:bookmarkEnd w:id="129"/>
      <w:r w:rsidR="00701A6B">
        <w:t xml:space="preserve"> - Probleme bei der Segmentierung eines Blattes der Kolorado-Tanne (</w:t>
      </w:r>
      <w:r w:rsidR="00701A6B" w:rsidRPr="00701A6B">
        <w:t>abies</w:t>
      </w:r>
      <w:r w:rsidR="00701A6B">
        <w:t xml:space="preserve"> </w:t>
      </w:r>
      <w:r w:rsidR="00701A6B" w:rsidRPr="00701A6B">
        <w:t>concolor</w:t>
      </w:r>
      <w:r w:rsidR="00701A6B">
        <w:t>)</w:t>
      </w:r>
      <w:r w:rsidR="00701A6B" w:rsidRPr="00701A6B">
        <w:t xml:space="preserve"> </w:t>
      </w:r>
      <w:r w:rsidR="00701A6B">
        <w:t>aufgrund unzureichender Beleuchtung und Farbverte</w:t>
      </w:r>
      <w:r w:rsidR="00701A6B">
        <w:t>i</w:t>
      </w:r>
      <w:r w:rsidR="00701A6B">
        <w:t>lung, von links nach rechts: unbearbeitetes Bild aus dem Leafsnap-Datensatz</w:t>
      </w:r>
      <w:r w:rsidR="0085068E">
        <w:t xml:space="preserve">, </w:t>
      </w:r>
      <w:r w:rsidR="00797E1A">
        <w:t xml:space="preserve">zugehöriges </w:t>
      </w:r>
      <w:r w:rsidR="0085068E">
        <w:t>binarisiertes Bild aus dem Leafsnap-Datensatz</w:t>
      </w:r>
      <w:r w:rsidR="00701A6B">
        <w:t>, mit</w:t>
      </w:r>
      <w:r w:rsidR="00794246">
        <w:t xml:space="preserve"> </w:t>
      </w:r>
      <w:r w:rsidR="00AD50EC">
        <w:t>HSV-</w:t>
      </w:r>
      <w:r w:rsidR="00701A6B">
        <w:t>k-Means-Clustering freigestel</w:t>
      </w:r>
      <w:r w:rsidR="00701A6B">
        <w:t>l</w:t>
      </w:r>
      <w:r w:rsidR="00701A6B">
        <w:t>tes Blatt</w:t>
      </w:r>
    </w:p>
    <w:p w:rsidR="00FF1C77" w:rsidRDefault="00E55710" w:rsidP="008B1B77">
      <w:pPr>
        <w:pStyle w:val="berschrift2"/>
        <w:numPr>
          <w:ilvl w:val="1"/>
          <w:numId w:val="1"/>
        </w:numPr>
      </w:pPr>
      <w:bookmarkStart w:id="130" w:name="_Toc476239180"/>
      <w:r>
        <w:t>Features</w:t>
      </w:r>
      <w:bookmarkEnd w:id="130"/>
    </w:p>
    <w:p w:rsidR="00F01761" w:rsidRDefault="00157F58" w:rsidP="00F01761">
      <w:pPr>
        <w:pStyle w:val="berschrift3"/>
        <w:numPr>
          <w:ilvl w:val="2"/>
          <w:numId w:val="1"/>
        </w:numPr>
      </w:pPr>
      <w:r>
        <w:t>Allgemeine Umsetzung der Features</w:t>
      </w:r>
    </w:p>
    <w:p w:rsidR="00F82E0C" w:rsidRDefault="00CD11B9" w:rsidP="00F01761">
      <w:r>
        <w:t>Zur</w:t>
      </w:r>
      <w:r w:rsidR="00C17B05">
        <w:t xml:space="preserve"> bessere</w:t>
      </w:r>
      <w:r w:rsidR="00054EE3">
        <w:t>n</w:t>
      </w:r>
      <w:r w:rsidR="00C17B05">
        <w:t xml:space="preserve"> Abstraktion</w:t>
      </w:r>
      <w:r w:rsidR="005C13E6">
        <w:t xml:space="preserve"> </w:t>
      </w:r>
      <w:r w:rsidR="005C13E6">
        <w:t>nach außen</w:t>
      </w:r>
      <w:r w:rsidR="005C13E6">
        <w:t xml:space="preserve"> hin,</w:t>
      </w:r>
      <w:r w:rsidR="00C17B05">
        <w:t xml:space="preserve"> erwarte</w:t>
      </w:r>
      <w:r>
        <w:t xml:space="preserve">n </w:t>
      </w:r>
      <w:r w:rsidR="00C17B05">
        <w:t>a</w:t>
      </w:r>
      <w:r w:rsidR="001B6A5B">
        <w:t xml:space="preserve">lle Features als Eingang </w:t>
      </w:r>
      <w:r w:rsidR="00C17B05">
        <w:t>ein freigestelltes Blatt</w:t>
      </w:r>
      <w:r w:rsidR="00546CF7">
        <w:t xml:space="preserve"> inklusive der Farbwerte</w:t>
      </w:r>
      <w:r w:rsidR="001D170F">
        <w:t>. Das geschieht</w:t>
      </w:r>
      <w:r w:rsidR="00C17B05">
        <w:t xml:space="preserve"> ungeachtet dessen, ob </w:t>
      </w:r>
      <w:r w:rsidR="00546CF7">
        <w:t>die konkrete</w:t>
      </w:r>
      <w:r w:rsidR="00C17B05">
        <w:t xml:space="preserve"> </w:t>
      </w:r>
      <w:r w:rsidR="00546CF7">
        <w:t>Implementi</w:t>
      </w:r>
      <w:r w:rsidR="00546CF7">
        <w:t>e</w:t>
      </w:r>
      <w:r w:rsidR="00546CF7">
        <w:t xml:space="preserve">rung des Features diese Informationen </w:t>
      </w:r>
      <w:r w:rsidR="00C80CFB">
        <w:t xml:space="preserve">benötigt </w:t>
      </w:r>
      <w:r w:rsidR="002C7602">
        <w:t xml:space="preserve">oder nur </w:t>
      </w:r>
      <w:r w:rsidR="00C80CFB">
        <w:t>eines binarisierten</w:t>
      </w:r>
      <w:r w:rsidR="002C7602">
        <w:t xml:space="preserve"> Bild</w:t>
      </w:r>
      <w:r w:rsidR="00C80CFB">
        <w:t>es bedarf</w:t>
      </w:r>
      <w:r w:rsidR="001B6A5B">
        <w:t>.</w:t>
      </w:r>
      <w:r w:rsidR="00256BEE">
        <w:t xml:space="preserve"> </w:t>
      </w:r>
      <w:r w:rsidR="00F82E0C">
        <w:t xml:space="preserve">Die abstrakte </w:t>
      </w:r>
      <w:r w:rsidR="004F0C64">
        <w:t>Feature-</w:t>
      </w:r>
      <w:r w:rsidR="00F82E0C">
        <w:t xml:space="preserve">Klasse </w:t>
      </w:r>
      <w:r w:rsidR="004F0C64">
        <w:t xml:space="preserve">entscheidet, ob das Bild mit der im vorangegangenen Kapitel </w:t>
      </w:r>
      <w:r w:rsidR="004F0C64">
        <w:fldChar w:fldCharType="begin"/>
      </w:r>
      <w:r w:rsidR="004F0C64">
        <w:instrText xml:space="preserve"> REF _Ref476314014 \r \h </w:instrText>
      </w:r>
      <w:r w:rsidR="004F0C64">
        <w:fldChar w:fldCharType="separate"/>
      </w:r>
      <w:r w:rsidR="004F0C64">
        <w:t>4.4</w:t>
      </w:r>
      <w:r w:rsidR="004F0C64">
        <w:fldChar w:fldCharType="end"/>
      </w:r>
      <w:r w:rsidR="004F0C64">
        <w:t xml:space="preserve"> b</w:t>
      </w:r>
      <w:r w:rsidR="004F0C64">
        <w:t>e</w:t>
      </w:r>
      <w:r w:rsidR="004F0C64">
        <w:t>schriebenen simplen Binarisierung</w:t>
      </w:r>
      <w:r w:rsidR="006742AB">
        <w:t xml:space="preserve"> umgewandelt wird</w:t>
      </w:r>
      <w:r w:rsidR="004F0C64">
        <w:t>, bevor es an das konkrete Feature delegiert wird.</w:t>
      </w:r>
    </w:p>
    <w:p w:rsidR="00255322" w:rsidRDefault="00255322" w:rsidP="00F01761">
      <w:r>
        <w:t>Um die bereits freigestellten Bilder mit wenig Aufwand in ihre Binärform zu überfü</w:t>
      </w:r>
      <w:r>
        <w:t>h</w:t>
      </w:r>
      <w:r>
        <w:t>ren, wurde eine einfache Form der Binarisierung implementiert. Der mit Weiß codierte Hinte</w:t>
      </w:r>
      <w:r>
        <w:t>r</w:t>
      </w:r>
      <w:r>
        <w:t>grund wird auf Null gesetzt und alle verbleibenden Farben anschließend auf Eins. Dabei wird darauf geachtet, dass nicht der reine Wei</w:t>
      </w:r>
      <w:r>
        <w:t>ß</w:t>
      </w:r>
      <w:r>
        <w:t>wert als Hintergrund angenommen wird, sondern ein Schwellwert geringfügig darunter. Bei Binarisierung von speziell in JPEG gespe</w:t>
      </w:r>
      <w:r>
        <w:t>i</w:t>
      </w:r>
      <w:r>
        <w:t>cherten Bildern kann es sonst zu Artefaktbildung an den Blatträndern kommen, verursacht durch die Quant</w:t>
      </w:r>
      <w:r>
        <w:t>i</w:t>
      </w:r>
      <w:r>
        <w:t>sierung bei der Kompression des Bildes.</w:t>
      </w:r>
    </w:p>
    <w:p w:rsidR="00303384" w:rsidRDefault="00A8559B" w:rsidP="00F01761">
      <w:r>
        <w:t>F</w:t>
      </w:r>
      <w:r w:rsidR="0095028B">
        <w:t>alls</w:t>
      </w:r>
      <w:r w:rsidR="00256BEE">
        <w:t xml:space="preserve"> das </w:t>
      </w:r>
      <w:r>
        <w:t xml:space="preserve">konkrete </w:t>
      </w:r>
      <w:r w:rsidR="00256BEE">
        <w:t>Feature in seinen Vorverarbeitungsschritten feste Filterkernelgrößen verwenden muss</w:t>
      </w:r>
      <w:r>
        <w:t>, kann es das Eingangsbild auf eine in der abstrakten Klasse fest definierte einheitliche Auflösung skalieren</w:t>
      </w:r>
      <w:r w:rsidR="00425AA1">
        <w:t xml:space="preserve">. </w:t>
      </w:r>
      <w:r>
        <w:t>Dies ist notwendig</w:t>
      </w:r>
      <w:r w:rsidR="00A933E8">
        <w:t>,</w:t>
      </w:r>
      <w:r>
        <w:t xml:space="preserve"> da Filter mit festen Größen bei verschi</w:t>
      </w:r>
      <w:r>
        <w:t>e</w:t>
      </w:r>
      <w:r>
        <w:t>denen Auflösungen auch v</w:t>
      </w:r>
      <w:r w:rsidR="00425AA1">
        <w:t xml:space="preserve">erschiedene </w:t>
      </w:r>
      <w:r>
        <w:t>E</w:t>
      </w:r>
      <w:r w:rsidR="00256BEE">
        <w:t>ffekt</w:t>
      </w:r>
      <w:r>
        <w:t>e</w:t>
      </w:r>
      <w:r w:rsidR="00256BEE">
        <w:t xml:space="preserve"> </w:t>
      </w:r>
      <w:r>
        <w:t>erzielen</w:t>
      </w:r>
      <w:r w:rsidR="006478EA">
        <w:t>, was nicht erwünscht ist</w:t>
      </w:r>
      <w:r w:rsidR="005B6864">
        <w:t xml:space="preserve">. </w:t>
      </w:r>
      <w:r>
        <w:t>N</w:t>
      </w:r>
      <w:r w:rsidR="005B6864">
        <w:t xml:space="preserve">ach Möglichkeit </w:t>
      </w:r>
      <w:r w:rsidR="00F928EB">
        <w:t xml:space="preserve">werden </w:t>
      </w:r>
      <w:r w:rsidR="00A933E8">
        <w:t xml:space="preserve">solche </w:t>
      </w:r>
      <w:r w:rsidR="00F928EB">
        <w:t>feste</w:t>
      </w:r>
      <w:r w:rsidR="00D633D7">
        <w:t>n</w:t>
      </w:r>
      <w:r w:rsidR="00F928EB">
        <w:t xml:space="preserve"> </w:t>
      </w:r>
      <w:r w:rsidR="00731BBB">
        <w:t>Kernelg</w:t>
      </w:r>
      <w:r w:rsidR="00F928EB">
        <w:t>rößen</w:t>
      </w:r>
      <w:r w:rsidR="005B6864">
        <w:t xml:space="preserve"> aber vermi</w:t>
      </w:r>
      <w:r w:rsidR="005B6864">
        <w:t>e</w:t>
      </w:r>
      <w:r w:rsidR="005B6864">
        <w:t>den.</w:t>
      </w:r>
    </w:p>
    <w:p w:rsidR="00255322" w:rsidRDefault="00876395" w:rsidP="00F01761">
      <w:r>
        <w:t>V</w:t>
      </w:r>
      <w:r w:rsidR="00DA4759">
        <w:t xml:space="preserve">on der abstrakten Feature-Klasse </w:t>
      </w:r>
      <w:r>
        <w:t xml:space="preserve">wurde die </w:t>
      </w:r>
      <w:r w:rsidR="00DA4759">
        <w:t>ebenfalls abstrakte Klasse „UnorderedFeature“ abgele</w:t>
      </w:r>
      <w:r w:rsidR="00DA4759">
        <w:t>i</w:t>
      </w:r>
      <w:r w:rsidR="00DA4759">
        <w:t>tet.</w:t>
      </w:r>
      <w:r>
        <w:t xml:space="preserve"> </w:t>
      </w:r>
      <w:r w:rsidR="00A31FF0">
        <w:t>Ihr</w:t>
      </w:r>
      <w:r>
        <w:t xml:space="preserve"> Zweck ist</w:t>
      </w:r>
      <w:r w:rsidR="00D45D82">
        <w:t xml:space="preserve"> es</w:t>
      </w:r>
      <w:r>
        <w:t xml:space="preserve">, </w:t>
      </w:r>
      <w:r>
        <w:t xml:space="preserve">Features mit Ergebnissen ohne feste Ordnung </w:t>
      </w:r>
      <w:r>
        <w:t>von denen mit</w:t>
      </w:r>
      <w:r>
        <w:t xml:space="preserve"> Vektoren fester Größe und Ordnung</w:t>
      </w:r>
      <w:r w:rsidR="00CE576C">
        <w:t xml:space="preserve"> </w:t>
      </w:r>
      <w:r>
        <w:t>unterscheiden</w:t>
      </w:r>
      <w:r w:rsidR="00D91EA4">
        <w:t xml:space="preserve"> zu können</w:t>
      </w:r>
      <w:r>
        <w:t>.</w:t>
      </w:r>
      <w:r w:rsidR="00313940">
        <w:t xml:space="preserve"> UnorderedFeatures müssen vor der Verwendung </w:t>
      </w:r>
      <w:r w:rsidR="006F03FC">
        <w:t>als Eingang für die</w:t>
      </w:r>
      <w:r w:rsidR="000B65AF">
        <w:t xml:space="preserve"> </w:t>
      </w:r>
      <w:r w:rsidR="00313940">
        <w:t>Klassifizierer zunächst mit einem Codebook transfo</w:t>
      </w:r>
      <w:r w:rsidR="00313940">
        <w:t>r</w:t>
      </w:r>
      <w:r w:rsidR="00313940">
        <w:t xml:space="preserve">miert werden. </w:t>
      </w:r>
    </w:p>
    <w:p w:rsidR="003A630A" w:rsidRDefault="003A630A" w:rsidP="00F01761">
      <w:r>
        <w:t>Alle Features halten</w:t>
      </w:r>
      <w:r w:rsidRPr="003A630A">
        <w:t xml:space="preserve"> </w:t>
      </w:r>
      <w:r>
        <w:t>zudem</w:t>
      </w:r>
      <w:r>
        <w:t xml:space="preserve"> die Information</w:t>
      </w:r>
      <w:r w:rsidR="0053026E">
        <w:t>,</w:t>
      </w:r>
      <w:r>
        <w:t xml:space="preserve"> zu welcher Spezies ihre Eingang</w:t>
      </w:r>
      <w:r>
        <w:t>s</w:t>
      </w:r>
      <w:r>
        <w:t>daten gehören</w:t>
      </w:r>
      <w:r w:rsidR="00565D63">
        <w:t xml:space="preserve">, da </w:t>
      </w:r>
      <w:r w:rsidR="006F2B40">
        <w:t xml:space="preserve">für das Training </w:t>
      </w:r>
      <w:r w:rsidR="00565D63">
        <w:t>de</w:t>
      </w:r>
      <w:r w:rsidR="006F2B40">
        <w:t>s</w:t>
      </w:r>
      <w:r w:rsidR="00565D63">
        <w:t xml:space="preserve"> Klassifizierer im Sinne des überwachten Lernens</w:t>
      </w:r>
      <w:r w:rsidR="006F2B40">
        <w:t xml:space="preserve"> die Tra</w:t>
      </w:r>
      <w:r w:rsidR="006F2B40">
        <w:t>i</w:t>
      </w:r>
      <w:r w:rsidR="006F2B40">
        <w:t>ningsdaten bereits klassifiziert vorliegen müssen</w:t>
      </w:r>
      <w:r w:rsidR="00565D63">
        <w:t xml:space="preserve">. </w:t>
      </w:r>
      <w:r w:rsidR="007049DD">
        <w:t>Zusät</w:t>
      </w:r>
      <w:r w:rsidR="007049DD">
        <w:t>z</w:t>
      </w:r>
      <w:r w:rsidR="007049DD">
        <w:t>lich kann ein Feature über eine ID eindeutig dem</w:t>
      </w:r>
      <w:r>
        <w:t xml:space="preserve"> </w:t>
      </w:r>
      <w:r>
        <w:lastRenderedPageBreak/>
        <w:t xml:space="preserve">Blatt </w:t>
      </w:r>
      <w:r w:rsidR="007049DD">
        <w:t xml:space="preserve">zugeordnet werden, aus dem </w:t>
      </w:r>
      <w:r>
        <w:t>sie extr</w:t>
      </w:r>
      <w:r>
        <w:t>a</w:t>
      </w:r>
      <w:r w:rsidR="007049DD">
        <w:t>hiert wurde</w:t>
      </w:r>
      <w:r>
        <w:t>.</w:t>
      </w:r>
      <w:r w:rsidR="007049DD">
        <w:t xml:space="preserve"> </w:t>
      </w:r>
      <w:r w:rsidR="00AF4A47">
        <w:t>ID und</w:t>
      </w:r>
      <w:r w:rsidR="00AF4A47">
        <w:t xml:space="preserve"> Spezies </w:t>
      </w:r>
      <w:r w:rsidR="001670B3">
        <w:t xml:space="preserve">müssen </w:t>
      </w:r>
      <w:r w:rsidR="00AF4A47">
        <w:t>vorab von außen festgelegt</w:t>
      </w:r>
      <w:r w:rsidR="00A72D38">
        <w:t xml:space="preserve"> werden</w:t>
      </w:r>
      <w:r w:rsidR="00AF4A47">
        <w:t>.</w:t>
      </w:r>
    </w:p>
    <w:p w:rsidR="00EF283C" w:rsidRDefault="006478EA" w:rsidP="00847091">
      <w:r>
        <w:t xml:space="preserve">Die </w:t>
      </w:r>
      <w:r w:rsidR="007906E5">
        <w:t xml:space="preserve">Festlegung einer ID ist notwendig für die Evaluation von miteinander kombinierten Features. Über die Zuordnung </w:t>
      </w:r>
      <w:r w:rsidR="00A46506">
        <w:t>über</w:t>
      </w:r>
      <w:r w:rsidR="007906E5">
        <w:t xml:space="preserve"> d</w:t>
      </w:r>
      <w:r w:rsidR="00A46506">
        <w:t>ie</w:t>
      </w:r>
      <w:bookmarkStart w:id="131" w:name="_GoBack"/>
      <w:bookmarkEnd w:id="131"/>
      <w:r w:rsidR="007906E5">
        <w:t xml:space="preserve"> ID wird sichergestellt, dass nur Features miteinander komb</w:t>
      </w:r>
      <w:r w:rsidR="007906E5">
        <w:t>i</w:t>
      </w:r>
      <w:r w:rsidR="007906E5">
        <w:t>niert werden, die aus demselben Ausgangsbild entnommen wurden.</w:t>
      </w:r>
    </w:p>
    <w:p w:rsidR="00BD0F11" w:rsidRDefault="007906E5" w:rsidP="00847091">
      <w:r>
        <w:t xml:space="preserve">Die Kombination von Features erfolgt mit der Klasse JoinedFeature, die </w:t>
      </w:r>
      <w:r w:rsidR="00D70A2A">
        <w:t>gleichfalls von der abstrakten Feature-Klasse erbt. JoinedF</w:t>
      </w:r>
      <w:r w:rsidR="00BD0F11">
        <w:t>eature</w:t>
      </w:r>
      <w:r w:rsidR="00D70A2A">
        <w:t>s</w:t>
      </w:r>
      <w:r w:rsidR="00BD0F11">
        <w:t xml:space="preserve"> </w:t>
      </w:r>
      <w:r w:rsidR="00D70A2A">
        <w:t>repräsentieren die miteinander kombinierten Features</w:t>
      </w:r>
      <w:r w:rsidR="00BD0F11">
        <w:t xml:space="preserve">, </w:t>
      </w:r>
      <w:r w:rsidR="00D70A2A">
        <w:t xml:space="preserve"> indem die enthaltenen Featurevektoren konkateniert werden.</w:t>
      </w:r>
    </w:p>
    <w:p w:rsidR="00916011" w:rsidRDefault="00EB3380" w:rsidP="00EB3380">
      <w:pPr>
        <w:pStyle w:val="berschrift3"/>
        <w:numPr>
          <w:ilvl w:val="2"/>
          <w:numId w:val="1"/>
        </w:numPr>
      </w:pPr>
      <w:bookmarkStart w:id="132" w:name="_Ref476080406"/>
      <w:bookmarkStart w:id="133" w:name="_Toc476239182"/>
      <w:r>
        <w:t>Inner Distance Shape Context</w:t>
      </w:r>
      <w:bookmarkEnd w:id="126"/>
      <w:bookmarkEnd w:id="127"/>
      <w:bookmarkEnd w:id="132"/>
      <w:bookmarkEnd w:id="133"/>
    </w:p>
    <w:p w:rsidR="00571693" w:rsidRPr="00571693" w:rsidRDefault="00916011" w:rsidP="00F048D0">
      <w:pPr>
        <w:rPr>
          <w:color w:val="FF0000"/>
        </w:rPr>
      </w:pPr>
      <w:r>
        <w:t xml:space="preserve">Für Python sind keine Bibliotheken verfügbar, die Methoden zur Extraktion des </w:t>
      </w:r>
      <w:r w:rsidR="00254942">
        <w:t xml:space="preserve">Inner Distance </w:t>
      </w:r>
      <w:r>
        <w:t>Shape Context</w:t>
      </w:r>
      <w:r w:rsidR="00000F05">
        <w:t xml:space="preserve"> (IDSC)</w:t>
      </w:r>
      <w:r>
        <w:t xml:space="preserve"> bereitstellen</w:t>
      </w:r>
      <w:r w:rsidR="003476CB">
        <w:t>. D</w:t>
      </w:r>
      <w:r w:rsidR="00C61FB2">
        <w:t xml:space="preserve">er </w:t>
      </w:r>
      <w:r w:rsidR="00E80565">
        <w:t>Algorithmus</w:t>
      </w:r>
      <w:r w:rsidR="003476CB">
        <w:t xml:space="preserve"> wird daher</w:t>
      </w:r>
      <w:r w:rsidR="00E80565">
        <w:t xml:space="preserve"> </w:t>
      </w:r>
      <w:r w:rsidR="0040125B">
        <w:t xml:space="preserve">anhand </w:t>
      </w:r>
      <w:r w:rsidR="00B7244A">
        <w:t>der Beschreibungen des</w:t>
      </w:r>
      <w:r w:rsidR="00AC122D">
        <w:t xml:space="preserve"> von</w:t>
      </w:r>
      <w:r w:rsidR="003476CB">
        <w:t xml:space="preserve"> </w:t>
      </w:r>
      <w:r w:rsidR="003476CB">
        <w:fldChar w:fldCharType="begin" w:fldLock="1"/>
      </w:r>
      <w:r w:rsidR="003476CB">
        <w:instrText>ADDIN CSL_CITATION { "citationItems" : [ { "id" : "ITEM-1", "itemData" : { "DOI" : "10.1109/TPAMI.2007.41", "ISBN" : "0162-8828", "ISSN" : "0162-8828", "PMID" : "17170481", "abstract" : "Part structure and articulation are of fundamental importance in computer and human vision. We propose using the inner-distance to build shape descriptors that are robust to articulation and capture part structure. The inner-distance is defined as the length of the shortest path between landmark points within the shape silhouette. We show that it is articulation insensitive and more effective at capturing part structures than the Euclidean distance. This suggests that the inner-distance can be used as a replacement for the Euclidean distance to build more accurate descriptors for complex shapes, especially for those with articulated parts. In addition, texture information along the shortest path can be used to further improve shape classification. With this idea, we propose three approaches to using the inner-distance. The first method combines the inner-distance and multidimensional scaling (MDS) to build articulation invariant signatures for articulated shapes. The second method uses the inner-distance to build a new shape descriptor based on shape contexts. The third one extends the second one by considering the texture information along shortest paths. The proposed approaches have been tested on a variety of shape databases, including an articulated shape data set, MPEG7 CE-Shape-1, Kimia silhouettes, the ETH-80 data set, two leaf data sets, and a human motion silhouette data set. In all the experiments, our methods demonstrate effective performance compared with other algorithms", "author" : [ { "dropping-particle" : "", "family" : "Ling", "given" : "Haibin Ling Haibin", "non-dropping-particle" : "", "parse-names" : false, "suffix" : "" }, { "dropping-particle" : "", "family" : "Jacobs", "given" : "D.W.", "non-dropping-particle" : "", "parse-names" : false, "suffix" : "" } ], "container-title" : "IEEE Transactions on Pattern Analysis and Machine Intelligence", "id" : "ITEM-1", "issue" : "2", "issued" : { "date-parts" : [ [ "2007" ] ] }, "page" : "286-299", "title" : "Shape Classification Using the Inner-Distance", "type" : "article-journal", "volume" : "29" }, "uris" : [ "http://www.mendeley.com/documents/?uuid=6306e04e-2bc9-4209-8e81-1f6b60141e8a" ] } ], "mendeley" : { "formattedCitation" : "(Ling &amp; Jacobs, 2007)", "manualFormatting" : "Ling &amp; Jacobs (2007)", "plainTextFormattedCitation" : "(Ling &amp; Jacobs, 2007)", "previouslyFormattedCitation" : "(Ling &amp; Jacobs, 2007)" }, "properties" : { "noteIndex" : 0 }, "schema" : "https://github.com/citation-style-language/schema/raw/master/csl-citation.json" }</w:instrText>
      </w:r>
      <w:r w:rsidR="003476CB">
        <w:fldChar w:fldCharType="separate"/>
      </w:r>
      <w:r w:rsidR="003476CB" w:rsidRPr="007E3C06">
        <w:rPr>
          <w:noProof/>
        </w:rPr>
        <w:t xml:space="preserve">Ling &amp; Jacobs </w:t>
      </w:r>
      <w:r w:rsidR="003476CB">
        <w:rPr>
          <w:noProof/>
        </w:rPr>
        <w:t>(</w:t>
      </w:r>
      <w:r w:rsidR="003476CB" w:rsidRPr="007E3C06">
        <w:rPr>
          <w:noProof/>
        </w:rPr>
        <w:t>2007)</w:t>
      </w:r>
      <w:r w:rsidR="003476CB">
        <w:fldChar w:fldCharType="end"/>
      </w:r>
      <w:r w:rsidR="0040125B">
        <w:t xml:space="preserve"> veröffentlichten Papers </w:t>
      </w:r>
      <w:r w:rsidR="00E80565">
        <w:t>selbst implementiert.</w:t>
      </w:r>
      <w:r w:rsidR="003476CB" w:rsidRPr="003476CB">
        <w:t xml:space="preserve"> </w:t>
      </w:r>
    </w:p>
    <w:p w:rsidR="00ED22C7" w:rsidRDefault="00330898" w:rsidP="00ED22C7">
      <w:r>
        <w:t xml:space="preserve">Der </w:t>
      </w:r>
      <w:r w:rsidR="00ED22C7">
        <w:t xml:space="preserve">Ausgangspunkt für die Berechnung </w:t>
      </w:r>
      <w:r w:rsidR="00863900">
        <w:t>jedweder</w:t>
      </w:r>
      <w:r w:rsidR="00ED22C7">
        <w:t xml:space="preserve"> Shape Contexts </w:t>
      </w:r>
      <w:r w:rsidR="00FF51E1">
        <w:t>ist</w:t>
      </w:r>
      <w:r w:rsidR="00ED22C7">
        <w:t xml:space="preserve"> die aus einem Binärbild ermittel</w:t>
      </w:r>
      <w:r w:rsidR="00FF51E1">
        <w:t xml:space="preserve">te Kontur. </w:t>
      </w:r>
      <w:r>
        <w:t>Die Kontur</w:t>
      </w:r>
      <w:r w:rsidR="00824952">
        <w:t>punkte we</w:t>
      </w:r>
      <w:r>
        <w:t>rd</w:t>
      </w:r>
      <w:r w:rsidR="00824952">
        <w:t>en</w:t>
      </w:r>
      <w:r>
        <w:t xml:space="preserve"> mit </w:t>
      </w:r>
      <w:r w:rsidR="00CB66DA">
        <w:t xml:space="preserve">Hilfe der </w:t>
      </w:r>
      <w:r>
        <w:t>OpenCV-</w:t>
      </w:r>
      <w:r w:rsidR="00CB66DA">
        <w:t>Bibliothek</w:t>
      </w:r>
      <w:r>
        <w:t xml:space="preserve"> ermittelt</w:t>
      </w:r>
      <w:r w:rsidR="001F42F2">
        <w:t>.</w:t>
      </w:r>
      <w:r>
        <w:t xml:space="preserve"> </w:t>
      </w:r>
      <w:r w:rsidR="006B0BB2">
        <w:t>D</w:t>
      </w:r>
      <w:r w:rsidR="00FF51E1">
        <w:t>iese</w:t>
      </w:r>
      <w:r w:rsidR="001F42F2">
        <w:t>n</w:t>
      </w:r>
      <w:r w:rsidR="00FF51E1">
        <w:t xml:space="preserve"> </w:t>
      </w:r>
      <w:r w:rsidR="006B0BB2">
        <w:t>wird</w:t>
      </w:r>
      <w:r w:rsidR="001F42F2">
        <w:t xml:space="preserve"> anschließend</w:t>
      </w:r>
      <w:r w:rsidR="00063082">
        <w:t xml:space="preserve"> </w:t>
      </w:r>
      <w:r w:rsidR="006B0BB2">
        <w:t>eine vordefinierte Anzahl an</w:t>
      </w:r>
      <w:r w:rsidR="00FF51E1">
        <w:t xml:space="preserve"> Punkte</w:t>
      </w:r>
      <w:r w:rsidR="006B0BB2">
        <w:t>n</w:t>
      </w:r>
      <w:r w:rsidR="00FF51E1">
        <w:t>, die in regelmäßigen Abständen verteilt sind, entnommen</w:t>
      </w:r>
      <w:r w:rsidR="00ED22C7">
        <w:t>.</w:t>
      </w:r>
      <w:r w:rsidR="00E56FB8">
        <w:t xml:space="preserve"> Die Punkte weisen keine besonderen </w:t>
      </w:r>
      <w:r w:rsidR="00CA4CE9">
        <w:t xml:space="preserve">topografischen </w:t>
      </w:r>
      <w:r w:rsidR="00E56FB8">
        <w:t xml:space="preserve">Merkmale auf, </w:t>
      </w:r>
      <w:r w:rsidR="005F7583">
        <w:t>sie</w:t>
      </w:r>
      <w:r w:rsidR="00E56FB8">
        <w:t xml:space="preserve"> sind zufällig gewählt</w:t>
      </w:r>
      <w:r w:rsidR="00E56FB8">
        <w:rPr>
          <w:color w:val="FF0000"/>
        </w:rPr>
        <w:t>.</w:t>
      </w:r>
    </w:p>
    <w:p w:rsidR="00E80565" w:rsidRDefault="007A0D69" w:rsidP="00916011">
      <w:r>
        <w:t>Darauf werden d</w:t>
      </w:r>
      <w:r w:rsidR="006B0BB2">
        <w:t xml:space="preserve">ie euklidischen Distanzen zwischen </w:t>
      </w:r>
      <w:r w:rsidR="00607189">
        <w:t>allen</w:t>
      </w:r>
      <w:r w:rsidR="006B0BB2">
        <w:t xml:space="preserve"> </w:t>
      </w:r>
      <w:r w:rsidR="00607189">
        <w:t xml:space="preserve">entnommenen </w:t>
      </w:r>
      <w:r w:rsidR="006B0BB2">
        <w:t xml:space="preserve">Punkten berechnet und </w:t>
      </w:r>
      <w:r w:rsidR="003E4F34">
        <w:t xml:space="preserve">in </w:t>
      </w:r>
      <w:r w:rsidR="006B0BB2">
        <w:t xml:space="preserve">einer </w:t>
      </w:r>
      <w:r w:rsidR="004E2A78">
        <w:t xml:space="preserve">mit Nullen initialisierten </w:t>
      </w:r>
      <w:r w:rsidR="00077181">
        <w:t xml:space="preserve">Distanzmatrix </w:t>
      </w:r>
      <w:r w:rsidR="006B0BB2">
        <w:t>gehalten</w:t>
      </w:r>
      <w:r w:rsidR="00077181">
        <w:t xml:space="preserve">. </w:t>
      </w:r>
      <w:r w:rsidR="0042799E">
        <w:t>A</w:t>
      </w:r>
      <w:r w:rsidR="006B0BB2">
        <w:t>bweichend vom ursprünglichen Konzept des Shape Contexts</w:t>
      </w:r>
      <w:r w:rsidR="007C61F6">
        <w:t>,</w:t>
      </w:r>
      <w:r w:rsidR="0042799E">
        <w:t xml:space="preserve"> werden </w:t>
      </w:r>
      <w:r w:rsidR="0052278F">
        <w:t>dem Konzept des</w:t>
      </w:r>
      <w:r w:rsidR="00000F05">
        <w:t xml:space="preserve"> IDSC </w:t>
      </w:r>
      <w:r w:rsidR="0052278F">
        <w:t xml:space="preserve">folgend </w:t>
      </w:r>
      <w:r w:rsidR="0042799E">
        <w:t>nur innere Distanzen berücksichtigt.</w:t>
      </w:r>
      <w:r w:rsidR="003E4F34">
        <w:t xml:space="preserve"> </w:t>
      </w:r>
      <w:r w:rsidR="00065874">
        <w:t>Das</w:t>
      </w:r>
      <w:r w:rsidR="003E4F34">
        <w:t xml:space="preserve"> bedeutet, dass </w:t>
      </w:r>
      <w:r w:rsidR="00B061E5">
        <w:t>die</w:t>
      </w:r>
      <w:r w:rsidR="003E4F34">
        <w:t xml:space="preserve"> direkte Linie zwischen zwei </w:t>
      </w:r>
      <w:r w:rsidR="00284855">
        <w:t xml:space="preserve">betrachteten </w:t>
      </w:r>
      <w:r w:rsidR="003E4F34">
        <w:t>Punkten</w:t>
      </w:r>
      <w:r w:rsidR="00B061E5">
        <w:t xml:space="preserve"> komplett </w:t>
      </w:r>
      <w:r w:rsidR="003E4F34">
        <w:t xml:space="preserve">innerhalb der Form </w:t>
      </w:r>
      <w:r w:rsidR="00B061E5">
        <w:t>liegen muss</w:t>
      </w:r>
      <w:r w:rsidR="002F08E4">
        <w:t xml:space="preserve">, damit </w:t>
      </w:r>
      <w:r w:rsidR="00CD6756">
        <w:t>sie</w:t>
      </w:r>
      <w:r w:rsidR="002F08E4">
        <w:t xml:space="preserve"> als verbunden gelten können</w:t>
      </w:r>
      <w:r w:rsidR="008011B6">
        <w:t xml:space="preserve">. </w:t>
      </w:r>
      <w:r w:rsidR="006B0BB2">
        <w:t>Da der Hintergrund im Binärbild mit Null</w:t>
      </w:r>
      <w:r w:rsidR="004C261A">
        <w:t>en</w:t>
      </w:r>
      <w:r w:rsidR="006B0BB2">
        <w:t xml:space="preserve"> codiert ist, </w:t>
      </w:r>
      <w:r w:rsidR="003E4F34">
        <w:t xml:space="preserve">wird </w:t>
      </w:r>
      <w:r w:rsidR="00035846">
        <w:t>dazu</w:t>
      </w:r>
      <w:r w:rsidR="003E01CA">
        <w:t xml:space="preserve"> programmatisch</w:t>
      </w:r>
      <w:r w:rsidR="00035846">
        <w:t xml:space="preserve"> </w:t>
      </w:r>
      <w:r w:rsidR="003E4F34">
        <w:t xml:space="preserve">überprüft, </w:t>
      </w:r>
      <w:r w:rsidR="00035846">
        <w:t>ob</w:t>
      </w:r>
      <w:r w:rsidR="006B0BB2">
        <w:t xml:space="preserve"> </w:t>
      </w:r>
      <w:r w:rsidR="003E01CA">
        <w:t>Zwischenp</w:t>
      </w:r>
      <w:r w:rsidR="006B0BB2">
        <w:t xml:space="preserve">unkte auf </w:t>
      </w:r>
      <w:r w:rsidR="00035846">
        <w:t>dieser</w:t>
      </w:r>
      <w:r w:rsidR="006B0BB2">
        <w:t xml:space="preserve"> Linie nur Werte</w:t>
      </w:r>
      <w:r w:rsidR="003E4F34">
        <w:t xml:space="preserve"> größer Null</w:t>
      </w:r>
      <w:r w:rsidR="006B0BB2">
        <w:t xml:space="preserve"> annehmen.</w:t>
      </w:r>
      <w:r w:rsidR="003E4F34">
        <w:t xml:space="preserve"> Ist dies der Fall, </w:t>
      </w:r>
      <w:r w:rsidR="0081203E">
        <w:t xml:space="preserve">wird </w:t>
      </w:r>
      <w:r w:rsidR="009778F0">
        <w:t xml:space="preserve">die </w:t>
      </w:r>
      <w:r w:rsidR="0081203E">
        <w:t xml:space="preserve">Distanz </w:t>
      </w:r>
      <w:r w:rsidR="007D0CA2">
        <w:t xml:space="preserve">in die Matrix </w:t>
      </w:r>
      <w:r w:rsidR="0081203E">
        <w:t>eingetragen</w:t>
      </w:r>
      <w:r w:rsidR="009778F0">
        <w:t xml:space="preserve">. Die verbleibenden Nullen geben an, </w:t>
      </w:r>
      <w:r w:rsidR="0081203E">
        <w:t>dass keine Verbindung</w:t>
      </w:r>
      <w:r w:rsidR="007E7687">
        <w:t xml:space="preserve"> zwischen den </w:t>
      </w:r>
      <w:r w:rsidR="009778F0">
        <w:t>jeweilig indizierten</w:t>
      </w:r>
      <w:r w:rsidR="007E7687">
        <w:t xml:space="preserve"> Punkten</w:t>
      </w:r>
      <w:r w:rsidR="0081203E">
        <w:t xml:space="preserve"> besteht</w:t>
      </w:r>
      <w:r w:rsidR="0042799E">
        <w:t>.</w:t>
      </w:r>
    </w:p>
    <w:p w:rsidR="008F6E13" w:rsidRDefault="00DF7DB6" w:rsidP="00916011">
      <w:r>
        <w:t>Die</w:t>
      </w:r>
      <w:r w:rsidR="001C7C9F">
        <w:t xml:space="preserve"> Distanzmatrix</w:t>
      </w:r>
      <w:r>
        <w:t xml:space="preserve"> bildet den Eingangsgraphen für</w:t>
      </w:r>
      <w:r w:rsidR="001C7C9F">
        <w:t xml:space="preserve"> die </w:t>
      </w:r>
      <w:r>
        <w:t xml:space="preserve">Ermittlung der </w:t>
      </w:r>
      <w:r w:rsidR="00FA10B7">
        <w:t xml:space="preserve">kürzesten Wege zwischen </w:t>
      </w:r>
      <w:r w:rsidR="00ED39C2">
        <w:t>den</w:t>
      </w:r>
      <w:r w:rsidR="00FA10B7">
        <w:t xml:space="preserve"> Punkten</w:t>
      </w:r>
      <w:r w:rsidR="00ED39C2">
        <w:t xml:space="preserve"> der Kontur</w:t>
      </w:r>
      <w:r w:rsidR="00D85A97">
        <w:t>, wobei die euklidische Distanz die Kantenlänge angibt</w:t>
      </w:r>
      <w:r w:rsidR="00FA10B7">
        <w:t xml:space="preserve">. </w:t>
      </w:r>
      <w:r w:rsidR="00D85A97">
        <w:t>Über den</w:t>
      </w:r>
      <w:r w:rsidR="00FA10B7">
        <w:t xml:space="preserve"> </w:t>
      </w:r>
      <w:r w:rsidR="00ED39C2" w:rsidRPr="00ED39C2">
        <w:t>Floyd-Warshall-Algorithmus</w:t>
      </w:r>
      <w:r w:rsidR="00E87C09">
        <w:t xml:space="preserve"> der scipy-Bibliothek</w:t>
      </w:r>
      <w:r w:rsidR="00ED39C2">
        <w:t xml:space="preserve"> </w:t>
      </w:r>
      <w:r w:rsidR="00425856">
        <w:t xml:space="preserve">wird </w:t>
      </w:r>
      <w:r w:rsidR="00ED39C2">
        <w:t xml:space="preserve">eine Matrix erzeugt , </w:t>
      </w:r>
      <w:r w:rsidR="00F20A99">
        <w:t>die paarweise die kürzesten Wege enthält</w:t>
      </w:r>
      <w:r w:rsidR="00ED39C2">
        <w:t xml:space="preserve">. </w:t>
      </w:r>
      <w:r w:rsidR="00B843E3">
        <w:t xml:space="preserve">Jeder kürzeste Weg ist die </w:t>
      </w:r>
      <w:r w:rsidR="00425856">
        <w:t xml:space="preserve">minimale </w:t>
      </w:r>
      <w:r w:rsidR="00B843E3">
        <w:t xml:space="preserve">Summe der </w:t>
      </w:r>
      <w:r w:rsidR="00D85A97">
        <w:t>Länge</w:t>
      </w:r>
      <w:r w:rsidR="00B843E3">
        <w:t xml:space="preserve"> der Kanten im </w:t>
      </w:r>
      <w:r w:rsidR="00D85A97">
        <w:t xml:space="preserve">ungerichteten </w:t>
      </w:r>
      <w:r w:rsidR="00B843E3">
        <w:t xml:space="preserve">Graph, die abgelaufen werden müssen, um den Punkt zu erreichen. </w:t>
      </w:r>
      <w:r w:rsidR="00ED39C2">
        <w:t xml:space="preserve">Gibt es </w:t>
      </w:r>
      <w:r w:rsidR="00ED39C2">
        <w:lastRenderedPageBreak/>
        <w:t xml:space="preserve">keine Kante zwischen zwei Punkten, ist </w:t>
      </w:r>
      <w:r w:rsidR="00F20A99">
        <w:t>der kürzeste Weg, wie in der Distanzmatrix,</w:t>
      </w:r>
      <w:r w:rsidR="00ED39C2">
        <w:t xml:space="preserve"> gleich Null</w:t>
      </w:r>
      <w:r w:rsidR="00A2370C">
        <w:t>,</w:t>
      </w:r>
      <w:r>
        <w:t xml:space="preserve"> beziehungsweise unendlich</w:t>
      </w:r>
      <w:r w:rsidR="00ED39C2">
        <w:t>.</w:t>
      </w:r>
    </w:p>
    <w:p w:rsidR="00455BB7" w:rsidRDefault="00607189" w:rsidP="00455BB7">
      <w:r>
        <w:t>Für jeden aus</w:t>
      </w:r>
      <w:r w:rsidR="009778F0">
        <w:t xml:space="preserve"> der Kontur entnommenen</w:t>
      </w:r>
      <w:r>
        <w:t xml:space="preserve"> Punkt</w:t>
      </w:r>
      <w:r w:rsidR="009778F0">
        <w:t>e</w:t>
      </w:r>
      <w:r>
        <w:t xml:space="preserve"> wird anschließend </w:t>
      </w:r>
      <w:r w:rsidR="00496F73">
        <w:t>ein</w:t>
      </w:r>
      <w:r>
        <w:t xml:space="preserve"> Histo</w:t>
      </w:r>
      <w:r w:rsidR="009778F0">
        <w:t>gramm</w:t>
      </w:r>
      <w:r w:rsidR="00496F73">
        <w:t xml:space="preserve"> erstellt</w:t>
      </w:r>
      <w:r>
        <w:t>.</w:t>
      </w:r>
      <w:r w:rsidR="00496F73">
        <w:t xml:space="preserve"> Das Histogramm beschreibt das Verhältnis zu allen anderen Punkten im Hinblick auf d</w:t>
      </w:r>
      <w:r w:rsidR="00511057">
        <w:t>ie</w:t>
      </w:r>
      <w:r w:rsidR="00496F73">
        <w:t xml:space="preserve"> </w:t>
      </w:r>
      <w:r w:rsidR="00511057">
        <w:t>relative Orientierung</w:t>
      </w:r>
      <w:r w:rsidR="00496F73">
        <w:t xml:space="preserve"> und die </w:t>
      </w:r>
      <w:r w:rsidR="00511057">
        <w:t>Länge des kürzesten Weges zu ihnen</w:t>
      </w:r>
      <w:r w:rsidR="00496F73">
        <w:t>.</w:t>
      </w:r>
      <w:r w:rsidR="00796A5A">
        <w:t xml:space="preserve"> </w:t>
      </w:r>
      <w:r w:rsidR="00455BB7">
        <w:t>Die relative Orientierung wird als Winkel zwischen der an der Kontur anliegenden Tangente am betrachteten Punkt und</w:t>
      </w:r>
      <w:r w:rsidR="00C517C6">
        <w:t xml:space="preserve"> dem</w:t>
      </w:r>
      <w:r w:rsidR="00455BB7">
        <w:t xml:space="preserve"> Zielpunkt definiert.</w:t>
      </w:r>
    </w:p>
    <w:p w:rsidR="003F7ED1" w:rsidRPr="00C517C6" w:rsidRDefault="00455BB7" w:rsidP="00916011">
      <w:pPr>
        <w:rPr>
          <w:color w:val="FF0000"/>
        </w:rPr>
      </w:pPr>
      <w:r>
        <w:t>Für die Zuordnung der Punkte in das Histogramm werden Winkel  und Wegelänge</w:t>
      </w:r>
      <w:r w:rsidR="00BE0E1B">
        <w:t>n</w:t>
      </w:r>
      <w:r>
        <w:t xml:space="preserve"> </w:t>
      </w:r>
      <w:r w:rsidR="0010107F">
        <w:t>als</w:t>
      </w:r>
      <w:r w:rsidR="00E3419B">
        <w:t xml:space="preserve"> Polarkoordinaten in</w:t>
      </w:r>
      <w:r>
        <w:t xml:space="preserve"> jeweils acht Klassen unterteilt.</w:t>
      </w:r>
      <w:r w:rsidR="00797F16">
        <w:t xml:space="preserve"> </w:t>
      </w:r>
      <w:r w:rsidR="00BE0E1B">
        <w:t>Der</w:t>
      </w:r>
      <w:r w:rsidR="006A43B3">
        <w:t xml:space="preserve"> Wertebereich der</w:t>
      </w:r>
      <w:r w:rsidR="0026239F">
        <w:t xml:space="preserve"> Winkel liegt zwischen 0 und 2</w:t>
      </w:r>
      <w:r w:rsidR="006A43B3">
        <w:t>π, der der Wegelängen zwischen 0 und dem Logarithmus der maximalen Distanz.</w:t>
      </w:r>
      <w:r w:rsidR="00BE0E1B">
        <w:t xml:space="preserve"> </w:t>
      </w:r>
      <w:r w:rsidR="00797F16">
        <w:t>Als maximale Distanz wird die Diagonale des Ausgangsbildes angenommen</w:t>
      </w:r>
      <w:r w:rsidR="002D3F1E">
        <w:t>.</w:t>
      </w:r>
    </w:p>
    <w:p w:rsidR="006449DD" w:rsidRDefault="00796A5A" w:rsidP="006449DD">
      <w:pPr>
        <w:rPr>
          <w:color w:val="FF0000"/>
        </w:rPr>
      </w:pPr>
      <w:r>
        <w:t>Jeder nicht erreichbare Punkt</w:t>
      </w:r>
      <w:r w:rsidR="00607189">
        <w:t xml:space="preserve"> </w:t>
      </w:r>
      <w:r>
        <w:t xml:space="preserve">wird </w:t>
      </w:r>
      <w:r w:rsidR="00C517C6">
        <w:t>der Histogramm-Klasse zugeordnet, die alle Punkte enthält, die im Hinblick auf kürzeste Wege den größten Abstand zum betrachteten Punkt haben</w:t>
      </w:r>
      <w:r>
        <w:t xml:space="preserve">. Somit </w:t>
      </w:r>
      <w:r w:rsidR="00EF379F">
        <w:t>ist</w:t>
      </w:r>
      <w:r>
        <w:t xml:space="preserve"> das Histogramm </w:t>
      </w:r>
      <w:r w:rsidR="006E0D88">
        <w:t>jedes</w:t>
      </w:r>
      <w:r w:rsidR="00EF379F">
        <w:t xml:space="preserve"> Punkte</w:t>
      </w:r>
      <w:r w:rsidR="006E0D88">
        <w:t>s</w:t>
      </w:r>
      <w:r w:rsidR="00EF379F">
        <w:t xml:space="preserve"> </w:t>
      </w:r>
      <w:r>
        <w:t>vollständig</w:t>
      </w:r>
      <w:r w:rsidR="00EF379F">
        <w:t xml:space="preserve"> beschreibend</w:t>
      </w:r>
      <w:r w:rsidR="00CC48DC">
        <w:t>,</w:t>
      </w:r>
      <w:r w:rsidR="00DB1808">
        <w:t xml:space="preserve"> </w:t>
      </w:r>
      <w:r>
        <w:t>die Summe seiner Werte en</w:t>
      </w:r>
      <w:r>
        <w:t>t</w:t>
      </w:r>
      <w:r>
        <w:t xml:space="preserve">spricht </w:t>
      </w:r>
      <w:r w:rsidR="008D4219">
        <w:t xml:space="preserve">immer </w:t>
      </w:r>
      <w:r>
        <w:t>der Anzahl der entnommenen Punkte minus de</w:t>
      </w:r>
      <w:r w:rsidR="00F8630B">
        <w:t>n</w:t>
      </w:r>
      <w:r>
        <w:t xml:space="preserve"> betrachteten Punkt. </w:t>
      </w:r>
      <w:r w:rsidR="00A215ED">
        <w:t xml:space="preserve">Um den Wertebereich des Histogramms unabhängig von der </w:t>
      </w:r>
      <w:r w:rsidR="002D4E99">
        <w:t xml:space="preserve">gewählten </w:t>
      </w:r>
      <w:r w:rsidR="00A215ED">
        <w:t>Anzahl der Punkte zu halten, wird die L1-Norm, also die Summennorm darauf angewendet.</w:t>
      </w:r>
      <w:r w:rsidR="006449DD" w:rsidRPr="006449DD">
        <w:rPr>
          <w:color w:val="FF0000"/>
        </w:rPr>
        <w:t xml:space="preserve"> </w:t>
      </w:r>
    </w:p>
    <w:p w:rsidR="006449DD" w:rsidRDefault="006449DD" w:rsidP="006449DD">
      <w:pPr>
        <w:rPr>
          <w:color w:val="FF0000"/>
        </w:rPr>
      </w:pPr>
      <w:r>
        <w:rPr>
          <w:color w:val="FF0000"/>
        </w:rPr>
        <w:t>Histogrammformel hier hin</w:t>
      </w:r>
    </w:p>
    <w:p w:rsidR="006A2119" w:rsidRPr="006A2119" w:rsidRDefault="006A2119" w:rsidP="006449DD">
      <w:r>
        <w:t>Der Inner Distance Shape Context liefert eine Liste von Histogrammen aller betrachteten Punkte. Vor der weiteren Verwendung muss diese Liste mit einem Codebook transformiert werden.</w:t>
      </w:r>
    </w:p>
    <w:p w:rsidR="00FE54B0" w:rsidRDefault="00A80590" w:rsidP="00F50737">
      <w:pPr>
        <w:pStyle w:val="berschrift3"/>
        <w:numPr>
          <w:ilvl w:val="2"/>
          <w:numId w:val="1"/>
        </w:numPr>
      </w:pPr>
      <w:bookmarkStart w:id="134" w:name="_Toc476239183"/>
      <w:r>
        <w:t>Multilevel</w:t>
      </w:r>
      <w:r w:rsidR="00FE54B0">
        <w:t xml:space="preserve"> Inner Distance Shape Context</w:t>
      </w:r>
      <w:bookmarkEnd w:id="134"/>
    </w:p>
    <w:p w:rsidR="00CC48DC" w:rsidRPr="00B803FF" w:rsidRDefault="00D709FB" w:rsidP="00916011">
      <w:pPr>
        <w:rPr>
          <w:color w:val="FF0000"/>
        </w:rPr>
      </w:pPr>
      <w:r>
        <w:t xml:space="preserve">Auf Basis der Arbeit von </w:t>
      </w:r>
      <w:r w:rsidR="005C2827">
        <w:fldChar w:fldCharType="begin" w:fldLock="1"/>
      </w:r>
      <w:r w:rsidR="005C2827">
        <w:instrText>ADDIN CSL_CITATION { "citationItems" : [ { "id" : "ITEM-1", "itemData" : { "DOI" : "10.1016/j.patcog.2015.04.004", "ISSN" : "00313203", "abstract" : "Plant identification is required by all walks of life, from professionals to the general public. Nevertheless, it is not an easy job but requires specialized knowledge. In this paper, we propose a new method for plant identification using shapes of their leaves. Different from existing studies which target at simple leaves, the proposed method can accurately recognize both simple and compound leaves. In specifics, we propose a novel feature that captures global and local shape information independently so that they can be examined individually during classification. Furthermore, we advocate that when comparing two leaf individuals it is better to \u201ccount\u201d the number of certain shape patterns rather than to match the extracted shape features in a point-wise manner. The proposed counting-based shape descriptor is not only discriminative for classification but also computationally fast and storage cheap. Experiments conducted on five leaf image datasets demonstrate that our algorithm significantly outperforms the state-of-the-art methods in terms of recognition accuracy, efficiency and storage requirement.", "author" : [ { "dropping-particle" : "", "family" : "Zhao", "given" : "Cong", "non-dropping-particle" : "", "parse-names" : false, "suffix" : "" }, { "dropping-particle" : "", "family" : "Chan", "given" : "Sharon S.F.", "non-dropping-particle" : "", "parse-names" : false, "suffix" : "" }, { "dropping-particle" : "", "family" : "Cham", "given" : "Wai-Kuen", "non-dropping-particle" : "", "parse-names" : false, "suffix" : "" }, { "dropping-particle" : "", "family" : "Chu", "given" : "L.M.", "non-dropping-particle" : "", "parse-names" : false, "suffix" : "" } ], "container-title" : "Pattern Recognition", "id" : "ITEM-1", "issue" : "10", "issued" : { "date-parts" : [ [ "2015" ] ] }, "page" : "3203-3215", "publisher" : "Elsevier", "title" : "Plant identification using leaf shapes\u2014A pattern counting approach", "type" : "article-journal", "volume" : "48" }, "uris" : [ "http://www.mendeley.com/documents/?uuid=9da57c10-0a82-4d69-a806-23de166348b0" ] } ], "mendeley" : { "formattedCitation" : "(Zhao et\u00a0al., 2015)", "manualFormatting" : "Zhao et\u00a0al. (2015)", "plainTextFormattedCitation" : "(Zhao et\u00a0al., 2015)", "previouslyFormattedCitation" : "(Zhao et\u00a0al., 2015)" }, "properties" : { "noteIndex" : 0 }, "schema" : "https://github.com/citation-style-language/schema/raw/master/csl-citation.json" }</w:instrText>
      </w:r>
      <w:r w:rsidR="005C2827">
        <w:fldChar w:fldCharType="separate"/>
      </w:r>
      <w:r w:rsidR="005C2827" w:rsidRPr="009930EA">
        <w:rPr>
          <w:noProof/>
        </w:rPr>
        <w:t xml:space="preserve">Zhao et al. </w:t>
      </w:r>
      <w:r w:rsidR="005C2827">
        <w:rPr>
          <w:noProof/>
        </w:rPr>
        <w:t>(</w:t>
      </w:r>
      <w:r w:rsidR="005C2827" w:rsidRPr="009930EA">
        <w:rPr>
          <w:noProof/>
        </w:rPr>
        <w:t>2015)</w:t>
      </w:r>
      <w:r w:rsidR="005C2827">
        <w:fldChar w:fldCharType="end"/>
      </w:r>
      <w:r w:rsidR="005C2827">
        <w:t xml:space="preserve"> </w:t>
      </w:r>
      <w:r w:rsidR="003337DD">
        <w:t xml:space="preserve"> </w:t>
      </w:r>
      <w:r w:rsidR="003337DD" w:rsidRPr="003337DD">
        <w:t>wurde</w:t>
      </w:r>
      <w:r w:rsidR="003337DD">
        <w:t xml:space="preserve"> der im vorigen Kapitel </w:t>
      </w:r>
      <w:r w:rsidR="00F50737">
        <w:fldChar w:fldCharType="begin"/>
      </w:r>
      <w:r w:rsidR="00F50737">
        <w:instrText xml:space="preserve"> REF _Ref476080406 \r \h </w:instrText>
      </w:r>
      <w:r w:rsidR="00F50737">
        <w:fldChar w:fldCharType="separate"/>
      </w:r>
      <w:r w:rsidR="00FB5482">
        <w:t>4.5.2</w:t>
      </w:r>
      <w:r w:rsidR="00F50737">
        <w:fldChar w:fldCharType="end"/>
      </w:r>
      <w:r>
        <w:t xml:space="preserve"> </w:t>
      </w:r>
      <w:r w:rsidR="003337DD">
        <w:t xml:space="preserve">beschriebene Algorithmus </w:t>
      </w:r>
      <w:r>
        <w:t xml:space="preserve"> um den Independent Inner Distance Shape Context</w:t>
      </w:r>
      <w:r w:rsidR="00B35460">
        <w:t xml:space="preserve"> (I-IDSC)</w:t>
      </w:r>
      <w:r>
        <w:t xml:space="preserve"> </w:t>
      </w:r>
      <w:r w:rsidR="003337DD">
        <w:t>erweitert</w:t>
      </w:r>
      <w:r w:rsidR="00A0123F">
        <w:t>,</w:t>
      </w:r>
      <w:r w:rsidR="003337DD">
        <w:t xml:space="preserve"> aus der Motivation heraus,</w:t>
      </w:r>
      <w:r w:rsidR="00B26C17">
        <w:t xml:space="preserve"> die feinen Details der </w:t>
      </w:r>
      <w:r w:rsidR="003337DD">
        <w:t xml:space="preserve">Konturen </w:t>
      </w:r>
      <w:r w:rsidR="00343C16">
        <w:t>unabhängig von der Gesamtkontur</w:t>
      </w:r>
      <w:r w:rsidR="003337DD">
        <w:t xml:space="preserve"> beschreiben zu können.</w:t>
      </w:r>
      <w:r w:rsidR="000B69A9">
        <w:t xml:space="preserve"> </w:t>
      </w:r>
      <w:r>
        <w:t xml:space="preserve">Auch </w:t>
      </w:r>
      <w:r w:rsidR="00B37395">
        <w:t>in diesem Fall</w:t>
      </w:r>
      <w:r>
        <w:t xml:space="preserve"> waren </w:t>
      </w:r>
      <w:r w:rsidR="00B37395">
        <w:t>weder</w:t>
      </w:r>
      <w:r>
        <w:t xml:space="preserve"> Bibliotheken </w:t>
      </w:r>
      <w:r w:rsidR="00B37395">
        <w:t>noch</w:t>
      </w:r>
      <w:r>
        <w:t xml:space="preserve"> Quellcode verfügbar, so dass sich die Umsetzung nur an den Inhalten des veröffentlichten Papers orientiert. </w:t>
      </w:r>
      <w:r w:rsidR="00B933C1">
        <w:t>D</w:t>
      </w:r>
      <w:r w:rsidR="00B35460">
        <w:t xml:space="preserve">ie Implementierung </w:t>
      </w:r>
      <w:r w:rsidR="00B933C1">
        <w:t xml:space="preserve">weicht </w:t>
      </w:r>
      <w:r w:rsidR="00B35460">
        <w:t>in einigen Punkten von der des I-IDSC</w:t>
      </w:r>
      <w:r w:rsidR="00B933C1">
        <w:t>,</w:t>
      </w:r>
      <w:r w:rsidR="009930EA">
        <w:t xml:space="preserve"> wie er von </w:t>
      </w:r>
      <w:r w:rsidR="009930EA">
        <w:fldChar w:fldCharType="begin" w:fldLock="1"/>
      </w:r>
      <w:r w:rsidR="00BA6035">
        <w:instrText>ADDIN CSL_CITATION { "citationItems" : [ { "id" : "ITEM-1", "itemData" : { "DOI" : "10.1016/j.patcog.2015.04.004", "ISSN" : "00313203", "abstract" : "Plant identification is required by all walks of life, from professionals to the general public. Nevertheless, it is not an easy job but requires specialized knowledge. In this paper, we propose a new method for plant identification using shapes of their leaves. Different from existing studies which target at simple leaves, the proposed method can accurately recognize both simple and compound leaves. In specifics, we propose a novel feature that captures global and local shape information independently so that they can be examined individually during classification. Furthermore, we advocate that when comparing two leaf individuals it is better to \u201ccount\u201d the number of certain shape patterns rather than to match the extracted shape features in a point-wise manner. The proposed counting-based shape descriptor is not only discriminative for classification but also computationally fast and storage cheap. Experiments conducted on five leaf image datasets demonstrate that our algorithm significantly outperforms the state-of-the-art methods in terms of recognition accuracy, efficiency and storage requirement.", "author" : [ { "dropping-particle" : "", "family" : "Zhao", "given" : "Cong", "non-dropping-particle" : "", "parse-names" : false, "suffix" : "" }, { "dropping-particle" : "", "family" : "Chan", "given" : "Sharon S.F.", "non-dropping-particle" : "", "parse-names" : false, "suffix" : "" }, { "dropping-particle" : "", "family" : "Cham", "given" : "Wai-Kuen", "non-dropping-particle" : "", "parse-names" : false, "suffix" : "" }, { "dropping-particle" : "", "family" : "Chu", "given" : "L.M.", "non-dropping-particle" : "", "parse-names" : false, "suffix" : "" } ], "container-title" : "Pattern Recognition", "id" : "ITEM-1", "issue" : "10", "issued" : { "date-parts" : [ [ "2015" ] ] }, "page" : "3203-3215", "publisher" : "Elsevier", "title" : "Plant identification using leaf shapes\u2014A pattern counting approach", "type" : "article-journal", "volume" : "48" }, "uris" : [ "http://www.mendeley.com/documents/?uuid=9da57c10-0a82-4d69-a806-23de166348b0" ] } ], "mendeley" : { "formattedCitation" : "(Zhao et\u00a0al., 2015)", "manualFormatting" : "Zhao et\u00a0al. ", "plainTextFormattedCitation" : "(Zhao et\u00a0al., 2015)", "previouslyFormattedCitation" : "(Zhao et\u00a0al., 2015)" }, "properties" : { "noteIndex" : 0 }, "schema" : "https://github.com/citation-style-language/schema/raw/master/csl-citation.json" }</w:instrText>
      </w:r>
      <w:r w:rsidR="009930EA">
        <w:fldChar w:fldCharType="separate"/>
      </w:r>
      <w:r w:rsidR="009930EA" w:rsidRPr="009930EA">
        <w:rPr>
          <w:noProof/>
        </w:rPr>
        <w:t xml:space="preserve">Zhao et al. </w:t>
      </w:r>
      <w:r w:rsidR="009930EA">
        <w:fldChar w:fldCharType="end"/>
      </w:r>
      <w:r w:rsidR="009930EA">
        <w:t>beschrieben wird,</w:t>
      </w:r>
      <w:r w:rsidR="00B35460">
        <w:t xml:space="preserve"> ab</w:t>
      </w:r>
      <w:r w:rsidR="00CF1A92">
        <w:t xml:space="preserve">, </w:t>
      </w:r>
      <w:r w:rsidR="00B933C1">
        <w:t>sowohl in der Berechnung, als auch der Transformation in einen für das neuronale Netz geeigneten Featurevektor</w:t>
      </w:r>
      <w:r w:rsidR="004A22EC">
        <w:t xml:space="preserve"> (siehe Kapitel </w:t>
      </w:r>
      <w:r w:rsidR="004A22EC">
        <w:fldChar w:fldCharType="begin"/>
      </w:r>
      <w:r w:rsidR="004A22EC">
        <w:instrText xml:space="preserve"> REF _Ref476137713 \r \h </w:instrText>
      </w:r>
      <w:r w:rsidR="004A22EC">
        <w:fldChar w:fldCharType="separate"/>
      </w:r>
      <w:r w:rsidR="00FB5482">
        <w:t>4.6.1</w:t>
      </w:r>
      <w:r w:rsidR="004A22EC">
        <w:fldChar w:fldCharType="end"/>
      </w:r>
      <w:r w:rsidR="004A22EC">
        <w:t>)</w:t>
      </w:r>
      <w:r w:rsidR="00B933C1">
        <w:t xml:space="preserve">. Daher </w:t>
      </w:r>
      <w:r w:rsidR="00CF1A92">
        <w:t>wurde mit „Multil</w:t>
      </w:r>
      <w:r w:rsidR="00CF1A92">
        <w:t>e</w:t>
      </w:r>
      <w:r w:rsidR="00CF1A92">
        <w:t>vel Inner Distance Shape Context“ ein anderer Name für den Algorithmus gewä</w:t>
      </w:r>
      <w:r w:rsidR="00AA1B1A">
        <w:t>hlt.</w:t>
      </w:r>
    </w:p>
    <w:p w:rsidR="00A215ED" w:rsidRDefault="00EE4102" w:rsidP="00E3067D">
      <w:r>
        <w:lastRenderedPageBreak/>
        <w:t>Wie auch beim Independent Inner Distance Shape Context</w:t>
      </w:r>
      <w:r w:rsidR="00902930">
        <w:t>,</w:t>
      </w:r>
      <w:r w:rsidR="00E956FE">
        <w:t xml:space="preserve"> </w:t>
      </w:r>
      <w:r w:rsidR="003E287E">
        <w:t>werden</w:t>
      </w:r>
      <w:r w:rsidR="00E956FE">
        <w:t xml:space="preserve"> zunächst </w:t>
      </w:r>
      <w:r w:rsidR="0067702F">
        <w:t xml:space="preserve">mehrere Stufen </w:t>
      </w:r>
      <w:r w:rsidR="00E956FE">
        <w:t xml:space="preserve">des binarisierten Bildes gebildet. </w:t>
      </w:r>
      <w:r w:rsidR="007E1992">
        <w:t>Auf der niedrigsten, der feinsten</w:t>
      </w:r>
      <w:r w:rsidR="008F1200">
        <w:t>, Stufe</w:t>
      </w:r>
      <w:r w:rsidR="007E1992">
        <w:t xml:space="preserve"> bleibt das Ausgang</w:t>
      </w:r>
      <w:r w:rsidR="007E1992">
        <w:t>s</w:t>
      </w:r>
      <w:r w:rsidR="007E1992">
        <w:t xml:space="preserve">bild erhalten, um alle Details </w:t>
      </w:r>
      <w:r w:rsidR="00870EFD">
        <w:t xml:space="preserve">der Kontur </w:t>
      </w:r>
      <w:r w:rsidR="007E1992">
        <w:t xml:space="preserve">abzubilden. Auf den weiteren Stufen </w:t>
      </w:r>
      <w:r w:rsidR="00E956FE">
        <w:t>wird das Ausgangsbild mit einem Gauß-</w:t>
      </w:r>
      <w:r w:rsidR="00E41666">
        <w:t>Filter</w:t>
      </w:r>
      <w:r w:rsidR="00254A0B">
        <w:t xml:space="preserve"> </w:t>
      </w:r>
      <w:r w:rsidR="00DD0FA1">
        <w:rPr>
          <w:i/>
        </w:rPr>
        <w:t>G</w:t>
      </w:r>
      <w:r w:rsidR="00495ECD">
        <w:rPr>
          <w:i/>
          <w:vertAlign w:val="subscript"/>
        </w:rPr>
        <w:t>σ</w:t>
      </w:r>
      <w:r w:rsidR="004751E0" w:rsidRPr="00254A0B">
        <w:rPr>
          <w:i/>
        </w:rPr>
        <w:t>(x,y)</w:t>
      </w:r>
      <w:r w:rsidR="00093168">
        <w:t xml:space="preserve"> </w:t>
      </w:r>
      <w:r w:rsidR="00B20A9A">
        <w:t>gefaltet</w:t>
      </w:r>
      <w:r w:rsidR="002D7AB5">
        <w:t xml:space="preserve"> und das Bild somit </w:t>
      </w:r>
      <w:r w:rsidR="00E956FE">
        <w:t>geglättet</w:t>
      </w:r>
      <w:r w:rsidR="00DD0FA1">
        <w:t xml:space="preserve"> (siehe </w:t>
      </w:r>
      <w:r w:rsidR="00DD0FA1">
        <w:fldChar w:fldCharType="begin"/>
      </w:r>
      <w:r w:rsidR="00DD0FA1">
        <w:instrText xml:space="preserve"> REF _Ref475647513 \r \h </w:instrText>
      </w:r>
      <w:r w:rsidR="00DD0FA1">
        <w:fldChar w:fldCharType="separate"/>
      </w:r>
      <w:r w:rsidR="00FB5482">
        <w:t>2.2.3.2</w:t>
      </w:r>
      <w:r w:rsidR="00DD0FA1">
        <w:fldChar w:fldCharType="end"/>
      </w:r>
      <w:r w:rsidR="00DD0FA1">
        <w:t>)</w:t>
      </w:r>
      <w:r w:rsidR="00E956FE">
        <w:t>.</w:t>
      </w:r>
      <w:r w:rsidR="00A215ED">
        <w:t xml:space="preserve"> </w:t>
      </w:r>
      <w:r w:rsidR="00093168">
        <w:t xml:space="preserve">Zwischen den Stufen steigt </w:t>
      </w:r>
      <w:r w:rsidR="00E3067D">
        <w:t xml:space="preserve">die Standardabweichung </w:t>
      </w:r>
      <w:r w:rsidR="00B20AD7" w:rsidRPr="007E1992">
        <w:rPr>
          <w:i/>
        </w:rPr>
        <w:t>σ</w:t>
      </w:r>
      <w:r w:rsidR="00093168">
        <w:rPr>
          <w:i/>
        </w:rPr>
        <w:t xml:space="preserve"> </w:t>
      </w:r>
      <w:r w:rsidR="00093168">
        <w:t xml:space="preserve">stetig an, so dass auch der Grad der Glättung ansteigt und die Form </w:t>
      </w:r>
      <w:r w:rsidR="00A41F91">
        <w:t xml:space="preserve">des Objektes </w:t>
      </w:r>
      <w:r w:rsidR="00093168">
        <w:t>so an Details verliert.</w:t>
      </w:r>
      <w:r w:rsidR="00B20AD7">
        <w:t xml:space="preserve"> </w:t>
      </w:r>
      <w:r w:rsidR="00093168">
        <w:t xml:space="preserve">Konkret wird </w:t>
      </w:r>
      <w:r w:rsidR="00093168" w:rsidRPr="007E1992">
        <w:rPr>
          <w:i/>
        </w:rPr>
        <w:t>σ</w:t>
      </w:r>
      <w:r w:rsidR="00093168">
        <w:t xml:space="preserve">, </w:t>
      </w:r>
      <w:r w:rsidR="00396590">
        <w:t xml:space="preserve">beginnend mit </w:t>
      </w:r>
      <w:r w:rsidR="00396590" w:rsidRPr="007E1992">
        <w:rPr>
          <w:i/>
        </w:rPr>
        <w:t>σ</w:t>
      </w:r>
      <w:r w:rsidR="00396590">
        <w:rPr>
          <w:i/>
        </w:rPr>
        <w:t xml:space="preserve"> = 8 </w:t>
      </w:r>
      <w:r w:rsidR="00396590" w:rsidRPr="00396590">
        <w:t>auf der zweiten Stufe,</w:t>
      </w:r>
      <w:r w:rsidR="00B20AD7">
        <w:t xml:space="preserve"> von Stufe zu Stufe verachtfacht. </w:t>
      </w:r>
    </w:p>
    <w:p w:rsidR="007F4442" w:rsidRDefault="007F4442" w:rsidP="00916011">
      <w:r>
        <w:t>Die maximalen Distanze</w:t>
      </w:r>
      <w:r w:rsidR="00D50233">
        <w:t>n</w:t>
      </w:r>
      <w:r w:rsidR="00A46869">
        <w:t xml:space="preserve"> bestimmen </w:t>
      </w:r>
      <w:r w:rsidR="00CF0531">
        <w:t xml:space="preserve">zusätzlich </w:t>
      </w:r>
      <w:r w:rsidR="00A46869">
        <w:t>die Größe der Nachbarschaft</w:t>
      </w:r>
      <w:r w:rsidR="00311E37">
        <w:t xml:space="preserve"> eines Punktes in Bezug auf die maximale Länge der kürzesten Wege.</w:t>
      </w:r>
      <w:r w:rsidR="00D50233">
        <w:t xml:space="preserve"> </w:t>
      </w:r>
      <w:r w:rsidR="00311E37">
        <w:t>Auf dem feinsten Detailgrad wird nur die unmittelbare Nachbarschaft betrachtet, die maximale Distanz muss dementsprechend klein sein. A</w:t>
      </w:r>
      <w:r w:rsidR="003374B6">
        <w:t>uf dem gröbsten Detailgrad sollen alle Punkte der Kontur als benachbart angenommen werden</w:t>
      </w:r>
      <w:r w:rsidR="006C57C3">
        <w:t xml:space="preserve">. </w:t>
      </w:r>
      <w:r w:rsidR="00B33A8E">
        <w:t>Auf dieser Stufe entspricht die Berechnung dem ursprünglichen IDSC, allerdings angewandt auf eine stark vereinfachte Form.</w:t>
      </w:r>
    </w:p>
    <w:p w:rsidR="00A215ED" w:rsidRDefault="00FC0593" w:rsidP="00916011">
      <w:r>
        <w:t>Die geglätteten Konturen dienen als Eingangspunkte des Algorithmus des</w:t>
      </w:r>
      <w:r w:rsidR="007F4442">
        <w:t xml:space="preserve"> Inner Distance Shape Context</w:t>
      </w:r>
      <w:r w:rsidR="0070126B">
        <w:t xml:space="preserve"> aus Kapitel</w:t>
      </w:r>
      <w:r w:rsidR="00B4216B">
        <w:t xml:space="preserve"> </w:t>
      </w:r>
      <w:r w:rsidR="00B4216B">
        <w:fldChar w:fldCharType="begin"/>
      </w:r>
      <w:r w:rsidR="00B4216B">
        <w:instrText xml:space="preserve"> REF _Ref476080406 \r \h </w:instrText>
      </w:r>
      <w:r w:rsidR="00B4216B">
        <w:fldChar w:fldCharType="separate"/>
      </w:r>
      <w:r w:rsidR="00B4216B">
        <w:t>4.5.2</w:t>
      </w:r>
      <w:r w:rsidR="00B4216B">
        <w:fldChar w:fldCharType="end"/>
      </w:r>
      <w:r w:rsidR="0070126B">
        <w:t>.</w:t>
      </w:r>
      <w:r>
        <w:t xml:space="preserve"> </w:t>
      </w:r>
      <w:r w:rsidR="003374B6">
        <w:t>Der Algorithmus wurde dahingehend modifiziert, dass Punkte außerhalb der maximalen Distanz ignoriert werden</w:t>
      </w:r>
      <w:r w:rsidR="00E451B8">
        <w:t>, anstatt sie der letzten Histogramm-Klasse zuzuor</w:t>
      </w:r>
      <w:r w:rsidR="00E451B8">
        <w:t>d</w:t>
      </w:r>
      <w:r w:rsidR="00E451B8">
        <w:t>nen</w:t>
      </w:r>
      <w:r w:rsidR="003374B6">
        <w:t>.</w:t>
      </w:r>
      <w:r w:rsidR="00E451B8">
        <w:t xml:space="preserve"> Das Histogramm ist somit nicht vollständig beschreibend, sondern beschreibt nur die Nachbarschaft der Punkte.</w:t>
      </w:r>
      <w:r w:rsidR="00A41F91">
        <w:t xml:space="preserve"> </w:t>
      </w:r>
    </w:p>
    <w:p w:rsidR="00EE4102" w:rsidRDefault="00EF0888" w:rsidP="00916011">
      <w:r>
        <w:t xml:space="preserve">Abweichend vom </w:t>
      </w:r>
      <w:r w:rsidRPr="00EF0888">
        <w:t xml:space="preserve"> </w:t>
      </w:r>
      <w:r>
        <w:t>Independent Inner Distance Shape Context</w:t>
      </w:r>
      <w:r w:rsidR="002E7E51">
        <w:t xml:space="preserve"> </w:t>
      </w:r>
      <w:r w:rsidR="00B35460">
        <w:t xml:space="preserve">von </w:t>
      </w:r>
      <w:r w:rsidR="009442DD" w:rsidRPr="009930EA">
        <w:rPr>
          <w:noProof/>
        </w:rPr>
        <w:t xml:space="preserve">Zhao et al. </w:t>
      </w:r>
      <w:r>
        <w:t xml:space="preserve">werden die </w:t>
      </w:r>
      <w:r w:rsidR="00610290">
        <w:t>einzelnen Glättungs-</w:t>
      </w:r>
      <w:r w:rsidR="002E7E51">
        <w:t xml:space="preserve">Stufen </w:t>
      </w:r>
      <w:r w:rsidR="00EE4102">
        <w:t xml:space="preserve">unabhängig voneinander </w:t>
      </w:r>
      <w:r>
        <w:t>behandelt</w:t>
      </w:r>
      <w:r w:rsidR="002E7E51">
        <w:t>.</w:t>
      </w:r>
      <w:r w:rsidR="00EE4102">
        <w:t xml:space="preserve"> </w:t>
      </w:r>
      <w:r>
        <w:t>D</w:t>
      </w:r>
      <w:r w:rsidR="00EE4102">
        <w:t xml:space="preserve">ie Konturpunkte </w:t>
      </w:r>
      <w:r w:rsidR="00A641B2">
        <w:t xml:space="preserve">zwischen den Stufen </w:t>
      </w:r>
      <w:r w:rsidR="00EE4102">
        <w:t xml:space="preserve">sind nicht </w:t>
      </w:r>
      <w:r w:rsidR="00A641B2">
        <w:t>deckungsgleich</w:t>
      </w:r>
      <w:r w:rsidR="00EE4102">
        <w:t xml:space="preserve">. </w:t>
      </w:r>
      <w:r w:rsidR="00A641B2">
        <w:t>Stattdessen werden</w:t>
      </w:r>
      <w:r w:rsidR="00965F6E">
        <w:t xml:space="preserve"> mehr Punkte betrachtet, je feiner der Detailgrad ist</w:t>
      </w:r>
      <w:r w:rsidR="00BA6FC5">
        <w:t xml:space="preserve">. Der Grund dafür ist, dass die Gesamtzahl an Konturpunkten erhöht werden muss, damit  für eine detaillierte Beschreibung einer kleinen Nachbarschaft genug </w:t>
      </w:r>
      <w:r w:rsidR="003E50A0">
        <w:t>Punkte in diesem Ausschnitt der Kontur</w:t>
      </w:r>
      <w:r w:rsidR="00BA6FC5">
        <w:t xml:space="preserve"> zur Verfügung stehen</w:t>
      </w:r>
      <w:r w:rsidR="00A641B2">
        <w:t>.</w:t>
      </w:r>
    </w:p>
    <w:p w:rsidR="00F9401D" w:rsidRDefault="00C3243D" w:rsidP="00916011">
      <w:r>
        <w:t xml:space="preserve">Die resultierenden Histogramme der verschiedenen </w:t>
      </w:r>
      <w:r w:rsidR="00902930">
        <w:t xml:space="preserve">Stufen </w:t>
      </w:r>
      <w:r>
        <w:t>sind</w:t>
      </w:r>
      <w:r w:rsidR="00F05DEB">
        <w:t xml:space="preserve"> als </w:t>
      </w:r>
      <w:r w:rsidR="0004000A">
        <w:t>Basiselemente</w:t>
      </w:r>
      <w:r w:rsidR="00F01867">
        <w:t>,</w:t>
      </w:r>
      <w:r w:rsidR="00A56E27">
        <w:t xml:space="preserve"> aufgrund der verschieden </w:t>
      </w:r>
      <w:r w:rsidR="00BD06DC">
        <w:t>definierten</w:t>
      </w:r>
      <w:r w:rsidR="00A56E27">
        <w:t xml:space="preserve"> Nachbarschaften, nicht </w:t>
      </w:r>
      <w:r w:rsidR="00902930">
        <w:t xml:space="preserve">direkt </w:t>
      </w:r>
      <w:r w:rsidR="00A56E27">
        <w:t xml:space="preserve">miteinander </w:t>
      </w:r>
      <w:r w:rsidR="00902930">
        <w:t>kombinierbar</w:t>
      </w:r>
      <w:r w:rsidR="00A41F91">
        <w:t>.</w:t>
      </w:r>
      <w:r>
        <w:t xml:space="preserve"> </w:t>
      </w:r>
      <w:r w:rsidR="006B001F">
        <w:t>Daher wird für jede Stufe ein eigenes Codebook benötigt.</w:t>
      </w:r>
    </w:p>
    <w:p w:rsidR="00680BA7" w:rsidRDefault="008C0766" w:rsidP="00032956">
      <w:pPr>
        <w:pStyle w:val="berschrift3"/>
        <w:numPr>
          <w:ilvl w:val="2"/>
          <w:numId w:val="1"/>
        </w:numPr>
      </w:pPr>
      <w:bookmarkStart w:id="135" w:name="_Ref476077762"/>
      <w:bookmarkStart w:id="136" w:name="_Toc476239184"/>
      <w:r>
        <w:t xml:space="preserve">Segmentierung und Beschreibung der </w:t>
      </w:r>
      <w:r w:rsidR="00680BA7">
        <w:t>Blattnervatur</w:t>
      </w:r>
      <w:bookmarkEnd w:id="135"/>
      <w:bookmarkEnd w:id="136"/>
    </w:p>
    <w:p w:rsidR="00446ABE" w:rsidRDefault="00740D76" w:rsidP="00740D76">
      <w:r>
        <w:t xml:space="preserve">Probleme bereits bei </w:t>
      </w:r>
      <w:r w:rsidR="000E244E">
        <w:t>Beschreibung</w:t>
      </w:r>
      <w:r>
        <w:t xml:space="preserve"> von Linien, kein geeigneter rotationsinvarianter Linien-Deskriptor in Bibliotheken, opencv bietet einen, aber nicht in python binding</w:t>
      </w:r>
    </w:p>
    <w:p w:rsidR="00D12F66" w:rsidRDefault="00D12F66" w:rsidP="00740D76">
      <w:r>
        <w:t>zeitlich nicht möglich eigenen zu impleme</w:t>
      </w:r>
      <w:r w:rsidR="00C402F0">
        <w:t>ntieren oder c++ line descriptor in python einzubi</w:t>
      </w:r>
      <w:r w:rsidR="00C402F0">
        <w:t>n</w:t>
      </w:r>
      <w:r w:rsidR="00C402F0">
        <w:t>d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40"/>
        <w:gridCol w:w="4381"/>
      </w:tblGrid>
      <w:tr w:rsidR="00A454E2" w:rsidTr="00FA1303">
        <w:tc>
          <w:tcPr>
            <w:tcW w:w="4322" w:type="dxa"/>
          </w:tcPr>
          <w:p w:rsidR="00A454E2" w:rsidRDefault="00A454E2" w:rsidP="00C40EC7">
            <w:pPr>
              <w:jc w:val="left"/>
              <w:rPr>
                <w:noProof/>
                <w:lang w:eastAsia="de-DE"/>
              </w:rPr>
            </w:pPr>
            <w:r>
              <w:rPr>
                <w:noProof/>
                <w:lang w:eastAsia="de-DE"/>
              </w:rPr>
              <w:lastRenderedPageBreak/>
              <w:drawing>
                <wp:inline distT="0" distB="0" distL="0" distR="0" wp14:anchorId="558B0591" wp14:editId="51616BE2">
                  <wp:extent cx="2626242" cy="1704753"/>
                  <wp:effectExtent l="0" t="0" r="3175" b="0"/>
                  <wp:docPr id="369" name="Grafik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8"/>
                          <a:srcRect l="18321" t="4900" r="2915" b="4211"/>
                          <a:stretch/>
                        </pic:blipFill>
                        <pic:spPr bwMode="auto">
                          <a:xfrm>
                            <a:off x="0" y="0"/>
                            <a:ext cx="2634178" cy="1709904"/>
                          </a:xfrm>
                          <a:prstGeom prst="rect">
                            <a:avLst/>
                          </a:prstGeom>
                          <a:ln>
                            <a:noFill/>
                          </a:ln>
                          <a:extLst>
                            <a:ext uri="{53640926-AAD7-44D8-BBD7-CCE9431645EC}">
                              <a14:shadowObscured xmlns:a14="http://schemas.microsoft.com/office/drawing/2010/main"/>
                            </a:ext>
                          </a:extLst>
                        </pic:spPr>
                      </pic:pic>
                    </a:graphicData>
                  </a:graphic>
                </wp:inline>
              </w:drawing>
            </w:r>
          </w:p>
          <w:p w:rsidR="00A454E2" w:rsidRDefault="009E030C" w:rsidP="00C40EC7">
            <w:pPr>
              <w:pStyle w:val="Beschriftung"/>
              <w:jc w:val="left"/>
              <w:rPr>
                <w:noProof/>
                <w:lang w:eastAsia="de-DE"/>
              </w:rPr>
            </w:pPr>
            <w:bookmarkStart w:id="137" w:name="_Ref476060274"/>
            <w:bookmarkStart w:id="138" w:name="_Toc476239036"/>
            <w:r>
              <w:t xml:space="preserve">Abbildung </w:t>
            </w:r>
            <w:fldSimple w:instr=" SEQ Abbildung \* ARABIC ">
              <w:r w:rsidR="002343C0">
                <w:rPr>
                  <w:noProof/>
                </w:rPr>
                <w:t>38</w:t>
              </w:r>
            </w:fldSimple>
            <w:bookmarkEnd w:id="137"/>
            <w:r>
              <w:t xml:space="preserve"> - Mit Gaborfiltern gefaltetes Graustufe</w:t>
            </w:r>
            <w:r>
              <w:t>n</w:t>
            </w:r>
            <w:r>
              <w:t xml:space="preserve">bild der Blattoberseite von Malus Domestica aus </w:t>
            </w:r>
            <w:r>
              <w:fldChar w:fldCharType="begin"/>
            </w:r>
            <w:r>
              <w:instrText xml:space="preserve"> REF _Ref476059923 \h </w:instrText>
            </w:r>
            <w:r w:rsidR="00C40EC7">
              <w:instrText xml:space="preserve"> \* MERGEFORMAT </w:instrText>
            </w:r>
            <w:r>
              <w:fldChar w:fldCharType="separate"/>
            </w:r>
            <w:r w:rsidR="00FB5482" w:rsidRPr="00E0666D">
              <w:t xml:space="preserve">Abbildung </w:t>
            </w:r>
            <w:r w:rsidR="00FB5482">
              <w:rPr>
                <w:noProof/>
              </w:rPr>
              <w:t>27</w:t>
            </w:r>
            <w:bookmarkEnd w:id="138"/>
            <w:r>
              <w:fldChar w:fldCharType="end"/>
            </w:r>
          </w:p>
        </w:tc>
        <w:tc>
          <w:tcPr>
            <w:tcW w:w="4323" w:type="dxa"/>
          </w:tcPr>
          <w:p w:rsidR="00A454E2" w:rsidRDefault="00A454E2" w:rsidP="00C40EC7">
            <w:pPr>
              <w:keepNext/>
              <w:jc w:val="left"/>
              <w:rPr>
                <w:noProof/>
                <w:lang w:eastAsia="de-DE"/>
              </w:rPr>
            </w:pPr>
            <w:r>
              <w:rPr>
                <w:noProof/>
                <w:lang w:eastAsia="de-DE"/>
              </w:rPr>
              <w:drawing>
                <wp:inline distT="0" distB="0" distL="0" distR="0" wp14:anchorId="21749FA2" wp14:editId="121CDE39">
                  <wp:extent cx="2655467" cy="1699127"/>
                  <wp:effectExtent l="0" t="0" r="0" b="0"/>
                  <wp:docPr id="368" name="Grafik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9"/>
                          <a:srcRect l="18899" t="8749" r="1377" b="566"/>
                          <a:stretch/>
                        </pic:blipFill>
                        <pic:spPr bwMode="auto">
                          <a:xfrm>
                            <a:off x="0" y="0"/>
                            <a:ext cx="2666221" cy="1706008"/>
                          </a:xfrm>
                          <a:prstGeom prst="rect">
                            <a:avLst/>
                          </a:prstGeom>
                          <a:ln>
                            <a:noFill/>
                          </a:ln>
                          <a:extLst>
                            <a:ext uri="{53640926-AAD7-44D8-BBD7-CCE9431645EC}">
                              <a14:shadowObscured xmlns:a14="http://schemas.microsoft.com/office/drawing/2010/main"/>
                            </a:ext>
                          </a:extLst>
                        </pic:spPr>
                      </pic:pic>
                    </a:graphicData>
                  </a:graphic>
                </wp:inline>
              </w:drawing>
            </w:r>
          </w:p>
          <w:p w:rsidR="001D1DDF" w:rsidRDefault="001D1DDF" w:rsidP="000F0F95">
            <w:pPr>
              <w:pStyle w:val="Beschriftung"/>
              <w:jc w:val="left"/>
              <w:rPr>
                <w:noProof/>
                <w:lang w:eastAsia="de-DE"/>
              </w:rPr>
            </w:pPr>
            <w:bookmarkStart w:id="139" w:name="_Ref476060597"/>
            <w:bookmarkStart w:id="140" w:name="_Toc476239037"/>
            <w:r>
              <w:t xml:space="preserve">Abbildung </w:t>
            </w:r>
            <w:fldSimple w:instr=" SEQ Abbildung \* ARABIC ">
              <w:r w:rsidR="002343C0">
                <w:rPr>
                  <w:noProof/>
                </w:rPr>
                <w:t>39</w:t>
              </w:r>
            </w:fldSimple>
            <w:bookmarkEnd w:id="139"/>
            <w:r>
              <w:t xml:space="preserve"> - Mit Gaborfiltern gefaltetes Graustufe</w:t>
            </w:r>
            <w:r>
              <w:t>n</w:t>
            </w:r>
            <w:r>
              <w:t>bild der Blattunterseite von Malus Domestica aus</w:t>
            </w:r>
            <w:r w:rsidR="00FA1303">
              <w:t xml:space="preserve"> </w:t>
            </w:r>
            <w:r w:rsidR="000F0F95">
              <w:fldChar w:fldCharType="begin"/>
            </w:r>
            <w:r w:rsidR="000F0F95">
              <w:instrText xml:space="preserve"> REF _Ref476092413 \h </w:instrText>
            </w:r>
            <w:r w:rsidR="000F0F95">
              <w:fldChar w:fldCharType="separate"/>
            </w:r>
            <w:r w:rsidR="00FB5482">
              <w:t xml:space="preserve">Abbildung </w:t>
            </w:r>
            <w:r w:rsidR="00FB5482">
              <w:rPr>
                <w:noProof/>
              </w:rPr>
              <w:t>28</w:t>
            </w:r>
            <w:bookmarkEnd w:id="140"/>
            <w:r w:rsidR="000F0F95">
              <w:fldChar w:fldCharType="end"/>
            </w:r>
          </w:p>
        </w:tc>
      </w:tr>
    </w:tbl>
    <w:p w:rsidR="00446ABE" w:rsidRDefault="00446ABE" w:rsidP="00C40EC7">
      <w:pPr>
        <w:spacing w:after="0"/>
        <w:jc w:val="left"/>
        <w:rPr>
          <w:noProof/>
          <w:lang w:eastAsia="de-DE"/>
        </w:rPr>
      </w:pPr>
      <w:r>
        <w:rPr>
          <w:noProof/>
          <w:lang w:eastAsia="de-DE"/>
        </w:rPr>
        <w:drawing>
          <wp:inline distT="0" distB="0" distL="0" distR="0" wp14:anchorId="7885F869" wp14:editId="4697CDD4">
            <wp:extent cx="1818168" cy="1289247"/>
            <wp:effectExtent l="0" t="0" r="0" b="6350"/>
            <wp:docPr id="358" name="Grafik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0"/>
                    <a:srcRect l="24566" t="25949" r="16691"/>
                    <a:stretch/>
                  </pic:blipFill>
                  <pic:spPr bwMode="auto">
                    <a:xfrm>
                      <a:off x="0" y="0"/>
                      <a:ext cx="1821937" cy="1291920"/>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de-DE"/>
        </w:rPr>
        <w:drawing>
          <wp:inline distT="0" distB="0" distL="0" distR="0" wp14:anchorId="48C01741" wp14:editId="0C48FF45">
            <wp:extent cx="1807535" cy="1286540"/>
            <wp:effectExtent l="0" t="0" r="2540" b="8890"/>
            <wp:docPr id="313" name="Grafik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1"/>
                    <a:srcRect l="28482" t="11393" r="11351" b="12026"/>
                    <a:stretch/>
                  </pic:blipFill>
                  <pic:spPr bwMode="auto">
                    <a:xfrm>
                      <a:off x="0" y="0"/>
                      <a:ext cx="1810066" cy="1288341"/>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de-DE"/>
        </w:rPr>
        <w:drawing>
          <wp:inline distT="0" distB="0" distL="0" distR="0" wp14:anchorId="6775A7B2" wp14:editId="27AF4942">
            <wp:extent cx="1686571" cy="1299841"/>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2"/>
                    <a:srcRect l="33135" t="8219" r="6377" b="8904"/>
                    <a:stretch/>
                  </pic:blipFill>
                  <pic:spPr bwMode="auto">
                    <a:xfrm>
                      <a:off x="0" y="0"/>
                      <a:ext cx="1694918" cy="1306274"/>
                    </a:xfrm>
                    <a:prstGeom prst="rect">
                      <a:avLst/>
                    </a:prstGeom>
                    <a:ln>
                      <a:noFill/>
                    </a:ln>
                    <a:extLst>
                      <a:ext uri="{53640926-AAD7-44D8-BBD7-CCE9431645EC}">
                        <a14:shadowObscured xmlns:a14="http://schemas.microsoft.com/office/drawing/2010/main"/>
                      </a:ext>
                    </a:extLst>
                  </pic:spPr>
                </pic:pic>
              </a:graphicData>
            </a:graphic>
          </wp:inline>
        </w:drawing>
      </w:r>
    </w:p>
    <w:p w:rsidR="00C021D7" w:rsidRDefault="00C021D7" w:rsidP="00C40EC7">
      <w:pPr>
        <w:pStyle w:val="Beschriftung"/>
        <w:jc w:val="left"/>
        <w:rPr>
          <w:noProof/>
          <w:lang w:eastAsia="de-DE"/>
        </w:rPr>
      </w:pPr>
      <w:bookmarkStart w:id="141" w:name="_Toc476239038"/>
      <w:r>
        <w:t xml:space="preserve">Abbildung </w:t>
      </w:r>
      <w:fldSimple w:instr=" SEQ Abbildung \* ARABIC ">
        <w:r w:rsidR="002343C0">
          <w:rPr>
            <w:noProof/>
          </w:rPr>
          <w:t>40</w:t>
        </w:r>
      </w:fldSimple>
      <w:r>
        <w:t xml:space="preserve"> - </w:t>
      </w:r>
      <w:r w:rsidR="00F61A9A">
        <w:t xml:space="preserve">freigestellte Blattadern </w:t>
      </w:r>
      <w:r w:rsidR="00F61A9A">
        <w:rPr>
          <w:noProof/>
        </w:rPr>
        <w:t xml:space="preserve">aus dem Gaborbild der </w:t>
      </w:r>
      <w:r>
        <w:rPr>
          <w:noProof/>
        </w:rPr>
        <w:t>Blatt</w:t>
      </w:r>
      <w:r w:rsidR="00001438">
        <w:rPr>
          <w:noProof/>
        </w:rPr>
        <w:t>ober</w:t>
      </w:r>
      <w:r>
        <w:rPr>
          <w:noProof/>
        </w:rPr>
        <w:t xml:space="preserve">seite aus </w:t>
      </w:r>
      <w:r>
        <w:rPr>
          <w:noProof/>
        </w:rPr>
        <w:fldChar w:fldCharType="begin"/>
      </w:r>
      <w:r>
        <w:rPr>
          <w:noProof/>
        </w:rPr>
        <w:instrText xml:space="preserve"> REF _Ref476060274 \h </w:instrText>
      </w:r>
      <w:r w:rsidR="00C40EC7">
        <w:rPr>
          <w:noProof/>
        </w:rPr>
        <w:instrText xml:space="preserve"> \* MERGEFORMAT </w:instrText>
      </w:r>
      <w:r>
        <w:rPr>
          <w:noProof/>
        </w:rPr>
      </w:r>
      <w:r>
        <w:rPr>
          <w:noProof/>
        </w:rPr>
        <w:fldChar w:fldCharType="separate"/>
      </w:r>
      <w:r w:rsidR="00FB5482">
        <w:t xml:space="preserve">Abbildung </w:t>
      </w:r>
      <w:r w:rsidR="00FB5482">
        <w:rPr>
          <w:noProof/>
        </w:rPr>
        <w:t>31</w:t>
      </w:r>
      <w:r>
        <w:rPr>
          <w:noProof/>
        </w:rPr>
        <w:fldChar w:fldCharType="end"/>
      </w:r>
      <w:r>
        <w:rPr>
          <w:noProof/>
        </w:rPr>
        <w:t xml:space="preserve"> </w:t>
      </w:r>
      <w:r w:rsidR="00F61A9A">
        <w:rPr>
          <w:noProof/>
        </w:rPr>
        <w:t xml:space="preserve">mit Hilfe morphologischer </w:t>
      </w:r>
      <w:r w:rsidR="00B2775E">
        <w:rPr>
          <w:noProof/>
        </w:rPr>
        <w:t xml:space="preserve">Operationen </w:t>
      </w:r>
      <w:r>
        <w:rPr>
          <w:noProof/>
        </w:rPr>
        <w:t>mit von links nach rechts ansteigender Größe des Filterkernels</w:t>
      </w:r>
      <w:bookmarkEnd w:id="141"/>
    </w:p>
    <w:p w:rsidR="00486134" w:rsidRDefault="00762F17" w:rsidP="00C40EC7">
      <w:pPr>
        <w:spacing w:after="0"/>
        <w:jc w:val="left"/>
        <w:rPr>
          <w:noProof/>
          <w:lang w:eastAsia="de-DE"/>
        </w:rPr>
      </w:pPr>
      <w:r>
        <w:rPr>
          <w:noProof/>
          <w:lang w:eastAsia="de-DE"/>
        </w:rPr>
        <w:drawing>
          <wp:inline distT="0" distB="0" distL="0" distR="0" wp14:anchorId="0A9A2A8B" wp14:editId="575EC780">
            <wp:extent cx="1799340" cy="1254641"/>
            <wp:effectExtent l="0" t="0" r="0" b="3175"/>
            <wp:docPr id="367" name="Grafik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3"/>
                    <a:srcRect l="26378" t="25896" r="15748" b="2364"/>
                    <a:stretch/>
                  </pic:blipFill>
                  <pic:spPr bwMode="auto">
                    <a:xfrm>
                      <a:off x="0" y="0"/>
                      <a:ext cx="1808264" cy="1260863"/>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de-DE"/>
        </w:rPr>
        <w:drawing>
          <wp:inline distT="0" distB="0" distL="0" distR="0" wp14:anchorId="6A184B65" wp14:editId="41114FFC">
            <wp:extent cx="1775637" cy="1254642"/>
            <wp:effectExtent l="0" t="0" r="0" b="3175"/>
            <wp:docPr id="366" name="Grafik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4"/>
                    <a:srcRect l="28740" t="14348" r="13206" b="14041"/>
                    <a:stretch/>
                  </pic:blipFill>
                  <pic:spPr bwMode="auto">
                    <a:xfrm>
                      <a:off x="0" y="0"/>
                      <a:ext cx="1781688" cy="1258918"/>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de-DE"/>
        </w:rPr>
        <w:drawing>
          <wp:inline distT="0" distB="0" distL="0" distR="0" wp14:anchorId="50365EC5" wp14:editId="50DE9ECE">
            <wp:extent cx="1752985" cy="1259959"/>
            <wp:effectExtent l="0" t="0" r="0" b="0"/>
            <wp:docPr id="364" name="Grafik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5"/>
                    <a:srcRect l="20079" t="13297" r="23229" b="14264"/>
                    <a:stretch/>
                  </pic:blipFill>
                  <pic:spPr bwMode="auto">
                    <a:xfrm>
                      <a:off x="0" y="0"/>
                      <a:ext cx="1757001" cy="1262846"/>
                    </a:xfrm>
                    <a:prstGeom prst="rect">
                      <a:avLst/>
                    </a:prstGeom>
                    <a:ln>
                      <a:noFill/>
                    </a:ln>
                    <a:extLst>
                      <a:ext uri="{53640926-AAD7-44D8-BBD7-CCE9431645EC}">
                        <a14:shadowObscured xmlns:a14="http://schemas.microsoft.com/office/drawing/2010/main"/>
                      </a:ext>
                    </a:extLst>
                  </pic:spPr>
                </pic:pic>
              </a:graphicData>
            </a:graphic>
          </wp:inline>
        </w:drawing>
      </w:r>
    </w:p>
    <w:p w:rsidR="00314B22" w:rsidRDefault="00001438" w:rsidP="00C40EC7">
      <w:pPr>
        <w:pStyle w:val="Beschriftung"/>
        <w:jc w:val="left"/>
        <w:rPr>
          <w:noProof/>
          <w:lang w:eastAsia="de-DE"/>
        </w:rPr>
      </w:pPr>
      <w:bookmarkStart w:id="142" w:name="_Ref476060741"/>
      <w:bookmarkStart w:id="143" w:name="_Toc476239039"/>
      <w:r>
        <w:t xml:space="preserve">Abbildung </w:t>
      </w:r>
      <w:fldSimple w:instr=" SEQ Abbildung \* ARABIC ">
        <w:r w:rsidR="002343C0">
          <w:rPr>
            <w:noProof/>
          </w:rPr>
          <w:t>41</w:t>
        </w:r>
      </w:fldSimple>
      <w:bookmarkEnd w:id="142"/>
      <w:r>
        <w:t xml:space="preserve"> - </w:t>
      </w:r>
      <w:r w:rsidR="00F845FE">
        <w:t xml:space="preserve">freigestellte Blattadern </w:t>
      </w:r>
      <w:r>
        <w:rPr>
          <w:noProof/>
        </w:rPr>
        <w:t>au</w:t>
      </w:r>
      <w:r w:rsidR="00F845FE">
        <w:rPr>
          <w:noProof/>
        </w:rPr>
        <w:t>s</w:t>
      </w:r>
      <w:r>
        <w:rPr>
          <w:noProof/>
        </w:rPr>
        <w:t xml:space="preserve"> </w:t>
      </w:r>
      <w:r w:rsidR="007C57BF">
        <w:rPr>
          <w:noProof/>
        </w:rPr>
        <w:t>d</w:t>
      </w:r>
      <w:r w:rsidR="00F845FE">
        <w:rPr>
          <w:noProof/>
        </w:rPr>
        <w:t>em</w:t>
      </w:r>
      <w:r w:rsidR="007C57BF">
        <w:rPr>
          <w:noProof/>
        </w:rPr>
        <w:t xml:space="preserve"> Gaborbild der </w:t>
      </w:r>
      <w:r>
        <w:rPr>
          <w:noProof/>
        </w:rPr>
        <w:t xml:space="preserve">Blattunterseite aus </w:t>
      </w:r>
      <w:r w:rsidR="007C57BF">
        <w:rPr>
          <w:noProof/>
        </w:rPr>
        <w:fldChar w:fldCharType="begin"/>
      </w:r>
      <w:r w:rsidR="007C57BF">
        <w:rPr>
          <w:noProof/>
        </w:rPr>
        <w:instrText xml:space="preserve"> REF _Ref476060597 \h </w:instrText>
      </w:r>
      <w:r w:rsidR="00C40EC7">
        <w:rPr>
          <w:noProof/>
        </w:rPr>
        <w:instrText xml:space="preserve"> \* MERGEFORMAT </w:instrText>
      </w:r>
      <w:r w:rsidR="007C57BF">
        <w:rPr>
          <w:noProof/>
        </w:rPr>
      </w:r>
      <w:r w:rsidR="007C57BF">
        <w:rPr>
          <w:noProof/>
        </w:rPr>
        <w:fldChar w:fldCharType="separate"/>
      </w:r>
      <w:r w:rsidR="00FB5482">
        <w:t xml:space="preserve">Abbildung </w:t>
      </w:r>
      <w:r w:rsidR="00FB5482">
        <w:rPr>
          <w:noProof/>
        </w:rPr>
        <w:t>32</w:t>
      </w:r>
      <w:r w:rsidR="007C57BF">
        <w:rPr>
          <w:noProof/>
        </w:rPr>
        <w:fldChar w:fldCharType="end"/>
      </w:r>
      <w:r w:rsidR="007C57BF">
        <w:rPr>
          <w:noProof/>
        </w:rPr>
        <w:t xml:space="preserve"> </w:t>
      </w:r>
      <w:r w:rsidR="00F61A9A">
        <w:rPr>
          <w:noProof/>
        </w:rPr>
        <w:t xml:space="preserve">mit Hilfe morphologischer </w:t>
      </w:r>
      <w:r w:rsidR="00C050CA">
        <w:rPr>
          <w:noProof/>
        </w:rPr>
        <w:t>Operationen</w:t>
      </w:r>
      <w:r w:rsidR="00F61A9A">
        <w:rPr>
          <w:noProof/>
        </w:rPr>
        <w:t xml:space="preserve"> </w:t>
      </w:r>
      <w:r>
        <w:rPr>
          <w:noProof/>
        </w:rPr>
        <w:t>mit von links nach rechts ansteigender Größe des Filterkernels</w:t>
      </w:r>
      <w:bookmarkEnd w:id="143"/>
    </w:p>
    <w:p w:rsidR="00314B22" w:rsidRDefault="00314B22" w:rsidP="00C40EC7">
      <w:pPr>
        <w:spacing w:after="0"/>
        <w:jc w:val="left"/>
        <w:rPr>
          <w:noProof/>
          <w:lang w:eastAsia="de-DE"/>
        </w:rPr>
      </w:pPr>
      <w:r>
        <w:rPr>
          <w:noProof/>
          <w:lang w:eastAsia="de-DE"/>
        </w:rPr>
        <w:drawing>
          <wp:inline distT="0" distB="0" distL="0" distR="0" wp14:anchorId="077F2C9E" wp14:editId="34DF4C77">
            <wp:extent cx="1733107" cy="1307805"/>
            <wp:effectExtent l="0" t="0" r="635" b="6985"/>
            <wp:docPr id="370" name="Grafik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6"/>
                    <a:srcRect l="56496" t="40594" r="28112" b="38759"/>
                    <a:stretch/>
                  </pic:blipFill>
                  <pic:spPr bwMode="auto">
                    <a:xfrm>
                      <a:off x="0" y="0"/>
                      <a:ext cx="1733410" cy="1308034"/>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de-DE"/>
        </w:rPr>
        <w:drawing>
          <wp:inline distT="0" distB="0" distL="0" distR="0" wp14:anchorId="75854B5E" wp14:editId="15A942B2">
            <wp:extent cx="1765005" cy="1307805"/>
            <wp:effectExtent l="0" t="0" r="6985" b="6985"/>
            <wp:docPr id="371" name="Grafik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7"/>
                    <a:srcRect l="56496" t="39894" r="27953" b="38060"/>
                    <a:stretch/>
                  </pic:blipFill>
                  <pic:spPr bwMode="auto">
                    <a:xfrm>
                      <a:off x="0" y="0"/>
                      <a:ext cx="1765005" cy="1307805"/>
                    </a:xfrm>
                    <a:prstGeom prst="rect">
                      <a:avLst/>
                    </a:prstGeom>
                    <a:ln>
                      <a:noFill/>
                    </a:ln>
                    <a:extLst>
                      <a:ext uri="{53640926-AAD7-44D8-BBD7-CCE9431645EC}">
                        <a14:shadowObscured xmlns:a14="http://schemas.microsoft.com/office/drawing/2010/main"/>
                      </a:ext>
                    </a:extLst>
                  </pic:spPr>
                </pic:pic>
              </a:graphicData>
            </a:graphic>
          </wp:inline>
        </w:drawing>
      </w:r>
      <w:r w:rsidR="00650B72">
        <w:rPr>
          <w:noProof/>
          <w:lang w:eastAsia="de-DE"/>
        </w:rPr>
        <w:drawing>
          <wp:inline distT="0" distB="0" distL="0" distR="0" wp14:anchorId="19706F92" wp14:editId="097503C4">
            <wp:extent cx="1818168" cy="1318159"/>
            <wp:effectExtent l="0" t="0" r="0" b="0"/>
            <wp:docPr id="372" name="Grafik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8"/>
                    <a:srcRect l="19883" t="12949" r="19684" b="10063"/>
                    <a:stretch/>
                  </pic:blipFill>
                  <pic:spPr bwMode="auto">
                    <a:xfrm>
                      <a:off x="0" y="0"/>
                      <a:ext cx="1819841" cy="1319372"/>
                    </a:xfrm>
                    <a:prstGeom prst="rect">
                      <a:avLst/>
                    </a:prstGeom>
                    <a:ln>
                      <a:noFill/>
                    </a:ln>
                    <a:extLst>
                      <a:ext uri="{53640926-AAD7-44D8-BBD7-CCE9431645EC}">
                        <a14:shadowObscured xmlns:a14="http://schemas.microsoft.com/office/drawing/2010/main"/>
                      </a:ext>
                    </a:extLst>
                  </pic:spPr>
                </pic:pic>
              </a:graphicData>
            </a:graphic>
          </wp:inline>
        </w:drawing>
      </w:r>
    </w:p>
    <w:p w:rsidR="00B817EA" w:rsidRDefault="00B817EA" w:rsidP="00C40EC7">
      <w:pPr>
        <w:pStyle w:val="Beschriftung"/>
        <w:jc w:val="left"/>
        <w:rPr>
          <w:noProof/>
          <w:lang w:eastAsia="de-DE"/>
        </w:rPr>
      </w:pPr>
      <w:bookmarkStart w:id="144" w:name="_Toc476239040"/>
      <w:r>
        <w:t xml:space="preserve">Abbildung </w:t>
      </w:r>
      <w:fldSimple w:instr=" SEQ Abbildung \* ARABIC ">
        <w:r w:rsidR="002343C0">
          <w:rPr>
            <w:noProof/>
          </w:rPr>
          <w:t>42</w:t>
        </w:r>
      </w:fldSimple>
      <w:r>
        <w:t xml:space="preserve"> - </w:t>
      </w:r>
      <w:r w:rsidR="00A114D7">
        <w:t xml:space="preserve">Hough-Linien (grün), extrahiert </w:t>
      </w:r>
      <w:r>
        <w:t>aus den morphologisch</w:t>
      </w:r>
      <w:r w:rsidR="009C5DA9">
        <w:t>en</w:t>
      </w:r>
      <w:r>
        <w:t xml:space="preserve"> Faltungen aus </w:t>
      </w:r>
      <w:r>
        <w:fldChar w:fldCharType="begin"/>
      </w:r>
      <w:r>
        <w:instrText xml:space="preserve"> REF _Ref476060741 \h </w:instrText>
      </w:r>
      <w:r w:rsidR="00C40EC7">
        <w:instrText xml:space="preserve"> \* MERGEFORMAT </w:instrText>
      </w:r>
      <w:r>
        <w:fldChar w:fldCharType="separate"/>
      </w:r>
      <w:r w:rsidR="00FB5482">
        <w:t xml:space="preserve">Abbildung </w:t>
      </w:r>
      <w:r w:rsidR="00FB5482">
        <w:rPr>
          <w:noProof/>
        </w:rPr>
        <w:t>34</w:t>
      </w:r>
      <w:r>
        <w:fldChar w:fldCharType="end"/>
      </w:r>
      <w:r>
        <w:t xml:space="preserve"> </w:t>
      </w:r>
      <w:r w:rsidR="00A114D7">
        <w:t>(</w:t>
      </w:r>
      <w:r w:rsidR="00C45872">
        <w:t xml:space="preserve">in </w:t>
      </w:r>
      <w:r>
        <w:t>gleiche</w:t>
      </w:r>
      <w:r w:rsidR="00C45872">
        <w:t>r</w:t>
      </w:r>
      <w:r>
        <w:t xml:space="preserve"> Reihenfolge</w:t>
      </w:r>
      <w:r w:rsidR="00A114D7">
        <w:t>)</w:t>
      </w:r>
      <w:bookmarkEnd w:id="144"/>
      <w:r>
        <w:t xml:space="preserve"> </w:t>
      </w:r>
    </w:p>
    <w:p w:rsidR="00314B22" w:rsidRDefault="00650B72" w:rsidP="00CC2B73">
      <w:pPr>
        <w:rPr>
          <w:noProof/>
          <w:lang w:eastAsia="de-DE"/>
        </w:rPr>
      </w:pPr>
      <w:r>
        <w:rPr>
          <w:noProof/>
          <w:lang w:eastAsia="de-DE"/>
        </w:rPr>
        <w:t>extrahiert Linien</w:t>
      </w:r>
      <w:r w:rsidR="00586A50">
        <w:rPr>
          <w:noProof/>
          <w:lang w:eastAsia="de-DE"/>
        </w:rPr>
        <w:t xml:space="preserve"> (grün)</w:t>
      </w:r>
      <w:r>
        <w:rPr>
          <w:noProof/>
          <w:lang w:eastAsia="de-DE"/>
        </w:rPr>
        <w:t xml:space="preserve"> </w:t>
      </w:r>
      <w:r w:rsidR="00314B22">
        <w:rPr>
          <w:noProof/>
          <w:lang w:eastAsia="de-DE"/>
        </w:rPr>
        <w:t xml:space="preserve">aus </w:t>
      </w:r>
      <w:r>
        <w:rPr>
          <w:noProof/>
          <w:lang w:eastAsia="de-DE"/>
        </w:rPr>
        <w:t xml:space="preserve">Unterseite </w:t>
      </w:r>
      <w:r w:rsidR="00314B22">
        <w:rPr>
          <w:noProof/>
          <w:lang w:eastAsia="de-DE"/>
        </w:rPr>
        <w:t>des Blattes</w:t>
      </w:r>
      <w:r>
        <w:rPr>
          <w:noProof/>
          <w:lang w:eastAsia="de-DE"/>
        </w:rPr>
        <w:t xml:space="preserve"> aus morph. bildern</w:t>
      </w:r>
    </w:p>
    <w:p w:rsidR="003161D9" w:rsidRDefault="00A3759D" w:rsidP="00CC2B73">
      <w:pPr>
        <w:rPr>
          <w:noProof/>
          <w:lang w:eastAsia="de-DE"/>
        </w:rPr>
      </w:pPr>
      <w:r>
        <w:rPr>
          <w:noProof/>
          <w:lang w:eastAsia="de-DE"/>
        </w:rPr>
        <w:t>Adern hervorgehoben durch Gaborfilterung</w:t>
      </w:r>
    </w:p>
    <w:p w:rsidR="00650B72" w:rsidRDefault="00650B72" w:rsidP="00CC2B73">
      <w:pPr>
        <w:rPr>
          <w:noProof/>
          <w:lang w:eastAsia="de-DE"/>
        </w:rPr>
      </w:pPr>
      <w:r>
        <w:rPr>
          <w:noProof/>
          <w:lang w:eastAsia="de-DE"/>
        </w:rPr>
        <w:lastRenderedPageBreak/>
        <w:t>Hough Lines nicht optimiert</w:t>
      </w:r>
      <w:r w:rsidR="00A03CA8">
        <w:rPr>
          <w:noProof/>
          <w:lang w:eastAsia="de-DE"/>
        </w:rPr>
        <w:t xml:space="preserve">, </w:t>
      </w:r>
      <w:r w:rsidR="006E7CC3">
        <w:rPr>
          <w:noProof/>
          <w:lang w:eastAsia="de-DE"/>
        </w:rPr>
        <w:t xml:space="preserve">viele einzelne Linien, weiter bearbeiten und parallele Linien auf starken Andern entfernen, beziehungsweise vorher </w:t>
      </w:r>
      <w:r w:rsidR="00FC2882">
        <w:rPr>
          <w:noProof/>
          <w:lang w:eastAsia="de-DE"/>
        </w:rPr>
        <w:t>ausdünnen der zusammenhängenden Pixel</w:t>
      </w:r>
      <w:r w:rsidR="00474BEF">
        <w:rPr>
          <w:noProof/>
          <w:lang w:eastAsia="de-DE"/>
        </w:rPr>
        <w:t>,</w:t>
      </w:r>
      <w:r w:rsidR="006E7CC3">
        <w:rPr>
          <w:noProof/>
          <w:lang w:eastAsia="de-DE"/>
        </w:rPr>
        <w:t xml:space="preserve"> </w:t>
      </w:r>
      <w:r w:rsidR="00A03CA8">
        <w:rPr>
          <w:noProof/>
          <w:lang w:eastAsia="de-DE"/>
        </w:rPr>
        <w:t xml:space="preserve">da eh kein </w:t>
      </w:r>
      <w:r w:rsidR="003A555E">
        <w:rPr>
          <w:noProof/>
          <w:lang w:eastAsia="de-DE"/>
        </w:rPr>
        <w:t xml:space="preserve">Deskriptor </w:t>
      </w:r>
      <w:r w:rsidR="00A03CA8">
        <w:rPr>
          <w:noProof/>
          <w:lang w:eastAsia="de-DE"/>
        </w:rPr>
        <w:t>(v.a. linkes Bild)</w:t>
      </w:r>
    </w:p>
    <w:p w:rsidR="00626E60" w:rsidRDefault="00626E60" w:rsidP="00CC2B73">
      <w:pPr>
        <w:rPr>
          <w:noProof/>
          <w:lang w:eastAsia="de-DE"/>
        </w:rPr>
      </w:pPr>
      <w:r>
        <w:rPr>
          <w:noProof/>
          <w:lang w:eastAsia="de-DE"/>
        </w:rPr>
        <w:t>viel noise auf oberseite, da gabor</w:t>
      </w:r>
      <w:r w:rsidR="00CA3818">
        <w:rPr>
          <w:noProof/>
          <w:lang w:eastAsia="de-DE"/>
        </w:rPr>
        <w:t xml:space="preserve"> mit verwendeten filterkernels</w:t>
      </w:r>
      <w:r>
        <w:rPr>
          <w:noProof/>
          <w:lang w:eastAsia="de-DE"/>
        </w:rPr>
        <w:t xml:space="preserve"> auch auf flecken stark anspricht</w:t>
      </w:r>
    </w:p>
    <w:p w:rsidR="00F07EE8" w:rsidRDefault="00486134" w:rsidP="00740D76">
      <w:r>
        <w:t>Hauptnerven treden</w:t>
      </w:r>
      <w:r w:rsidR="00CC2B73">
        <w:t xml:space="preserve"> deutlicher hervor bei Rückseite</w:t>
      </w:r>
    </w:p>
    <w:p w:rsidR="007E6EA0" w:rsidRDefault="00DF20E6" w:rsidP="00740D76">
      <w:r>
        <w:t xml:space="preserve">in abb. ?ß zu sehen </w:t>
      </w:r>
      <w:r w:rsidR="00CF75AB">
        <w:t xml:space="preserve">gabor spricht stark auf </w:t>
      </w:r>
      <w:r w:rsidR="009A4595">
        <w:t>Blatt</w:t>
      </w:r>
      <w:r w:rsidR="00CF75AB">
        <w:t>rand an, entfernen aus gabor gefiltertem bild durch gaußfilter auf hintergrundmaske, maske neu anwenden</w:t>
      </w:r>
    </w:p>
    <w:p w:rsidR="00B51F82" w:rsidRDefault="00B51F82" w:rsidP="00740D76">
      <w:r>
        <w:t>Leaf-GUI zwar frei für akademischen Gebrauch, aber in matlab geschrieben, schwer einzubi</w:t>
      </w:r>
      <w:r>
        <w:t>n</w:t>
      </w:r>
      <w:r>
        <w:t xml:space="preserve">den. </w:t>
      </w:r>
    </w:p>
    <w:p w:rsidR="00B51F82" w:rsidRDefault="00B51F82" w:rsidP="00740D76">
      <w:r>
        <w:t>Eigener Weg Hough Lines extrahieren und die Linien beschreiben</w:t>
      </w:r>
    </w:p>
    <w:p w:rsidR="002A6616" w:rsidRDefault="002A6616" w:rsidP="00740D76">
      <w:pPr>
        <w:rPr>
          <w:noProof/>
          <w:lang w:eastAsia="de-DE"/>
        </w:rPr>
      </w:pPr>
    </w:p>
    <w:p w:rsidR="002A6616" w:rsidRDefault="002A6616" w:rsidP="00740D76">
      <w:pPr>
        <w:rPr>
          <w:noProof/>
          <w:lang w:eastAsia="de-DE"/>
        </w:rPr>
      </w:pPr>
      <w:r>
        <w:rPr>
          <w:noProof/>
          <w:lang w:eastAsia="de-DE"/>
        </w:rPr>
        <w:drawing>
          <wp:inline distT="0" distB="0" distL="0" distR="0" wp14:anchorId="691E33DE" wp14:editId="46B8B84B">
            <wp:extent cx="2892056" cy="2005777"/>
            <wp:effectExtent l="0" t="0" r="3810" b="0"/>
            <wp:docPr id="379" name="Grafik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9"/>
                    <a:srcRect l="50983" t="35695" r="24607" b="34210"/>
                    <a:stretch/>
                  </pic:blipFill>
                  <pic:spPr bwMode="auto">
                    <a:xfrm>
                      <a:off x="0" y="0"/>
                      <a:ext cx="2891701" cy="2005531"/>
                    </a:xfrm>
                    <a:prstGeom prst="rect">
                      <a:avLst/>
                    </a:prstGeom>
                    <a:ln>
                      <a:noFill/>
                    </a:ln>
                    <a:extLst>
                      <a:ext uri="{53640926-AAD7-44D8-BBD7-CCE9431645EC}">
                        <a14:shadowObscured xmlns:a14="http://schemas.microsoft.com/office/drawing/2010/main"/>
                      </a:ext>
                    </a:extLst>
                  </pic:spPr>
                </pic:pic>
              </a:graphicData>
            </a:graphic>
          </wp:inline>
        </w:drawing>
      </w:r>
      <w:r w:rsidR="00421B5D" w:rsidRPr="00421B5D">
        <w:rPr>
          <w:noProof/>
          <w:lang w:eastAsia="de-DE"/>
        </w:rPr>
        <w:t xml:space="preserve"> </w:t>
      </w:r>
      <w:r w:rsidR="00421B5D">
        <w:rPr>
          <w:noProof/>
          <w:lang w:eastAsia="de-DE"/>
        </w:rPr>
        <w:drawing>
          <wp:inline distT="0" distB="0" distL="0" distR="0" wp14:anchorId="3782FD9F" wp14:editId="37489793">
            <wp:extent cx="2408492" cy="2254102"/>
            <wp:effectExtent l="0" t="0" r="0" b="0"/>
            <wp:docPr id="380" name="Grafik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0"/>
                    <a:srcRect l="55118" t="37444" r="29528" b="37010"/>
                    <a:stretch/>
                  </pic:blipFill>
                  <pic:spPr bwMode="auto">
                    <a:xfrm>
                      <a:off x="0" y="0"/>
                      <a:ext cx="2414139" cy="2259387"/>
                    </a:xfrm>
                    <a:prstGeom prst="rect">
                      <a:avLst/>
                    </a:prstGeom>
                    <a:ln>
                      <a:noFill/>
                    </a:ln>
                    <a:extLst>
                      <a:ext uri="{53640926-AAD7-44D8-BBD7-CCE9431645EC}">
                        <a14:shadowObscured xmlns:a14="http://schemas.microsoft.com/office/drawing/2010/main"/>
                      </a:ext>
                    </a:extLst>
                  </pic:spPr>
                </pic:pic>
              </a:graphicData>
            </a:graphic>
          </wp:inline>
        </w:drawing>
      </w:r>
    </w:p>
    <w:p w:rsidR="007A0109" w:rsidRDefault="007A0109" w:rsidP="00740D76">
      <w:r>
        <w:rPr>
          <w:noProof/>
          <w:lang w:eastAsia="de-DE"/>
        </w:rPr>
        <w:t>kreisrunder Patch</w:t>
      </w:r>
    </w:p>
    <w:p w:rsidR="005A190D" w:rsidRDefault="005A190D" w:rsidP="005A190D">
      <w:pPr>
        <w:rPr>
          <w:rFonts w:ascii="Calibri" w:hAnsi="Calibri" w:cs="Times New Roman"/>
          <w:noProof/>
          <w:szCs w:val="24"/>
        </w:rPr>
      </w:pPr>
      <w:r>
        <w:rPr>
          <w:rFonts w:ascii="Calibri" w:hAnsi="Calibri" w:cs="Times New Roman"/>
          <w:noProof/>
          <w:szCs w:val="24"/>
        </w:rPr>
        <w:t>Local Binary Pattern arbeiten nicht zufriedenstellend</w:t>
      </w:r>
    </w:p>
    <w:p w:rsidR="005A190D" w:rsidRDefault="005A190D" w:rsidP="005A190D">
      <w:pPr>
        <w:rPr>
          <w:rFonts w:ascii="Calibri" w:hAnsi="Calibri" w:cs="Times New Roman"/>
          <w:noProof/>
          <w:szCs w:val="24"/>
        </w:rPr>
      </w:pPr>
      <w:r>
        <w:rPr>
          <w:rFonts w:ascii="Calibri" w:hAnsi="Calibri" w:cs="Times New Roman"/>
          <w:noProof/>
          <w:szCs w:val="24"/>
        </w:rPr>
        <w:t>Die erwähnten Gaborfilter eignen sich nicht nur zur Hervorhebung der Kanten, sondern auch zur Beschreibung von Texturen. Zu dem Zweck werden Filterbanken mit verschiedenen Gabor-Filtern gebildet und ihre</w:t>
      </w:r>
    </w:p>
    <w:p w:rsidR="009A4595" w:rsidRDefault="009A4595" w:rsidP="009A4595">
      <w:r>
        <w:t>da Gaborfilter generell auf Gradienten reagieren auch geeignet um Adern zu beschreiben</w:t>
      </w:r>
    </w:p>
    <w:p w:rsidR="0064730E" w:rsidRDefault="0064730E" w:rsidP="0064730E">
      <w:pPr>
        <w:pStyle w:val="berschrift3"/>
        <w:numPr>
          <w:ilvl w:val="2"/>
          <w:numId w:val="1"/>
        </w:numPr>
      </w:pPr>
      <w:bookmarkStart w:id="145" w:name="_Toc476239185"/>
      <w:r>
        <w:t>Sift und Surf</w:t>
      </w:r>
      <w:bookmarkEnd w:id="145"/>
    </w:p>
    <w:p w:rsidR="007E6EA0" w:rsidRPr="00740D76" w:rsidRDefault="0064730E" w:rsidP="00740D76">
      <w:r>
        <w:t xml:space="preserve">noch zusätzlich dazugenommen, um Form und dingens zu </w:t>
      </w:r>
    </w:p>
    <w:p w:rsidR="004208F5" w:rsidRDefault="004208F5" w:rsidP="00A142C5">
      <w:pPr>
        <w:pStyle w:val="berschrift2"/>
        <w:numPr>
          <w:ilvl w:val="1"/>
          <w:numId w:val="1"/>
        </w:numPr>
      </w:pPr>
      <w:bookmarkStart w:id="146" w:name="_Toc476239186"/>
      <w:r>
        <w:lastRenderedPageBreak/>
        <w:t>Codebooks</w:t>
      </w:r>
      <w:bookmarkEnd w:id="146"/>
    </w:p>
    <w:p w:rsidR="00F25923" w:rsidRDefault="000F32A2" w:rsidP="00776137">
      <w:pPr>
        <w:rPr>
          <w:color w:val="FF0000"/>
        </w:rPr>
      </w:pPr>
      <w:r>
        <w:t xml:space="preserve">Die Klassifizierer benötigen als Eingangsdaten </w:t>
      </w:r>
      <w:r w:rsidR="00AE0043">
        <w:t xml:space="preserve">eindimensionale </w:t>
      </w:r>
      <w:r>
        <w:t xml:space="preserve">Feature-Vektoren, die statistische Eigenschaften eines Objektes in einer festen Reihenfolge beschreiben. </w:t>
      </w:r>
      <w:r w:rsidR="00F25923">
        <w:t xml:space="preserve">Um ungeordnete Features </w:t>
      </w:r>
      <w:r w:rsidR="003E110B">
        <w:t>zu beschreiben</w:t>
      </w:r>
      <w:r w:rsidR="00F25923">
        <w:t xml:space="preserve">, </w:t>
      </w:r>
      <w:r w:rsidR="003E110B">
        <w:t>können diese als Fragmente visueller Wörter</w:t>
      </w:r>
      <w:r w:rsidR="00FF53B0">
        <w:t xml:space="preserve"> aufgefasst</w:t>
      </w:r>
      <w:r w:rsidR="003E110B">
        <w:t xml:space="preserve"> werden</w:t>
      </w:r>
      <w:r w:rsidR="00F25923">
        <w:t xml:space="preserve">. </w:t>
      </w:r>
      <w:r w:rsidR="00C766F6">
        <w:t xml:space="preserve">Über die Häufigkeit des Auftretens </w:t>
      </w:r>
      <w:r w:rsidR="00F25923">
        <w:t>der visuellen Wörter</w:t>
      </w:r>
      <w:r w:rsidR="003E110B">
        <w:t>,</w:t>
      </w:r>
      <w:r w:rsidR="00C766F6">
        <w:t xml:space="preserve"> können Histogramme gebildet werden,</w:t>
      </w:r>
      <w:r w:rsidR="003E110B">
        <w:t xml:space="preserve"> welche </w:t>
      </w:r>
      <w:r w:rsidR="00B812EE">
        <w:t xml:space="preserve">dann </w:t>
      </w:r>
      <w:r w:rsidR="003E110B">
        <w:t xml:space="preserve">wiederum als </w:t>
      </w:r>
      <w:r w:rsidR="00AE0043">
        <w:t xml:space="preserve">eindimensionale geordnete </w:t>
      </w:r>
      <w:r w:rsidR="00B812EE">
        <w:t>Feature-Vektoren nutzbar sind</w:t>
      </w:r>
      <w:r w:rsidR="003E110B">
        <w:t>.</w:t>
      </w:r>
      <w:r w:rsidR="003459D0">
        <w:t xml:space="preserve"> Die Aufgabe </w:t>
      </w:r>
      <w:r w:rsidR="00174FE0">
        <w:t xml:space="preserve">der Bestimmung geeigneter visueller Codewörter </w:t>
      </w:r>
      <w:r w:rsidR="003459D0">
        <w:t>übernehmen</w:t>
      </w:r>
      <w:r w:rsidR="00174FE0">
        <w:t xml:space="preserve"> die im Folgenden beschriebenen Codebooks.</w:t>
      </w:r>
      <w:r w:rsidR="00C9030F">
        <w:t xml:space="preserve"> </w:t>
      </w:r>
      <w:r w:rsidR="00C9030F" w:rsidRPr="00C9030F">
        <w:rPr>
          <w:color w:val="FF0000"/>
        </w:rPr>
        <w:t>(kommt in 3 rein)</w:t>
      </w:r>
    </w:p>
    <w:p w:rsidR="0087720B" w:rsidRDefault="0087720B" w:rsidP="00776137">
      <w:pPr>
        <w:rPr>
          <w:color w:val="FF0000"/>
        </w:rPr>
      </w:pPr>
      <w:r>
        <w:rPr>
          <w:color w:val="FF0000"/>
        </w:rPr>
        <w:t xml:space="preserve">Zunächst bei Extraktion der Features direkt angewendet, eigenes Feature für jeden Typ, getrennt gespeichert, </w:t>
      </w:r>
      <w:r w:rsidR="008764C9">
        <w:rPr>
          <w:color w:val="FF0000"/>
        </w:rPr>
        <w:t>on the fly codebook erstellung</w:t>
      </w:r>
    </w:p>
    <w:p w:rsidR="0087720B" w:rsidRDefault="0087720B" w:rsidP="00776137">
      <w:r>
        <w:rPr>
          <w:color w:val="FF0000"/>
        </w:rPr>
        <w:t>später getrennt, da Extraktion lange dauert und Codebooks auf die gleichen Ausgangsdaten der Features zugreifen, für bessere Vergleichbarkeit. -&gt; viel Speicherbedarf, on the fly noch nicht vollständig, da bisher keine möglichkeit, benutzten codebook typ mitzuspeichern</w:t>
      </w:r>
      <w:r w:rsidR="00AC2969">
        <w:rPr>
          <w:color w:val="FF0000"/>
        </w:rPr>
        <w:t xml:space="preserve"> (für predict wichtig)</w:t>
      </w:r>
      <w:r w:rsidR="00FA2A75">
        <w:rPr>
          <w:color w:val="FF0000"/>
        </w:rPr>
        <w:t>, achtu</w:t>
      </w:r>
      <w:r w:rsidR="00AC2969">
        <w:rPr>
          <w:color w:val="FF0000"/>
        </w:rPr>
        <w:t>n</w:t>
      </w:r>
      <w:r w:rsidR="00FA2A75">
        <w:rPr>
          <w:color w:val="FF0000"/>
        </w:rPr>
        <w:t>g: mischung vermeiden</w:t>
      </w:r>
      <w:r w:rsidR="005A1C32">
        <w:rPr>
          <w:color w:val="FF0000"/>
        </w:rPr>
        <w:t>, on the fly ist deaktiviert</w:t>
      </w:r>
    </w:p>
    <w:p w:rsidR="004F6F34" w:rsidRDefault="00281D29" w:rsidP="00281D29">
      <w:pPr>
        <w:pStyle w:val="berschrift3"/>
        <w:numPr>
          <w:ilvl w:val="2"/>
          <w:numId w:val="1"/>
        </w:numPr>
      </w:pPr>
      <w:bookmarkStart w:id="147" w:name="_Ref476137713"/>
      <w:bookmarkStart w:id="148" w:name="_Toc476239187"/>
      <w:r w:rsidRPr="00281D29">
        <w:t>Sparse dictionary learning</w:t>
      </w:r>
      <w:bookmarkEnd w:id="147"/>
      <w:bookmarkEnd w:id="148"/>
    </w:p>
    <w:p w:rsidR="001B186B" w:rsidRDefault="00604BC0" w:rsidP="00776137">
      <w:r>
        <w:t xml:space="preserve">Speziell für die </w:t>
      </w:r>
      <w:r w:rsidR="00816B93">
        <w:t xml:space="preserve">Umwandlung der Histogramme des Inner Distance Shape Context wurde ein Wörterbuch </w:t>
      </w:r>
      <w:r w:rsidR="00281D29">
        <w:t>für das sogenannte „s</w:t>
      </w:r>
      <w:r w:rsidR="00281D29" w:rsidRPr="00281D29">
        <w:t>parse dictionary learning</w:t>
      </w:r>
      <w:r w:rsidR="00281D29">
        <w:t xml:space="preserve">“ </w:t>
      </w:r>
      <w:r w:rsidR="00816B93">
        <w:t xml:space="preserve">umgesetzt. </w:t>
      </w:r>
      <w:r w:rsidR="006002DE">
        <w:t>Die Aufgabe des Wörterbuchs ist es, die</w:t>
      </w:r>
      <w:r w:rsidR="001B186B">
        <w:t xml:space="preserve"> </w:t>
      </w:r>
      <w:r w:rsidR="006002DE">
        <w:t>Menge der extrahierten</w:t>
      </w:r>
      <w:r w:rsidR="001B186B">
        <w:t xml:space="preserve"> Shape-Context</w:t>
      </w:r>
      <w:r w:rsidR="00742AED">
        <w:t>-Vektoren</w:t>
      </w:r>
      <w:r w:rsidR="001B186B">
        <w:t xml:space="preserve"> </w:t>
      </w:r>
      <w:r w:rsidR="006002DE">
        <w:t xml:space="preserve">zu reduzieren, indem </w:t>
      </w:r>
      <w:r w:rsidR="00C83DD6">
        <w:t>diese</w:t>
      </w:r>
      <w:r w:rsidR="006002DE">
        <w:t xml:space="preserve"> in </w:t>
      </w:r>
      <w:r w:rsidR="005C0280">
        <w:t>ihre</w:t>
      </w:r>
      <w:r w:rsidR="006002DE">
        <w:t xml:space="preserve"> </w:t>
      </w:r>
      <w:r w:rsidR="00742AED">
        <w:t xml:space="preserve">Atome </w:t>
      </w:r>
      <w:r w:rsidR="006002DE">
        <w:t>zerlegt werden.</w:t>
      </w:r>
      <w:r w:rsidR="00742AED">
        <w:t xml:space="preserve"> Mit Atomen werden die Linearkombinationen bezeichnet, </w:t>
      </w:r>
      <w:r w:rsidR="00CA003B">
        <w:t xml:space="preserve">aus </w:t>
      </w:r>
      <w:r w:rsidR="00742AED">
        <w:t xml:space="preserve"> denen sich die Vektoren </w:t>
      </w:r>
      <w:r w:rsidR="00CA003B">
        <w:t>komponieren</w:t>
      </w:r>
      <w:r w:rsidR="00742AED">
        <w:t xml:space="preserve"> lassen.</w:t>
      </w:r>
    </w:p>
    <w:p w:rsidR="00CA003B" w:rsidRPr="00AC6E6A" w:rsidRDefault="00AC6E6A" w:rsidP="00776137">
      <w:pPr>
        <w:rPr>
          <w:color w:val="FF0000"/>
        </w:rPr>
      </w:pPr>
      <w:r w:rsidRPr="00AC6E6A">
        <w:rPr>
          <w:color w:val="FF0000"/>
        </w:rPr>
        <w:t>Löst das Problem der</w:t>
      </w:r>
      <w:r>
        <w:rPr>
          <w:color w:val="FF0000"/>
        </w:rPr>
        <w:t xml:space="preserve"> Formel</w:t>
      </w:r>
    </w:p>
    <w:p w:rsidR="00C83DD6" w:rsidRDefault="00C83DD6" w:rsidP="00776137">
      <w:r>
        <w:t>Vorteil: online dictionary (wird nicht benutzt), Dictionary kann erweitert werden</w:t>
      </w:r>
    </w:p>
    <w:p w:rsidR="00FE2137" w:rsidRDefault="00174FE0" w:rsidP="00776137">
      <w:r>
        <w:t xml:space="preserve">Angelehnt an die Arbeit von </w:t>
      </w:r>
      <w:r w:rsidR="00A42168">
        <w:fldChar w:fldCharType="begin" w:fldLock="1"/>
      </w:r>
      <w:r w:rsidR="003D6C38">
        <w:instrText>ADDIN CSL_CITATION { "citationItems" : [ { "id" : "ITEM-1", "itemData" : { "DOI" : "10.1016/j.patcog.2015.04.004", "ISSN" : "00313203", "abstract" : "Plant identification is required by all walks of life, from professionals to the general public. Nevertheless, it is not an easy job but requires specialized knowledge. In this paper, we propose a new method for plant identification using shapes of their leaves. Different from existing studies which target at simple leaves, the proposed method can accurately recognize both simple and compound leaves. In specifics, we propose a novel feature that captures global and local shape information independently so that they can be examined individually during classification. Furthermore, we advocate that when comparing two leaf individuals it is better to \u201ccount\u201d the number of certain shape patterns rather than to match the extracted shape features in a point-wise manner. The proposed counting-based shape descriptor is not only discriminative for classification but also computationally fast and storage cheap. Experiments conducted on five leaf image datasets demonstrate that our algorithm significantly outperforms the state-of-the-art methods in terms of recognition accuracy, efficiency and storage requirement.", "author" : [ { "dropping-particle" : "", "family" : "Zhao", "given" : "Cong", "non-dropping-particle" : "", "parse-names" : false, "suffix" : "" }, { "dropping-particle" : "", "family" : "Chan", "given" : "Sharon S.F.", "non-dropping-particle" : "", "parse-names" : false, "suffix" : "" }, { "dropping-particle" : "", "family" : "Cham", "given" : "Wai-Kuen", "non-dropping-particle" : "", "parse-names" : false, "suffix" : "" }, { "dropping-particle" : "", "family" : "Chu", "given" : "L.M.", "non-dropping-particle" : "", "parse-names" : false, "suffix" : "" } ], "container-title" : "Pattern Recognition", "id" : "ITEM-1", "issue" : "10", "issued" : { "date-parts" : [ [ "2015" ] ] }, "page" : "3203-3215", "publisher" : "Elsevier", "title" : "Plant identification using leaf shapes\u2014A pattern counting approach", "type" : "article-journal", "volume" : "48" }, "uris" : [ "http://www.mendeley.com/documents/?uuid=9da57c10-0a82-4d69-a806-23de166348b0" ] } ], "mendeley" : { "formattedCitation" : "(Zhao et\u00a0al., 2015)", "manualFormatting" : "Zhao et al.", "plainTextFormattedCitation" : "(Zhao et\u00a0al., 2015)", "previouslyFormattedCitation" : "(Zhao et\u00a0al., 2015)" }, "properties" : { "noteIndex" : 0 }, "schema" : "https://github.com/citation-style-language/schema/raw/master/csl-citation.json" }</w:instrText>
      </w:r>
      <w:r w:rsidR="00A42168">
        <w:fldChar w:fldCharType="separate"/>
      </w:r>
      <w:r w:rsidR="00A42168" w:rsidRPr="00A42168">
        <w:rPr>
          <w:noProof/>
        </w:rPr>
        <w:t>Zha</w:t>
      </w:r>
      <w:r w:rsidR="00A42168">
        <w:rPr>
          <w:noProof/>
        </w:rPr>
        <w:t>o et al.</w:t>
      </w:r>
      <w:r w:rsidR="00A42168">
        <w:fldChar w:fldCharType="end"/>
      </w:r>
      <w:r w:rsidR="00776137">
        <w:t xml:space="preserve"> </w:t>
      </w:r>
      <w:r w:rsidR="00176F8E">
        <w:t>sind</w:t>
      </w:r>
      <w:r w:rsidR="00E218F7">
        <w:t xml:space="preserve"> die </w:t>
      </w:r>
      <w:r w:rsidR="00176F8E">
        <w:t xml:space="preserve">Kombinationen der </w:t>
      </w:r>
      <w:r w:rsidR="00005C87">
        <w:t>Atome</w:t>
      </w:r>
      <w:r w:rsidR="001F1FF6">
        <w:t xml:space="preserve"> </w:t>
      </w:r>
      <w:r w:rsidR="00176F8E">
        <w:t xml:space="preserve">des Wörterbuchs </w:t>
      </w:r>
      <w:r w:rsidR="001F1FF6">
        <w:t>sich wiederholende Muster</w:t>
      </w:r>
      <w:r w:rsidR="00176F8E">
        <w:t xml:space="preserve"> </w:t>
      </w:r>
      <w:r w:rsidR="0004000A">
        <w:t xml:space="preserve">und </w:t>
      </w:r>
      <w:r w:rsidR="00176F8E">
        <w:t>können somit</w:t>
      </w:r>
      <w:r w:rsidR="0004000A">
        <w:t xml:space="preserve"> als visuelle Wörter</w:t>
      </w:r>
      <w:r w:rsidR="00176F8E">
        <w:t xml:space="preserve"> betrachtet werden</w:t>
      </w:r>
      <w:r w:rsidR="0004000A">
        <w:t>.</w:t>
      </w:r>
      <w:r w:rsidR="001F1FF6">
        <w:t xml:space="preserve"> und </w:t>
      </w:r>
      <w:r w:rsidR="00005C87">
        <w:t xml:space="preserve">in einem Histogramm </w:t>
      </w:r>
      <w:r w:rsidR="001F1FF6">
        <w:t>gezählt</w:t>
      </w:r>
      <w:r w:rsidR="00005C87">
        <w:t>.</w:t>
      </w:r>
      <w:r w:rsidR="001F1FF6">
        <w:t xml:space="preserve"> </w:t>
      </w:r>
      <w:r w:rsidR="00005C87">
        <w:t>A</w:t>
      </w:r>
      <w:r w:rsidR="001F1FF6">
        <w:t>bweichend nicht darauf geachtet, dass nur bestimmte Zahl auftauchen darf.</w:t>
      </w:r>
      <w:r w:rsidR="007D6A45">
        <w:t xml:space="preserve"> </w:t>
      </w:r>
      <w:r w:rsidR="00D806E2">
        <w:t xml:space="preserve">einfacher halten und </w:t>
      </w:r>
      <w:r w:rsidR="007D6A45">
        <w:t>universeller anwendbar</w:t>
      </w:r>
    </w:p>
    <w:p w:rsidR="0004000A" w:rsidRDefault="0004000A" w:rsidP="00776137">
      <w:r>
        <w:t>Atom als visuelles Wort</w:t>
      </w:r>
    </w:p>
    <w:p w:rsidR="002A2463" w:rsidRDefault="002A2463" w:rsidP="00776137">
      <w:r>
        <w:t>Die Repräsentation ist übererfüllt,</w:t>
      </w:r>
    </w:p>
    <w:p w:rsidR="00FE2137" w:rsidRDefault="00FE2137" w:rsidP="00776137"/>
    <w:p w:rsidR="00776137" w:rsidRDefault="00776137" w:rsidP="00776137">
      <w:r>
        <w:t>Dictionary. KMeans zusätzlich</w:t>
      </w:r>
    </w:p>
    <w:p w:rsidR="008E11B5" w:rsidRDefault="008E11B5" w:rsidP="00776137">
      <w:r>
        <w:t>erwartete Dimension</w:t>
      </w:r>
    </w:p>
    <w:p w:rsidR="004208F5" w:rsidRPr="00916011" w:rsidRDefault="004208F5" w:rsidP="00916011"/>
    <w:p w:rsidR="00FD7CEB" w:rsidRDefault="00D16B2B" w:rsidP="004F6F34">
      <w:pPr>
        <w:pStyle w:val="berschrift3"/>
        <w:numPr>
          <w:ilvl w:val="1"/>
          <w:numId w:val="1"/>
        </w:numPr>
      </w:pPr>
      <w:bookmarkStart w:id="149" w:name="_Toc476239188"/>
      <w:r>
        <w:t>Multilayer Perceptron</w:t>
      </w:r>
      <w:bookmarkEnd w:id="149"/>
      <w:r w:rsidR="00FD7CEB" w:rsidRPr="00FD7CEB">
        <w:t xml:space="preserve"> </w:t>
      </w:r>
    </w:p>
    <w:p w:rsidR="005B01B0" w:rsidRDefault="005B01B0" w:rsidP="005B01B0">
      <w:r>
        <w:t>mit Keras umgesetzt</w:t>
      </w:r>
    </w:p>
    <w:p w:rsidR="005B01B0" w:rsidRDefault="005B01B0" w:rsidP="005B01B0">
      <w:r>
        <w:t>zunächst für E</w:t>
      </w:r>
      <w:r w:rsidR="00A16C7F">
        <w:t>v</w:t>
      </w:r>
      <w:r>
        <w:t>aluation und Test der Features nur simpel</w:t>
      </w:r>
    </w:p>
    <w:p w:rsidR="005B01B0" w:rsidRPr="005B01B0" w:rsidRDefault="005B01B0" w:rsidP="005B01B0">
      <w:r>
        <w:t>später erweitert um Anpassbarkeit der Parameter</w:t>
      </w:r>
    </w:p>
    <w:p w:rsidR="00D16B2B" w:rsidRDefault="00FD7CEB" w:rsidP="004F6F34">
      <w:pPr>
        <w:pStyle w:val="berschrift3"/>
        <w:numPr>
          <w:ilvl w:val="1"/>
          <w:numId w:val="1"/>
        </w:numPr>
      </w:pPr>
      <w:bookmarkStart w:id="150" w:name="_Toc476239189"/>
      <w:r>
        <w:t>Support Vector Machine</w:t>
      </w:r>
      <w:bookmarkEnd w:id="150"/>
    </w:p>
    <w:p w:rsidR="004657CC" w:rsidRDefault="004657CC" w:rsidP="001B7B42">
      <w:r>
        <w:t>linear</w:t>
      </w:r>
    </w:p>
    <w:p w:rsidR="001B7B42" w:rsidRDefault="004657CC" w:rsidP="001B7B42">
      <w:r>
        <w:t>Parameter Standardeinstellungen</w:t>
      </w:r>
    </w:p>
    <w:p w:rsidR="001B7B42" w:rsidRPr="001B7B42" w:rsidRDefault="001B7B42" w:rsidP="001B7B42"/>
    <w:p w:rsidR="00D16B2B" w:rsidRDefault="00D16B2B" w:rsidP="004F6F34">
      <w:pPr>
        <w:pStyle w:val="berschrift3"/>
        <w:numPr>
          <w:ilvl w:val="1"/>
          <w:numId w:val="1"/>
        </w:numPr>
      </w:pPr>
      <w:bookmarkStart w:id="151" w:name="_Toc476239190"/>
      <w:r>
        <w:t>Datenhaltung</w:t>
      </w:r>
      <w:bookmarkEnd w:id="151"/>
    </w:p>
    <w:p w:rsidR="006E0D88" w:rsidRDefault="005F7360" w:rsidP="006E0D88">
      <w:r>
        <w:t>teilweise pickle, was eigentlich nicht erwünscht war, da abhängig von der programmiersprache python</w:t>
      </w:r>
    </w:p>
    <w:p w:rsidR="004F60C1" w:rsidRDefault="004F60C1" w:rsidP="006E0D88">
      <w:r>
        <w:t>der Prämisse folgend keras mit in datei rein</w:t>
      </w:r>
    </w:p>
    <w:p w:rsidR="006E67CC" w:rsidRDefault="006E67CC" w:rsidP="006E0D88">
      <w:r>
        <w:t>Feature muss entscheiden welche Merkmale es braucht und sie entsprechend zur Speicherung zur Verfügung stellen und serialisieren, wenn keine numpy arrays</w:t>
      </w:r>
    </w:p>
    <w:p w:rsidR="008B6AEA" w:rsidRDefault="008B6AEA" w:rsidP="006E0D88">
      <w:r>
        <w:t xml:space="preserve">keras extra, </w:t>
      </w:r>
      <w:r w:rsidR="00AF145C">
        <w:t xml:space="preserve">erweist sich als </w:t>
      </w:r>
      <w:r>
        <w:t>Vorteil, dass HDF5</w:t>
      </w:r>
      <w:r w:rsidR="002B0FE1">
        <w:t xml:space="preserve"> genommen</w:t>
      </w:r>
    </w:p>
    <w:p w:rsidR="00065A92" w:rsidRDefault="00065A92" w:rsidP="006E0D88">
      <w:r>
        <w:t>Zu Testzwecken können die Daten der Features auch in rohem Zustand abgelegt werden</w:t>
      </w:r>
    </w:p>
    <w:p w:rsidR="00B040F3" w:rsidRDefault="00B040F3" w:rsidP="00B040F3">
      <w:pPr>
        <w:pStyle w:val="berschrift3"/>
        <w:numPr>
          <w:ilvl w:val="1"/>
          <w:numId w:val="1"/>
        </w:numPr>
      </w:pPr>
      <w:bookmarkStart w:id="152" w:name="_Toc476239191"/>
      <w:r>
        <w:t>Oberfläche</w:t>
      </w:r>
      <w:bookmarkEnd w:id="152"/>
    </w:p>
    <w:p w:rsidR="00E35360" w:rsidRDefault="00E35360" w:rsidP="00E35360">
      <w:pPr>
        <w:pStyle w:val="berschrift1"/>
        <w:numPr>
          <w:ilvl w:val="0"/>
          <w:numId w:val="1"/>
        </w:numPr>
      </w:pPr>
      <w:bookmarkStart w:id="153" w:name="_Toc476239192"/>
      <w:r>
        <w:t>Evaluierung des Systems</w:t>
      </w:r>
      <w:bookmarkEnd w:id="153"/>
    </w:p>
    <w:p w:rsidR="00E35360" w:rsidRPr="006A3746" w:rsidRDefault="00E35360" w:rsidP="00113E0F">
      <w:pPr>
        <w:jc w:val="left"/>
      </w:pPr>
    </w:p>
    <w:p w:rsidR="00D732AD" w:rsidRDefault="00D732AD" w:rsidP="00D732AD">
      <w:pPr>
        <w:pStyle w:val="berschrift1"/>
        <w:numPr>
          <w:ilvl w:val="0"/>
          <w:numId w:val="1"/>
        </w:numPr>
      </w:pPr>
      <w:bookmarkStart w:id="154" w:name="_Toc476239193"/>
      <w:r>
        <w:t>Ergebnis</w:t>
      </w:r>
      <w:bookmarkEnd w:id="154"/>
    </w:p>
    <w:p w:rsidR="001B497D" w:rsidRDefault="001B497D" w:rsidP="001B497D">
      <w:r>
        <w:t>local binary pattern keine Aussagekraft, auch in Kombination nicht</w:t>
      </w:r>
    </w:p>
    <w:p w:rsidR="00AF5D9D" w:rsidRDefault="00AF5D9D" w:rsidP="001B497D">
      <w:r>
        <w:t>Fokus lag auf Form, da schon in Entwicklungsphase absehbar war, dass Formbeschreibungen besser performen</w:t>
      </w:r>
    </w:p>
    <w:p w:rsidR="00AF5D9D" w:rsidRDefault="00AF5D9D" w:rsidP="001B497D">
      <w:r>
        <w:lastRenderedPageBreak/>
        <w:t xml:space="preserve">leider keine </w:t>
      </w:r>
    </w:p>
    <w:p w:rsidR="001B497D" w:rsidRDefault="001B497D" w:rsidP="001B497D">
      <w:r>
        <w:t xml:space="preserve">weder </w:t>
      </w:r>
    </w:p>
    <w:p w:rsidR="00915F9C" w:rsidRDefault="00915F9C" w:rsidP="001B497D">
      <w:r>
        <w:t xml:space="preserve">MLP liefert beste Performanz. SVM auch gut und im Training deutlich schneller. Aber SVM Parametrisierung auch nicht getestet, da </w:t>
      </w:r>
      <w:r w:rsidR="00494B02">
        <w:t>Fokus auf NN</w:t>
      </w:r>
    </w:p>
    <w:p w:rsidR="009C3A90" w:rsidRDefault="009C3A90" w:rsidP="001B497D">
      <w:r>
        <w:t xml:space="preserve">möglicherweise </w:t>
      </w:r>
    </w:p>
    <w:p w:rsidR="004B594B" w:rsidRDefault="004B594B" w:rsidP="001B497D">
      <w:r>
        <w:t>aus Zeitgründen keine Umsetzung de IDSC mit cython</w:t>
      </w:r>
    </w:p>
    <w:p w:rsidR="008A3C0F" w:rsidRDefault="008A3C0F" w:rsidP="001B497D">
      <w:r>
        <w:t>Schwierig Segmentierung zu generalisieren</w:t>
      </w:r>
    </w:p>
    <w:p w:rsidR="008A3C0F" w:rsidRDefault="008A3C0F" w:rsidP="001B497D">
      <w:r>
        <w:t>Beleuchtung auf Fotos , erleichtert Segmentierung</w:t>
      </w:r>
    </w:p>
    <w:p w:rsidR="00DF4012" w:rsidRDefault="00DF4012" w:rsidP="004A662F">
      <w:pPr>
        <w:pStyle w:val="berschrift2"/>
        <w:numPr>
          <w:ilvl w:val="1"/>
          <w:numId w:val="1"/>
        </w:numPr>
        <w:ind w:left="567" w:hanging="567"/>
      </w:pPr>
      <w:bookmarkStart w:id="155" w:name="_Toc476239194"/>
      <w:r>
        <w:t>Genauigkeit (welche Metrik?)</w:t>
      </w:r>
      <w:bookmarkEnd w:id="155"/>
    </w:p>
    <w:p w:rsidR="00880867" w:rsidRDefault="00880867" w:rsidP="00880867">
      <w:r>
        <w:t>Vergleich verschiedene Blattformen</w:t>
      </w:r>
    </w:p>
    <w:p w:rsidR="00880867" w:rsidRDefault="00880867" w:rsidP="00880867">
      <w:r>
        <w:t>Vergleich steigende Anzahl an Klassen</w:t>
      </w:r>
    </w:p>
    <w:p w:rsidR="00880867" w:rsidRDefault="00880867" w:rsidP="00880867">
      <w:r>
        <w:t>Vergleich Vorder/Rückseite</w:t>
      </w:r>
    </w:p>
    <w:p w:rsidR="00880867" w:rsidRDefault="00880867" w:rsidP="00880867">
      <w:r>
        <w:t>Vergleich steigende Anzahl an Trainingsblättern (Erkennungsrate)</w:t>
      </w:r>
    </w:p>
    <w:p w:rsidR="00880867" w:rsidRDefault="00880867" w:rsidP="00880867">
      <w:r>
        <w:t>Kombination der Features</w:t>
      </w:r>
    </w:p>
    <w:p w:rsidR="001C0D10" w:rsidRPr="00880867" w:rsidRDefault="001C0D10" w:rsidP="00880867">
      <w:r>
        <w:t>Länge des Co</w:t>
      </w:r>
      <w:r w:rsidR="00084649">
        <w:t>d</w:t>
      </w:r>
      <w:r>
        <w:t>ebooks</w:t>
      </w:r>
    </w:p>
    <w:p w:rsidR="004A662F" w:rsidRDefault="004A662F" w:rsidP="004A662F">
      <w:pPr>
        <w:pStyle w:val="berschrift2"/>
        <w:numPr>
          <w:ilvl w:val="1"/>
          <w:numId w:val="1"/>
        </w:numPr>
        <w:ind w:left="567" w:hanging="567"/>
      </w:pPr>
      <w:bookmarkStart w:id="156" w:name="_Toc476239195"/>
      <w:r>
        <w:t>Aufwandsanalyse?</w:t>
      </w:r>
      <w:bookmarkEnd w:id="156"/>
    </w:p>
    <w:p w:rsidR="001753D2" w:rsidRDefault="001753D2" w:rsidP="001753D2"/>
    <w:p w:rsidR="00434228" w:rsidRDefault="00434228" w:rsidP="00434228">
      <w:pPr>
        <w:pStyle w:val="berschrift1"/>
        <w:numPr>
          <w:ilvl w:val="0"/>
          <w:numId w:val="1"/>
        </w:numPr>
      </w:pPr>
      <w:bookmarkStart w:id="157" w:name="_Toc476239196"/>
      <w:r>
        <w:t>Zusammenfassung</w:t>
      </w:r>
      <w:bookmarkEnd w:id="157"/>
    </w:p>
    <w:p w:rsidR="00F4345C" w:rsidRDefault="00F4345C" w:rsidP="00F4345C">
      <w:pPr>
        <w:pStyle w:val="berschrift2"/>
        <w:numPr>
          <w:ilvl w:val="1"/>
          <w:numId w:val="1"/>
        </w:numPr>
        <w:ind w:left="567" w:hanging="567"/>
      </w:pPr>
      <w:bookmarkStart w:id="158" w:name="_Toc476239197"/>
      <w:r>
        <w:t>Ausblick</w:t>
      </w:r>
      <w:bookmarkEnd w:id="158"/>
    </w:p>
    <w:p w:rsidR="00F4345C" w:rsidRDefault="00F4345C" w:rsidP="00F4345C">
      <w:pPr>
        <w:pStyle w:val="Listenabsatz"/>
        <w:numPr>
          <w:ilvl w:val="0"/>
          <w:numId w:val="26"/>
        </w:numPr>
      </w:pPr>
      <w:r>
        <w:t>Gleiche Spezies</w:t>
      </w:r>
      <w:r w:rsidR="00A03D23">
        <w:t xml:space="preserve"> untersuchen</w:t>
      </w:r>
      <w:r>
        <w:t xml:space="preserve"> – verschiedene Sorten (möglicherweise gleiche Blattform, aber Unterschiede in Blattadern), im Datenset nur Apfel (?)</w:t>
      </w:r>
    </w:p>
    <w:p w:rsidR="00D2719D" w:rsidRDefault="00D2719D" w:rsidP="00F4345C">
      <w:pPr>
        <w:pStyle w:val="Listenabsatz"/>
        <w:numPr>
          <w:ilvl w:val="0"/>
          <w:numId w:val="26"/>
        </w:numPr>
      </w:pPr>
      <w:r>
        <w:t>bugs</w:t>
      </w:r>
      <w:r w:rsidR="009E5670">
        <w:t>/usability</w:t>
      </w:r>
      <w:r>
        <w:t xml:space="preserve"> in Oberfläche</w:t>
      </w:r>
      <w:r w:rsidR="009E5670">
        <w:t xml:space="preserve"> (war für Zwecke hier egal9</w:t>
      </w:r>
    </w:p>
    <w:p w:rsidR="00A43171" w:rsidRDefault="001778FC" w:rsidP="00A43171">
      <w:pPr>
        <w:pStyle w:val="Listenabsatz"/>
        <w:numPr>
          <w:ilvl w:val="0"/>
          <w:numId w:val="26"/>
        </w:numPr>
      </w:pPr>
      <w:r>
        <w:t>Smartphone App</w:t>
      </w:r>
    </w:p>
    <w:p w:rsidR="00196619" w:rsidRDefault="00196619" w:rsidP="00196619">
      <w:r>
        <w:t>auf Feldfotos testen</w:t>
      </w:r>
      <w:r w:rsidR="00FB1EB1">
        <w:t>, mit anderen Aufnahmebedingungen</w:t>
      </w:r>
    </w:p>
    <w:p w:rsidR="0088694A" w:rsidRDefault="00A43171" w:rsidP="00A43171">
      <w:r>
        <w:lastRenderedPageBreak/>
        <w:t xml:space="preserve">Optimierung IDSC: </w:t>
      </w:r>
      <w:r w:rsidR="0088694A">
        <w:t>Performance generell</w:t>
      </w:r>
      <w:r w:rsidR="009C1596">
        <w:t xml:space="preserve"> (in C schreiben, python zu langsam</w:t>
      </w:r>
      <w:r w:rsidR="009E5372">
        <w:t>, opencv inte</w:t>
      </w:r>
      <w:r w:rsidR="009E5372">
        <w:t>r</w:t>
      </w:r>
      <w:r w:rsidR="009E5372">
        <w:t>face?</w:t>
      </w:r>
      <w:r w:rsidR="009C1596">
        <w:t>)</w:t>
      </w:r>
    </w:p>
    <w:p w:rsidR="00D22B13" w:rsidRDefault="00D22B13" w:rsidP="00D22B13">
      <w:r>
        <w:t>Textur integrieren in IDSC (SPT)</w:t>
      </w:r>
    </w:p>
    <w:p w:rsidR="00132ABE" w:rsidRDefault="00132ABE" w:rsidP="00132ABE">
      <w:r>
        <w:t>Trainingsfotos: Beleuchtung, eine diffuse, unfarbige Lichtquelle</w:t>
      </w:r>
      <w:r w:rsidR="00ED760F">
        <w:t xml:space="preserve">, </w:t>
      </w:r>
      <w:r w:rsidR="00ED760F" w:rsidRPr="00ED760F">
        <w:t>DSC_5821</w:t>
      </w:r>
    </w:p>
    <w:p w:rsidR="00F34C0B" w:rsidRDefault="00F34C0B" w:rsidP="00132ABE">
      <w:r>
        <w:t>sql besser geeignet für simultane zugriffe, besser auszulagern, auch möglich wenn hdf5 in einem prozess geöffnet</w:t>
      </w:r>
    </w:p>
    <w:p w:rsidR="00F8379B" w:rsidRDefault="00F8379B" w:rsidP="00132ABE">
      <w:r>
        <w:t>Varianten des codebooks parallel: zurück zu on the fly</w:t>
      </w:r>
    </w:p>
    <w:p w:rsidR="007E4DA8" w:rsidRDefault="007E4DA8" w:rsidP="007E4DA8">
      <w:pPr>
        <w:jc w:val="left"/>
      </w:pPr>
      <w:r>
        <w:t>Parametrisierung des MLP über Oberfläche</w:t>
      </w:r>
    </w:p>
    <w:p w:rsidR="00F34C0B" w:rsidRDefault="00F8379B" w:rsidP="00132ABE">
      <w:r>
        <w:t>features un- und verarbeitet speicherbar, müssen auch speichern welches codebook verwe</w:t>
      </w:r>
      <w:r>
        <w:t>n</w:t>
      </w:r>
      <w:r>
        <w:t>det wurde, gibt Datenhaltung nicht her</w:t>
      </w:r>
    </w:p>
    <w:p w:rsidR="00132ABE" w:rsidRDefault="0080358D" w:rsidP="00D22B13">
      <w:r>
        <w:t xml:space="preserve">bekannte Fehler: </w:t>
      </w:r>
      <w:r w:rsidR="001A1E95">
        <w:t xml:space="preserve">gelegentlicher </w:t>
      </w:r>
      <w:r w:rsidR="00ED3895">
        <w:t>hdf5</w:t>
      </w:r>
      <w:r>
        <w:t xml:space="preserve"> error beim Zugriff auf </w:t>
      </w:r>
      <w:r w:rsidR="00130B48">
        <w:t>Datei</w:t>
      </w:r>
      <w:r>
        <w:t xml:space="preserve"> </w:t>
      </w:r>
    </w:p>
    <w:p w:rsidR="001A1E95" w:rsidRDefault="001A1E95" w:rsidP="001A1E95">
      <w:r>
        <w:t>„H5F_open - unable to open file“</w:t>
      </w:r>
    </w:p>
    <w:p w:rsidR="00B4697F" w:rsidRDefault="002C5D7F" w:rsidP="001A1E95">
      <w:r>
        <w:t>weitere tests auf dem Datensatz bezüglich Textur Blattseiten</w:t>
      </w:r>
      <w:r w:rsidR="00112734">
        <w:t>, eentuelle Vorteile konnten hier nicht herausgearbeitet werden</w:t>
      </w:r>
      <w:r>
        <w:t>, Veröffentlichung, kein vergleichbarer Datensatz während Recherche entdeckt</w:t>
      </w:r>
    </w:p>
    <w:p w:rsidR="00B4697F" w:rsidRPr="00F4345C" w:rsidRDefault="00B4697F" w:rsidP="001A1E95">
      <w:r>
        <w:t>Anhang: Links zu den Blättern! kommen nicht auf DVD</w:t>
      </w:r>
    </w:p>
    <w:p w:rsidR="00434228" w:rsidRPr="001753D2" w:rsidRDefault="003018A0" w:rsidP="001753D2">
      <w:r>
        <w:t>mehr Unittests</w:t>
      </w:r>
    </w:p>
    <w:p w:rsidR="003F18C9" w:rsidRDefault="00EE7D6A" w:rsidP="003F18C9">
      <w:pPr>
        <w:pStyle w:val="berschrift1"/>
        <w:numPr>
          <w:ilvl w:val="0"/>
          <w:numId w:val="15"/>
        </w:numPr>
        <w:ind w:left="284" w:hanging="284"/>
      </w:pPr>
      <w:r>
        <w:t xml:space="preserve"> </w:t>
      </w:r>
      <w:bookmarkStart w:id="159" w:name="_Toc476239198"/>
      <w:r w:rsidR="003F18C9">
        <w:t>Abbildungsverzeichnis</w:t>
      </w:r>
      <w:bookmarkEnd w:id="159"/>
    </w:p>
    <w:p w:rsidR="007E2558" w:rsidRDefault="001012D7">
      <w:pPr>
        <w:pStyle w:val="Abbildungsverzeichnis"/>
        <w:tabs>
          <w:tab w:val="right" w:leader="dot" w:pos="8495"/>
        </w:tabs>
        <w:rPr>
          <w:rFonts w:eastAsiaTheme="minorEastAsia"/>
          <w:noProof/>
          <w:lang w:eastAsia="de-DE"/>
        </w:rPr>
      </w:pPr>
      <w:r>
        <w:fldChar w:fldCharType="begin"/>
      </w:r>
      <w:r>
        <w:instrText xml:space="preserve"> TOC \h \z \c "Abbildung" </w:instrText>
      </w:r>
      <w:r>
        <w:fldChar w:fldCharType="separate"/>
      </w:r>
      <w:hyperlink w:anchor="_Toc476239006" w:history="1">
        <w:r w:rsidR="007E2558" w:rsidRPr="00AF7F29">
          <w:rPr>
            <w:rStyle w:val="Hyperlink"/>
            <w:noProof/>
          </w:rPr>
          <w:t>Abbildung 1 - Bau des Laubblattes: Blattspreite (1),  Blattrand (2), Blattspitze (3), Blattnerv (4), Blattstiel (5), Blattgrund (6) (nach Welle, 2014, S. 27)</w:t>
        </w:r>
        <w:r w:rsidR="007E2558">
          <w:rPr>
            <w:noProof/>
            <w:webHidden/>
          </w:rPr>
          <w:tab/>
        </w:r>
        <w:r w:rsidR="007E2558">
          <w:rPr>
            <w:noProof/>
            <w:webHidden/>
          </w:rPr>
          <w:fldChar w:fldCharType="begin"/>
        </w:r>
        <w:r w:rsidR="007E2558">
          <w:rPr>
            <w:noProof/>
            <w:webHidden/>
          </w:rPr>
          <w:instrText xml:space="preserve"> PAGEREF _Toc476239006 \h </w:instrText>
        </w:r>
        <w:r w:rsidR="007E2558">
          <w:rPr>
            <w:noProof/>
            <w:webHidden/>
          </w:rPr>
        </w:r>
        <w:r w:rsidR="007E2558">
          <w:rPr>
            <w:noProof/>
            <w:webHidden/>
          </w:rPr>
          <w:fldChar w:fldCharType="separate"/>
        </w:r>
        <w:r w:rsidR="007E2558">
          <w:rPr>
            <w:noProof/>
            <w:webHidden/>
          </w:rPr>
          <w:t>2</w:t>
        </w:r>
        <w:r w:rsidR="007E2558">
          <w:rPr>
            <w:noProof/>
            <w:webHidden/>
          </w:rPr>
          <w:fldChar w:fldCharType="end"/>
        </w:r>
      </w:hyperlink>
    </w:p>
    <w:p w:rsidR="007E2558" w:rsidRDefault="003A2034">
      <w:pPr>
        <w:pStyle w:val="Abbildungsverzeichnis"/>
        <w:tabs>
          <w:tab w:val="right" w:leader="dot" w:pos="8495"/>
        </w:tabs>
        <w:rPr>
          <w:rFonts w:eastAsiaTheme="minorEastAsia"/>
          <w:noProof/>
          <w:lang w:eastAsia="de-DE"/>
        </w:rPr>
      </w:pPr>
      <w:hyperlink w:anchor="_Toc476239007" w:history="1">
        <w:r w:rsidR="007E2558" w:rsidRPr="00AF7F29">
          <w:rPr>
            <w:rStyle w:val="Hyperlink"/>
            <w:noProof/>
          </w:rPr>
          <w:t>Abbildung 2 - Beispiele möglicher Formen einfacher ungeteilter Blätter, von links nach rechts: linealisch, lanzettlich, elliptisch, eiförmig, verkehrt eiförmig, kreisrund, keilig, spatelig, rautenförmig, schildförmig, herzförmig, verkehrt herzförmig (Rothmaler, 1967, S. XV, XVI)</w:t>
        </w:r>
        <w:r w:rsidR="007E2558">
          <w:rPr>
            <w:noProof/>
            <w:webHidden/>
          </w:rPr>
          <w:tab/>
        </w:r>
        <w:r w:rsidR="007E2558">
          <w:rPr>
            <w:noProof/>
            <w:webHidden/>
          </w:rPr>
          <w:fldChar w:fldCharType="begin"/>
        </w:r>
        <w:r w:rsidR="007E2558">
          <w:rPr>
            <w:noProof/>
            <w:webHidden/>
          </w:rPr>
          <w:instrText xml:space="preserve"> PAGEREF _Toc476239007 \h </w:instrText>
        </w:r>
        <w:r w:rsidR="007E2558">
          <w:rPr>
            <w:noProof/>
            <w:webHidden/>
          </w:rPr>
        </w:r>
        <w:r w:rsidR="007E2558">
          <w:rPr>
            <w:noProof/>
            <w:webHidden/>
          </w:rPr>
          <w:fldChar w:fldCharType="separate"/>
        </w:r>
        <w:r w:rsidR="007E2558">
          <w:rPr>
            <w:noProof/>
            <w:webHidden/>
          </w:rPr>
          <w:t>3</w:t>
        </w:r>
        <w:r w:rsidR="007E2558">
          <w:rPr>
            <w:noProof/>
            <w:webHidden/>
          </w:rPr>
          <w:fldChar w:fldCharType="end"/>
        </w:r>
      </w:hyperlink>
    </w:p>
    <w:p w:rsidR="007E2558" w:rsidRDefault="003A2034">
      <w:pPr>
        <w:pStyle w:val="Abbildungsverzeichnis"/>
        <w:tabs>
          <w:tab w:val="right" w:leader="dot" w:pos="8495"/>
        </w:tabs>
        <w:rPr>
          <w:rFonts w:eastAsiaTheme="minorEastAsia"/>
          <w:noProof/>
          <w:lang w:eastAsia="de-DE"/>
        </w:rPr>
      </w:pPr>
      <w:hyperlink w:anchor="_Toc476239008" w:history="1">
        <w:r w:rsidR="007E2558" w:rsidRPr="00AF7F29">
          <w:rPr>
            <w:rStyle w:val="Hyperlink"/>
            <w:noProof/>
          </w:rPr>
          <w:t>Abbildung 3 - Beispiele geteilter und gespaltener Laubblätter, von links nach rechts: handförmig gespalten, fiederförmig gespalten, handförmig geteilt, fiederteilig (Rothmaler, 1967, S. XIV)</w:t>
        </w:r>
        <w:r w:rsidR="007E2558">
          <w:rPr>
            <w:noProof/>
            <w:webHidden/>
          </w:rPr>
          <w:tab/>
        </w:r>
        <w:r w:rsidR="007E2558">
          <w:rPr>
            <w:noProof/>
            <w:webHidden/>
          </w:rPr>
          <w:fldChar w:fldCharType="begin"/>
        </w:r>
        <w:r w:rsidR="007E2558">
          <w:rPr>
            <w:noProof/>
            <w:webHidden/>
          </w:rPr>
          <w:instrText xml:space="preserve"> PAGEREF _Toc476239008 \h </w:instrText>
        </w:r>
        <w:r w:rsidR="007E2558">
          <w:rPr>
            <w:noProof/>
            <w:webHidden/>
          </w:rPr>
        </w:r>
        <w:r w:rsidR="007E2558">
          <w:rPr>
            <w:noProof/>
            <w:webHidden/>
          </w:rPr>
          <w:fldChar w:fldCharType="separate"/>
        </w:r>
        <w:r w:rsidR="007E2558">
          <w:rPr>
            <w:noProof/>
            <w:webHidden/>
          </w:rPr>
          <w:t>3</w:t>
        </w:r>
        <w:r w:rsidR="007E2558">
          <w:rPr>
            <w:noProof/>
            <w:webHidden/>
          </w:rPr>
          <w:fldChar w:fldCharType="end"/>
        </w:r>
      </w:hyperlink>
    </w:p>
    <w:p w:rsidR="007E2558" w:rsidRDefault="003A2034">
      <w:pPr>
        <w:pStyle w:val="Abbildungsverzeichnis"/>
        <w:tabs>
          <w:tab w:val="right" w:leader="dot" w:pos="8495"/>
        </w:tabs>
        <w:rPr>
          <w:rFonts w:eastAsiaTheme="minorEastAsia"/>
          <w:noProof/>
          <w:lang w:eastAsia="de-DE"/>
        </w:rPr>
      </w:pPr>
      <w:hyperlink w:anchor="_Toc476239009" w:history="1">
        <w:r w:rsidR="007E2558" w:rsidRPr="00AF7F29">
          <w:rPr>
            <w:rStyle w:val="Hyperlink"/>
            <w:noProof/>
          </w:rPr>
          <w:t>Abbildung 4 - Beispiele zusammengesetzter Blätter, von links nach rechts: 3-zählig, 5-zählig, fußförmig, gefiedert, unpaarig gefiedert (Rothmaler, 1967, S. XIV)</w:t>
        </w:r>
        <w:r w:rsidR="007E2558">
          <w:rPr>
            <w:noProof/>
            <w:webHidden/>
          </w:rPr>
          <w:tab/>
        </w:r>
        <w:r w:rsidR="007E2558">
          <w:rPr>
            <w:noProof/>
            <w:webHidden/>
          </w:rPr>
          <w:fldChar w:fldCharType="begin"/>
        </w:r>
        <w:r w:rsidR="007E2558">
          <w:rPr>
            <w:noProof/>
            <w:webHidden/>
          </w:rPr>
          <w:instrText xml:space="preserve"> PAGEREF _Toc476239009 \h </w:instrText>
        </w:r>
        <w:r w:rsidR="007E2558">
          <w:rPr>
            <w:noProof/>
            <w:webHidden/>
          </w:rPr>
        </w:r>
        <w:r w:rsidR="007E2558">
          <w:rPr>
            <w:noProof/>
            <w:webHidden/>
          </w:rPr>
          <w:fldChar w:fldCharType="separate"/>
        </w:r>
        <w:r w:rsidR="007E2558">
          <w:rPr>
            <w:noProof/>
            <w:webHidden/>
          </w:rPr>
          <w:t>3</w:t>
        </w:r>
        <w:r w:rsidR="007E2558">
          <w:rPr>
            <w:noProof/>
            <w:webHidden/>
          </w:rPr>
          <w:fldChar w:fldCharType="end"/>
        </w:r>
      </w:hyperlink>
    </w:p>
    <w:p w:rsidR="007E2558" w:rsidRDefault="003A2034">
      <w:pPr>
        <w:pStyle w:val="Abbildungsverzeichnis"/>
        <w:tabs>
          <w:tab w:val="right" w:leader="dot" w:pos="8495"/>
        </w:tabs>
        <w:rPr>
          <w:rFonts w:eastAsiaTheme="minorEastAsia"/>
          <w:noProof/>
          <w:lang w:eastAsia="de-DE"/>
        </w:rPr>
      </w:pPr>
      <w:hyperlink w:anchor="_Toc476239010" w:history="1">
        <w:r w:rsidR="007E2558" w:rsidRPr="00AF7F29">
          <w:rPr>
            <w:rStyle w:val="Hyperlink"/>
            <w:noProof/>
          </w:rPr>
          <w:t>Abbildung 5 - Formen des Spreitengrundes und der Spreitenspitze, Spreitengrund (1 bis 3) von links nach rechts: gestutzt, abgerundet, keilig, | Spreitenspitze (4 bis 11) von links nach rechts: gestutzt, abgerundet, stumpf, spitz, zugespitzt, stachelspitz, bespitzt, ausgerandet (Rothmaler, 2011, S. 886)</w:t>
        </w:r>
        <w:r w:rsidR="007E2558">
          <w:rPr>
            <w:noProof/>
            <w:webHidden/>
          </w:rPr>
          <w:tab/>
        </w:r>
        <w:r w:rsidR="007E2558">
          <w:rPr>
            <w:noProof/>
            <w:webHidden/>
          </w:rPr>
          <w:fldChar w:fldCharType="begin"/>
        </w:r>
        <w:r w:rsidR="007E2558">
          <w:rPr>
            <w:noProof/>
            <w:webHidden/>
          </w:rPr>
          <w:instrText xml:space="preserve"> PAGEREF _Toc476239010 \h </w:instrText>
        </w:r>
        <w:r w:rsidR="007E2558">
          <w:rPr>
            <w:noProof/>
            <w:webHidden/>
          </w:rPr>
        </w:r>
        <w:r w:rsidR="007E2558">
          <w:rPr>
            <w:noProof/>
            <w:webHidden/>
          </w:rPr>
          <w:fldChar w:fldCharType="separate"/>
        </w:r>
        <w:r w:rsidR="007E2558">
          <w:rPr>
            <w:noProof/>
            <w:webHidden/>
          </w:rPr>
          <w:t>4</w:t>
        </w:r>
        <w:r w:rsidR="007E2558">
          <w:rPr>
            <w:noProof/>
            <w:webHidden/>
          </w:rPr>
          <w:fldChar w:fldCharType="end"/>
        </w:r>
      </w:hyperlink>
    </w:p>
    <w:p w:rsidR="007E2558" w:rsidRDefault="003A2034">
      <w:pPr>
        <w:pStyle w:val="Abbildungsverzeichnis"/>
        <w:tabs>
          <w:tab w:val="right" w:leader="dot" w:pos="8495"/>
        </w:tabs>
        <w:rPr>
          <w:rFonts w:eastAsiaTheme="minorEastAsia"/>
          <w:noProof/>
          <w:lang w:eastAsia="de-DE"/>
        </w:rPr>
      </w:pPr>
      <w:hyperlink w:anchor="_Toc476239011" w:history="1">
        <w:r w:rsidR="007E2558" w:rsidRPr="00AF7F29">
          <w:rPr>
            <w:rStyle w:val="Hyperlink"/>
            <w:noProof/>
          </w:rPr>
          <w:t>Abbildung 6 - Formen von Blatträndern, von links nach rechts: ganzrandig, gesägt, doppelt gesägt schrotsägeförmig, gezähnt, gekerbt, gebuchtet, geschweift (Rothmaler, 1967, S. XVI, XVII)</w:t>
        </w:r>
        <w:r w:rsidR="007E2558">
          <w:rPr>
            <w:noProof/>
            <w:webHidden/>
          </w:rPr>
          <w:tab/>
        </w:r>
        <w:r w:rsidR="007E2558">
          <w:rPr>
            <w:noProof/>
            <w:webHidden/>
          </w:rPr>
          <w:fldChar w:fldCharType="begin"/>
        </w:r>
        <w:r w:rsidR="007E2558">
          <w:rPr>
            <w:noProof/>
            <w:webHidden/>
          </w:rPr>
          <w:instrText xml:space="preserve"> PAGEREF _Toc476239011 \h </w:instrText>
        </w:r>
        <w:r w:rsidR="007E2558">
          <w:rPr>
            <w:noProof/>
            <w:webHidden/>
          </w:rPr>
        </w:r>
        <w:r w:rsidR="007E2558">
          <w:rPr>
            <w:noProof/>
            <w:webHidden/>
          </w:rPr>
          <w:fldChar w:fldCharType="separate"/>
        </w:r>
        <w:r w:rsidR="007E2558">
          <w:rPr>
            <w:noProof/>
            <w:webHidden/>
          </w:rPr>
          <w:t>4</w:t>
        </w:r>
        <w:r w:rsidR="007E2558">
          <w:rPr>
            <w:noProof/>
            <w:webHidden/>
          </w:rPr>
          <w:fldChar w:fldCharType="end"/>
        </w:r>
      </w:hyperlink>
    </w:p>
    <w:p w:rsidR="007E2558" w:rsidRDefault="003A2034">
      <w:pPr>
        <w:pStyle w:val="Abbildungsverzeichnis"/>
        <w:tabs>
          <w:tab w:val="right" w:leader="dot" w:pos="8495"/>
        </w:tabs>
        <w:rPr>
          <w:rFonts w:eastAsiaTheme="minorEastAsia"/>
          <w:noProof/>
          <w:lang w:eastAsia="de-DE"/>
        </w:rPr>
      </w:pPr>
      <w:hyperlink w:anchor="_Toc476239012" w:history="1">
        <w:r w:rsidR="007E2558" w:rsidRPr="00AF7F29">
          <w:rPr>
            <w:rStyle w:val="Hyperlink"/>
            <w:noProof/>
          </w:rPr>
          <w:t>Abbildung 7 - mögliche Verläufe der Blattnerven in Laubblättern, von links nach rechts: streifennervig, netznervig, fiedernervig, fingernervig</w:t>
        </w:r>
        <w:r w:rsidR="007E2558">
          <w:rPr>
            <w:noProof/>
            <w:webHidden/>
          </w:rPr>
          <w:tab/>
        </w:r>
        <w:r w:rsidR="007E2558">
          <w:rPr>
            <w:noProof/>
            <w:webHidden/>
          </w:rPr>
          <w:fldChar w:fldCharType="begin"/>
        </w:r>
        <w:r w:rsidR="007E2558">
          <w:rPr>
            <w:noProof/>
            <w:webHidden/>
          </w:rPr>
          <w:instrText xml:space="preserve"> PAGEREF _Toc476239012 \h </w:instrText>
        </w:r>
        <w:r w:rsidR="007E2558">
          <w:rPr>
            <w:noProof/>
            <w:webHidden/>
          </w:rPr>
        </w:r>
        <w:r w:rsidR="007E2558">
          <w:rPr>
            <w:noProof/>
            <w:webHidden/>
          </w:rPr>
          <w:fldChar w:fldCharType="separate"/>
        </w:r>
        <w:r w:rsidR="007E2558">
          <w:rPr>
            <w:noProof/>
            <w:webHidden/>
          </w:rPr>
          <w:t>5</w:t>
        </w:r>
        <w:r w:rsidR="007E2558">
          <w:rPr>
            <w:noProof/>
            <w:webHidden/>
          </w:rPr>
          <w:fldChar w:fldCharType="end"/>
        </w:r>
      </w:hyperlink>
    </w:p>
    <w:p w:rsidR="007E2558" w:rsidRDefault="003A2034">
      <w:pPr>
        <w:pStyle w:val="Abbildungsverzeichnis"/>
        <w:tabs>
          <w:tab w:val="right" w:leader="dot" w:pos="8495"/>
        </w:tabs>
        <w:rPr>
          <w:rFonts w:eastAsiaTheme="minorEastAsia"/>
          <w:noProof/>
          <w:lang w:eastAsia="de-DE"/>
        </w:rPr>
      </w:pPr>
      <w:hyperlink w:anchor="_Toc476239013" w:history="1">
        <w:r w:rsidR="007E2558" w:rsidRPr="00AF7F29">
          <w:rPr>
            <w:rStyle w:val="Hyperlink"/>
            <w:noProof/>
          </w:rPr>
          <w:t>Abbildung 8 - dreidimensionaler RGB-Farbraum mit den Achsen R (Rot), G (Grün) und B (Blau) (Burdick, 1997, S. 23)</w:t>
        </w:r>
        <w:r w:rsidR="007E2558">
          <w:rPr>
            <w:noProof/>
            <w:webHidden/>
          </w:rPr>
          <w:tab/>
        </w:r>
        <w:r w:rsidR="007E2558">
          <w:rPr>
            <w:noProof/>
            <w:webHidden/>
          </w:rPr>
          <w:fldChar w:fldCharType="begin"/>
        </w:r>
        <w:r w:rsidR="007E2558">
          <w:rPr>
            <w:noProof/>
            <w:webHidden/>
          </w:rPr>
          <w:instrText xml:space="preserve"> PAGEREF _Toc476239013 \h </w:instrText>
        </w:r>
        <w:r w:rsidR="007E2558">
          <w:rPr>
            <w:noProof/>
            <w:webHidden/>
          </w:rPr>
        </w:r>
        <w:r w:rsidR="007E2558">
          <w:rPr>
            <w:noProof/>
            <w:webHidden/>
          </w:rPr>
          <w:fldChar w:fldCharType="separate"/>
        </w:r>
        <w:r w:rsidR="007E2558">
          <w:rPr>
            <w:noProof/>
            <w:webHidden/>
          </w:rPr>
          <w:t>6</w:t>
        </w:r>
        <w:r w:rsidR="007E2558">
          <w:rPr>
            <w:noProof/>
            <w:webHidden/>
          </w:rPr>
          <w:fldChar w:fldCharType="end"/>
        </w:r>
      </w:hyperlink>
    </w:p>
    <w:p w:rsidR="007E2558" w:rsidRDefault="003A2034">
      <w:pPr>
        <w:pStyle w:val="Abbildungsverzeichnis"/>
        <w:tabs>
          <w:tab w:val="right" w:leader="dot" w:pos="8495"/>
        </w:tabs>
        <w:rPr>
          <w:rFonts w:eastAsiaTheme="minorEastAsia"/>
          <w:noProof/>
          <w:lang w:eastAsia="de-DE"/>
        </w:rPr>
      </w:pPr>
      <w:hyperlink w:anchor="_Toc476239014" w:history="1">
        <w:r w:rsidR="007E2558" w:rsidRPr="00AF7F29">
          <w:rPr>
            <w:rStyle w:val="Hyperlink"/>
            <w:noProof/>
          </w:rPr>
          <w:t>Abbildung 9 - dreidimensionaler HSV-Farbraum, dargestellt in zylindrischer Form (Wikipedia, 2017)</w:t>
        </w:r>
        <w:r w:rsidR="007E2558">
          <w:rPr>
            <w:noProof/>
            <w:webHidden/>
          </w:rPr>
          <w:tab/>
        </w:r>
        <w:r w:rsidR="007E2558">
          <w:rPr>
            <w:noProof/>
            <w:webHidden/>
          </w:rPr>
          <w:fldChar w:fldCharType="begin"/>
        </w:r>
        <w:r w:rsidR="007E2558">
          <w:rPr>
            <w:noProof/>
            <w:webHidden/>
          </w:rPr>
          <w:instrText xml:space="preserve"> PAGEREF _Toc476239014 \h </w:instrText>
        </w:r>
        <w:r w:rsidR="007E2558">
          <w:rPr>
            <w:noProof/>
            <w:webHidden/>
          </w:rPr>
        </w:r>
        <w:r w:rsidR="007E2558">
          <w:rPr>
            <w:noProof/>
            <w:webHidden/>
          </w:rPr>
          <w:fldChar w:fldCharType="separate"/>
        </w:r>
        <w:r w:rsidR="007E2558">
          <w:rPr>
            <w:noProof/>
            <w:webHidden/>
          </w:rPr>
          <w:t>6</w:t>
        </w:r>
        <w:r w:rsidR="007E2558">
          <w:rPr>
            <w:noProof/>
            <w:webHidden/>
          </w:rPr>
          <w:fldChar w:fldCharType="end"/>
        </w:r>
      </w:hyperlink>
    </w:p>
    <w:p w:rsidR="007E2558" w:rsidRDefault="003A2034">
      <w:pPr>
        <w:pStyle w:val="Abbildungsverzeichnis"/>
        <w:tabs>
          <w:tab w:val="right" w:leader="dot" w:pos="8495"/>
        </w:tabs>
        <w:rPr>
          <w:rFonts w:eastAsiaTheme="minorEastAsia"/>
          <w:noProof/>
          <w:lang w:eastAsia="de-DE"/>
        </w:rPr>
      </w:pPr>
      <w:hyperlink w:anchor="_Toc476239015" w:history="1">
        <w:r w:rsidR="007E2558" w:rsidRPr="00AF7F29">
          <w:rPr>
            <w:rStyle w:val="Hyperlink"/>
            <w:noProof/>
          </w:rPr>
          <w:t>Abbildung 10 - Graustufenbild (links oben) mit seinem Histogramm (rechts oben), Binarisierung mit globalen Schwellwerten von 110, 147 und 185 (unten, von links nach rechts) (Jähne, 2012, S. 543)</w:t>
        </w:r>
        <w:r w:rsidR="007E2558">
          <w:rPr>
            <w:noProof/>
            <w:webHidden/>
          </w:rPr>
          <w:tab/>
        </w:r>
        <w:r w:rsidR="007E2558">
          <w:rPr>
            <w:noProof/>
            <w:webHidden/>
          </w:rPr>
          <w:fldChar w:fldCharType="begin"/>
        </w:r>
        <w:r w:rsidR="007E2558">
          <w:rPr>
            <w:noProof/>
            <w:webHidden/>
          </w:rPr>
          <w:instrText xml:space="preserve"> PAGEREF _Toc476239015 \h </w:instrText>
        </w:r>
        <w:r w:rsidR="007E2558">
          <w:rPr>
            <w:noProof/>
            <w:webHidden/>
          </w:rPr>
        </w:r>
        <w:r w:rsidR="007E2558">
          <w:rPr>
            <w:noProof/>
            <w:webHidden/>
          </w:rPr>
          <w:fldChar w:fldCharType="separate"/>
        </w:r>
        <w:r w:rsidR="007E2558">
          <w:rPr>
            <w:noProof/>
            <w:webHidden/>
          </w:rPr>
          <w:t>7</w:t>
        </w:r>
        <w:r w:rsidR="007E2558">
          <w:rPr>
            <w:noProof/>
            <w:webHidden/>
          </w:rPr>
          <w:fldChar w:fldCharType="end"/>
        </w:r>
      </w:hyperlink>
    </w:p>
    <w:p w:rsidR="007E2558" w:rsidRDefault="003A2034">
      <w:pPr>
        <w:pStyle w:val="Abbildungsverzeichnis"/>
        <w:tabs>
          <w:tab w:val="right" w:leader="dot" w:pos="8495"/>
        </w:tabs>
        <w:rPr>
          <w:rFonts w:eastAsiaTheme="minorEastAsia"/>
          <w:noProof/>
          <w:lang w:eastAsia="de-DE"/>
        </w:rPr>
      </w:pPr>
      <w:hyperlink w:anchor="_Toc476239016" w:history="1">
        <w:r w:rsidR="007E2558" w:rsidRPr="00AF7F29">
          <w:rPr>
            <w:rStyle w:val="Hyperlink"/>
            <w:noProof/>
          </w:rPr>
          <w:t>Abbildung 11 - Anwendung eines Filters durch zeilenweises Verschieben der Filtermaske in Pfeilrichtung, graue Zellen sind bereits bearbeitet (Jähne, 2012, S. 303)</w:t>
        </w:r>
        <w:r w:rsidR="007E2558">
          <w:rPr>
            <w:noProof/>
            <w:webHidden/>
          </w:rPr>
          <w:tab/>
        </w:r>
        <w:r w:rsidR="007E2558">
          <w:rPr>
            <w:noProof/>
            <w:webHidden/>
          </w:rPr>
          <w:fldChar w:fldCharType="begin"/>
        </w:r>
        <w:r w:rsidR="007E2558">
          <w:rPr>
            <w:noProof/>
            <w:webHidden/>
          </w:rPr>
          <w:instrText xml:space="preserve"> PAGEREF _Toc476239016 \h </w:instrText>
        </w:r>
        <w:r w:rsidR="007E2558">
          <w:rPr>
            <w:noProof/>
            <w:webHidden/>
          </w:rPr>
        </w:r>
        <w:r w:rsidR="007E2558">
          <w:rPr>
            <w:noProof/>
            <w:webHidden/>
          </w:rPr>
          <w:fldChar w:fldCharType="separate"/>
        </w:r>
        <w:r w:rsidR="007E2558">
          <w:rPr>
            <w:noProof/>
            <w:webHidden/>
          </w:rPr>
          <w:t>9</w:t>
        </w:r>
        <w:r w:rsidR="007E2558">
          <w:rPr>
            <w:noProof/>
            <w:webHidden/>
          </w:rPr>
          <w:fldChar w:fldCharType="end"/>
        </w:r>
      </w:hyperlink>
    </w:p>
    <w:p w:rsidR="007E2558" w:rsidRDefault="003A2034">
      <w:pPr>
        <w:pStyle w:val="Abbildungsverzeichnis"/>
        <w:tabs>
          <w:tab w:val="right" w:leader="dot" w:pos="8495"/>
        </w:tabs>
        <w:rPr>
          <w:rFonts w:eastAsiaTheme="minorEastAsia"/>
          <w:noProof/>
          <w:lang w:eastAsia="de-DE"/>
        </w:rPr>
      </w:pPr>
      <w:hyperlink w:anchor="_Toc476239017" w:history="1">
        <w:r w:rsidR="007E2558" w:rsidRPr="00AF7F29">
          <w:rPr>
            <w:rStyle w:val="Hyperlink"/>
            <w:noProof/>
          </w:rPr>
          <w:t xml:space="preserve">Abbildung 12 - Koordinatensystem der Filtermatrix </w:t>
        </w:r>
        <w:r w:rsidR="007E2558" w:rsidRPr="00AF7F29">
          <w:rPr>
            <w:rStyle w:val="Hyperlink"/>
            <w:rFonts w:asciiTheme="majorHAnsi" w:hAnsiTheme="majorHAnsi"/>
            <w:i/>
            <w:noProof/>
          </w:rPr>
          <w:t xml:space="preserve">H </w:t>
        </w:r>
        <w:r w:rsidR="007E2558" w:rsidRPr="00AF7F29">
          <w:rPr>
            <w:rStyle w:val="Hyperlink"/>
            <w:noProof/>
          </w:rPr>
          <w:t>mit „Hot Spot“ genanntem Ursprung in der Mitte (rot markiert) (Burger &amp; Burge, 2015, S. 96)</w:t>
        </w:r>
        <w:r w:rsidR="007E2558">
          <w:rPr>
            <w:noProof/>
            <w:webHidden/>
          </w:rPr>
          <w:tab/>
        </w:r>
        <w:r w:rsidR="007E2558">
          <w:rPr>
            <w:noProof/>
            <w:webHidden/>
          </w:rPr>
          <w:fldChar w:fldCharType="begin"/>
        </w:r>
        <w:r w:rsidR="007E2558">
          <w:rPr>
            <w:noProof/>
            <w:webHidden/>
          </w:rPr>
          <w:instrText xml:space="preserve"> PAGEREF _Toc476239017 \h </w:instrText>
        </w:r>
        <w:r w:rsidR="007E2558">
          <w:rPr>
            <w:noProof/>
            <w:webHidden/>
          </w:rPr>
        </w:r>
        <w:r w:rsidR="007E2558">
          <w:rPr>
            <w:noProof/>
            <w:webHidden/>
          </w:rPr>
          <w:fldChar w:fldCharType="separate"/>
        </w:r>
        <w:r w:rsidR="007E2558">
          <w:rPr>
            <w:noProof/>
            <w:webHidden/>
          </w:rPr>
          <w:t>9</w:t>
        </w:r>
        <w:r w:rsidR="007E2558">
          <w:rPr>
            <w:noProof/>
            <w:webHidden/>
          </w:rPr>
          <w:fldChar w:fldCharType="end"/>
        </w:r>
      </w:hyperlink>
    </w:p>
    <w:p w:rsidR="007E2558" w:rsidRDefault="003A2034">
      <w:pPr>
        <w:pStyle w:val="Abbildungsverzeichnis"/>
        <w:tabs>
          <w:tab w:val="right" w:leader="dot" w:pos="8495"/>
        </w:tabs>
        <w:rPr>
          <w:rFonts w:eastAsiaTheme="minorEastAsia"/>
          <w:noProof/>
          <w:lang w:eastAsia="de-DE"/>
        </w:rPr>
      </w:pPr>
      <w:hyperlink w:anchor="_Toc476239018" w:history="1">
        <w:r w:rsidR="007E2558" w:rsidRPr="00AF7F29">
          <w:rPr>
            <w:rStyle w:val="Hyperlink"/>
            <w:noProof/>
          </w:rPr>
          <w:t xml:space="preserve">Abbildung 13 - Beispiel für einen Gaußfilter, Darstellung der Filterfunktion </w:t>
        </w:r>
        <w:r w:rsidR="007E2558" w:rsidRPr="00AF7F29">
          <w:rPr>
            <w:rStyle w:val="Hyperlink"/>
            <w:rFonts w:asciiTheme="majorHAnsi" w:hAnsiTheme="majorHAnsi"/>
            <w:i/>
            <w:noProof/>
          </w:rPr>
          <w:t>H</w:t>
        </w:r>
        <w:r w:rsidR="007E2558" w:rsidRPr="00AF7F29">
          <w:rPr>
            <w:rStyle w:val="Hyperlink"/>
            <w:noProof/>
          </w:rPr>
          <w:t xml:space="preserve"> als 3D-Plot (links) und als Filtermatrix (rechts) (Burger &amp; Burge, 2015, S. 103)</w:t>
        </w:r>
        <w:r w:rsidR="007E2558">
          <w:rPr>
            <w:noProof/>
            <w:webHidden/>
          </w:rPr>
          <w:tab/>
        </w:r>
        <w:r w:rsidR="007E2558">
          <w:rPr>
            <w:noProof/>
            <w:webHidden/>
          </w:rPr>
          <w:fldChar w:fldCharType="begin"/>
        </w:r>
        <w:r w:rsidR="007E2558">
          <w:rPr>
            <w:noProof/>
            <w:webHidden/>
          </w:rPr>
          <w:instrText xml:space="preserve"> PAGEREF _Toc476239018 \h </w:instrText>
        </w:r>
        <w:r w:rsidR="007E2558">
          <w:rPr>
            <w:noProof/>
            <w:webHidden/>
          </w:rPr>
        </w:r>
        <w:r w:rsidR="007E2558">
          <w:rPr>
            <w:noProof/>
            <w:webHidden/>
          </w:rPr>
          <w:fldChar w:fldCharType="separate"/>
        </w:r>
        <w:r w:rsidR="007E2558">
          <w:rPr>
            <w:noProof/>
            <w:webHidden/>
          </w:rPr>
          <w:t>10</w:t>
        </w:r>
        <w:r w:rsidR="007E2558">
          <w:rPr>
            <w:noProof/>
            <w:webHidden/>
          </w:rPr>
          <w:fldChar w:fldCharType="end"/>
        </w:r>
      </w:hyperlink>
    </w:p>
    <w:p w:rsidR="007E2558" w:rsidRDefault="003A2034">
      <w:pPr>
        <w:pStyle w:val="Abbildungsverzeichnis"/>
        <w:tabs>
          <w:tab w:val="right" w:leader="dot" w:pos="8495"/>
        </w:tabs>
        <w:rPr>
          <w:rFonts w:eastAsiaTheme="minorEastAsia"/>
          <w:noProof/>
          <w:lang w:eastAsia="de-DE"/>
        </w:rPr>
      </w:pPr>
      <w:hyperlink w:anchor="_Toc476239019" w:history="1">
        <w:r w:rsidR="007E2558" w:rsidRPr="00AF7F29">
          <w:rPr>
            <w:rStyle w:val="Hyperlink"/>
            <w:noProof/>
          </w:rPr>
          <w:t xml:space="preserve">Abbildung 14 - Beispiel einer Dilation auf Binärbild </w:t>
        </w:r>
        <w:r w:rsidR="007E2558" w:rsidRPr="00AF7F29">
          <w:rPr>
            <w:rStyle w:val="Hyperlink"/>
            <w:rFonts w:asciiTheme="majorHAnsi" w:hAnsiTheme="majorHAnsi"/>
            <w:i/>
            <w:noProof/>
          </w:rPr>
          <w:t>I</w:t>
        </w:r>
        <w:r w:rsidR="007E2558" w:rsidRPr="00AF7F29">
          <w:rPr>
            <w:rStyle w:val="Hyperlink"/>
            <w:noProof/>
          </w:rPr>
          <w:t xml:space="preserve"> mit Strukturelement </w:t>
        </w:r>
        <w:r w:rsidR="007E2558" w:rsidRPr="00AF7F29">
          <w:rPr>
            <w:rStyle w:val="Hyperlink"/>
            <w:rFonts w:asciiTheme="majorHAnsi" w:hAnsiTheme="majorHAnsi"/>
            <w:i/>
            <w:noProof/>
          </w:rPr>
          <w:t>H</w:t>
        </w:r>
        <w:r w:rsidR="007E2558" w:rsidRPr="00AF7F29">
          <w:rPr>
            <w:rStyle w:val="Hyperlink"/>
            <w:noProof/>
          </w:rPr>
          <w:t xml:space="preserve"> (Mitte) und dem Ergebnisbild </w:t>
        </w:r>
        <w:r w:rsidR="007E2558" w:rsidRPr="00AF7F29">
          <w:rPr>
            <w:rStyle w:val="Hyperlink"/>
            <w:rFonts w:asciiTheme="majorHAnsi" w:hAnsiTheme="majorHAnsi"/>
            <w:i/>
            <w:noProof/>
          </w:rPr>
          <w:t xml:space="preserve">I </w:t>
        </w:r>
        <w:r w:rsidR="007E2558" w:rsidRPr="00AF7F29">
          <w:rPr>
            <w:rStyle w:val="Hyperlink"/>
            <w:rFonts w:ascii="Cambria Math" w:hAnsi="Cambria Math" w:cs="Cambria Math"/>
            <w:noProof/>
            <w:shd w:val="clear" w:color="auto" w:fill="FFFFFF"/>
          </w:rPr>
          <w:t>⊕</w:t>
        </w:r>
        <w:r w:rsidR="007E2558" w:rsidRPr="00AF7F29">
          <w:rPr>
            <w:rStyle w:val="Hyperlink"/>
            <w:rFonts w:asciiTheme="majorHAnsi" w:hAnsiTheme="majorHAnsi"/>
            <w:i/>
            <w:noProof/>
          </w:rPr>
          <w:t xml:space="preserve"> H</w:t>
        </w:r>
        <w:r w:rsidR="007E2558" w:rsidRPr="00AF7F29">
          <w:rPr>
            <w:rStyle w:val="Hyperlink"/>
            <w:noProof/>
          </w:rPr>
          <w:t xml:space="preserve"> (rechts), Elemente mit dem Wert 1 sind mit • markiert, die Ursprünge der jeweiligen Koordinatensysteme sind rot markiert. (Burger &amp; Burge, 2015, S. 196)</w:t>
        </w:r>
        <w:r w:rsidR="007E2558">
          <w:rPr>
            <w:noProof/>
            <w:webHidden/>
          </w:rPr>
          <w:tab/>
        </w:r>
        <w:r w:rsidR="007E2558">
          <w:rPr>
            <w:noProof/>
            <w:webHidden/>
          </w:rPr>
          <w:fldChar w:fldCharType="begin"/>
        </w:r>
        <w:r w:rsidR="007E2558">
          <w:rPr>
            <w:noProof/>
            <w:webHidden/>
          </w:rPr>
          <w:instrText xml:space="preserve"> PAGEREF _Toc476239019 \h </w:instrText>
        </w:r>
        <w:r w:rsidR="007E2558">
          <w:rPr>
            <w:noProof/>
            <w:webHidden/>
          </w:rPr>
        </w:r>
        <w:r w:rsidR="007E2558">
          <w:rPr>
            <w:noProof/>
            <w:webHidden/>
          </w:rPr>
          <w:fldChar w:fldCharType="separate"/>
        </w:r>
        <w:r w:rsidR="007E2558">
          <w:rPr>
            <w:noProof/>
            <w:webHidden/>
          </w:rPr>
          <w:t>11</w:t>
        </w:r>
        <w:r w:rsidR="007E2558">
          <w:rPr>
            <w:noProof/>
            <w:webHidden/>
          </w:rPr>
          <w:fldChar w:fldCharType="end"/>
        </w:r>
      </w:hyperlink>
    </w:p>
    <w:p w:rsidR="007E2558" w:rsidRDefault="003A2034">
      <w:pPr>
        <w:pStyle w:val="Abbildungsverzeichnis"/>
        <w:tabs>
          <w:tab w:val="right" w:leader="dot" w:pos="8495"/>
        </w:tabs>
        <w:rPr>
          <w:rFonts w:eastAsiaTheme="minorEastAsia"/>
          <w:noProof/>
          <w:lang w:eastAsia="de-DE"/>
        </w:rPr>
      </w:pPr>
      <w:hyperlink w:anchor="_Toc476239020" w:history="1">
        <w:r w:rsidR="007E2558" w:rsidRPr="00AF7F29">
          <w:rPr>
            <w:rStyle w:val="Hyperlink"/>
            <w:noProof/>
          </w:rPr>
          <w:t>Abbildung 15 - Originalbild (links) nach Ausführung von Opening (Mitte) beziehungsweise Closing (rechts) mit Strukturelementen der Dimension 3 x 3 (nach Jähne, 2012, S. 561, 562)</w:t>
        </w:r>
        <w:r w:rsidR="007E2558">
          <w:rPr>
            <w:noProof/>
            <w:webHidden/>
          </w:rPr>
          <w:tab/>
        </w:r>
        <w:r w:rsidR="007E2558">
          <w:rPr>
            <w:noProof/>
            <w:webHidden/>
          </w:rPr>
          <w:fldChar w:fldCharType="begin"/>
        </w:r>
        <w:r w:rsidR="007E2558">
          <w:rPr>
            <w:noProof/>
            <w:webHidden/>
          </w:rPr>
          <w:instrText xml:space="preserve"> PAGEREF _Toc476239020 \h </w:instrText>
        </w:r>
        <w:r w:rsidR="007E2558">
          <w:rPr>
            <w:noProof/>
            <w:webHidden/>
          </w:rPr>
        </w:r>
        <w:r w:rsidR="007E2558">
          <w:rPr>
            <w:noProof/>
            <w:webHidden/>
          </w:rPr>
          <w:fldChar w:fldCharType="separate"/>
        </w:r>
        <w:r w:rsidR="007E2558">
          <w:rPr>
            <w:noProof/>
            <w:webHidden/>
          </w:rPr>
          <w:t>12</w:t>
        </w:r>
        <w:r w:rsidR="007E2558">
          <w:rPr>
            <w:noProof/>
            <w:webHidden/>
          </w:rPr>
          <w:fldChar w:fldCharType="end"/>
        </w:r>
      </w:hyperlink>
    </w:p>
    <w:p w:rsidR="007E2558" w:rsidRDefault="003A2034">
      <w:pPr>
        <w:pStyle w:val="Abbildungsverzeichnis"/>
        <w:tabs>
          <w:tab w:val="right" w:leader="dot" w:pos="8495"/>
        </w:tabs>
        <w:rPr>
          <w:rFonts w:eastAsiaTheme="minorEastAsia"/>
          <w:noProof/>
          <w:lang w:eastAsia="de-DE"/>
        </w:rPr>
      </w:pPr>
      <w:hyperlink w:anchor="_Toc476239021" w:history="1">
        <w:r w:rsidR="007E2558" w:rsidRPr="00AF7F29">
          <w:rPr>
            <w:rStyle w:val="Hyperlink"/>
            <w:noProof/>
          </w:rPr>
          <w:t>Abbildung 16 - funktionale Struktur eines Klassifikators (nach Ertel, 2016, S. 194)</w:t>
        </w:r>
        <w:r w:rsidR="007E2558">
          <w:rPr>
            <w:noProof/>
            <w:webHidden/>
          </w:rPr>
          <w:tab/>
        </w:r>
        <w:r w:rsidR="007E2558">
          <w:rPr>
            <w:noProof/>
            <w:webHidden/>
          </w:rPr>
          <w:fldChar w:fldCharType="begin"/>
        </w:r>
        <w:r w:rsidR="007E2558">
          <w:rPr>
            <w:noProof/>
            <w:webHidden/>
          </w:rPr>
          <w:instrText xml:space="preserve"> PAGEREF _Toc476239021 \h </w:instrText>
        </w:r>
        <w:r w:rsidR="007E2558">
          <w:rPr>
            <w:noProof/>
            <w:webHidden/>
          </w:rPr>
        </w:r>
        <w:r w:rsidR="007E2558">
          <w:rPr>
            <w:noProof/>
            <w:webHidden/>
          </w:rPr>
          <w:fldChar w:fldCharType="separate"/>
        </w:r>
        <w:r w:rsidR="007E2558">
          <w:rPr>
            <w:noProof/>
            <w:webHidden/>
          </w:rPr>
          <w:t>13</w:t>
        </w:r>
        <w:r w:rsidR="007E2558">
          <w:rPr>
            <w:noProof/>
            <w:webHidden/>
          </w:rPr>
          <w:fldChar w:fldCharType="end"/>
        </w:r>
      </w:hyperlink>
    </w:p>
    <w:p w:rsidR="007E2558" w:rsidRDefault="003A2034">
      <w:pPr>
        <w:pStyle w:val="Abbildungsverzeichnis"/>
        <w:tabs>
          <w:tab w:val="right" w:leader="dot" w:pos="8495"/>
        </w:tabs>
        <w:rPr>
          <w:rFonts w:eastAsiaTheme="minorEastAsia"/>
          <w:noProof/>
          <w:lang w:eastAsia="de-DE"/>
        </w:rPr>
      </w:pPr>
      <w:hyperlink w:anchor="_Toc476239022" w:history="1">
        <w:r w:rsidR="007E2558" w:rsidRPr="00AF7F29">
          <w:rPr>
            <w:rStyle w:val="Hyperlink"/>
            <w:noProof/>
          </w:rPr>
          <w:t>Abbildung 17 - verschieden komplexe Entscheidungsgrenzen in einem zweidimensionalen Featureraum zur Unterscheidung zwischen zwei Klassen - Lachs („salmon“, schwarze Punkte) und Wolfsbarsch („sea bass“, rote Punkte) - anhand zweier gegenübergestellter Merkmale - Breite („width“) und Helligkeit („lightness“) (nach Duda, Hart, &amp; Stork, 2001, S. 5, 6)</w:t>
        </w:r>
        <w:r w:rsidR="007E2558">
          <w:rPr>
            <w:noProof/>
            <w:webHidden/>
          </w:rPr>
          <w:tab/>
        </w:r>
        <w:r w:rsidR="007E2558">
          <w:rPr>
            <w:noProof/>
            <w:webHidden/>
          </w:rPr>
          <w:fldChar w:fldCharType="begin"/>
        </w:r>
        <w:r w:rsidR="007E2558">
          <w:rPr>
            <w:noProof/>
            <w:webHidden/>
          </w:rPr>
          <w:instrText xml:space="preserve"> PAGEREF _Toc476239022 \h </w:instrText>
        </w:r>
        <w:r w:rsidR="007E2558">
          <w:rPr>
            <w:noProof/>
            <w:webHidden/>
          </w:rPr>
        </w:r>
        <w:r w:rsidR="007E2558">
          <w:rPr>
            <w:noProof/>
            <w:webHidden/>
          </w:rPr>
          <w:fldChar w:fldCharType="separate"/>
        </w:r>
        <w:r w:rsidR="007E2558">
          <w:rPr>
            <w:noProof/>
            <w:webHidden/>
          </w:rPr>
          <w:t>14</w:t>
        </w:r>
        <w:r w:rsidR="007E2558">
          <w:rPr>
            <w:noProof/>
            <w:webHidden/>
          </w:rPr>
          <w:fldChar w:fldCharType="end"/>
        </w:r>
      </w:hyperlink>
    </w:p>
    <w:p w:rsidR="007E2558" w:rsidRDefault="003A2034">
      <w:pPr>
        <w:pStyle w:val="Abbildungsverzeichnis"/>
        <w:tabs>
          <w:tab w:val="right" w:leader="dot" w:pos="8495"/>
        </w:tabs>
        <w:rPr>
          <w:rFonts w:eastAsiaTheme="minorEastAsia"/>
          <w:noProof/>
          <w:lang w:eastAsia="de-DE"/>
        </w:rPr>
      </w:pPr>
      <w:hyperlink w:anchor="_Toc476239023" w:history="1">
        <w:r w:rsidR="007E2558" w:rsidRPr="00AF7F29">
          <w:rPr>
            <w:rStyle w:val="Hyperlink"/>
            <w:noProof/>
          </w:rPr>
          <w:t>Abbildung 18 - Schema des Entwerfens eines Systems zur Mustererkennung und Klassifizierung                           (nach Duda et al., 2001, S. 14)</w:t>
        </w:r>
        <w:r w:rsidR="007E2558">
          <w:rPr>
            <w:noProof/>
            <w:webHidden/>
          </w:rPr>
          <w:tab/>
        </w:r>
        <w:r w:rsidR="007E2558">
          <w:rPr>
            <w:noProof/>
            <w:webHidden/>
          </w:rPr>
          <w:fldChar w:fldCharType="begin"/>
        </w:r>
        <w:r w:rsidR="007E2558">
          <w:rPr>
            <w:noProof/>
            <w:webHidden/>
          </w:rPr>
          <w:instrText xml:space="preserve"> PAGEREF _Toc476239023 \h </w:instrText>
        </w:r>
        <w:r w:rsidR="007E2558">
          <w:rPr>
            <w:noProof/>
            <w:webHidden/>
          </w:rPr>
        </w:r>
        <w:r w:rsidR="007E2558">
          <w:rPr>
            <w:noProof/>
            <w:webHidden/>
          </w:rPr>
          <w:fldChar w:fldCharType="separate"/>
        </w:r>
        <w:r w:rsidR="007E2558">
          <w:rPr>
            <w:noProof/>
            <w:webHidden/>
          </w:rPr>
          <w:t>15</w:t>
        </w:r>
        <w:r w:rsidR="007E2558">
          <w:rPr>
            <w:noProof/>
            <w:webHidden/>
          </w:rPr>
          <w:fldChar w:fldCharType="end"/>
        </w:r>
      </w:hyperlink>
    </w:p>
    <w:p w:rsidR="007E2558" w:rsidRDefault="003A2034">
      <w:pPr>
        <w:pStyle w:val="Abbildungsverzeichnis"/>
        <w:tabs>
          <w:tab w:val="right" w:leader="dot" w:pos="8495"/>
        </w:tabs>
        <w:rPr>
          <w:rFonts w:eastAsiaTheme="minorEastAsia"/>
          <w:noProof/>
          <w:lang w:eastAsia="de-DE"/>
        </w:rPr>
      </w:pPr>
      <w:hyperlink w:anchor="_Toc476239024" w:history="1">
        <w:r w:rsidR="007E2558" w:rsidRPr="00AF7F29">
          <w:rPr>
            <w:rStyle w:val="Hyperlink"/>
            <w:noProof/>
          </w:rPr>
          <w:t>Abbildung 19 - die zwei Klassen R</w:t>
        </w:r>
        <w:r w:rsidR="007E2558" w:rsidRPr="00AF7F29">
          <w:rPr>
            <w:rStyle w:val="Hyperlink"/>
            <w:noProof/>
            <w:vertAlign w:val="subscript"/>
          </w:rPr>
          <w:t>1</w:t>
        </w:r>
        <w:r w:rsidR="007E2558" w:rsidRPr="00AF7F29">
          <w:rPr>
            <w:rStyle w:val="Hyperlink"/>
            <w:noProof/>
          </w:rPr>
          <w:t xml:space="preserve"> und R</w:t>
        </w:r>
        <w:r w:rsidR="007E2558" w:rsidRPr="00AF7F29">
          <w:rPr>
            <w:rStyle w:val="Hyperlink"/>
            <w:noProof/>
            <w:vertAlign w:val="subscript"/>
          </w:rPr>
          <w:t>2</w:t>
        </w:r>
        <w:r w:rsidR="007E2558" w:rsidRPr="00AF7F29">
          <w:rPr>
            <w:rStyle w:val="Hyperlink"/>
            <w:noProof/>
          </w:rPr>
          <w:t xml:space="preserve"> trennende optimale Hyperebene („hyperplane“) mit ihren Support-Vektoren (hervorgehobene Punkte) und dem Rand (zwischen Support-Vektoren und Hyperebene)</w:t>
        </w:r>
        <w:r w:rsidR="007E2558">
          <w:rPr>
            <w:noProof/>
            <w:webHidden/>
          </w:rPr>
          <w:tab/>
        </w:r>
        <w:r w:rsidR="007E2558">
          <w:rPr>
            <w:noProof/>
            <w:webHidden/>
          </w:rPr>
          <w:fldChar w:fldCharType="begin"/>
        </w:r>
        <w:r w:rsidR="007E2558">
          <w:rPr>
            <w:noProof/>
            <w:webHidden/>
          </w:rPr>
          <w:instrText xml:space="preserve"> PAGEREF _Toc476239024 \h </w:instrText>
        </w:r>
        <w:r w:rsidR="007E2558">
          <w:rPr>
            <w:noProof/>
            <w:webHidden/>
          </w:rPr>
        </w:r>
        <w:r w:rsidR="007E2558">
          <w:rPr>
            <w:noProof/>
            <w:webHidden/>
          </w:rPr>
          <w:fldChar w:fldCharType="separate"/>
        </w:r>
        <w:r w:rsidR="007E2558">
          <w:rPr>
            <w:noProof/>
            <w:webHidden/>
          </w:rPr>
          <w:t>16</w:t>
        </w:r>
        <w:r w:rsidR="007E2558">
          <w:rPr>
            <w:noProof/>
            <w:webHidden/>
          </w:rPr>
          <w:fldChar w:fldCharType="end"/>
        </w:r>
      </w:hyperlink>
    </w:p>
    <w:p w:rsidR="007E2558" w:rsidRDefault="003A2034">
      <w:pPr>
        <w:pStyle w:val="Abbildungsverzeichnis"/>
        <w:tabs>
          <w:tab w:val="right" w:leader="dot" w:pos="8495"/>
        </w:tabs>
        <w:rPr>
          <w:rFonts w:eastAsiaTheme="minorEastAsia"/>
          <w:noProof/>
          <w:lang w:eastAsia="de-DE"/>
        </w:rPr>
      </w:pPr>
      <w:hyperlink w:anchor="_Toc476239025" w:history="1">
        <w:r w:rsidR="007E2558" w:rsidRPr="00AF7F29">
          <w:rPr>
            <w:rStyle w:val="Hyperlink"/>
            <w:noProof/>
          </w:rPr>
          <w:t>Abbildung 20 - schematische Darstellung von zwei biologischen Neuronen (nach Keller, Liu, &amp; Fogel, 2016, S. 8)</w:t>
        </w:r>
        <w:r w:rsidR="007E2558">
          <w:rPr>
            <w:noProof/>
            <w:webHidden/>
          </w:rPr>
          <w:tab/>
        </w:r>
        <w:r w:rsidR="007E2558">
          <w:rPr>
            <w:noProof/>
            <w:webHidden/>
          </w:rPr>
          <w:fldChar w:fldCharType="begin"/>
        </w:r>
        <w:r w:rsidR="007E2558">
          <w:rPr>
            <w:noProof/>
            <w:webHidden/>
          </w:rPr>
          <w:instrText xml:space="preserve"> PAGEREF _Toc476239025 \h </w:instrText>
        </w:r>
        <w:r w:rsidR="007E2558">
          <w:rPr>
            <w:noProof/>
            <w:webHidden/>
          </w:rPr>
        </w:r>
        <w:r w:rsidR="007E2558">
          <w:rPr>
            <w:noProof/>
            <w:webHidden/>
          </w:rPr>
          <w:fldChar w:fldCharType="separate"/>
        </w:r>
        <w:r w:rsidR="007E2558">
          <w:rPr>
            <w:noProof/>
            <w:webHidden/>
          </w:rPr>
          <w:t>17</w:t>
        </w:r>
        <w:r w:rsidR="007E2558">
          <w:rPr>
            <w:noProof/>
            <w:webHidden/>
          </w:rPr>
          <w:fldChar w:fldCharType="end"/>
        </w:r>
      </w:hyperlink>
    </w:p>
    <w:p w:rsidR="007E2558" w:rsidRDefault="003A2034">
      <w:pPr>
        <w:pStyle w:val="Abbildungsverzeichnis"/>
        <w:tabs>
          <w:tab w:val="right" w:leader="dot" w:pos="8495"/>
        </w:tabs>
        <w:rPr>
          <w:rFonts w:eastAsiaTheme="minorEastAsia"/>
          <w:noProof/>
          <w:lang w:eastAsia="de-DE"/>
        </w:rPr>
      </w:pPr>
      <w:hyperlink w:anchor="_Toc476239026" w:history="1">
        <w:r w:rsidR="007E2558" w:rsidRPr="00AF7F29">
          <w:rPr>
            <w:rStyle w:val="Hyperlink"/>
            <w:noProof/>
          </w:rPr>
          <w:t>Abbildung 21 - schematische Darstellung von zwei künstlichen Neuronen mit Eingabe- und Ausgabesignalen (Keller et al., 2016, S. 8)</w:t>
        </w:r>
        <w:r w:rsidR="007E2558">
          <w:rPr>
            <w:noProof/>
            <w:webHidden/>
          </w:rPr>
          <w:tab/>
        </w:r>
        <w:r w:rsidR="007E2558">
          <w:rPr>
            <w:noProof/>
            <w:webHidden/>
          </w:rPr>
          <w:fldChar w:fldCharType="begin"/>
        </w:r>
        <w:r w:rsidR="007E2558">
          <w:rPr>
            <w:noProof/>
            <w:webHidden/>
          </w:rPr>
          <w:instrText xml:space="preserve"> PAGEREF _Toc476239026 \h </w:instrText>
        </w:r>
        <w:r w:rsidR="007E2558">
          <w:rPr>
            <w:noProof/>
            <w:webHidden/>
          </w:rPr>
        </w:r>
        <w:r w:rsidR="007E2558">
          <w:rPr>
            <w:noProof/>
            <w:webHidden/>
          </w:rPr>
          <w:fldChar w:fldCharType="separate"/>
        </w:r>
        <w:r w:rsidR="007E2558">
          <w:rPr>
            <w:noProof/>
            <w:webHidden/>
          </w:rPr>
          <w:t>17</w:t>
        </w:r>
        <w:r w:rsidR="007E2558">
          <w:rPr>
            <w:noProof/>
            <w:webHidden/>
          </w:rPr>
          <w:fldChar w:fldCharType="end"/>
        </w:r>
      </w:hyperlink>
    </w:p>
    <w:p w:rsidR="007E2558" w:rsidRDefault="003A2034">
      <w:pPr>
        <w:pStyle w:val="Abbildungsverzeichnis"/>
        <w:tabs>
          <w:tab w:val="right" w:leader="dot" w:pos="8495"/>
        </w:tabs>
        <w:rPr>
          <w:rFonts w:eastAsiaTheme="minorEastAsia"/>
          <w:noProof/>
          <w:lang w:eastAsia="de-DE"/>
        </w:rPr>
      </w:pPr>
      <w:hyperlink w:anchor="_Toc476239027" w:history="1">
        <w:r w:rsidR="007E2558" w:rsidRPr="00AF7F29">
          <w:rPr>
            <w:rStyle w:val="Hyperlink"/>
            <w:noProof/>
          </w:rPr>
          <w:t>Abbildung 22 - Aktivierungsfunktionen von links nach rechts: Schwellwertfunktion, logistische Funktion, hyberbolischer Tangens (nach Keller u. a., 2016, S. 28, 29, 30)</w:t>
        </w:r>
        <w:r w:rsidR="007E2558">
          <w:rPr>
            <w:noProof/>
            <w:webHidden/>
          </w:rPr>
          <w:tab/>
        </w:r>
        <w:r w:rsidR="007E2558">
          <w:rPr>
            <w:noProof/>
            <w:webHidden/>
          </w:rPr>
          <w:fldChar w:fldCharType="begin"/>
        </w:r>
        <w:r w:rsidR="007E2558">
          <w:rPr>
            <w:noProof/>
            <w:webHidden/>
          </w:rPr>
          <w:instrText xml:space="preserve"> PAGEREF _Toc476239027 \h </w:instrText>
        </w:r>
        <w:r w:rsidR="007E2558">
          <w:rPr>
            <w:noProof/>
            <w:webHidden/>
          </w:rPr>
        </w:r>
        <w:r w:rsidR="007E2558">
          <w:rPr>
            <w:noProof/>
            <w:webHidden/>
          </w:rPr>
          <w:fldChar w:fldCharType="separate"/>
        </w:r>
        <w:r w:rsidR="007E2558">
          <w:rPr>
            <w:noProof/>
            <w:webHidden/>
          </w:rPr>
          <w:t>18</w:t>
        </w:r>
        <w:r w:rsidR="007E2558">
          <w:rPr>
            <w:noProof/>
            <w:webHidden/>
          </w:rPr>
          <w:fldChar w:fldCharType="end"/>
        </w:r>
      </w:hyperlink>
    </w:p>
    <w:p w:rsidR="007E2558" w:rsidRDefault="003A2034">
      <w:pPr>
        <w:pStyle w:val="Abbildungsverzeichnis"/>
        <w:tabs>
          <w:tab w:val="right" w:leader="dot" w:pos="8495"/>
        </w:tabs>
        <w:rPr>
          <w:rFonts w:eastAsiaTheme="minorEastAsia"/>
          <w:noProof/>
          <w:lang w:eastAsia="de-DE"/>
        </w:rPr>
      </w:pPr>
      <w:hyperlink w:anchor="_Toc476239028" w:history="1">
        <w:r w:rsidR="007E2558" w:rsidRPr="00AF7F29">
          <w:rPr>
            <w:rStyle w:val="Hyperlink"/>
            <w:noProof/>
          </w:rPr>
          <w:t>Abbildung 23 -Schema eines Multilayer-Perceptron mit zwei versteckten Schichten („hidden layer“), der Eingabeschicht („input layer“) und der Ausgabeschicht („output layer“). Das Eingangssignal („input signal“) wird vorwärts durch das Netz propagiert, mit dem  Ausgangssignal  („output signal“) als Ergebnis (Keller et al., 2016, S. 36)</w:t>
        </w:r>
        <w:r w:rsidR="007E2558">
          <w:rPr>
            <w:noProof/>
            <w:webHidden/>
          </w:rPr>
          <w:tab/>
        </w:r>
        <w:r w:rsidR="007E2558">
          <w:rPr>
            <w:noProof/>
            <w:webHidden/>
          </w:rPr>
          <w:fldChar w:fldCharType="begin"/>
        </w:r>
        <w:r w:rsidR="007E2558">
          <w:rPr>
            <w:noProof/>
            <w:webHidden/>
          </w:rPr>
          <w:instrText xml:space="preserve"> PAGEREF _Toc476239028 \h </w:instrText>
        </w:r>
        <w:r w:rsidR="007E2558">
          <w:rPr>
            <w:noProof/>
            <w:webHidden/>
          </w:rPr>
        </w:r>
        <w:r w:rsidR="007E2558">
          <w:rPr>
            <w:noProof/>
            <w:webHidden/>
          </w:rPr>
          <w:fldChar w:fldCharType="separate"/>
        </w:r>
        <w:r w:rsidR="007E2558">
          <w:rPr>
            <w:noProof/>
            <w:webHidden/>
          </w:rPr>
          <w:t>19</w:t>
        </w:r>
        <w:r w:rsidR="007E2558">
          <w:rPr>
            <w:noProof/>
            <w:webHidden/>
          </w:rPr>
          <w:fldChar w:fldCharType="end"/>
        </w:r>
      </w:hyperlink>
    </w:p>
    <w:p w:rsidR="007E2558" w:rsidRDefault="003A2034">
      <w:pPr>
        <w:pStyle w:val="Abbildungsverzeichnis"/>
        <w:tabs>
          <w:tab w:val="right" w:leader="dot" w:pos="8495"/>
        </w:tabs>
        <w:rPr>
          <w:rFonts w:eastAsiaTheme="minorEastAsia"/>
          <w:noProof/>
          <w:lang w:eastAsia="de-DE"/>
        </w:rPr>
      </w:pPr>
      <w:hyperlink w:anchor="_Toc476239029" w:history="1">
        <w:r w:rsidR="007E2558" w:rsidRPr="00AF7F29">
          <w:rPr>
            <w:rStyle w:val="Hyperlink"/>
            <w:noProof/>
          </w:rPr>
          <w:t xml:space="preserve">Abbildung 24 - k-Means mit zwei zu bildenden Clustern (hellgrau und schwarz) nach der Initialisierung (links) und nach </w:t>
        </w:r>
        <w:r w:rsidR="007E2558" w:rsidRPr="00AF7F29">
          <w:rPr>
            <w:rStyle w:val="Hyperlink"/>
            <w:rFonts w:asciiTheme="majorHAnsi" w:hAnsiTheme="majorHAnsi"/>
            <w:i/>
            <w:noProof/>
          </w:rPr>
          <w:t>t</w:t>
        </w:r>
        <w:r w:rsidR="007E2558" w:rsidRPr="00AF7F29">
          <w:rPr>
            <w:rStyle w:val="Hyperlink"/>
            <w:noProof/>
          </w:rPr>
          <w:t xml:space="preserve"> Iterationen (ab 2. von links). Die Zuordnung der Datenpunkte zu den Clusterzentren (Kreise) ist durch die Graustufe (hellgrau oder schwarz) codiert. (Ertel, 2016, S. 247)</w:t>
        </w:r>
        <w:r w:rsidR="007E2558">
          <w:rPr>
            <w:noProof/>
            <w:webHidden/>
          </w:rPr>
          <w:tab/>
        </w:r>
        <w:r w:rsidR="007E2558">
          <w:rPr>
            <w:noProof/>
            <w:webHidden/>
          </w:rPr>
          <w:fldChar w:fldCharType="begin"/>
        </w:r>
        <w:r w:rsidR="007E2558">
          <w:rPr>
            <w:noProof/>
            <w:webHidden/>
          </w:rPr>
          <w:instrText xml:space="preserve"> PAGEREF _Toc476239029 \h </w:instrText>
        </w:r>
        <w:r w:rsidR="007E2558">
          <w:rPr>
            <w:noProof/>
            <w:webHidden/>
          </w:rPr>
        </w:r>
        <w:r w:rsidR="007E2558">
          <w:rPr>
            <w:noProof/>
            <w:webHidden/>
          </w:rPr>
          <w:fldChar w:fldCharType="separate"/>
        </w:r>
        <w:r w:rsidR="007E2558">
          <w:rPr>
            <w:noProof/>
            <w:webHidden/>
          </w:rPr>
          <w:t>20</w:t>
        </w:r>
        <w:r w:rsidR="007E2558">
          <w:rPr>
            <w:noProof/>
            <w:webHidden/>
          </w:rPr>
          <w:fldChar w:fldCharType="end"/>
        </w:r>
      </w:hyperlink>
    </w:p>
    <w:p w:rsidR="007E2558" w:rsidRDefault="003A2034">
      <w:pPr>
        <w:pStyle w:val="Abbildungsverzeichnis"/>
        <w:tabs>
          <w:tab w:val="right" w:leader="dot" w:pos="8495"/>
        </w:tabs>
        <w:rPr>
          <w:rFonts w:eastAsiaTheme="minorEastAsia"/>
          <w:noProof/>
          <w:lang w:eastAsia="de-DE"/>
        </w:rPr>
      </w:pPr>
      <w:hyperlink w:anchor="_Toc476239030" w:history="1">
        <w:r w:rsidR="007E2558" w:rsidRPr="00AF7F29">
          <w:rPr>
            <w:rStyle w:val="Hyperlink"/>
            <w:noProof/>
          </w:rPr>
          <w:t>Abbildung 25 - Beispielfoto aus der Flavia-Datenbank (Wu et al., 2007)</w:t>
        </w:r>
        <w:r w:rsidR="007E2558">
          <w:rPr>
            <w:noProof/>
            <w:webHidden/>
          </w:rPr>
          <w:tab/>
        </w:r>
        <w:r w:rsidR="007E2558">
          <w:rPr>
            <w:noProof/>
            <w:webHidden/>
          </w:rPr>
          <w:fldChar w:fldCharType="begin"/>
        </w:r>
        <w:r w:rsidR="007E2558">
          <w:rPr>
            <w:noProof/>
            <w:webHidden/>
          </w:rPr>
          <w:instrText xml:space="preserve"> PAGEREF _Toc476239030 \h </w:instrText>
        </w:r>
        <w:r w:rsidR="007E2558">
          <w:rPr>
            <w:noProof/>
            <w:webHidden/>
          </w:rPr>
        </w:r>
        <w:r w:rsidR="007E2558">
          <w:rPr>
            <w:noProof/>
            <w:webHidden/>
          </w:rPr>
          <w:fldChar w:fldCharType="separate"/>
        </w:r>
        <w:r w:rsidR="007E2558">
          <w:rPr>
            <w:noProof/>
            <w:webHidden/>
          </w:rPr>
          <w:t>25</w:t>
        </w:r>
        <w:r w:rsidR="007E2558">
          <w:rPr>
            <w:noProof/>
            <w:webHidden/>
          </w:rPr>
          <w:fldChar w:fldCharType="end"/>
        </w:r>
      </w:hyperlink>
    </w:p>
    <w:p w:rsidR="007E2558" w:rsidRDefault="003A2034">
      <w:pPr>
        <w:pStyle w:val="Abbildungsverzeichnis"/>
        <w:tabs>
          <w:tab w:val="right" w:leader="dot" w:pos="8495"/>
        </w:tabs>
        <w:rPr>
          <w:rFonts w:eastAsiaTheme="minorEastAsia"/>
          <w:noProof/>
          <w:lang w:eastAsia="de-DE"/>
        </w:rPr>
      </w:pPr>
      <w:hyperlink w:anchor="_Toc476239031" w:history="1">
        <w:r w:rsidR="007E2558" w:rsidRPr="00AF7F29">
          <w:rPr>
            <w:rStyle w:val="Hyperlink"/>
            <w:noProof/>
          </w:rPr>
          <w:t>Abbildung 26 - unbearbeitetes (links) und binarisiertes Blatt (rechts) aus dem Leafsnap- Datensatz (Kumar et al., 2012)</w:t>
        </w:r>
        <w:r w:rsidR="007E2558">
          <w:rPr>
            <w:noProof/>
            <w:webHidden/>
          </w:rPr>
          <w:tab/>
        </w:r>
        <w:r w:rsidR="007E2558">
          <w:rPr>
            <w:noProof/>
            <w:webHidden/>
          </w:rPr>
          <w:fldChar w:fldCharType="begin"/>
        </w:r>
        <w:r w:rsidR="007E2558">
          <w:rPr>
            <w:noProof/>
            <w:webHidden/>
          </w:rPr>
          <w:instrText xml:space="preserve"> PAGEREF _Toc476239031 \h </w:instrText>
        </w:r>
        <w:r w:rsidR="007E2558">
          <w:rPr>
            <w:noProof/>
            <w:webHidden/>
          </w:rPr>
        </w:r>
        <w:r w:rsidR="007E2558">
          <w:rPr>
            <w:noProof/>
            <w:webHidden/>
          </w:rPr>
          <w:fldChar w:fldCharType="separate"/>
        </w:r>
        <w:r w:rsidR="007E2558">
          <w:rPr>
            <w:noProof/>
            <w:webHidden/>
          </w:rPr>
          <w:t>25</w:t>
        </w:r>
        <w:r w:rsidR="007E2558">
          <w:rPr>
            <w:noProof/>
            <w:webHidden/>
          </w:rPr>
          <w:fldChar w:fldCharType="end"/>
        </w:r>
      </w:hyperlink>
    </w:p>
    <w:p w:rsidR="007E2558" w:rsidRDefault="003A2034">
      <w:pPr>
        <w:pStyle w:val="Abbildungsverzeichnis"/>
        <w:tabs>
          <w:tab w:val="right" w:leader="dot" w:pos="8495"/>
        </w:tabs>
        <w:rPr>
          <w:rFonts w:eastAsiaTheme="minorEastAsia"/>
          <w:noProof/>
          <w:lang w:eastAsia="de-DE"/>
        </w:rPr>
      </w:pPr>
      <w:hyperlink w:anchor="_Toc476239032" w:history="1">
        <w:r w:rsidR="007E2558" w:rsidRPr="00AF7F29">
          <w:rPr>
            <w:rStyle w:val="Hyperlink"/>
            <w:noProof/>
            <w:lang w:eastAsia="de-DE"/>
          </w:rPr>
          <w:t>Abbildung 27 - Oberseite eines Blattes von Malus Domestica (Klarapfel) aus dem selbsterstellten Datensatz</w:t>
        </w:r>
        <w:r w:rsidR="007E2558">
          <w:rPr>
            <w:noProof/>
            <w:webHidden/>
          </w:rPr>
          <w:tab/>
        </w:r>
        <w:r w:rsidR="007E2558">
          <w:rPr>
            <w:noProof/>
            <w:webHidden/>
          </w:rPr>
          <w:fldChar w:fldCharType="begin"/>
        </w:r>
        <w:r w:rsidR="007E2558">
          <w:rPr>
            <w:noProof/>
            <w:webHidden/>
          </w:rPr>
          <w:instrText xml:space="preserve"> PAGEREF _Toc476239032 \h </w:instrText>
        </w:r>
        <w:r w:rsidR="007E2558">
          <w:rPr>
            <w:noProof/>
            <w:webHidden/>
          </w:rPr>
        </w:r>
        <w:r w:rsidR="007E2558">
          <w:rPr>
            <w:noProof/>
            <w:webHidden/>
          </w:rPr>
          <w:fldChar w:fldCharType="separate"/>
        </w:r>
        <w:r w:rsidR="007E2558">
          <w:rPr>
            <w:noProof/>
            <w:webHidden/>
          </w:rPr>
          <w:t>26</w:t>
        </w:r>
        <w:r w:rsidR="007E2558">
          <w:rPr>
            <w:noProof/>
            <w:webHidden/>
          </w:rPr>
          <w:fldChar w:fldCharType="end"/>
        </w:r>
      </w:hyperlink>
    </w:p>
    <w:p w:rsidR="007E2558" w:rsidRDefault="003A2034">
      <w:pPr>
        <w:pStyle w:val="Abbildungsverzeichnis"/>
        <w:tabs>
          <w:tab w:val="right" w:leader="dot" w:pos="8495"/>
        </w:tabs>
        <w:rPr>
          <w:rFonts w:eastAsiaTheme="minorEastAsia"/>
          <w:noProof/>
          <w:lang w:eastAsia="de-DE"/>
        </w:rPr>
      </w:pPr>
      <w:hyperlink w:anchor="_Toc476239033" w:history="1">
        <w:r w:rsidR="007E2558" w:rsidRPr="00AF7F29">
          <w:rPr>
            <w:rStyle w:val="Hyperlink"/>
            <w:noProof/>
          </w:rPr>
          <w:t>Abbildung 28- Unterseite eines Blattes von Malus Domestica (Klarapfel) aus dem selbsterstellten Datensatz</w:t>
        </w:r>
        <w:r w:rsidR="007E2558">
          <w:rPr>
            <w:noProof/>
            <w:webHidden/>
          </w:rPr>
          <w:tab/>
        </w:r>
        <w:r w:rsidR="007E2558">
          <w:rPr>
            <w:noProof/>
            <w:webHidden/>
          </w:rPr>
          <w:fldChar w:fldCharType="begin"/>
        </w:r>
        <w:r w:rsidR="007E2558">
          <w:rPr>
            <w:noProof/>
            <w:webHidden/>
          </w:rPr>
          <w:instrText xml:space="preserve"> PAGEREF _Toc476239033 \h </w:instrText>
        </w:r>
        <w:r w:rsidR="007E2558">
          <w:rPr>
            <w:noProof/>
            <w:webHidden/>
          </w:rPr>
        </w:r>
        <w:r w:rsidR="007E2558">
          <w:rPr>
            <w:noProof/>
            <w:webHidden/>
          </w:rPr>
          <w:fldChar w:fldCharType="separate"/>
        </w:r>
        <w:r w:rsidR="007E2558">
          <w:rPr>
            <w:noProof/>
            <w:webHidden/>
          </w:rPr>
          <w:t>26</w:t>
        </w:r>
        <w:r w:rsidR="007E2558">
          <w:rPr>
            <w:noProof/>
            <w:webHidden/>
          </w:rPr>
          <w:fldChar w:fldCharType="end"/>
        </w:r>
      </w:hyperlink>
    </w:p>
    <w:p w:rsidR="007E2558" w:rsidRDefault="003A2034">
      <w:pPr>
        <w:pStyle w:val="Abbildungsverzeichnis"/>
        <w:tabs>
          <w:tab w:val="right" w:leader="dot" w:pos="8495"/>
        </w:tabs>
        <w:rPr>
          <w:rFonts w:eastAsiaTheme="minorEastAsia"/>
          <w:noProof/>
          <w:lang w:eastAsia="de-DE"/>
        </w:rPr>
      </w:pPr>
      <w:hyperlink w:anchor="_Toc476239034" w:history="1">
        <w:r w:rsidR="007E2558" w:rsidRPr="00AF7F29">
          <w:rPr>
            <w:rStyle w:val="Hyperlink"/>
            <w:noProof/>
          </w:rPr>
          <w:t>Abbildung 29 - Versuchsaufbau zur Aufnahme der Blätter des eigenen Datensatzes</w:t>
        </w:r>
        <w:r w:rsidR="007E2558">
          <w:rPr>
            <w:noProof/>
            <w:webHidden/>
          </w:rPr>
          <w:tab/>
        </w:r>
        <w:r w:rsidR="007E2558">
          <w:rPr>
            <w:noProof/>
            <w:webHidden/>
          </w:rPr>
          <w:fldChar w:fldCharType="begin"/>
        </w:r>
        <w:r w:rsidR="007E2558">
          <w:rPr>
            <w:noProof/>
            <w:webHidden/>
          </w:rPr>
          <w:instrText xml:space="preserve"> PAGEREF _Toc476239034 \h </w:instrText>
        </w:r>
        <w:r w:rsidR="007E2558">
          <w:rPr>
            <w:noProof/>
            <w:webHidden/>
          </w:rPr>
        </w:r>
        <w:r w:rsidR="007E2558">
          <w:rPr>
            <w:noProof/>
            <w:webHidden/>
          </w:rPr>
          <w:fldChar w:fldCharType="separate"/>
        </w:r>
        <w:r w:rsidR="007E2558">
          <w:rPr>
            <w:noProof/>
            <w:webHidden/>
          </w:rPr>
          <w:t>27</w:t>
        </w:r>
        <w:r w:rsidR="007E2558">
          <w:rPr>
            <w:noProof/>
            <w:webHidden/>
          </w:rPr>
          <w:fldChar w:fldCharType="end"/>
        </w:r>
      </w:hyperlink>
    </w:p>
    <w:p w:rsidR="007E2558" w:rsidRDefault="003A2034">
      <w:pPr>
        <w:pStyle w:val="Abbildungsverzeichnis"/>
        <w:tabs>
          <w:tab w:val="right" w:leader="dot" w:pos="8495"/>
        </w:tabs>
        <w:rPr>
          <w:rFonts w:eastAsiaTheme="minorEastAsia"/>
          <w:noProof/>
          <w:lang w:eastAsia="de-DE"/>
        </w:rPr>
      </w:pPr>
      <w:hyperlink w:anchor="_Toc476239035" w:history="1">
        <w:r w:rsidR="007E2558" w:rsidRPr="00AF7F29">
          <w:rPr>
            <w:rStyle w:val="Hyperlink"/>
            <w:noProof/>
          </w:rPr>
          <w:t xml:space="preserve">Abbildung 30 - Histogramm der Graustufen des Blattfotos aus </w:t>
        </w:r>
        <w:r w:rsidR="007E2558" w:rsidRPr="00AF7F29">
          <w:rPr>
            <w:rStyle w:val="Hyperlink"/>
            <w:noProof/>
            <w:lang w:eastAsia="de-DE"/>
          </w:rPr>
          <w:t>Abbildung 27</w:t>
        </w:r>
        <w:r w:rsidR="007E2558" w:rsidRPr="00AF7F29">
          <w:rPr>
            <w:rStyle w:val="Hyperlink"/>
            <w:noProof/>
          </w:rPr>
          <w:t>, Screenshot aus der Bildbearbeitungssoftware „GNU Image Manipulation Program“, Version 2.8.14</w:t>
        </w:r>
        <w:r w:rsidR="007E2558">
          <w:rPr>
            <w:noProof/>
            <w:webHidden/>
          </w:rPr>
          <w:tab/>
        </w:r>
        <w:r w:rsidR="007E2558">
          <w:rPr>
            <w:noProof/>
            <w:webHidden/>
          </w:rPr>
          <w:fldChar w:fldCharType="begin"/>
        </w:r>
        <w:r w:rsidR="007E2558">
          <w:rPr>
            <w:noProof/>
            <w:webHidden/>
          </w:rPr>
          <w:instrText xml:space="preserve"> PAGEREF _Toc476239035 \h </w:instrText>
        </w:r>
        <w:r w:rsidR="007E2558">
          <w:rPr>
            <w:noProof/>
            <w:webHidden/>
          </w:rPr>
        </w:r>
        <w:r w:rsidR="007E2558">
          <w:rPr>
            <w:noProof/>
            <w:webHidden/>
          </w:rPr>
          <w:fldChar w:fldCharType="separate"/>
        </w:r>
        <w:r w:rsidR="007E2558">
          <w:rPr>
            <w:noProof/>
            <w:webHidden/>
          </w:rPr>
          <w:t>28</w:t>
        </w:r>
        <w:r w:rsidR="007E2558">
          <w:rPr>
            <w:noProof/>
            <w:webHidden/>
          </w:rPr>
          <w:fldChar w:fldCharType="end"/>
        </w:r>
      </w:hyperlink>
    </w:p>
    <w:p w:rsidR="007E2558" w:rsidRDefault="003A2034">
      <w:pPr>
        <w:pStyle w:val="Abbildungsverzeichnis"/>
        <w:tabs>
          <w:tab w:val="right" w:leader="dot" w:pos="8495"/>
        </w:tabs>
        <w:rPr>
          <w:rFonts w:eastAsiaTheme="minorEastAsia"/>
          <w:noProof/>
          <w:lang w:eastAsia="de-DE"/>
        </w:rPr>
      </w:pPr>
      <w:hyperlink w:anchor="_Toc476239036" w:history="1">
        <w:r w:rsidR="007E2558" w:rsidRPr="00AF7F29">
          <w:rPr>
            <w:rStyle w:val="Hyperlink"/>
            <w:noProof/>
          </w:rPr>
          <w:t>Abbildung 31 - Mit Gaborfiltern gefaltetes Graustufenbild der Blattoberseite von Malus Domestica aus Abbildung 27</w:t>
        </w:r>
        <w:r w:rsidR="007E2558">
          <w:rPr>
            <w:noProof/>
            <w:webHidden/>
          </w:rPr>
          <w:tab/>
        </w:r>
        <w:r w:rsidR="007E2558">
          <w:rPr>
            <w:noProof/>
            <w:webHidden/>
          </w:rPr>
          <w:fldChar w:fldCharType="begin"/>
        </w:r>
        <w:r w:rsidR="007E2558">
          <w:rPr>
            <w:noProof/>
            <w:webHidden/>
          </w:rPr>
          <w:instrText xml:space="preserve"> PAGEREF _Toc476239036 \h </w:instrText>
        </w:r>
        <w:r w:rsidR="007E2558">
          <w:rPr>
            <w:noProof/>
            <w:webHidden/>
          </w:rPr>
        </w:r>
        <w:r w:rsidR="007E2558">
          <w:rPr>
            <w:noProof/>
            <w:webHidden/>
          </w:rPr>
          <w:fldChar w:fldCharType="separate"/>
        </w:r>
        <w:r w:rsidR="007E2558">
          <w:rPr>
            <w:noProof/>
            <w:webHidden/>
          </w:rPr>
          <w:t>45</w:t>
        </w:r>
        <w:r w:rsidR="007E2558">
          <w:rPr>
            <w:noProof/>
            <w:webHidden/>
          </w:rPr>
          <w:fldChar w:fldCharType="end"/>
        </w:r>
      </w:hyperlink>
    </w:p>
    <w:p w:rsidR="007E2558" w:rsidRDefault="003A2034">
      <w:pPr>
        <w:pStyle w:val="Abbildungsverzeichnis"/>
        <w:tabs>
          <w:tab w:val="right" w:leader="dot" w:pos="8495"/>
        </w:tabs>
        <w:rPr>
          <w:rFonts w:eastAsiaTheme="minorEastAsia"/>
          <w:noProof/>
          <w:lang w:eastAsia="de-DE"/>
        </w:rPr>
      </w:pPr>
      <w:hyperlink w:anchor="_Toc476239037" w:history="1">
        <w:r w:rsidR="007E2558" w:rsidRPr="00AF7F29">
          <w:rPr>
            <w:rStyle w:val="Hyperlink"/>
            <w:noProof/>
          </w:rPr>
          <w:t>Abbildung 32 - Mit Gaborfiltern gefaltetes Graustufenbild der Blattunterseite von Malus Domestica aus Abbildung 28</w:t>
        </w:r>
        <w:r w:rsidR="007E2558">
          <w:rPr>
            <w:noProof/>
            <w:webHidden/>
          </w:rPr>
          <w:tab/>
        </w:r>
        <w:r w:rsidR="007E2558">
          <w:rPr>
            <w:noProof/>
            <w:webHidden/>
          </w:rPr>
          <w:fldChar w:fldCharType="begin"/>
        </w:r>
        <w:r w:rsidR="007E2558">
          <w:rPr>
            <w:noProof/>
            <w:webHidden/>
          </w:rPr>
          <w:instrText xml:space="preserve"> PAGEREF _Toc476239037 \h </w:instrText>
        </w:r>
        <w:r w:rsidR="007E2558">
          <w:rPr>
            <w:noProof/>
            <w:webHidden/>
          </w:rPr>
        </w:r>
        <w:r w:rsidR="007E2558">
          <w:rPr>
            <w:noProof/>
            <w:webHidden/>
          </w:rPr>
          <w:fldChar w:fldCharType="separate"/>
        </w:r>
        <w:r w:rsidR="007E2558">
          <w:rPr>
            <w:noProof/>
            <w:webHidden/>
          </w:rPr>
          <w:t>45</w:t>
        </w:r>
        <w:r w:rsidR="007E2558">
          <w:rPr>
            <w:noProof/>
            <w:webHidden/>
          </w:rPr>
          <w:fldChar w:fldCharType="end"/>
        </w:r>
      </w:hyperlink>
    </w:p>
    <w:p w:rsidR="007E2558" w:rsidRDefault="003A2034">
      <w:pPr>
        <w:pStyle w:val="Abbildungsverzeichnis"/>
        <w:tabs>
          <w:tab w:val="right" w:leader="dot" w:pos="8495"/>
        </w:tabs>
        <w:rPr>
          <w:rFonts w:eastAsiaTheme="minorEastAsia"/>
          <w:noProof/>
          <w:lang w:eastAsia="de-DE"/>
        </w:rPr>
      </w:pPr>
      <w:hyperlink w:anchor="_Toc476239038" w:history="1">
        <w:r w:rsidR="007E2558" w:rsidRPr="00AF7F29">
          <w:rPr>
            <w:rStyle w:val="Hyperlink"/>
            <w:noProof/>
          </w:rPr>
          <w:t>Abbildung 33 - freigestellte Blattadern aus dem Gaborbild der Blattoberseite aus Abbildung 31 mit Hilfe morphologischer Operationen mit von links nach rechts ansteigender Größe des Filterkernels</w:t>
        </w:r>
        <w:r w:rsidR="007E2558">
          <w:rPr>
            <w:noProof/>
            <w:webHidden/>
          </w:rPr>
          <w:tab/>
        </w:r>
        <w:r w:rsidR="007E2558">
          <w:rPr>
            <w:noProof/>
            <w:webHidden/>
          </w:rPr>
          <w:fldChar w:fldCharType="begin"/>
        </w:r>
        <w:r w:rsidR="007E2558">
          <w:rPr>
            <w:noProof/>
            <w:webHidden/>
          </w:rPr>
          <w:instrText xml:space="preserve"> PAGEREF _Toc476239038 \h </w:instrText>
        </w:r>
        <w:r w:rsidR="007E2558">
          <w:rPr>
            <w:noProof/>
            <w:webHidden/>
          </w:rPr>
        </w:r>
        <w:r w:rsidR="007E2558">
          <w:rPr>
            <w:noProof/>
            <w:webHidden/>
          </w:rPr>
          <w:fldChar w:fldCharType="separate"/>
        </w:r>
        <w:r w:rsidR="007E2558">
          <w:rPr>
            <w:noProof/>
            <w:webHidden/>
          </w:rPr>
          <w:t>45</w:t>
        </w:r>
        <w:r w:rsidR="007E2558">
          <w:rPr>
            <w:noProof/>
            <w:webHidden/>
          </w:rPr>
          <w:fldChar w:fldCharType="end"/>
        </w:r>
      </w:hyperlink>
    </w:p>
    <w:p w:rsidR="007E2558" w:rsidRDefault="003A2034">
      <w:pPr>
        <w:pStyle w:val="Abbildungsverzeichnis"/>
        <w:tabs>
          <w:tab w:val="right" w:leader="dot" w:pos="8495"/>
        </w:tabs>
        <w:rPr>
          <w:rFonts w:eastAsiaTheme="minorEastAsia"/>
          <w:noProof/>
          <w:lang w:eastAsia="de-DE"/>
        </w:rPr>
      </w:pPr>
      <w:hyperlink w:anchor="_Toc476239039" w:history="1">
        <w:r w:rsidR="007E2558" w:rsidRPr="00AF7F29">
          <w:rPr>
            <w:rStyle w:val="Hyperlink"/>
            <w:noProof/>
          </w:rPr>
          <w:t>Abbildung 34 - freigestellte Blattadern aus dem Gaborbild der Blattunterseite aus Abbildung 32 mit Hilfe morphologischer Operationen mit von links nach rechts ansteigender Größe des Filterkernels</w:t>
        </w:r>
        <w:r w:rsidR="007E2558">
          <w:rPr>
            <w:noProof/>
            <w:webHidden/>
          </w:rPr>
          <w:tab/>
        </w:r>
        <w:r w:rsidR="007E2558">
          <w:rPr>
            <w:noProof/>
            <w:webHidden/>
          </w:rPr>
          <w:fldChar w:fldCharType="begin"/>
        </w:r>
        <w:r w:rsidR="007E2558">
          <w:rPr>
            <w:noProof/>
            <w:webHidden/>
          </w:rPr>
          <w:instrText xml:space="preserve"> PAGEREF _Toc476239039 \h </w:instrText>
        </w:r>
        <w:r w:rsidR="007E2558">
          <w:rPr>
            <w:noProof/>
            <w:webHidden/>
          </w:rPr>
        </w:r>
        <w:r w:rsidR="007E2558">
          <w:rPr>
            <w:noProof/>
            <w:webHidden/>
          </w:rPr>
          <w:fldChar w:fldCharType="separate"/>
        </w:r>
        <w:r w:rsidR="007E2558">
          <w:rPr>
            <w:noProof/>
            <w:webHidden/>
          </w:rPr>
          <w:t>45</w:t>
        </w:r>
        <w:r w:rsidR="007E2558">
          <w:rPr>
            <w:noProof/>
            <w:webHidden/>
          </w:rPr>
          <w:fldChar w:fldCharType="end"/>
        </w:r>
      </w:hyperlink>
    </w:p>
    <w:p w:rsidR="007E2558" w:rsidRDefault="003A2034">
      <w:pPr>
        <w:pStyle w:val="Abbildungsverzeichnis"/>
        <w:tabs>
          <w:tab w:val="right" w:leader="dot" w:pos="8495"/>
        </w:tabs>
        <w:rPr>
          <w:rFonts w:eastAsiaTheme="minorEastAsia"/>
          <w:noProof/>
          <w:lang w:eastAsia="de-DE"/>
        </w:rPr>
      </w:pPr>
      <w:hyperlink w:anchor="_Toc476239040" w:history="1">
        <w:r w:rsidR="007E2558" w:rsidRPr="00AF7F29">
          <w:rPr>
            <w:rStyle w:val="Hyperlink"/>
            <w:noProof/>
          </w:rPr>
          <w:t>Abbildung 35 - Hough-Linien (grün), extrahiert aus den morphologischen Faltungen aus Abbildung 34 (in gleicher Reihenfolge)</w:t>
        </w:r>
        <w:r w:rsidR="007E2558">
          <w:rPr>
            <w:noProof/>
            <w:webHidden/>
          </w:rPr>
          <w:tab/>
        </w:r>
        <w:r w:rsidR="007E2558">
          <w:rPr>
            <w:noProof/>
            <w:webHidden/>
          </w:rPr>
          <w:fldChar w:fldCharType="begin"/>
        </w:r>
        <w:r w:rsidR="007E2558">
          <w:rPr>
            <w:noProof/>
            <w:webHidden/>
          </w:rPr>
          <w:instrText xml:space="preserve"> PAGEREF _Toc476239040 \h </w:instrText>
        </w:r>
        <w:r w:rsidR="007E2558">
          <w:rPr>
            <w:noProof/>
            <w:webHidden/>
          </w:rPr>
        </w:r>
        <w:r w:rsidR="007E2558">
          <w:rPr>
            <w:noProof/>
            <w:webHidden/>
          </w:rPr>
          <w:fldChar w:fldCharType="separate"/>
        </w:r>
        <w:r w:rsidR="007E2558">
          <w:rPr>
            <w:noProof/>
            <w:webHidden/>
          </w:rPr>
          <w:t>45</w:t>
        </w:r>
        <w:r w:rsidR="007E2558">
          <w:rPr>
            <w:noProof/>
            <w:webHidden/>
          </w:rPr>
          <w:fldChar w:fldCharType="end"/>
        </w:r>
      </w:hyperlink>
    </w:p>
    <w:p w:rsidR="00C54E4E" w:rsidRDefault="001012D7" w:rsidP="00A41C04">
      <w:pPr>
        <w:spacing w:before="240"/>
      </w:pPr>
      <w:r>
        <w:rPr>
          <w:b/>
          <w:bCs/>
          <w:noProof/>
        </w:rPr>
        <w:fldChar w:fldCharType="end"/>
      </w:r>
    </w:p>
    <w:p w:rsidR="003F18C9" w:rsidRDefault="00862B31" w:rsidP="003F18C9">
      <w:pPr>
        <w:pStyle w:val="berschrift1"/>
        <w:numPr>
          <w:ilvl w:val="0"/>
          <w:numId w:val="15"/>
        </w:numPr>
        <w:ind w:left="284" w:hanging="284"/>
      </w:pPr>
      <w:bookmarkStart w:id="160" w:name="_Toc476239199"/>
      <w:r>
        <w:t>Tabellenverzeichnis</w:t>
      </w:r>
      <w:bookmarkEnd w:id="160"/>
    </w:p>
    <w:p w:rsidR="003F18C9" w:rsidRDefault="00915C30" w:rsidP="00A41C04">
      <w:pPr>
        <w:spacing w:before="240"/>
      </w:pPr>
      <w:fldSimple w:instr=" TOC \h \z \c &quot;Tabelle&quot; ">
        <w:r w:rsidR="000F0F95">
          <w:rPr>
            <w:b/>
            <w:bCs/>
            <w:noProof/>
          </w:rPr>
          <w:t>Es konnten keine Einträge für ein Abbildungsverzeichnis gefunden werden.</w:t>
        </w:r>
      </w:fldSimple>
    </w:p>
    <w:p w:rsidR="00F86239" w:rsidRDefault="00F86239" w:rsidP="00F86239">
      <w:pPr>
        <w:pStyle w:val="berschrift1"/>
        <w:numPr>
          <w:ilvl w:val="0"/>
          <w:numId w:val="15"/>
        </w:numPr>
        <w:ind w:left="284" w:hanging="284"/>
      </w:pPr>
      <w:bookmarkStart w:id="161" w:name="_Toc476239200"/>
      <w:bookmarkEnd w:id="6"/>
      <w:bookmarkEnd w:id="7"/>
      <w:bookmarkEnd w:id="8"/>
      <w:r>
        <w:t>Codelistings</w:t>
      </w:r>
      <w:bookmarkEnd w:id="161"/>
    </w:p>
    <w:p w:rsidR="005674EF" w:rsidRDefault="00915C30" w:rsidP="00B07883">
      <w:pPr>
        <w:jc w:val="left"/>
        <w:rPr>
          <w:b/>
          <w:bCs/>
          <w:noProof/>
        </w:rPr>
      </w:pPr>
      <w:fldSimple w:instr=" TOC \h \z \c &quot;Codelisting&quot; ">
        <w:r w:rsidR="000F0F95">
          <w:rPr>
            <w:b/>
            <w:bCs/>
            <w:noProof/>
          </w:rPr>
          <w:t>Es konnten keine Einträge für ein Abbildungsverzeichnis gefunden werden.</w:t>
        </w:r>
      </w:fldSimple>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AA143E" w:rsidRPr="006F1D98" w:rsidRDefault="00AA143E" w:rsidP="007E6470">
      <w:pPr>
        <w:pStyle w:val="Inhaltsverzeichnisberschrift"/>
        <w:numPr>
          <w:ilvl w:val="0"/>
          <w:numId w:val="15"/>
        </w:numPr>
        <w:ind w:left="426"/>
      </w:pPr>
      <w:r>
        <w:t>Literaturverzeichnis</w:t>
      </w:r>
    </w:p>
    <w:p w:rsidR="007E1464" w:rsidRPr="007E1464" w:rsidRDefault="007E6470" w:rsidP="007E1464">
      <w:pPr>
        <w:widowControl w:val="0"/>
        <w:autoSpaceDE w:val="0"/>
        <w:autoSpaceDN w:val="0"/>
        <w:adjustRightInd w:val="0"/>
        <w:ind w:left="480" w:hanging="480"/>
        <w:rPr>
          <w:rFonts w:ascii="Calibri" w:hAnsi="Calibri" w:cs="Times New Roman"/>
          <w:noProof/>
          <w:szCs w:val="24"/>
        </w:rPr>
      </w:pPr>
      <w:r>
        <w:rPr>
          <w:b/>
          <w:bCs/>
          <w:noProof/>
        </w:rPr>
        <w:fldChar w:fldCharType="begin" w:fldLock="1"/>
      </w:r>
      <w:r>
        <w:rPr>
          <w:b/>
          <w:bCs/>
          <w:noProof/>
        </w:rPr>
        <w:instrText xml:space="preserve">ADDIN Mendeley Bibliography CSL_BIBLIOGRAPHY </w:instrText>
      </w:r>
      <w:r>
        <w:rPr>
          <w:b/>
          <w:bCs/>
          <w:noProof/>
        </w:rPr>
        <w:fldChar w:fldCharType="separate"/>
      </w:r>
      <w:r w:rsidR="007E1464" w:rsidRPr="007E1464">
        <w:rPr>
          <w:rFonts w:ascii="Calibri" w:hAnsi="Calibri" w:cs="Times New Roman"/>
          <w:noProof/>
          <w:szCs w:val="24"/>
        </w:rPr>
        <w:t xml:space="preserve">Arun, C. H., Sam Emmanuel, W. R., &amp; Christopher Durairaj, D. (2013). Texture Feature Extraction for Identification of Medicinal Plants and Comparison of Different Classifiers. </w:t>
      </w:r>
      <w:r w:rsidR="007E1464" w:rsidRPr="007E1464">
        <w:rPr>
          <w:rFonts w:ascii="Calibri" w:hAnsi="Calibri" w:cs="Times New Roman"/>
          <w:i/>
          <w:iCs/>
          <w:noProof/>
          <w:szCs w:val="24"/>
        </w:rPr>
        <w:t>International Journal of Computer Applications</w:t>
      </w:r>
      <w:r w:rsidR="007E1464" w:rsidRPr="007E1464">
        <w:rPr>
          <w:rFonts w:ascii="Calibri" w:hAnsi="Calibri" w:cs="Times New Roman"/>
          <w:noProof/>
          <w:szCs w:val="24"/>
        </w:rPr>
        <w:t xml:space="preserve">, </w:t>
      </w:r>
      <w:r w:rsidR="007E1464" w:rsidRPr="007E1464">
        <w:rPr>
          <w:rFonts w:ascii="Calibri" w:hAnsi="Calibri" w:cs="Times New Roman"/>
          <w:i/>
          <w:iCs/>
          <w:noProof/>
          <w:szCs w:val="24"/>
        </w:rPr>
        <w:t>62</w:t>
      </w:r>
      <w:r w:rsidR="007E1464" w:rsidRPr="007E1464">
        <w:rPr>
          <w:rFonts w:ascii="Calibri" w:hAnsi="Calibri" w:cs="Times New Roman"/>
          <w:noProof/>
          <w:szCs w:val="24"/>
        </w:rPr>
        <w:t>(12), 975–8887.</w:t>
      </w:r>
    </w:p>
    <w:p w:rsidR="007E1464" w:rsidRPr="007E1464" w:rsidRDefault="007E1464" w:rsidP="007E1464">
      <w:pPr>
        <w:widowControl w:val="0"/>
        <w:autoSpaceDE w:val="0"/>
        <w:autoSpaceDN w:val="0"/>
        <w:adjustRightInd w:val="0"/>
        <w:ind w:left="480" w:hanging="480"/>
        <w:rPr>
          <w:rFonts w:ascii="Calibri" w:hAnsi="Calibri" w:cs="Times New Roman"/>
          <w:noProof/>
          <w:szCs w:val="24"/>
        </w:rPr>
      </w:pPr>
      <w:r w:rsidRPr="007E1464">
        <w:rPr>
          <w:rFonts w:ascii="Calibri" w:hAnsi="Calibri" w:cs="Times New Roman"/>
          <w:noProof/>
          <w:szCs w:val="24"/>
        </w:rPr>
        <w:t xml:space="preserve">Belongie, S., Malik, J., &amp; Puzicha, J. (2002). Shape matching and object recognition using shape contexts. </w:t>
      </w:r>
      <w:r w:rsidRPr="007E1464">
        <w:rPr>
          <w:rFonts w:ascii="Calibri" w:hAnsi="Calibri" w:cs="Times New Roman"/>
          <w:i/>
          <w:iCs/>
          <w:noProof/>
          <w:szCs w:val="24"/>
        </w:rPr>
        <w:t>IEEE Transactions on Pattern Analysis and Machine Intelligence</w:t>
      </w:r>
      <w:r w:rsidRPr="007E1464">
        <w:rPr>
          <w:rFonts w:ascii="Calibri" w:hAnsi="Calibri" w:cs="Times New Roman"/>
          <w:noProof/>
          <w:szCs w:val="24"/>
        </w:rPr>
        <w:t xml:space="preserve">, </w:t>
      </w:r>
      <w:r w:rsidRPr="007E1464">
        <w:rPr>
          <w:rFonts w:ascii="Calibri" w:hAnsi="Calibri" w:cs="Times New Roman"/>
          <w:i/>
          <w:iCs/>
          <w:noProof/>
          <w:szCs w:val="24"/>
        </w:rPr>
        <w:t>24</w:t>
      </w:r>
      <w:r w:rsidRPr="007E1464">
        <w:rPr>
          <w:rFonts w:ascii="Calibri" w:hAnsi="Calibri" w:cs="Times New Roman"/>
          <w:noProof/>
          <w:szCs w:val="24"/>
        </w:rPr>
        <w:t>(4), 509–522. https://doi.org/10.1109/34.993558</w:t>
      </w:r>
    </w:p>
    <w:p w:rsidR="007E1464" w:rsidRPr="007E1464" w:rsidRDefault="007E1464" w:rsidP="007E1464">
      <w:pPr>
        <w:widowControl w:val="0"/>
        <w:autoSpaceDE w:val="0"/>
        <w:autoSpaceDN w:val="0"/>
        <w:adjustRightInd w:val="0"/>
        <w:ind w:left="480" w:hanging="480"/>
        <w:rPr>
          <w:rFonts w:ascii="Calibri" w:hAnsi="Calibri" w:cs="Times New Roman"/>
          <w:noProof/>
          <w:szCs w:val="24"/>
        </w:rPr>
      </w:pPr>
      <w:r w:rsidRPr="007E1464">
        <w:rPr>
          <w:rFonts w:ascii="Calibri" w:hAnsi="Calibri" w:cs="Times New Roman"/>
          <w:noProof/>
          <w:szCs w:val="24"/>
        </w:rPr>
        <w:t xml:space="preserve">Bishop, C. M. (2006). </w:t>
      </w:r>
      <w:r w:rsidRPr="007E1464">
        <w:rPr>
          <w:rFonts w:ascii="Calibri" w:hAnsi="Calibri" w:cs="Times New Roman"/>
          <w:i/>
          <w:iCs/>
          <w:noProof/>
          <w:szCs w:val="24"/>
        </w:rPr>
        <w:t>Pattern Recognition and Machine Learning</w:t>
      </w:r>
      <w:r w:rsidRPr="007E1464">
        <w:rPr>
          <w:rFonts w:ascii="Calibri" w:hAnsi="Calibri" w:cs="Times New Roman"/>
          <w:noProof/>
          <w:szCs w:val="24"/>
        </w:rPr>
        <w:t>. New York: Springer Science+Business Media.</w:t>
      </w:r>
    </w:p>
    <w:p w:rsidR="007E1464" w:rsidRPr="007E1464" w:rsidRDefault="007E1464" w:rsidP="007E1464">
      <w:pPr>
        <w:widowControl w:val="0"/>
        <w:autoSpaceDE w:val="0"/>
        <w:autoSpaceDN w:val="0"/>
        <w:adjustRightInd w:val="0"/>
        <w:ind w:left="480" w:hanging="480"/>
        <w:rPr>
          <w:rFonts w:ascii="Calibri" w:hAnsi="Calibri" w:cs="Times New Roman"/>
          <w:noProof/>
          <w:szCs w:val="24"/>
        </w:rPr>
      </w:pPr>
      <w:r w:rsidRPr="007E1464">
        <w:rPr>
          <w:rFonts w:ascii="Calibri" w:hAnsi="Calibri" w:cs="Times New Roman"/>
          <w:noProof/>
          <w:szCs w:val="24"/>
        </w:rPr>
        <w:t xml:space="preserve">Burdick, H. E. (1997). </w:t>
      </w:r>
      <w:r w:rsidRPr="007E1464">
        <w:rPr>
          <w:rFonts w:ascii="Calibri" w:hAnsi="Calibri" w:cs="Times New Roman"/>
          <w:i/>
          <w:iCs/>
          <w:noProof/>
          <w:szCs w:val="24"/>
        </w:rPr>
        <w:t>Digital Imaging- Theory and Applications</w:t>
      </w:r>
      <w:r w:rsidRPr="007E1464">
        <w:rPr>
          <w:rFonts w:ascii="Calibri" w:hAnsi="Calibri" w:cs="Times New Roman"/>
          <w:noProof/>
          <w:szCs w:val="24"/>
        </w:rPr>
        <w:t>. New York: McGraw-Hill.</w:t>
      </w:r>
    </w:p>
    <w:p w:rsidR="007E1464" w:rsidRPr="007E1464" w:rsidRDefault="007E1464" w:rsidP="007E1464">
      <w:pPr>
        <w:widowControl w:val="0"/>
        <w:autoSpaceDE w:val="0"/>
        <w:autoSpaceDN w:val="0"/>
        <w:adjustRightInd w:val="0"/>
        <w:ind w:left="480" w:hanging="480"/>
        <w:rPr>
          <w:rFonts w:ascii="Calibri" w:hAnsi="Calibri" w:cs="Times New Roman"/>
          <w:noProof/>
          <w:szCs w:val="24"/>
        </w:rPr>
      </w:pPr>
      <w:r w:rsidRPr="007E1464">
        <w:rPr>
          <w:rFonts w:ascii="Calibri" w:hAnsi="Calibri" w:cs="Times New Roman"/>
          <w:noProof/>
          <w:szCs w:val="24"/>
        </w:rPr>
        <w:t xml:space="preserve">Burger, W., &amp; Burge, M. J. (2015). </w:t>
      </w:r>
      <w:r w:rsidRPr="007E1464">
        <w:rPr>
          <w:rFonts w:ascii="Calibri" w:hAnsi="Calibri" w:cs="Times New Roman"/>
          <w:i/>
          <w:iCs/>
          <w:noProof/>
          <w:szCs w:val="24"/>
        </w:rPr>
        <w:t xml:space="preserve">Digitale Bildverarbeitung: eine algorithmische Einführung mit </w:t>
      </w:r>
      <w:r w:rsidRPr="007E1464">
        <w:rPr>
          <w:rFonts w:ascii="Calibri" w:hAnsi="Calibri" w:cs="Times New Roman"/>
          <w:i/>
          <w:iCs/>
          <w:noProof/>
          <w:szCs w:val="24"/>
        </w:rPr>
        <w:lastRenderedPageBreak/>
        <w:t>Java</w:t>
      </w:r>
      <w:r w:rsidRPr="007E1464">
        <w:rPr>
          <w:rFonts w:ascii="Calibri" w:hAnsi="Calibri" w:cs="Times New Roman"/>
          <w:noProof/>
          <w:szCs w:val="24"/>
        </w:rPr>
        <w:t xml:space="preserve"> (3. Aufl.). Berlin, Heidelberg: Springer-Verlag. https://doi.org/10.1007/978-3-642-04604-9</w:t>
      </w:r>
    </w:p>
    <w:p w:rsidR="007E1464" w:rsidRPr="007E1464" w:rsidRDefault="007E1464" w:rsidP="007E1464">
      <w:pPr>
        <w:widowControl w:val="0"/>
        <w:autoSpaceDE w:val="0"/>
        <w:autoSpaceDN w:val="0"/>
        <w:adjustRightInd w:val="0"/>
        <w:ind w:left="480" w:hanging="480"/>
        <w:rPr>
          <w:rFonts w:ascii="Calibri" w:hAnsi="Calibri" w:cs="Times New Roman"/>
          <w:noProof/>
          <w:szCs w:val="24"/>
        </w:rPr>
      </w:pPr>
      <w:r w:rsidRPr="007E1464">
        <w:rPr>
          <w:rFonts w:ascii="Calibri" w:hAnsi="Calibri" w:cs="Times New Roman"/>
          <w:noProof/>
          <w:szCs w:val="24"/>
        </w:rPr>
        <w:t xml:space="preserve">Cao, J., Wang, B., &amp; Brown, D. (2016). Similarity based leaf image retrieval using multiscale R-angle description. </w:t>
      </w:r>
      <w:r w:rsidRPr="007E1464">
        <w:rPr>
          <w:rFonts w:ascii="Calibri" w:hAnsi="Calibri" w:cs="Times New Roman"/>
          <w:i/>
          <w:iCs/>
          <w:noProof/>
          <w:szCs w:val="24"/>
        </w:rPr>
        <w:t>Information Sciences</w:t>
      </w:r>
      <w:r w:rsidRPr="007E1464">
        <w:rPr>
          <w:rFonts w:ascii="Calibri" w:hAnsi="Calibri" w:cs="Times New Roman"/>
          <w:noProof/>
          <w:szCs w:val="24"/>
        </w:rPr>
        <w:t xml:space="preserve">, </w:t>
      </w:r>
      <w:r w:rsidRPr="007E1464">
        <w:rPr>
          <w:rFonts w:ascii="Calibri" w:hAnsi="Calibri" w:cs="Times New Roman"/>
          <w:i/>
          <w:iCs/>
          <w:noProof/>
          <w:szCs w:val="24"/>
        </w:rPr>
        <w:t>374</w:t>
      </w:r>
      <w:r w:rsidRPr="007E1464">
        <w:rPr>
          <w:rFonts w:ascii="Calibri" w:hAnsi="Calibri" w:cs="Times New Roman"/>
          <w:noProof/>
          <w:szCs w:val="24"/>
        </w:rPr>
        <w:t>, 51–64. https://doi.org/10.1016/j.ins.2016.09.023</w:t>
      </w:r>
    </w:p>
    <w:p w:rsidR="007E1464" w:rsidRPr="007E1464" w:rsidRDefault="007E1464" w:rsidP="007E1464">
      <w:pPr>
        <w:widowControl w:val="0"/>
        <w:autoSpaceDE w:val="0"/>
        <w:autoSpaceDN w:val="0"/>
        <w:adjustRightInd w:val="0"/>
        <w:ind w:left="480" w:hanging="480"/>
        <w:rPr>
          <w:rFonts w:ascii="Calibri" w:hAnsi="Calibri" w:cs="Times New Roman"/>
          <w:noProof/>
          <w:szCs w:val="24"/>
        </w:rPr>
      </w:pPr>
      <w:r w:rsidRPr="007E1464">
        <w:rPr>
          <w:rFonts w:ascii="Calibri" w:hAnsi="Calibri" w:cs="Times New Roman"/>
          <w:noProof/>
          <w:szCs w:val="24"/>
        </w:rPr>
        <w:t xml:space="preserve">Chaki, J., Parekh, R., &amp; Bhattacharya, S. (2015). Plant leaf recognition using texture and shape features with neural classifiers. </w:t>
      </w:r>
      <w:r w:rsidRPr="007E1464">
        <w:rPr>
          <w:rFonts w:ascii="Calibri" w:hAnsi="Calibri" w:cs="Times New Roman"/>
          <w:i/>
          <w:iCs/>
          <w:noProof/>
          <w:szCs w:val="24"/>
        </w:rPr>
        <w:t>Pattern Recognition Letters</w:t>
      </w:r>
      <w:r w:rsidRPr="007E1464">
        <w:rPr>
          <w:rFonts w:ascii="Calibri" w:hAnsi="Calibri" w:cs="Times New Roman"/>
          <w:noProof/>
          <w:szCs w:val="24"/>
        </w:rPr>
        <w:t xml:space="preserve">, </w:t>
      </w:r>
      <w:r w:rsidRPr="007E1464">
        <w:rPr>
          <w:rFonts w:ascii="Calibri" w:hAnsi="Calibri" w:cs="Times New Roman"/>
          <w:i/>
          <w:iCs/>
          <w:noProof/>
          <w:szCs w:val="24"/>
        </w:rPr>
        <w:t>58</w:t>
      </w:r>
      <w:r w:rsidRPr="007E1464">
        <w:rPr>
          <w:rFonts w:ascii="Calibri" w:hAnsi="Calibri" w:cs="Times New Roman"/>
          <w:noProof/>
          <w:szCs w:val="24"/>
        </w:rPr>
        <w:t>, 61–68. https://doi.org/10.1016/j.patrec.2015.02.010</w:t>
      </w:r>
    </w:p>
    <w:p w:rsidR="007E1464" w:rsidRPr="007E1464" w:rsidRDefault="007E1464" w:rsidP="007E1464">
      <w:pPr>
        <w:widowControl w:val="0"/>
        <w:autoSpaceDE w:val="0"/>
        <w:autoSpaceDN w:val="0"/>
        <w:adjustRightInd w:val="0"/>
        <w:ind w:left="480" w:hanging="480"/>
        <w:rPr>
          <w:rFonts w:ascii="Calibri" w:hAnsi="Calibri" w:cs="Times New Roman"/>
          <w:noProof/>
          <w:szCs w:val="24"/>
        </w:rPr>
      </w:pPr>
      <w:r w:rsidRPr="007E1464">
        <w:rPr>
          <w:rFonts w:ascii="Calibri" w:hAnsi="Calibri" w:cs="Times New Roman"/>
          <w:noProof/>
          <w:szCs w:val="24"/>
        </w:rPr>
        <w:t xml:space="preserve">Coelho, L. P. (2013). Mahotas: Open source software for scriptable computer vision. </w:t>
      </w:r>
      <w:r w:rsidRPr="007E1464">
        <w:rPr>
          <w:rFonts w:ascii="Calibri" w:hAnsi="Calibri" w:cs="Times New Roman"/>
          <w:i/>
          <w:iCs/>
          <w:noProof/>
          <w:szCs w:val="24"/>
        </w:rPr>
        <w:t>Journal of Open Research Software</w:t>
      </w:r>
      <w:r w:rsidRPr="007E1464">
        <w:rPr>
          <w:rFonts w:ascii="Calibri" w:hAnsi="Calibri" w:cs="Times New Roman"/>
          <w:noProof/>
          <w:szCs w:val="24"/>
        </w:rPr>
        <w:t xml:space="preserve">, </w:t>
      </w:r>
      <w:r w:rsidRPr="007E1464">
        <w:rPr>
          <w:rFonts w:ascii="Calibri" w:hAnsi="Calibri" w:cs="Times New Roman"/>
          <w:i/>
          <w:iCs/>
          <w:noProof/>
          <w:szCs w:val="24"/>
        </w:rPr>
        <w:t>1</w:t>
      </w:r>
      <w:r w:rsidRPr="007E1464">
        <w:rPr>
          <w:rFonts w:ascii="Calibri" w:hAnsi="Calibri" w:cs="Times New Roman"/>
          <w:noProof/>
          <w:szCs w:val="24"/>
        </w:rPr>
        <w:t>(1).</w:t>
      </w:r>
    </w:p>
    <w:p w:rsidR="007E1464" w:rsidRPr="007E1464" w:rsidRDefault="007E1464" w:rsidP="007E1464">
      <w:pPr>
        <w:widowControl w:val="0"/>
        <w:autoSpaceDE w:val="0"/>
        <w:autoSpaceDN w:val="0"/>
        <w:adjustRightInd w:val="0"/>
        <w:ind w:left="480" w:hanging="480"/>
        <w:rPr>
          <w:rFonts w:ascii="Calibri" w:hAnsi="Calibri" w:cs="Times New Roman"/>
          <w:noProof/>
          <w:szCs w:val="24"/>
        </w:rPr>
      </w:pPr>
      <w:r w:rsidRPr="007E1464">
        <w:rPr>
          <w:rFonts w:ascii="Calibri" w:hAnsi="Calibri" w:cs="Times New Roman"/>
          <w:noProof/>
          <w:szCs w:val="24"/>
        </w:rPr>
        <w:t xml:space="preserve">Duda, R. O., Hart, P. E., &amp; Stork, D. G. (2001). </w:t>
      </w:r>
      <w:r w:rsidRPr="007E1464">
        <w:rPr>
          <w:rFonts w:ascii="Calibri" w:hAnsi="Calibri" w:cs="Times New Roman"/>
          <w:i/>
          <w:iCs/>
          <w:noProof/>
          <w:szCs w:val="24"/>
        </w:rPr>
        <w:t>Pattern Classification</w:t>
      </w:r>
      <w:r w:rsidRPr="007E1464">
        <w:rPr>
          <w:rFonts w:ascii="Calibri" w:hAnsi="Calibri" w:cs="Times New Roman"/>
          <w:noProof/>
          <w:szCs w:val="24"/>
        </w:rPr>
        <w:t xml:space="preserve"> (2. Aufl.). New York: John Wiley &amp; Sons.</w:t>
      </w:r>
    </w:p>
    <w:p w:rsidR="007E1464" w:rsidRPr="007E1464" w:rsidRDefault="007E1464" w:rsidP="007E1464">
      <w:pPr>
        <w:widowControl w:val="0"/>
        <w:autoSpaceDE w:val="0"/>
        <w:autoSpaceDN w:val="0"/>
        <w:adjustRightInd w:val="0"/>
        <w:ind w:left="480" w:hanging="480"/>
        <w:rPr>
          <w:rFonts w:ascii="Calibri" w:hAnsi="Calibri" w:cs="Times New Roman"/>
          <w:noProof/>
          <w:szCs w:val="24"/>
        </w:rPr>
      </w:pPr>
      <w:r w:rsidRPr="007E1464">
        <w:rPr>
          <w:rFonts w:ascii="Calibri" w:hAnsi="Calibri" w:cs="Times New Roman"/>
          <w:noProof/>
          <w:szCs w:val="24"/>
        </w:rPr>
        <w:t xml:space="preserve">Ertel, W. (2016). </w:t>
      </w:r>
      <w:r w:rsidRPr="007E1464">
        <w:rPr>
          <w:rFonts w:ascii="Calibri" w:hAnsi="Calibri" w:cs="Times New Roman"/>
          <w:i/>
          <w:iCs/>
          <w:noProof/>
          <w:szCs w:val="24"/>
        </w:rPr>
        <w:t>Grundkurs Künstliche Intelligenz</w:t>
      </w:r>
      <w:r w:rsidRPr="007E1464">
        <w:rPr>
          <w:rFonts w:ascii="Calibri" w:hAnsi="Calibri" w:cs="Times New Roman"/>
          <w:noProof/>
          <w:szCs w:val="24"/>
        </w:rPr>
        <w:t xml:space="preserve"> (4. Aufl.). Wiesbaden: Springer Fachmedien. https://doi.org/10.1007/978-3-8348-9989-7</w:t>
      </w:r>
    </w:p>
    <w:p w:rsidR="007E1464" w:rsidRPr="007E1464" w:rsidRDefault="007E1464" w:rsidP="007E1464">
      <w:pPr>
        <w:widowControl w:val="0"/>
        <w:autoSpaceDE w:val="0"/>
        <w:autoSpaceDN w:val="0"/>
        <w:adjustRightInd w:val="0"/>
        <w:ind w:left="480" w:hanging="480"/>
        <w:rPr>
          <w:rFonts w:ascii="Calibri" w:hAnsi="Calibri" w:cs="Times New Roman"/>
          <w:noProof/>
          <w:szCs w:val="24"/>
        </w:rPr>
      </w:pPr>
      <w:r w:rsidRPr="007E1464">
        <w:rPr>
          <w:rFonts w:ascii="Calibri" w:hAnsi="Calibri" w:cs="Times New Roman"/>
          <w:noProof/>
          <w:szCs w:val="24"/>
        </w:rPr>
        <w:t>HDF Group. (2017). HDF Group - HDF5. Abgerufen 1. März 2017, von https://support.hdfgroup.org/HDF5/</w:t>
      </w:r>
    </w:p>
    <w:p w:rsidR="007E1464" w:rsidRPr="007E1464" w:rsidRDefault="007E1464" w:rsidP="007E1464">
      <w:pPr>
        <w:widowControl w:val="0"/>
        <w:autoSpaceDE w:val="0"/>
        <w:autoSpaceDN w:val="0"/>
        <w:adjustRightInd w:val="0"/>
        <w:ind w:left="480" w:hanging="480"/>
        <w:rPr>
          <w:rFonts w:ascii="Calibri" w:hAnsi="Calibri" w:cs="Times New Roman"/>
          <w:noProof/>
          <w:szCs w:val="24"/>
        </w:rPr>
      </w:pPr>
      <w:r w:rsidRPr="007E1464">
        <w:rPr>
          <w:rFonts w:ascii="Calibri" w:hAnsi="Calibri" w:cs="Times New Roman"/>
          <w:noProof/>
          <w:szCs w:val="24"/>
        </w:rPr>
        <w:t xml:space="preserve">Jähne, B. (2012). </w:t>
      </w:r>
      <w:r w:rsidRPr="007E1464">
        <w:rPr>
          <w:rFonts w:ascii="Calibri" w:hAnsi="Calibri" w:cs="Times New Roman"/>
          <w:i/>
          <w:iCs/>
          <w:noProof/>
          <w:szCs w:val="24"/>
        </w:rPr>
        <w:t>Digitale Bildverarbeitung: und Bildgewinnung (German Edition)</w:t>
      </w:r>
      <w:r w:rsidRPr="007E1464">
        <w:rPr>
          <w:rFonts w:ascii="Calibri" w:hAnsi="Calibri" w:cs="Times New Roman"/>
          <w:noProof/>
          <w:szCs w:val="24"/>
        </w:rPr>
        <w:t xml:space="preserve"> (7. Aufl.). Heidelberg: Springer Verlag.</w:t>
      </w:r>
    </w:p>
    <w:p w:rsidR="007E1464" w:rsidRPr="007E1464" w:rsidRDefault="007E1464" w:rsidP="007E1464">
      <w:pPr>
        <w:widowControl w:val="0"/>
        <w:autoSpaceDE w:val="0"/>
        <w:autoSpaceDN w:val="0"/>
        <w:adjustRightInd w:val="0"/>
        <w:ind w:left="480" w:hanging="480"/>
        <w:rPr>
          <w:rFonts w:ascii="Calibri" w:hAnsi="Calibri" w:cs="Times New Roman"/>
          <w:noProof/>
          <w:szCs w:val="24"/>
        </w:rPr>
      </w:pPr>
      <w:r w:rsidRPr="007E1464">
        <w:rPr>
          <w:rFonts w:ascii="Calibri" w:hAnsi="Calibri" w:cs="Times New Roman"/>
          <w:noProof/>
          <w:szCs w:val="24"/>
        </w:rPr>
        <w:t xml:space="preserve">Katyal, V. (2012). </w:t>
      </w:r>
      <w:r w:rsidRPr="007E1464">
        <w:rPr>
          <w:rFonts w:ascii="Calibri" w:hAnsi="Calibri" w:cs="Times New Roman"/>
          <w:i/>
          <w:iCs/>
          <w:noProof/>
          <w:szCs w:val="24"/>
        </w:rPr>
        <w:t>Leaf vein segmentation using Odd Gabor filters and morphological operations</w:t>
      </w:r>
      <w:r w:rsidRPr="007E1464">
        <w:rPr>
          <w:rFonts w:ascii="Calibri" w:hAnsi="Calibri" w:cs="Times New Roman"/>
          <w:noProof/>
          <w:szCs w:val="24"/>
        </w:rPr>
        <w:t>. Amity University Indien.</w:t>
      </w:r>
    </w:p>
    <w:p w:rsidR="007E1464" w:rsidRPr="007E1464" w:rsidRDefault="007E1464" w:rsidP="007E1464">
      <w:pPr>
        <w:widowControl w:val="0"/>
        <w:autoSpaceDE w:val="0"/>
        <w:autoSpaceDN w:val="0"/>
        <w:adjustRightInd w:val="0"/>
        <w:ind w:left="480" w:hanging="480"/>
        <w:rPr>
          <w:rFonts w:ascii="Calibri" w:hAnsi="Calibri" w:cs="Times New Roman"/>
          <w:noProof/>
          <w:szCs w:val="24"/>
        </w:rPr>
      </w:pPr>
      <w:r w:rsidRPr="007E1464">
        <w:rPr>
          <w:rFonts w:ascii="Calibri" w:hAnsi="Calibri" w:cs="Times New Roman"/>
          <w:noProof/>
          <w:szCs w:val="24"/>
        </w:rPr>
        <w:t xml:space="preserve">Keller, J. M., Liu, D., &amp; Fogel, D. B. (2016). </w:t>
      </w:r>
      <w:r w:rsidRPr="007E1464">
        <w:rPr>
          <w:rFonts w:ascii="Calibri" w:hAnsi="Calibri" w:cs="Times New Roman"/>
          <w:i/>
          <w:iCs/>
          <w:noProof/>
          <w:szCs w:val="24"/>
        </w:rPr>
        <w:t>Fundamentals of Computational Intelligence</w:t>
      </w:r>
      <w:r w:rsidRPr="007E1464">
        <w:rPr>
          <w:rFonts w:ascii="Calibri" w:hAnsi="Calibri" w:cs="Times New Roman"/>
          <w:noProof/>
          <w:szCs w:val="24"/>
        </w:rPr>
        <w:t>. New Jersey: John Wiley &amp; Sons.</w:t>
      </w:r>
    </w:p>
    <w:p w:rsidR="007E1464" w:rsidRPr="007E1464" w:rsidRDefault="007E1464" w:rsidP="007E1464">
      <w:pPr>
        <w:widowControl w:val="0"/>
        <w:autoSpaceDE w:val="0"/>
        <w:autoSpaceDN w:val="0"/>
        <w:adjustRightInd w:val="0"/>
        <w:ind w:left="480" w:hanging="480"/>
        <w:rPr>
          <w:rFonts w:ascii="Calibri" w:hAnsi="Calibri" w:cs="Times New Roman"/>
          <w:noProof/>
          <w:szCs w:val="24"/>
        </w:rPr>
      </w:pPr>
      <w:r w:rsidRPr="007E1464">
        <w:rPr>
          <w:rFonts w:ascii="Calibri" w:hAnsi="Calibri" w:cs="Times New Roman"/>
          <w:noProof/>
          <w:szCs w:val="24"/>
        </w:rPr>
        <w:t>Keras. (2017). Keras Documentation. Abgerufen 2. Februar 2017, von https://keras.io/</w:t>
      </w:r>
    </w:p>
    <w:p w:rsidR="007E1464" w:rsidRPr="007E1464" w:rsidRDefault="007E1464" w:rsidP="007E1464">
      <w:pPr>
        <w:widowControl w:val="0"/>
        <w:autoSpaceDE w:val="0"/>
        <w:autoSpaceDN w:val="0"/>
        <w:adjustRightInd w:val="0"/>
        <w:ind w:left="480" w:hanging="480"/>
        <w:rPr>
          <w:rFonts w:ascii="Calibri" w:hAnsi="Calibri" w:cs="Times New Roman"/>
          <w:noProof/>
          <w:szCs w:val="24"/>
        </w:rPr>
      </w:pPr>
      <w:r w:rsidRPr="007E1464">
        <w:rPr>
          <w:rFonts w:ascii="Calibri" w:hAnsi="Calibri" w:cs="Times New Roman"/>
          <w:noProof/>
          <w:szCs w:val="24"/>
        </w:rPr>
        <w:t xml:space="preserve">Khan, N. Y., McCane, B., &amp; Wyvill, G. (2011). SIFT and SURF performance evaluation against various image deformations on benchmark dataset. In </w:t>
      </w:r>
      <w:r w:rsidRPr="007E1464">
        <w:rPr>
          <w:rFonts w:ascii="Calibri" w:hAnsi="Calibri" w:cs="Times New Roman"/>
          <w:i/>
          <w:iCs/>
          <w:noProof/>
          <w:szCs w:val="24"/>
        </w:rPr>
        <w:t>Proceedings - 2011 International Conference on Digital Image Computing: Techniques and Applications, DICTA 2011</w:t>
      </w:r>
      <w:r w:rsidRPr="007E1464">
        <w:rPr>
          <w:rFonts w:ascii="Calibri" w:hAnsi="Calibri" w:cs="Times New Roman"/>
          <w:noProof/>
          <w:szCs w:val="24"/>
        </w:rPr>
        <w:t xml:space="preserve"> (S. 501–506). https://doi.org/10.1109/DICTA.2011.90</w:t>
      </w:r>
    </w:p>
    <w:p w:rsidR="007E1464" w:rsidRPr="007E1464" w:rsidRDefault="007E1464" w:rsidP="007E1464">
      <w:pPr>
        <w:widowControl w:val="0"/>
        <w:autoSpaceDE w:val="0"/>
        <w:autoSpaceDN w:val="0"/>
        <w:adjustRightInd w:val="0"/>
        <w:ind w:left="480" w:hanging="480"/>
        <w:rPr>
          <w:rFonts w:ascii="Calibri" w:hAnsi="Calibri" w:cs="Times New Roman"/>
          <w:noProof/>
          <w:szCs w:val="24"/>
        </w:rPr>
      </w:pPr>
      <w:r w:rsidRPr="007E1464">
        <w:rPr>
          <w:rFonts w:ascii="Calibri" w:hAnsi="Calibri" w:cs="Times New Roman"/>
          <w:noProof/>
          <w:szCs w:val="24"/>
        </w:rPr>
        <w:t xml:space="preserve">Kumar, N., Belhumeur, P. N., Biswas, A., Jacobs, D. W., Kress, W. J., Lopez, I., &amp; Soares, J. V. B. (2012). Leafsnap: A Computer Vision System for Automatic Plant Species Identification. </w:t>
      </w:r>
      <w:r w:rsidRPr="007E1464">
        <w:rPr>
          <w:rFonts w:ascii="Calibri" w:hAnsi="Calibri" w:cs="Times New Roman"/>
          <w:i/>
          <w:iCs/>
          <w:noProof/>
          <w:szCs w:val="24"/>
        </w:rPr>
        <w:t>Proceedings of the 12th European Conference on Computer Vision (ECCV)</w:t>
      </w:r>
      <w:r w:rsidRPr="007E1464">
        <w:rPr>
          <w:rFonts w:ascii="Calibri" w:hAnsi="Calibri" w:cs="Times New Roman"/>
          <w:noProof/>
          <w:szCs w:val="24"/>
        </w:rPr>
        <w:t>.</w:t>
      </w:r>
    </w:p>
    <w:p w:rsidR="007E1464" w:rsidRPr="007E1464" w:rsidRDefault="007E1464" w:rsidP="007E1464">
      <w:pPr>
        <w:widowControl w:val="0"/>
        <w:autoSpaceDE w:val="0"/>
        <w:autoSpaceDN w:val="0"/>
        <w:adjustRightInd w:val="0"/>
        <w:ind w:left="480" w:hanging="480"/>
        <w:rPr>
          <w:rFonts w:ascii="Calibri" w:hAnsi="Calibri" w:cs="Times New Roman"/>
          <w:noProof/>
          <w:szCs w:val="24"/>
        </w:rPr>
      </w:pPr>
      <w:r w:rsidRPr="007E1464">
        <w:rPr>
          <w:rFonts w:ascii="Calibri" w:hAnsi="Calibri" w:cs="Times New Roman"/>
          <w:noProof/>
          <w:szCs w:val="24"/>
        </w:rPr>
        <w:t xml:space="preserve">Larese, M. G., Bayá, A. E., Craviotto, R. M., Arango, M. R., Gallo, C., &amp; Granitto, P. M. (2014). </w:t>
      </w:r>
      <w:r w:rsidRPr="007E1464">
        <w:rPr>
          <w:rFonts w:ascii="Calibri" w:hAnsi="Calibri" w:cs="Times New Roman"/>
          <w:noProof/>
          <w:szCs w:val="24"/>
        </w:rPr>
        <w:lastRenderedPageBreak/>
        <w:t xml:space="preserve">Multiscale recognition of legume varieties based on leaf venation images. </w:t>
      </w:r>
      <w:r w:rsidRPr="007E1464">
        <w:rPr>
          <w:rFonts w:ascii="Calibri" w:hAnsi="Calibri" w:cs="Times New Roman"/>
          <w:i/>
          <w:iCs/>
          <w:noProof/>
          <w:szCs w:val="24"/>
        </w:rPr>
        <w:t>Expert Systems with Applications</w:t>
      </w:r>
      <w:r w:rsidRPr="007E1464">
        <w:rPr>
          <w:rFonts w:ascii="Calibri" w:hAnsi="Calibri" w:cs="Times New Roman"/>
          <w:noProof/>
          <w:szCs w:val="24"/>
        </w:rPr>
        <w:t xml:space="preserve">, </w:t>
      </w:r>
      <w:r w:rsidRPr="007E1464">
        <w:rPr>
          <w:rFonts w:ascii="Calibri" w:hAnsi="Calibri" w:cs="Times New Roman"/>
          <w:i/>
          <w:iCs/>
          <w:noProof/>
          <w:szCs w:val="24"/>
        </w:rPr>
        <w:t>41</w:t>
      </w:r>
      <w:r w:rsidRPr="007E1464">
        <w:rPr>
          <w:rFonts w:ascii="Calibri" w:hAnsi="Calibri" w:cs="Times New Roman"/>
          <w:noProof/>
          <w:szCs w:val="24"/>
        </w:rPr>
        <w:t>(10), 4638–4647. https://doi.org/10.1016/j.eswa.2014.01.029</w:t>
      </w:r>
    </w:p>
    <w:p w:rsidR="007E1464" w:rsidRPr="007E1464" w:rsidRDefault="007E1464" w:rsidP="007E1464">
      <w:pPr>
        <w:widowControl w:val="0"/>
        <w:autoSpaceDE w:val="0"/>
        <w:autoSpaceDN w:val="0"/>
        <w:adjustRightInd w:val="0"/>
        <w:ind w:left="480" w:hanging="480"/>
        <w:rPr>
          <w:rFonts w:ascii="Calibri" w:hAnsi="Calibri" w:cs="Times New Roman"/>
          <w:noProof/>
          <w:szCs w:val="24"/>
        </w:rPr>
      </w:pPr>
      <w:r w:rsidRPr="007E1464">
        <w:rPr>
          <w:rFonts w:ascii="Calibri" w:hAnsi="Calibri" w:cs="Times New Roman"/>
          <w:noProof/>
          <w:szCs w:val="24"/>
        </w:rPr>
        <w:t xml:space="preserve">Ling, H. L. H., &amp; Jacobs, D. W. (2007). Shape Classification Using the Inner-Distance. </w:t>
      </w:r>
      <w:r w:rsidRPr="007E1464">
        <w:rPr>
          <w:rFonts w:ascii="Calibri" w:hAnsi="Calibri" w:cs="Times New Roman"/>
          <w:i/>
          <w:iCs/>
          <w:noProof/>
          <w:szCs w:val="24"/>
        </w:rPr>
        <w:t>IEEE Transactions on Pattern Analysis and Machine Intelligence</w:t>
      </w:r>
      <w:r w:rsidRPr="007E1464">
        <w:rPr>
          <w:rFonts w:ascii="Calibri" w:hAnsi="Calibri" w:cs="Times New Roman"/>
          <w:noProof/>
          <w:szCs w:val="24"/>
        </w:rPr>
        <w:t xml:space="preserve">, </w:t>
      </w:r>
      <w:r w:rsidRPr="007E1464">
        <w:rPr>
          <w:rFonts w:ascii="Calibri" w:hAnsi="Calibri" w:cs="Times New Roman"/>
          <w:i/>
          <w:iCs/>
          <w:noProof/>
          <w:szCs w:val="24"/>
        </w:rPr>
        <w:t>29</w:t>
      </w:r>
      <w:r w:rsidRPr="007E1464">
        <w:rPr>
          <w:rFonts w:ascii="Calibri" w:hAnsi="Calibri" w:cs="Times New Roman"/>
          <w:noProof/>
          <w:szCs w:val="24"/>
        </w:rPr>
        <w:t>(2), 286–299. https://doi.org/10.1109/TPAMI.2007.41</w:t>
      </w:r>
    </w:p>
    <w:p w:rsidR="007E1464" w:rsidRPr="007E1464" w:rsidRDefault="007E1464" w:rsidP="007E1464">
      <w:pPr>
        <w:widowControl w:val="0"/>
        <w:autoSpaceDE w:val="0"/>
        <w:autoSpaceDN w:val="0"/>
        <w:adjustRightInd w:val="0"/>
        <w:ind w:left="480" w:hanging="480"/>
        <w:rPr>
          <w:rFonts w:ascii="Calibri" w:hAnsi="Calibri" w:cs="Times New Roman"/>
          <w:noProof/>
          <w:szCs w:val="24"/>
        </w:rPr>
      </w:pPr>
      <w:r w:rsidRPr="007E1464">
        <w:rPr>
          <w:rFonts w:ascii="Calibri" w:hAnsi="Calibri" w:cs="Times New Roman"/>
          <w:noProof/>
          <w:szCs w:val="24"/>
        </w:rPr>
        <w:t>MathWorks. (2017). MATLAB - MathWorks. Abgerufen 1. März 2017, von https://de.mathworks.com/products/matlab.html</w:t>
      </w:r>
    </w:p>
    <w:p w:rsidR="007E1464" w:rsidRPr="007E1464" w:rsidRDefault="007E1464" w:rsidP="007E1464">
      <w:pPr>
        <w:widowControl w:val="0"/>
        <w:autoSpaceDE w:val="0"/>
        <w:autoSpaceDN w:val="0"/>
        <w:adjustRightInd w:val="0"/>
        <w:ind w:left="480" w:hanging="480"/>
        <w:rPr>
          <w:rFonts w:ascii="Calibri" w:hAnsi="Calibri" w:cs="Times New Roman"/>
          <w:noProof/>
          <w:szCs w:val="24"/>
        </w:rPr>
      </w:pPr>
      <w:r w:rsidRPr="007E1464">
        <w:rPr>
          <w:rFonts w:ascii="Calibri" w:hAnsi="Calibri" w:cs="Times New Roman"/>
          <w:noProof/>
          <w:szCs w:val="24"/>
        </w:rPr>
        <w:t>Matplotlib development team. (2017). Matplotlib: Python plotting - Matplotlib 2.0.0 documentation. Abgerufen 2. Februar 2017, von http://matplotlib.org/</w:t>
      </w:r>
    </w:p>
    <w:p w:rsidR="007E1464" w:rsidRPr="007E1464" w:rsidRDefault="007E1464" w:rsidP="007E1464">
      <w:pPr>
        <w:widowControl w:val="0"/>
        <w:autoSpaceDE w:val="0"/>
        <w:autoSpaceDN w:val="0"/>
        <w:adjustRightInd w:val="0"/>
        <w:ind w:left="480" w:hanging="480"/>
        <w:rPr>
          <w:rFonts w:ascii="Calibri" w:hAnsi="Calibri" w:cs="Times New Roman"/>
          <w:noProof/>
          <w:szCs w:val="24"/>
        </w:rPr>
      </w:pPr>
      <w:r w:rsidRPr="007E1464">
        <w:rPr>
          <w:rFonts w:ascii="Calibri" w:hAnsi="Calibri" w:cs="Times New Roman"/>
          <w:noProof/>
          <w:szCs w:val="24"/>
        </w:rPr>
        <w:t>NumPy developers. (2016). NumPy - NumPy. Abgerufen 2. Februar 2017, von http://www.numpy.org/</w:t>
      </w:r>
    </w:p>
    <w:p w:rsidR="007E1464" w:rsidRPr="007E1464" w:rsidRDefault="007E1464" w:rsidP="007E1464">
      <w:pPr>
        <w:widowControl w:val="0"/>
        <w:autoSpaceDE w:val="0"/>
        <w:autoSpaceDN w:val="0"/>
        <w:adjustRightInd w:val="0"/>
        <w:ind w:left="480" w:hanging="480"/>
        <w:rPr>
          <w:rFonts w:ascii="Calibri" w:hAnsi="Calibri" w:cs="Times New Roman"/>
          <w:noProof/>
          <w:szCs w:val="24"/>
        </w:rPr>
      </w:pPr>
      <w:r w:rsidRPr="007E1464">
        <w:rPr>
          <w:rFonts w:ascii="Calibri" w:hAnsi="Calibri" w:cs="Times New Roman"/>
          <w:noProof/>
          <w:szCs w:val="24"/>
        </w:rPr>
        <w:t>OpenCV. (2017). ABOUT | OpenCV. Abgerufen 1. März 2017, von http://opencv.org/about.html</w:t>
      </w:r>
    </w:p>
    <w:p w:rsidR="007E1464" w:rsidRPr="007E1464" w:rsidRDefault="007E1464" w:rsidP="007E1464">
      <w:pPr>
        <w:widowControl w:val="0"/>
        <w:autoSpaceDE w:val="0"/>
        <w:autoSpaceDN w:val="0"/>
        <w:adjustRightInd w:val="0"/>
        <w:ind w:left="480" w:hanging="480"/>
        <w:rPr>
          <w:rFonts w:ascii="Calibri" w:hAnsi="Calibri" w:cs="Times New Roman"/>
          <w:noProof/>
          <w:szCs w:val="24"/>
        </w:rPr>
      </w:pPr>
      <w:r w:rsidRPr="007E1464">
        <w:rPr>
          <w:rFonts w:ascii="Calibri" w:hAnsi="Calibri" w:cs="Times New Roman"/>
          <w:noProof/>
          <w:szCs w:val="24"/>
        </w:rPr>
        <w:t>Pandas. (2016). pandas: powerful Python data analysis toolkit — pandas 0.19.2 documentation. Abgerufen 2. Februar 2017, von http://pandas.pydata.org/pandas-docs/stable/</w:t>
      </w:r>
    </w:p>
    <w:p w:rsidR="007E1464" w:rsidRPr="007E1464" w:rsidRDefault="007E1464" w:rsidP="007E1464">
      <w:pPr>
        <w:widowControl w:val="0"/>
        <w:autoSpaceDE w:val="0"/>
        <w:autoSpaceDN w:val="0"/>
        <w:adjustRightInd w:val="0"/>
        <w:ind w:left="480" w:hanging="480"/>
        <w:rPr>
          <w:rFonts w:ascii="Calibri" w:hAnsi="Calibri" w:cs="Times New Roman"/>
          <w:noProof/>
          <w:szCs w:val="24"/>
        </w:rPr>
      </w:pPr>
      <w:r w:rsidRPr="007E1464">
        <w:rPr>
          <w:rFonts w:ascii="Calibri" w:hAnsi="Calibri" w:cs="Times New Roman"/>
          <w:noProof/>
          <w:szCs w:val="24"/>
        </w:rPr>
        <w:t xml:space="preserve">Price, C. A., Symonova, O., Mileyko, Y., Hilley, T., &amp; Weitz, J. S. (2011). Leaf Extraction and Analysis Framework Graphical User Interface: Segmenting and Analyzing the Structure of Leaf Veins and Areoles. </w:t>
      </w:r>
      <w:r w:rsidRPr="007E1464">
        <w:rPr>
          <w:rFonts w:ascii="Calibri" w:hAnsi="Calibri" w:cs="Times New Roman"/>
          <w:i/>
          <w:iCs/>
          <w:noProof/>
          <w:szCs w:val="24"/>
        </w:rPr>
        <w:t>Plant Physiology</w:t>
      </w:r>
      <w:r w:rsidRPr="007E1464">
        <w:rPr>
          <w:rFonts w:ascii="Calibri" w:hAnsi="Calibri" w:cs="Times New Roman"/>
          <w:noProof/>
          <w:szCs w:val="24"/>
        </w:rPr>
        <w:t xml:space="preserve">, </w:t>
      </w:r>
      <w:r w:rsidRPr="007E1464">
        <w:rPr>
          <w:rFonts w:ascii="Calibri" w:hAnsi="Calibri" w:cs="Times New Roman"/>
          <w:i/>
          <w:iCs/>
          <w:noProof/>
          <w:szCs w:val="24"/>
        </w:rPr>
        <w:t>155</w:t>
      </w:r>
      <w:r w:rsidRPr="007E1464">
        <w:rPr>
          <w:rFonts w:ascii="Calibri" w:hAnsi="Calibri" w:cs="Times New Roman"/>
          <w:noProof/>
          <w:szCs w:val="24"/>
        </w:rPr>
        <w:t>(1), 236–245. https://doi.org/10.1104/pp.110.162834</w:t>
      </w:r>
    </w:p>
    <w:p w:rsidR="007E1464" w:rsidRPr="007E1464" w:rsidRDefault="007E1464" w:rsidP="007E1464">
      <w:pPr>
        <w:widowControl w:val="0"/>
        <w:autoSpaceDE w:val="0"/>
        <w:autoSpaceDN w:val="0"/>
        <w:adjustRightInd w:val="0"/>
        <w:ind w:left="480" w:hanging="480"/>
        <w:rPr>
          <w:rFonts w:ascii="Calibri" w:hAnsi="Calibri" w:cs="Times New Roman"/>
          <w:noProof/>
          <w:szCs w:val="24"/>
        </w:rPr>
      </w:pPr>
      <w:r w:rsidRPr="007E1464">
        <w:rPr>
          <w:rFonts w:ascii="Calibri" w:hAnsi="Calibri" w:cs="Times New Roman"/>
          <w:noProof/>
          <w:szCs w:val="24"/>
        </w:rPr>
        <w:t>PyTables. (2015). Welcome to PyTables’ documentation! — PyTables 3.3.0 documentation. Abgerufen 2. Februar 2017, von http://www.pytables.org/#</w:t>
      </w:r>
    </w:p>
    <w:p w:rsidR="007E1464" w:rsidRPr="007E1464" w:rsidRDefault="007E1464" w:rsidP="007E1464">
      <w:pPr>
        <w:widowControl w:val="0"/>
        <w:autoSpaceDE w:val="0"/>
        <w:autoSpaceDN w:val="0"/>
        <w:adjustRightInd w:val="0"/>
        <w:ind w:left="480" w:hanging="480"/>
        <w:rPr>
          <w:rFonts w:ascii="Calibri" w:hAnsi="Calibri" w:cs="Times New Roman"/>
          <w:noProof/>
          <w:szCs w:val="24"/>
        </w:rPr>
      </w:pPr>
      <w:r w:rsidRPr="007E1464">
        <w:rPr>
          <w:rFonts w:ascii="Calibri" w:hAnsi="Calibri" w:cs="Times New Roman"/>
          <w:noProof/>
          <w:szCs w:val="24"/>
        </w:rPr>
        <w:t>Riverbank. (2016). Riverbank | Software | PyQt | What is PyQt? Abgerufen 2. Februar 2017, von https://riverbankcomputing.com/software/pyqt/intro</w:t>
      </w:r>
    </w:p>
    <w:p w:rsidR="007E1464" w:rsidRPr="007E1464" w:rsidRDefault="007E1464" w:rsidP="007E1464">
      <w:pPr>
        <w:widowControl w:val="0"/>
        <w:autoSpaceDE w:val="0"/>
        <w:autoSpaceDN w:val="0"/>
        <w:adjustRightInd w:val="0"/>
        <w:ind w:left="480" w:hanging="480"/>
        <w:rPr>
          <w:rFonts w:ascii="Calibri" w:hAnsi="Calibri" w:cs="Times New Roman"/>
          <w:noProof/>
          <w:szCs w:val="24"/>
        </w:rPr>
      </w:pPr>
      <w:r w:rsidRPr="007E1464">
        <w:rPr>
          <w:rFonts w:ascii="Calibri" w:hAnsi="Calibri" w:cs="Times New Roman"/>
          <w:noProof/>
          <w:szCs w:val="24"/>
        </w:rPr>
        <w:t xml:space="preserve">Rothmaler, W. (1967). </w:t>
      </w:r>
      <w:r w:rsidRPr="007E1464">
        <w:rPr>
          <w:rFonts w:ascii="Calibri" w:hAnsi="Calibri" w:cs="Times New Roman"/>
          <w:i/>
          <w:iCs/>
          <w:noProof/>
          <w:szCs w:val="24"/>
        </w:rPr>
        <w:t>Exkursionsflora von Deutschland - Gefäßpflanzen</w:t>
      </w:r>
      <w:r w:rsidRPr="007E1464">
        <w:rPr>
          <w:rFonts w:ascii="Calibri" w:hAnsi="Calibri" w:cs="Times New Roman"/>
          <w:noProof/>
          <w:szCs w:val="24"/>
        </w:rPr>
        <w:t xml:space="preserve"> (6. Aufl.). Berlin: Volk und Wissen volkseigener Verlag.</w:t>
      </w:r>
    </w:p>
    <w:p w:rsidR="007E1464" w:rsidRPr="007E1464" w:rsidRDefault="007E1464" w:rsidP="007E1464">
      <w:pPr>
        <w:widowControl w:val="0"/>
        <w:autoSpaceDE w:val="0"/>
        <w:autoSpaceDN w:val="0"/>
        <w:adjustRightInd w:val="0"/>
        <w:ind w:left="480" w:hanging="480"/>
        <w:rPr>
          <w:rFonts w:ascii="Calibri" w:hAnsi="Calibri" w:cs="Times New Roman"/>
          <w:noProof/>
          <w:szCs w:val="24"/>
        </w:rPr>
      </w:pPr>
      <w:r w:rsidRPr="007E1464">
        <w:rPr>
          <w:rFonts w:ascii="Calibri" w:hAnsi="Calibri" w:cs="Times New Roman"/>
          <w:noProof/>
          <w:szCs w:val="24"/>
        </w:rPr>
        <w:t xml:space="preserve">Rothmaler, W. (2011). </w:t>
      </w:r>
      <w:r w:rsidRPr="007E1464">
        <w:rPr>
          <w:rFonts w:ascii="Calibri" w:hAnsi="Calibri" w:cs="Times New Roman"/>
          <w:i/>
          <w:iCs/>
          <w:noProof/>
          <w:szCs w:val="24"/>
        </w:rPr>
        <w:t>Exkursionsflora von Deutschland - Gefäßpflanzen</w:t>
      </w:r>
      <w:r w:rsidRPr="007E1464">
        <w:rPr>
          <w:rFonts w:ascii="Calibri" w:hAnsi="Calibri" w:cs="Times New Roman"/>
          <w:noProof/>
          <w:szCs w:val="24"/>
        </w:rPr>
        <w:t xml:space="preserve"> (20. Aufl.). Heidelberg: Spektrum Akademischer Verlag.</w:t>
      </w:r>
    </w:p>
    <w:p w:rsidR="007E1464" w:rsidRPr="007E1464" w:rsidRDefault="007E1464" w:rsidP="007E1464">
      <w:pPr>
        <w:widowControl w:val="0"/>
        <w:autoSpaceDE w:val="0"/>
        <w:autoSpaceDN w:val="0"/>
        <w:adjustRightInd w:val="0"/>
        <w:ind w:left="480" w:hanging="480"/>
        <w:rPr>
          <w:rFonts w:ascii="Calibri" w:hAnsi="Calibri" w:cs="Times New Roman"/>
          <w:noProof/>
          <w:szCs w:val="24"/>
        </w:rPr>
      </w:pPr>
      <w:r w:rsidRPr="007E1464">
        <w:rPr>
          <w:rFonts w:ascii="Calibri" w:hAnsi="Calibri" w:cs="Times New Roman"/>
          <w:noProof/>
          <w:szCs w:val="24"/>
        </w:rPr>
        <w:t>scikit-image development team. (2017). scikit-image: image processing in Python. Abgerufen 2. Februar 2017, von http://scikit-image.org/</w:t>
      </w:r>
    </w:p>
    <w:p w:rsidR="007E1464" w:rsidRPr="007E1464" w:rsidRDefault="007E1464" w:rsidP="007E1464">
      <w:pPr>
        <w:widowControl w:val="0"/>
        <w:autoSpaceDE w:val="0"/>
        <w:autoSpaceDN w:val="0"/>
        <w:adjustRightInd w:val="0"/>
        <w:ind w:left="480" w:hanging="480"/>
        <w:rPr>
          <w:rFonts w:ascii="Calibri" w:hAnsi="Calibri" w:cs="Times New Roman"/>
          <w:noProof/>
          <w:szCs w:val="24"/>
        </w:rPr>
      </w:pPr>
      <w:r w:rsidRPr="007E1464">
        <w:rPr>
          <w:rFonts w:ascii="Calibri" w:hAnsi="Calibri" w:cs="Times New Roman"/>
          <w:noProof/>
          <w:szCs w:val="24"/>
        </w:rPr>
        <w:t xml:space="preserve">scikit-learn. (2017). scikit-learn: machine learning in Python. Abgerufen 2. Februar 2017, von </w:t>
      </w:r>
      <w:r w:rsidRPr="007E1464">
        <w:rPr>
          <w:rFonts w:ascii="Calibri" w:hAnsi="Calibri" w:cs="Times New Roman"/>
          <w:noProof/>
          <w:szCs w:val="24"/>
        </w:rPr>
        <w:lastRenderedPageBreak/>
        <w:t>http://scikit-learn.org/stable/</w:t>
      </w:r>
    </w:p>
    <w:p w:rsidR="007E1464" w:rsidRPr="007E1464" w:rsidRDefault="007E1464" w:rsidP="007E1464">
      <w:pPr>
        <w:widowControl w:val="0"/>
        <w:autoSpaceDE w:val="0"/>
        <w:autoSpaceDN w:val="0"/>
        <w:adjustRightInd w:val="0"/>
        <w:ind w:left="480" w:hanging="480"/>
        <w:rPr>
          <w:rFonts w:ascii="Calibri" w:hAnsi="Calibri" w:cs="Times New Roman"/>
          <w:noProof/>
          <w:szCs w:val="24"/>
        </w:rPr>
      </w:pPr>
      <w:r w:rsidRPr="007E1464">
        <w:rPr>
          <w:rFonts w:ascii="Calibri" w:hAnsi="Calibri" w:cs="Times New Roman"/>
          <w:noProof/>
          <w:szCs w:val="24"/>
        </w:rPr>
        <w:t>SciPy developers. (2017). SciPy.org — SciPy.org. Abgerufen 2. Februar 2017, von http://scipy.org/</w:t>
      </w:r>
    </w:p>
    <w:p w:rsidR="007E1464" w:rsidRPr="007E1464" w:rsidRDefault="007E1464" w:rsidP="007E1464">
      <w:pPr>
        <w:widowControl w:val="0"/>
        <w:autoSpaceDE w:val="0"/>
        <w:autoSpaceDN w:val="0"/>
        <w:adjustRightInd w:val="0"/>
        <w:ind w:left="480" w:hanging="480"/>
        <w:rPr>
          <w:rFonts w:ascii="Calibri" w:hAnsi="Calibri" w:cs="Times New Roman"/>
          <w:noProof/>
          <w:szCs w:val="24"/>
        </w:rPr>
      </w:pPr>
      <w:r w:rsidRPr="007E1464">
        <w:rPr>
          <w:rFonts w:ascii="Calibri" w:hAnsi="Calibri" w:cs="Times New Roman"/>
          <w:noProof/>
          <w:szCs w:val="24"/>
        </w:rPr>
        <w:t xml:space="preserve">Sivic, J., &amp; Zisserman, A. (2009). Efficient visual search of videos cast as text retrieval. </w:t>
      </w:r>
      <w:r w:rsidRPr="007E1464">
        <w:rPr>
          <w:rFonts w:ascii="Calibri" w:hAnsi="Calibri" w:cs="Times New Roman"/>
          <w:i/>
          <w:iCs/>
          <w:noProof/>
          <w:szCs w:val="24"/>
        </w:rPr>
        <w:t>IEEE Transactions on Pattern Analysis and Machine Intelligence</w:t>
      </w:r>
      <w:r w:rsidRPr="007E1464">
        <w:rPr>
          <w:rFonts w:ascii="Calibri" w:hAnsi="Calibri" w:cs="Times New Roman"/>
          <w:noProof/>
          <w:szCs w:val="24"/>
        </w:rPr>
        <w:t xml:space="preserve">, </w:t>
      </w:r>
      <w:r w:rsidRPr="007E1464">
        <w:rPr>
          <w:rFonts w:ascii="Calibri" w:hAnsi="Calibri" w:cs="Times New Roman"/>
          <w:i/>
          <w:iCs/>
          <w:noProof/>
          <w:szCs w:val="24"/>
        </w:rPr>
        <w:t>31</w:t>
      </w:r>
      <w:r w:rsidRPr="007E1464">
        <w:rPr>
          <w:rFonts w:ascii="Calibri" w:hAnsi="Calibri" w:cs="Times New Roman"/>
          <w:noProof/>
          <w:szCs w:val="24"/>
        </w:rPr>
        <w:t>(4), 591–606. https://doi.org/10.1109/TPAMI.2008.111</w:t>
      </w:r>
    </w:p>
    <w:p w:rsidR="007E1464" w:rsidRPr="007E1464" w:rsidRDefault="007E1464" w:rsidP="007E1464">
      <w:pPr>
        <w:widowControl w:val="0"/>
        <w:autoSpaceDE w:val="0"/>
        <w:autoSpaceDN w:val="0"/>
        <w:adjustRightInd w:val="0"/>
        <w:ind w:left="480" w:hanging="480"/>
        <w:rPr>
          <w:rFonts w:ascii="Calibri" w:hAnsi="Calibri" w:cs="Times New Roman"/>
          <w:noProof/>
          <w:szCs w:val="24"/>
        </w:rPr>
      </w:pPr>
      <w:r w:rsidRPr="007E1464">
        <w:rPr>
          <w:rFonts w:ascii="Calibri" w:hAnsi="Calibri" w:cs="Times New Roman"/>
          <w:noProof/>
          <w:szCs w:val="24"/>
        </w:rPr>
        <w:t xml:space="preserve">Söderkvist, O. J. O. (2001). </w:t>
      </w:r>
      <w:r w:rsidRPr="007E1464">
        <w:rPr>
          <w:rFonts w:ascii="Calibri" w:hAnsi="Calibri" w:cs="Times New Roman"/>
          <w:i/>
          <w:iCs/>
          <w:noProof/>
          <w:szCs w:val="24"/>
        </w:rPr>
        <w:t>Computer Vision Classification of Leaves from Swedish Trees</w:t>
      </w:r>
      <w:r w:rsidRPr="007E1464">
        <w:rPr>
          <w:rFonts w:ascii="Calibri" w:hAnsi="Calibri" w:cs="Times New Roman"/>
          <w:noProof/>
          <w:szCs w:val="24"/>
        </w:rPr>
        <w:t>. Linköping University.</w:t>
      </w:r>
    </w:p>
    <w:p w:rsidR="007E1464" w:rsidRPr="007E1464" w:rsidRDefault="007E1464" w:rsidP="007E1464">
      <w:pPr>
        <w:widowControl w:val="0"/>
        <w:autoSpaceDE w:val="0"/>
        <w:autoSpaceDN w:val="0"/>
        <w:adjustRightInd w:val="0"/>
        <w:ind w:left="480" w:hanging="480"/>
        <w:rPr>
          <w:rFonts w:ascii="Calibri" w:hAnsi="Calibri" w:cs="Times New Roman"/>
          <w:noProof/>
          <w:szCs w:val="24"/>
        </w:rPr>
      </w:pPr>
      <w:r w:rsidRPr="007E1464">
        <w:rPr>
          <w:rFonts w:ascii="Calibri" w:hAnsi="Calibri" w:cs="Times New Roman"/>
          <w:noProof/>
          <w:szCs w:val="24"/>
        </w:rPr>
        <w:t xml:space="preserve">Theano Development Team. (2016). Theano: A Python framework for fast computation of mathematical expressions. </w:t>
      </w:r>
      <w:r w:rsidRPr="007E1464">
        <w:rPr>
          <w:rFonts w:ascii="Calibri" w:hAnsi="Calibri" w:cs="Times New Roman"/>
          <w:i/>
          <w:iCs/>
          <w:noProof/>
          <w:szCs w:val="24"/>
        </w:rPr>
        <w:t>arXiv e-prints</w:t>
      </w:r>
      <w:r w:rsidRPr="007E1464">
        <w:rPr>
          <w:rFonts w:ascii="Calibri" w:hAnsi="Calibri" w:cs="Times New Roman"/>
          <w:noProof/>
          <w:szCs w:val="24"/>
        </w:rPr>
        <w:t xml:space="preserve">, </w:t>
      </w:r>
      <w:r w:rsidRPr="007E1464">
        <w:rPr>
          <w:rFonts w:ascii="Calibri" w:hAnsi="Calibri" w:cs="Times New Roman"/>
          <w:i/>
          <w:iCs/>
          <w:noProof/>
          <w:szCs w:val="24"/>
        </w:rPr>
        <w:t>abs/1605.0</w:t>
      </w:r>
      <w:r w:rsidRPr="007E1464">
        <w:rPr>
          <w:rFonts w:ascii="Calibri" w:hAnsi="Calibri" w:cs="Times New Roman"/>
          <w:noProof/>
          <w:szCs w:val="24"/>
        </w:rPr>
        <w:t>.</w:t>
      </w:r>
    </w:p>
    <w:p w:rsidR="007E1464" w:rsidRPr="007E1464" w:rsidRDefault="007E1464" w:rsidP="007E1464">
      <w:pPr>
        <w:widowControl w:val="0"/>
        <w:autoSpaceDE w:val="0"/>
        <w:autoSpaceDN w:val="0"/>
        <w:adjustRightInd w:val="0"/>
        <w:ind w:left="480" w:hanging="480"/>
        <w:rPr>
          <w:rFonts w:ascii="Calibri" w:hAnsi="Calibri" w:cs="Times New Roman"/>
          <w:noProof/>
          <w:szCs w:val="24"/>
        </w:rPr>
      </w:pPr>
      <w:r w:rsidRPr="007E1464">
        <w:rPr>
          <w:rFonts w:ascii="Calibri" w:hAnsi="Calibri" w:cs="Times New Roman"/>
          <w:noProof/>
          <w:szCs w:val="24"/>
        </w:rPr>
        <w:t xml:space="preserve">Welle, E. F. (2014). </w:t>
      </w:r>
      <w:r w:rsidRPr="007E1464">
        <w:rPr>
          <w:rFonts w:ascii="Calibri" w:hAnsi="Calibri" w:cs="Times New Roman"/>
          <w:i/>
          <w:iCs/>
          <w:noProof/>
          <w:szCs w:val="24"/>
        </w:rPr>
        <w:t>Kleines Repetitorium der Botanik</w:t>
      </w:r>
      <w:r w:rsidRPr="007E1464">
        <w:rPr>
          <w:rFonts w:ascii="Calibri" w:hAnsi="Calibri" w:cs="Times New Roman"/>
          <w:noProof/>
          <w:szCs w:val="24"/>
        </w:rPr>
        <w:t xml:space="preserve"> (16. Aufl.). Hamburg: Verlag Dr. Felix Büchner - Handwerk und Technik.</w:t>
      </w:r>
    </w:p>
    <w:p w:rsidR="007E1464" w:rsidRPr="007E1464" w:rsidRDefault="007E1464" w:rsidP="007E1464">
      <w:pPr>
        <w:widowControl w:val="0"/>
        <w:autoSpaceDE w:val="0"/>
        <w:autoSpaceDN w:val="0"/>
        <w:adjustRightInd w:val="0"/>
        <w:ind w:left="480" w:hanging="480"/>
        <w:rPr>
          <w:rFonts w:ascii="Calibri" w:hAnsi="Calibri" w:cs="Times New Roman"/>
          <w:noProof/>
          <w:szCs w:val="24"/>
        </w:rPr>
      </w:pPr>
      <w:r w:rsidRPr="007E1464">
        <w:rPr>
          <w:rFonts w:ascii="Calibri" w:hAnsi="Calibri" w:cs="Times New Roman"/>
          <w:noProof/>
          <w:szCs w:val="24"/>
        </w:rPr>
        <w:t>Wikipedia, C. (2017). HSL and HSV. Abgerufen 22. Februar 2017, von https://en.wikipedia.org/w/index.php?title=HSL_and_HSV&amp;oldid=765756890#/media/File:HSV_color_solid_cylinder_alpha_lowgamma.png</w:t>
      </w:r>
    </w:p>
    <w:p w:rsidR="007E1464" w:rsidRPr="007E1464" w:rsidRDefault="007E1464" w:rsidP="007E1464">
      <w:pPr>
        <w:widowControl w:val="0"/>
        <w:autoSpaceDE w:val="0"/>
        <w:autoSpaceDN w:val="0"/>
        <w:adjustRightInd w:val="0"/>
        <w:ind w:left="480" w:hanging="480"/>
        <w:rPr>
          <w:rFonts w:ascii="Calibri" w:hAnsi="Calibri" w:cs="Times New Roman"/>
          <w:noProof/>
          <w:szCs w:val="24"/>
        </w:rPr>
      </w:pPr>
      <w:r w:rsidRPr="007E1464">
        <w:rPr>
          <w:rFonts w:ascii="Calibri" w:hAnsi="Calibri" w:cs="Times New Roman"/>
          <w:noProof/>
          <w:szCs w:val="24"/>
        </w:rPr>
        <w:t xml:space="preserve">Wu, S. G., Bao, F. S., Xu, E. Y., Wang, Y. X., Chang, Y. F., &amp; Xiang, Q. L. (2007). A leaf recognition algorithm for plant classification using probabilistic neural network. </w:t>
      </w:r>
      <w:r w:rsidRPr="007E1464">
        <w:rPr>
          <w:rFonts w:ascii="Calibri" w:hAnsi="Calibri" w:cs="Times New Roman"/>
          <w:i/>
          <w:iCs/>
          <w:noProof/>
          <w:szCs w:val="24"/>
        </w:rPr>
        <w:t>ISSPIT 2007 - 2007 IEEE International Symposium on Signal Processing and Information Technology</w:t>
      </w:r>
      <w:r w:rsidRPr="007E1464">
        <w:rPr>
          <w:rFonts w:ascii="Calibri" w:hAnsi="Calibri" w:cs="Times New Roman"/>
          <w:noProof/>
          <w:szCs w:val="24"/>
        </w:rPr>
        <w:t>, (December), 11–16. https://doi.org/10.1109/ISSPIT.2007.4458016</w:t>
      </w:r>
    </w:p>
    <w:p w:rsidR="007E1464" w:rsidRPr="007E1464" w:rsidRDefault="007E1464" w:rsidP="007E1464">
      <w:pPr>
        <w:widowControl w:val="0"/>
        <w:autoSpaceDE w:val="0"/>
        <w:autoSpaceDN w:val="0"/>
        <w:adjustRightInd w:val="0"/>
        <w:ind w:left="480" w:hanging="480"/>
        <w:rPr>
          <w:rFonts w:ascii="Calibri" w:hAnsi="Calibri"/>
          <w:noProof/>
        </w:rPr>
      </w:pPr>
      <w:r w:rsidRPr="007E1464">
        <w:rPr>
          <w:rFonts w:ascii="Calibri" w:hAnsi="Calibri" w:cs="Times New Roman"/>
          <w:noProof/>
          <w:szCs w:val="24"/>
        </w:rPr>
        <w:t xml:space="preserve">Zhao, C., Chan, S. S. F., Cham, W.-K., &amp; Chu, L. M. (2015). Plant identification using leaf shapes—A pattern counting approach. </w:t>
      </w:r>
      <w:r w:rsidRPr="007E1464">
        <w:rPr>
          <w:rFonts w:ascii="Calibri" w:hAnsi="Calibri" w:cs="Times New Roman"/>
          <w:i/>
          <w:iCs/>
          <w:noProof/>
          <w:szCs w:val="24"/>
        </w:rPr>
        <w:t>Pattern Recognition</w:t>
      </w:r>
      <w:r w:rsidRPr="007E1464">
        <w:rPr>
          <w:rFonts w:ascii="Calibri" w:hAnsi="Calibri" w:cs="Times New Roman"/>
          <w:noProof/>
          <w:szCs w:val="24"/>
        </w:rPr>
        <w:t xml:space="preserve">, </w:t>
      </w:r>
      <w:r w:rsidRPr="007E1464">
        <w:rPr>
          <w:rFonts w:ascii="Calibri" w:hAnsi="Calibri" w:cs="Times New Roman"/>
          <w:i/>
          <w:iCs/>
          <w:noProof/>
          <w:szCs w:val="24"/>
        </w:rPr>
        <w:t>48</w:t>
      </w:r>
      <w:r w:rsidRPr="007E1464">
        <w:rPr>
          <w:rFonts w:ascii="Calibri" w:hAnsi="Calibri" w:cs="Times New Roman"/>
          <w:noProof/>
          <w:szCs w:val="24"/>
        </w:rPr>
        <w:t>(10), 3203–3215. https://doi.org/10.1016/j.patcog.2015.04.004</w:t>
      </w:r>
    </w:p>
    <w:p w:rsidR="00AA143E" w:rsidRDefault="007E6470" w:rsidP="007E1464">
      <w:pPr>
        <w:widowControl w:val="0"/>
        <w:autoSpaceDE w:val="0"/>
        <w:autoSpaceDN w:val="0"/>
        <w:adjustRightInd w:val="0"/>
        <w:ind w:left="480" w:hanging="480"/>
        <w:rPr>
          <w:b/>
          <w:bCs/>
          <w:noProof/>
        </w:rPr>
      </w:pPr>
      <w:r>
        <w:rPr>
          <w:b/>
          <w:bCs/>
          <w:noProof/>
        </w:rPr>
        <w:fldChar w:fldCharType="end"/>
      </w: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C453B9" w:rsidRPr="006F1D98" w:rsidRDefault="00C453B9" w:rsidP="00C453B9">
      <w:pPr>
        <w:pStyle w:val="Inhaltsverzeichnisberschrift"/>
        <w:numPr>
          <w:ilvl w:val="0"/>
          <w:numId w:val="15"/>
        </w:numPr>
      </w:pPr>
      <w:r>
        <w:t>Literaturverzeichnis</w:t>
      </w:r>
    </w:p>
    <w:p w:rsidR="00DE1F2F" w:rsidRPr="00DE1F2F" w:rsidRDefault="00DE1F2F" w:rsidP="00B67BD9">
      <w:pPr>
        <w:sectPr w:rsidR="00DE1F2F" w:rsidRPr="00DE1F2F" w:rsidSect="00BB51D0">
          <w:headerReference w:type="even" r:id="rId101"/>
          <w:headerReference w:type="default" r:id="rId102"/>
          <w:footerReference w:type="even" r:id="rId103"/>
          <w:footerReference w:type="default" r:id="rId104"/>
          <w:type w:val="continuous"/>
          <w:pgSz w:w="11906" w:h="16838"/>
          <w:pgMar w:top="1440" w:right="1416" w:bottom="1440" w:left="1985" w:header="340" w:footer="0" w:gutter="0"/>
          <w:pgNumType w:start="1"/>
          <w:cols w:space="708"/>
          <w:docGrid w:linePitch="360"/>
        </w:sectPr>
      </w:pPr>
    </w:p>
    <w:p w:rsidR="00A4501C" w:rsidRDefault="00A4501C" w:rsidP="00A4501C">
      <w:pPr>
        <w:pStyle w:val="berschrift2"/>
        <w:numPr>
          <w:ilvl w:val="1"/>
          <w:numId w:val="2"/>
        </w:numPr>
        <w:ind w:left="284" w:hanging="284"/>
      </w:pPr>
      <w:bookmarkStart w:id="162" w:name="_Toc476239201"/>
      <w:r>
        <w:lastRenderedPageBreak/>
        <w:t>Installationsanleitung</w:t>
      </w:r>
      <w:bookmarkEnd w:id="162"/>
    </w:p>
    <w:p w:rsidR="00A4501C" w:rsidRDefault="00A4501C" w:rsidP="00A4501C">
      <w:r>
        <w:t>-theano.orc (Windows: unter %USERPROFILE%):</w:t>
      </w:r>
    </w:p>
    <w:p w:rsidR="00A4501C" w:rsidRPr="00A4501C" w:rsidRDefault="00A4501C" w:rsidP="00A4501C">
      <w:pPr>
        <w:rPr>
          <w:i/>
        </w:rPr>
      </w:pPr>
      <w:r>
        <w:tab/>
        <w:t>[</w:t>
      </w:r>
      <w:r w:rsidRPr="00A4501C">
        <w:rPr>
          <w:i/>
        </w:rPr>
        <w:t>global]</w:t>
      </w:r>
    </w:p>
    <w:p w:rsidR="00A4501C" w:rsidRDefault="00A4501C" w:rsidP="00A4501C">
      <w:pPr>
        <w:ind w:firstLine="708"/>
      </w:pPr>
      <w:r w:rsidRPr="00A4501C">
        <w:rPr>
          <w:i/>
        </w:rPr>
        <w:t>device =</w:t>
      </w:r>
      <w:r>
        <w:t xml:space="preserve"> gpu</w:t>
      </w:r>
    </w:p>
    <w:p w:rsidR="001363E9" w:rsidRDefault="001363E9" w:rsidP="001363E9">
      <w:r>
        <w:t xml:space="preserve">- CUDA </w:t>
      </w:r>
      <w:r w:rsidR="0087115E">
        <w:t xml:space="preserve">Toolkit </w:t>
      </w:r>
      <w:r>
        <w:t>installieren</w:t>
      </w:r>
    </w:p>
    <w:p w:rsidR="00E42C42" w:rsidRDefault="00E42C42" w:rsidP="00FE5EFC">
      <w:r>
        <w:t xml:space="preserve">u.U in theano.orc (wenn cl.exe nicht gefunden oder </w:t>
      </w:r>
      <w:r w:rsidR="00FE5EFC" w:rsidRPr="00FE5EFC">
        <w:t>Value '2008' is not defined for option 'cl-version'</w:t>
      </w:r>
      <w:r w:rsidR="00FE5EFC">
        <w:t>)</w:t>
      </w:r>
    </w:p>
    <w:p w:rsidR="00E42C42" w:rsidRPr="00E42C42" w:rsidRDefault="00E42C42" w:rsidP="00E42C42">
      <w:pPr>
        <w:ind w:firstLine="708"/>
        <w:rPr>
          <w:i/>
        </w:rPr>
      </w:pPr>
      <w:r>
        <w:t>[</w:t>
      </w:r>
      <w:r w:rsidRPr="00E42C42">
        <w:rPr>
          <w:i/>
        </w:rPr>
        <w:t>nvcc]</w:t>
      </w:r>
    </w:p>
    <w:p w:rsidR="00E42C42" w:rsidRDefault="00E42C42" w:rsidP="00E42C42">
      <w:pPr>
        <w:ind w:firstLine="708"/>
        <w:rPr>
          <w:i/>
        </w:rPr>
      </w:pPr>
      <w:r w:rsidRPr="00E42C42">
        <w:rPr>
          <w:i/>
        </w:rPr>
        <w:t>compiler_bindir=E:\Programme\Microsoft Visual Studio 12.0\VC\bin</w:t>
      </w:r>
    </w:p>
    <w:p w:rsidR="009A784E" w:rsidRDefault="009A784E" w:rsidP="00E42C42">
      <w:pPr>
        <w:ind w:firstLine="708"/>
        <w:rPr>
          <w:i/>
        </w:rPr>
      </w:pPr>
    </w:p>
    <w:p w:rsidR="009A784E" w:rsidRDefault="009A784E" w:rsidP="009A784E">
      <w:r>
        <w:t>utf-8 not supported: in theano.compat</w:t>
      </w:r>
      <w:r w:rsidR="00011255">
        <w:t xml:space="preserve"> ändern (fett)</w:t>
      </w:r>
      <w:r>
        <w:t>:</w:t>
      </w:r>
    </w:p>
    <w:p w:rsidR="009A784E" w:rsidRDefault="009A784E" w:rsidP="009A784E">
      <w:r>
        <w:t xml:space="preserve">    def decode_iter(itr):</w:t>
      </w:r>
    </w:p>
    <w:p w:rsidR="009A784E" w:rsidRDefault="009A784E" w:rsidP="009A784E">
      <w:r>
        <w:t xml:space="preserve">        for x in itr:</w:t>
      </w:r>
    </w:p>
    <w:p w:rsidR="009A784E" w:rsidRDefault="009A784E" w:rsidP="009A784E">
      <w:r>
        <w:t xml:space="preserve">            yield x.decode(</w:t>
      </w:r>
      <w:r w:rsidRPr="009A784E">
        <w:rPr>
          <w:b/>
        </w:rPr>
        <w:t>'gbk'</w:t>
      </w:r>
      <w:r>
        <w:t>)</w:t>
      </w:r>
    </w:p>
    <w:p w:rsidR="00D309D2" w:rsidRDefault="00D309D2" w:rsidP="009A784E">
      <w:r>
        <w:lastRenderedPageBreak/>
        <w:t>header</w:t>
      </w:r>
      <w:r w:rsidR="000F21FA">
        <w:t>-Datei</w:t>
      </w:r>
      <w:r>
        <w:t xml:space="preserve"> fehlt:</w:t>
      </w:r>
      <w:r w:rsidR="000F21FA">
        <w:t xml:space="preserve"> in das angegebene Verzeichnis kopieren</w:t>
      </w:r>
    </w:p>
    <w:p w:rsidR="00A478C2" w:rsidRDefault="00A478C2" w:rsidP="00A478C2">
      <w:pPr>
        <w:pStyle w:val="berschrift2"/>
        <w:numPr>
          <w:ilvl w:val="1"/>
          <w:numId w:val="2"/>
        </w:numPr>
        <w:ind w:left="284" w:hanging="284"/>
      </w:pPr>
      <w:bookmarkStart w:id="163" w:name="_Ref476229486"/>
      <w:bookmarkStart w:id="164" w:name="_Toc476239202"/>
      <w:r>
        <w:t>Verwendete Bibliotheken und Lizenzen</w:t>
      </w:r>
      <w:bookmarkEnd w:id="163"/>
      <w:bookmarkEnd w:id="164"/>
    </w:p>
    <w:tbl>
      <w:tblPr>
        <w:tblStyle w:val="HelleListe"/>
        <w:tblW w:w="0" w:type="auto"/>
        <w:tblLook w:val="04A0" w:firstRow="1" w:lastRow="0" w:firstColumn="1" w:lastColumn="0" w:noHBand="0" w:noVBand="1"/>
      </w:tblPr>
      <w:tblGrid>
        <w:gridCol w:w="2376"/>
        <w:gridCol w:w="1560"/>
        <w:gridCol w:w="4424"/>
      </w:tblGrid>
      <w:tr w:rsidR="00F426B0" w:rsidTr="00F426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shd w:val="clear" w:color="auto" w:fill="595959" w:themeFill="text1" w:themeFillTint="A6"/>
          </w:tcPr>
          <w:p w:rsidR="007D70DA" w:rsidRDefault="007D70DA" w:rsidP="00A478C2">
            <w:r>
              <w:t>Bibliothek</w:t>
            </w:r>
          </w:p>
        </w:tc>
        <w:tc>
          <w:tcPr>
            <w:tcW w:w="1560" w:type="dxa"/>
            <w:shd w:val="clear" w:color="auto" w:fill="595959" w:themeFill="text1" w:themeFillTint="A6"/>
          </w:tcPr>
          <w:p w:rsidR="007D70DA" w:rsidRDefault="007D70DA" w:rsidP="00A478C2">
            <w:pPr>
              <w:cnfStyle w:val="100000000000" w:firstRow="1" w:lastRow="0" w:firstColumn="0" w:lastColumn="0" w:oddVBand="0" w:evenVBand="0" w:oddHBand="0" w:evenHBand="0" w:firstRowFirstColumn="0" w:firstRowLastColumn="0" w:lastRowFirstColumn="0" w:lastRowLastColumn="0"/>
            </w:pPr>
            <w:r>
              <w:t>Version</w:t>
            </w:r>
          </w:p>
        </w:tc>
        <w:tc>
          <w:tcPr>
            <w:tcW w:w="4424" w:type="dxa"/>
            <w:shd w:val="clear" w:color="auto" w:fill="595959" w:themeFill="text1" w:themeFillTint="A6"/>
          </w:tcPr>
          <w:p w:rsidR="007D70DA" w:rsidRDefault="007D70DA" w:rsidP="00A478C2">
            <w:pPr>
              <w:cnfStyle w:val="100000000000" w:firstRow="1" w:lastRow="0" w:firstColumn="0" w:lastColumn="0" w:oddVBand="0" w:evenVBand="0" w:oddHBand="0" w:evenHBand="0" w:firstRowFirstColumn="0" w:firstRowLastColumn="0" w:lastRowFirstColumn="0" w:lastRowLastColumn="0"/>
            </w:pPr>
            <w:r>
              <w:t>Lizenz</w:t>
            </w:r>
          </w:p>
        </w:tc>
      </w:tr>
      <w:tr w:rsidR="007D70DA" w:rsidTr="00F426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7D70DA" w:rsidRDefault="00323A7F" w:rsidP="00A478C2">
            <w:r>
              <w:t>OpenCV</w:t>
            </w:r>
          </w:p>
        </w:tc>
        <w:tc>
          <w:tcPr>
            <w:tcW w:w="1560" w:type="dxa"/>
          </w:tcPr>
          <w:p w:rsidR="007D70DA" w:rsidRDefault="00323A7F" w:rsidP="00A478C2">
            <w:pPr>
              <w:cnfStyle w:val="000000100000" w:firstRow="0" w:lastRow="0" w:firstColumn="0" w:lastColumn="0" w:oddVBand="0" w:evenVBand="0" w:oddHBand="1" w:evenHBand="0" w:firstRowFirstColumn="0" w:firstRowLastColumn="0" w:lastRowFirstColumn="0" w:lastRowLastColumn="0"/>
            </w:pPr>
            <w:r>
              <w:t>3.1.0</w:t>
            </w:r>
          </w:p>
        </w:tc>
        <w:tc>
          <w:tcPr>
            <w:tcW w:w="4424" w:type="dxa"/>
          </w:tcPr>
          <w:p w:rsidR="007D70DA" w:rsidRDefault="00323A7F" w:rsidP="00A478C2">
            <w:pPr>
              <w:cnfStyle w:val="000000100000" w:firstRow="0" w:lastRow="0" w:firstColumn="0" w:lastColumn="0" w:oddVBand="0" w:evenVBand="0" w:oddHBand="1" w:evenHBand="0" w:firstRowFirstColumn="0" w:firstRowLastColumn="0" w:lastRowFirstColumn="0" w:lastRowLastColumn="0"/>
            </w:pPr>
            <w:r w:rsidRPr="00323A7F">
              <w:t>Berkeley Software Distribution</w:t>
            </w:r>
            <w:r w:rsidR="00AC0DE4">
              <w:t xml:space="preserve"> license</w:t>
            </w:r>
          </w:p>
        </w:tc>
      </w:tr>
      <w:tr w:rsidR="007D70DA" w:rsidTr="00F426B0">
        <w:tc>
          <w:tcPr>
            <w:cnfStyle w:val="001000000000" w:firstRow="0" w:lastRow="0" w:firstColumn="1" w:lastColumn="0" w:oddVBand="0" w:evenVBand="0" w:oddHBand="0" w:evenHBand="0" w:firstRowFirstColumn="0" w:firstRowLastColumn="0" w:lastRowFirstColumn="0" w:lastRowLastColumn="0"/>
            <w:tcW w:w="2376" w:type="dxa"/>
          </w:tcPr>
          <w:p w:rsidR="007D70DA" w:rsidRDefault="00323A7F" w:rsidP="00A478C2">
            <w:r>
              <w:t>SciPy</w:t>
            </w:r>
          </w:p>
        </w:tc>
        <w:tc>
          <w:tcPr>
            <w:tcW w:w="1560" w:type="dxa"/>
          </w:tcPr>
          <w:p w:rsidR="007D70DA" w:rsidRDefault="00323A7F" w:rsidP="00A478C2">
            <w:pPr>
              <w:cnfStyle w:val="000000000000" w:firstRow="0" w:lastRow="0" w:firstColumn="0" w:lastColumn="0" w:oddVBand="0" w:evenVBand="0" w:oddHBand="0" w:evenHBand="0" w:firstRowFirstColumn="0" w:firstRowLastColumn="0" w:lastRowFirstColumn="0" w:lastRowLastColumn="0"/>
            </w:pPr>
            <w:r w:rsidRPr="00323A7F">
              <w:t>0.18.1</w:t>
            </w:r>
          </w:p>
        </w:tc>
        <w:tc>
          <w:tcPr>
            <w:tcW w:w="4424" w:type="dxa"/>
          </w:tcPr>
          <w:p w:rsidR="007D70DA" w:rsidRDefault="00BD3BE3" w:rsidP="00A478C2">
            <w:pPr>
              <w:cnfStyle w:val="000000000000" w:firstRow="0" w:lastRow="0" w:firstColumn="0" w:lastColumn="0" w:oddVBand="0" w:evenVBand="0" w:oddHBand="0" w:evenHBand="0" w:firstRowFirstColumn="0" w:firstRowLastColumn="0" w:lastRowFirstColumn="0" w:lastRowLastColumn="0"/>
            </w:pPr>
            <w:r w:rsidRPr="00323A7F">
              <w:t>Berkeley Software Distribution</w:t>
            </w:r>
            <w:r w:rsidR="00AC0DE4">
              <w:t xml:space="preserve"> license</w:t>
            </w:r>
          </w:p>
        </w:tc>
      </w:tr>
      <w:tr w:rsidR="007D70DA" w:rsidTr="00F426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7D70DA" w:rsidRDefault="00323A7F" w:rsidP="00A478C2">
            <w:r>
              <w:t>NumPy</w:t>
            </w:r>
          </w:p>
        </w:tc>
        <w:tc>
          <w:tcPr>
            <w:tcW w:w="1560" w:type="dxa"/>
          </w:tcPr>
          <w:p w:rsidR="007D70DA" w:rsidRDefault="00BD3BE3" w:rsidP="00A478C2">
            <w:pPr>
              <w:cnfStyle w:val="000000100000" w:firstRow="0" w:lastRow="0" w:firstColumn="0" w:lastColumn="0" w:oddVBand="0" w:evenVBand="0" w:oddHBand="1" w:evenHBand="0" w:firstRowFirstColumn="0" w:firstRowLastColumn="0" w:lastRowFirstColumn="0" w:lastRowLastColumn="0"/>
            </w:pPr>
            <w:r w:rsidRPr="00BD3BE3">
              <w:t>1.11.3</w:t>
            </w:r>
          </w:p>
        </w:tc>
        <w:tc>
          <w:tcPr>
            <w:tcW w:w="4424" w:type="dxa"/>
          </w:tcPr>
          <w:p w:rsidR="007D70DA" w:rsidRDefault="00BD3BE3" w:rsidP="00A478C2">
            <w:pPr>
              <w:cnfStyle w:val="000000100000" w:firstRow="0" w:lastRow="0" w:firstColumn="0" w:lastColumn="0" w:oddVBand="0" w:evenVBand="0" w:oddHBand="1" w:evenHBand="0" w:firstRowFirstColumn="0" w:firstRowLastColumn="0" w:lastRowFirstColumn="0" w:lastRowLastColumn="0"/>
            </w:pPr>
            <w:r w:rsidRPr="00323A7F">
              <w:t>Berkeley Software Distribution</w:t>
            </w:r>
            <w:r w:rsidR="00AC0DE4">
              <w:t xml:space="preserve"> license</w:t>
            </w:r>
          </w:p>
        </w:tc>
      </w:tr>
      <w:tr w:rsidR="007D70DA" w:rsidTr="00F426B0">
        <w:tc>
          <w:tcPr>
            <w:cnfStyle w:val="001000000000" w:firstRow="0" w:lastRow="0" w:firstColumn="1" w:lastColumn="0" w:oddVBand="0" w:evenVBand="0" w:oddHBand="0" w:evenHBand="0" w:firstRowFirstColumn="0" w:firstRowLastColumn="0" w:lastRowFirstColumn="0" w:lastRowLastColumn="0"/>
            <w:tcW w:w="2376" w:type="dxa"/>
          </w:tcPr>
          <w:p w:rsidR="007D70DA" w:rsidRDefault="0053758F" w:rsidP="00A478C2">
            <w:r>
              <w:t>Pandas</w:t>
            </w:r>
          </w:p>
        </w:tc>
        <w:tc>
          <w:tcPr>
            <w:tcW w:w="1560" w:type="dxa"/>
          </w:tcPr>
          <w:p w:rsidR="007D70DA" w:rsidRDefault="00577DD2" w:rsidP="00A478C2">
            <w:pPr>
              <w:cnfStyle w:val="000000000000" w:firstRow="0" w:lastRow="0" w:firstColumn="0" w:lastColumn="0" w:oddVBand="0" w:evenVBand="0" w:oddHBand="0" w:evenHBand="0" w:firstRowFirstColumn="0" w:firstRowLastColumn="0" w:lastRowFirstColumn="0" w:lastRowLastColumn="0"/>
            </w:pPr>
            <w:r w:rsidRPr="00577DD2">
              <w:t>0.19.2</w:t>
            </w:r>
          </w:p>
        </w:tc>
        <w:tc>
          <w:tcPr>
            <w:tcW w:w="4424" w:type="dxa"/>
          </w:tcPr>
          <w:p w:rsidR="007D70DA" w:rsidRDefault="00577DD2" w:rsidP="00A478C2">
            <w:pPr>
              <w:cnfStyle w:val="000000000000" w:firstRow="0" w:lastRow="0" w:firstColumn="0" w:lastColumn="0" w:oddVBand="0" w:evenVBand="0" w:oddHBand="0" w:evenHBand="0" w:firstRowFirstColumn="0" w:firstRowLastColumn="0" w:lastRowFirstColumn="0" w:lastRowLastColumn="0"/>
            </w:pPr>
            <w:r w:rsidRPr="00323A7F">
              <w:t>Berkeley Software Distribution</w:t>
            </w:r>
            <w:r w:rsidR="00AC0DE4">
              <w:t xml:space="preserve"> license</w:t>
            </w:r>
          </w:p>
        </w:tc>
      </w:tr>
      <w:tr w:rsidR="0020770C" w:rsidTr="00F426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20770C" w:rsidRDefault="0020770C" w:rsidP="00A478C2">
            <w:r>
              <w:t>Pytables</w:t>
            </w:r>
          </w:p>
        </w:tc>
        <w:tc>
          <w:tcPr>
            <w:tcW w:w="1560" w:type="dxa"/>
          </w:tcPr>
          <w:p w:rsidR="0020770C" w:rsidRPr="00577DD2" w:rsidRDefault="00A93E2C" w:rsidP="00A478C2">
            <w:pPr>
              <w:cnfStyle w:val="000000100000" w:firstRow="0" w:lastRow="0" w:firstColumn="0" w:lastColumn="0" w:oddVBand="0" w:evenVBand="0" w:oddHBand="1" w:evenHBand="0" w:firstRowFirstColumn="0" w:firstRowLastColumn="0" w:lastRowFirstColumn="0" w:lastRowLastColumn="0"/>
            </w:pPr>
            <w:r w:rsidRPr="00A93E2C">
              <w:t>3.2.2</w:t>
            </w:r>
          </w:p>
        </w:tc>
        <w:tc>
          <w:tcPr>
            <w:tcW w:w="4424" w:type="dxa"/>
          </w:tcPr>
          <w:p w:rsidR="0020770C" w:rsidRPr="00323A7F" w:rsidRDefault="00A93E2C" w:rsidP="00A478C2">
            <w:pPr>
              <w:cnfStyle w:val="000000100000" w:firstRow="0" w:lastRow="0" w:firstColumn="0" w:lastColumn="0" w:oddVBand="0" w:evenVBand="0" w:oddHBand="1" w:evenHBand="0" w:firstRowFirstColumn="0" w:firstRowLastColumn="0" w:lastRowFirstColumn="0" w:lastRowLastColumn="0"/>
            </w:pPr>
            <w:r w:rsidRPr="00323A7F">
              <w:t>Berkeley Software Distribution</w:t>
            </w:r>
            <w:r w:rsidR="00AC0DE4">
              <w:t xml:space="preserve"> license</w:t>
            </w:r>
          </w:p>
        </w:tc>
      </w:tr>
      <w:tr w:rsidR="007D70DA" w:rsidTr="00F426B0">
        <w:tc>
          <w:tcPr>
            <w:cnfStyle w:val="001000000000" w:firstRow="0" w:lastRow="0" w:firstColumn="1" w:lastColumn="0" w:oddVBand="0" w:evenVBand="0" w:oddHBand="0" w:evenHBand="0" w:firstRowFirstColumn="0" w:firstRowLastColumn="0" w:lastRowFirstColumn="0" w:lastRowLastColumn="0"/>
            <w:tcW w:w="2376" w:type="dxa"/>
          </w:tcPr>
          <w:p w:rsidR="007D70DA" w:rsidRDefault="0053758F" w:rsidP="00040969">
            <w:r>
              <w:t>S</w:t>
            </w:r>
            <w:r w:rsidR="00040969" w:rsidRPr="00040969">
              <w:t>cikit-learn</w:t>
            </w:r>
          </w:p>
        </w:tc>
        <w:tc>
          <w:tcPr>
            <w:tcW w:w="1560" w:type="dxa"/>
          </w:tcPr>
          <w:p w:rsidR="007D70DA" w:rsidRDefault="00040969" w:rsidP="00A478C2">
            <w:pPr>
              <w:cnfStyle w:val="000000000000" w:firstRow="0" w:lastRow="0" w:firstColumn="0" w:lastColumn="0" w:oddVBand="0" w:evenVBand="0" w:oddHBand="0" w:evenHBand="0" w:firstRowFirstColumn="0" w:firstRowLastColumn="0" w:lastRowFirstColumn="0" w:lastRowLastColumn="0"/>
            </w:pPr>
            <w:r w:rsidRPr="00040969">
              <w:t>0.18.1</w:t>
            </w:r>
          </w:p>
        </w:tc>
        <w:tc>
          <w:tcPr>
            <w:tcW w:w="4424" w:type="dxa"/>
          </w:tcPr>
          <w:p w:rsidR="007D70DA" w:rsidRDefault="00AA2F1C" w:rsidP="00A478C2">
            <w:pPr>
              <w:cnfStyle w:val="000000000000" w:firstRow="0" w:lastRow="0" w:firstColumn="0" w:lastColumn="0" w:oddVBand="0" w:evenVBand="0" w:oddHBand="0" w:evenHBand="0" w:firstRowFirstColumn="0" w:firstRowLastColumn="0" w:lastRowFirstColumn="0" w:lastRowLastColumn="0"/>
            </w:pPr>
            <w:r w:rsidRPr="00323A7F">
              <w:t>Berkeley Software Distribution</w:t>
            </w:r>
            <w:r w:rsidR="00AC0DE4">
              <w:t xml:space="preserve"> license</w:t>
            </w:r>
          </w:p>
        </w:tc>
      </w:tr>
      <w:tr w:rsidR="00323A7F" w:rsidTr="00F426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323A7F" w:rsidRDefault="0053758F" w:rsidP="00A478C2">
            <w:r>
              <w:t>S</w:t>
            </w:r>
            <w:r w:rsidR="006D2C00">
              <w:t>cikit-image</w:t>
            </w:r>
          </w:p>
        </w:tc>
        <w:tc>
          <w:tcPr>
            <w:tcW w:w="1560" w:type="dxa"/>
          </w:tcPr>
          <w:p w:rsidR="00323A7F" w:rsidRDefault="008072E2" w:rsidP="00A478C2">
            <w:pPr>
              <w:cnfStyle w:val="000000100000" w:firstRow="0" w:lastRow="0" w:firstColumn="0" w:lastColumn="0" w:oddVBand="0" w:evenVBand="0" w:oddHBand="1" w:evenHBand="0" w:firstRowFirstColumn="0" w:firstRowLastColumn="0" w:lastRowFirstColumn="0" w:lastRowLastColumn="0"/>
            </w:pPr>
            <w:r w:rsidRPr="00040969">
              <w:t>0.12.3</w:t>
            </w:r>
          </w:p>
        </w:tc>
        <w:tc>
          <w:tcPr>
            <w:tcW w:w="4424" w:type="dxa"/>
          </w:tcPr>
          <w:p w:rsidR="00323A7F" w:rsidRDefault="005F41C4" w:rsidP="00A478C2">
            <w:pPr>
              <w:cnfStyle w:val="000000100000" w:firstRow="0" w:lastRow="0" w:firstColumn="0" w:lastColumn="0" w:oddVBand="0" w:evenVBand="0" w:oddHBand="1" w:evenHBand="0" w:firstRowFirstColumn="0" w:firstRowLastColumn="0" w:lastRowFirstColumn="0" w:lastRowLastColumn="0"/>
            </w:pPr>
            <w:r w:rsidRPr="00323A7F">
              <w:t>Berkeley Software Distribution</w:t>
            </w:r>
            <w:r w:rsidR="00AC0DE4">
              <w:t xml:space="preserve"> license</w:t>
            </w:r>
          </w:p>
        </w:tc>
      </w:tr>
      <w:tr w:rsidR="0020770C" w:rsidTr="00F426B0">
        <w:tc>
          <w:tcPr>
            <w:cnfStyle w:val="001000000000" w:firstRow="0" w:lastRow="0" w:firstColumn="1" w:lastColumn="0" w:oddVBand="0" w:evenVBand="0" w:oddHBand="0" w:evenHBand="0" w:firstRowFirstColumn="0" w:firstRowLastColumn="0" w:lastRowFirstColumn="0" w:lastRowLastColumn="0"/>
            <w:tcW w:w="2376" w:type="dxa"/>
          </w:tcPr>
          <w:p w:rsidR="0020770C" w:rsidRDefault="00694BA4" w:rsidP="00A478C2">
            <w:r>
              <w:t>Matplotlib</w:t>
            </w:r>
          </w:p>
        </w:tc>
        <w:tc>
          <w:tcPr>
            <w:tcW w:w="1560" w:type="dxa"/>
          </w:tcPr>
          <w:p w:rsidR="0020770C" w:rsidRPr="00040969" w:rsidRDefault="00694BA4" w:rsidP="00A478C2">
            <w:pPr>
              <w:cnfStyle w:val="000000000000" w:firstRow="0" w:lastRow="0" w:firstColumn="0" w:lastColumn="0" w:oddVBand="0" w:evenVBand="0" w:oddHBand="0" w:evenHBand="0" w:firstRowFirstColumn="0" w:firstRowLastColumn="0" w:lastRowFirstColumn="0" w:lastRowLastColumn="0"/>
            </w:pPr>
            <w:r>
              <w:t>2.0.0</w:t>
            </w:r>
          </w:p>
        </w:tc>
        <w:tc>
          <w:tcPr>
            <w:tcW w:w="4424" w:type="dxa"/>
          </w:tcPr>
          <w:p w:rsidR="0020770C" w:rsidRPr="00323A7F" w:rsidRDefault="00EB1ED5" w:rsidP="00A478C2">
            <w:pPr>
              <w:cnfStyle w:val="000000000000" w:firstRow="0" w:lastRow="0" w:firstColumn="0" w:lastColumn="0" w:oddVBand="0" w:evenVBand="0" w:oddHBand="0" w:evenHBand="0" w:firstRowFirstColumn="0" w:firstRowLastColumn="0" w:lastRowFirstColumn="0" w:lastRowLastColumn="0"/>
            </w:pPr>
            <w:r w:rsidRPr="00EB1ED5">
              <w:t>Python Software Foundation</w:t>
            </w:r>
            <w:r w:rsidR="004B5F7F">
              <w:t xml:space="preserve"> license</w:t>
            </w:r>
          </w:p>
        </w:tc>
      </w:tr>
      <w:tr w:rsidR="00F426B0" w:rsidTr="00F426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F426B0" w:rsidRDefault="00F426B0" w:rsidP="00A478C2">
            <w:r>
              <w:t>Mahotas</w:t>
            </w:r>
          </w:p>
        </w:tc>
        <w:tc>
          <w:tcPr>
            <w:tcW w:w="1560" w:type="dxa"/>
          </w:tcPr>
          <w:p w:rsidR="00F426B0" w:rsidRDefault="00F426B0" w:rsidP="00A478C2">
            <w:pPr>
              <w:cnfStyle w:val="000000100000" w:firstRow="0" w:lastRow="0" w:firstColumn="0" w:lastColumn="0" w:oddVBand="0" w:evenVBand="0" w:oddHBand="1" w:evenHBand="0" w:firstRowFirstColumn="0" w:firstRowLastColumn="0" w:lastRowFirstColumn="0" w:lastRowLastColumn="0"/>
            </w:pPr>
            <w:r w:rsidRPr="00F426B0">
              <w:t>1.4.3</w:t>
            </w:r>
          </w:p>
        </w:tc>
        <w:tc>
          <w:tcPr>
            <w:tcW w:w="4424" w:type="dxa"/>
          </w:tcPr>
          <w:p w:rsidR="00F426B0" w:rsidRPr="00EB1ED5" w:rsidRDefault="00F426B0" w:rsidP="00A478C2">
            <w:pPr>
              <w:cnfStyle w:val="000000100000" w:firstRow="0" w:lastRow="0" w:firstColumn="0" w:lastColumn="0" w:oddVBand="0" w:evenVBand="0" w:oddHBand="1" w:evenHBand="0" w:firstRowFirstColumn="0" w:firstRowLastColumn="0" w:lastRowFirstColumn="0" w:lastRowLastColumn="0"/>
            </w:pPr>
            <w:r w:rsidRPr="00F426B0">
              <w:t>Massachusetts Institute of Technology</w:t>
            </w:r>
            <w:r>
              <w:t xml:space="preserve"> license</w:t>
            </w:r>
          </w:p>
        </w:tc>
      </w:tr>
      <w:tr w:rsidR="004A3D5E" w:rsidTr="00F426B0">
        <w:tc>
          <w:tcPr>
            <w:cnfStyle w:val="001000000000" w:firstRow="0" w:lastRow="0" w:firstColumn="1" w:lastColumn="0" w:oddVBand="0" w:evenVBand="0" w:oddHBand="0" w:evenHBand="0" w:firstRowFirstColumn="0" w:firstRowLastColumn="0" w:lastRowFirstColumn="0" w:lastRowLastColumn="0"/>
            <w:tcW w:w="2376" w:type="dxa"/>
          </w:tcPr>
          <w:p w:rsidR="004A3D5E" w:rsidRDefault="004A3D5E" w:rsidP="00A478C2">
            <w:r>
              <w:t>Theano</w:t>
            </w:r>
          </w:p>
        </w:tc>
        <w:tc>
          <w:tcPr>
            <w:tcW w:w="1560" w:type="dxa"/>
          </w:tcPr>
          <w:p w:rsidR="004A3D5E" w:rsidRPr="00F426B0" w:rsidRDefault="004A3D5E" w:rsidP="00A478C2">
            <w:pPr>
              <w:cnfStyle w:val="000000000000" w:firstRow="0" w:lastRow="0" w:firstColumn="0" w:lastColumn="0" w:oddVBand="0" w:evenVBand="0" w:oddHBand="0" w:evenHBand="0" w:firstRowFirstColumn="0" w:firstRowLastColumn="0" w:lastRowFirstColumn="0" w:lastRowLastColumn="0"/>
            </w:pPr>
            <w:r w:rsidRPr="004A3D5E">
              <w:t>0.8.2</w:t>
            </w:r>
          </w:p>
        </w:tc>
        <w:tc>
          <w:tcPr>
            <w:tcW w:w="4424" w:type="dxa"/>
          </w:tcPr>
          <w:p w:rsidR="004A3D5E" w:rsidRPr="00F426B0" w:rsidRDefault="00CE2B4A" w:rsidP="00A478C2">
            <w:pPr>
              <w:cnfStyle w:val="000000000000" w:firstRow="0" w:lastRow="0" w:firstColumn="0" w:lastColumn="0" w:oddVBand="0" w:evenVBand="0" w:oddHBand="0" w:evenHBand="0" w:firstRowFirstColumn="0" w:firstRowLastColumn="0" w:lastRowFirstColumn="0" w:lastRowLastColumn="0"/>
            </w:pPr>
            <w:r w:rsidRPr="00323A7F">
              <w:t>Berkeley Software Distribution</w:t>
            </w:r>
            <w:r>
              <w:t xml:space="preserve"> license</w:t>
            </w:r>
          </w:p>
        </w:tc>
      </w:tr>
      <w:tr w:rsidR="004A3D5E" w:rsidTr="00F426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4A3D5E" w:rsidRDefault="004A3D5E" w:rsidP="00A478C2">
            <w:r>
              <w:t>Keras</w:t>
            </w:r>
          </w:p>
        </w:tc>
        <w:tc>
          <w:tcPr>
            <w:tcW w:w="1560" w:type="dxa"/>
          </w:tcPr>
          <w:p w:rsidR="004A3D5E" w:rsidRPr="00F426B0" w:rsidRDefault="00CE2B4A" w:rsidP="00A478C2">
            <w:pPr>
              <w:cnfStyle w:val="000000100000" w:firstRow="0" w:lastRow="0" w:firstColumn="0" w:lastColumn="0" w:oddVBand="0" w:evenVBand="0" w:oddHBand="1" w:evenHBand="0" w:firstRowFirstColumn="0" w:firstRowLastColumn="0" w:lastRowFirstColumn="0" w:lastRowLastColumn="0"/>
            </w:pPr>
            <w:r w:rsidRPr="00CE2B4A">
              <w:t>1.2.1</w:t>
            </w:r>
          </w:p>
        </w:tc>
        <w:tc>
          <w:tcPr>
            <w:tcW w:w="4424" w:type="dxa"/>
          </w:tcPr>
          <w:p w:rsidR="004A3D5E" w:rsidRPr="00F426B0" w:rsidRDefault="004A3D5E" w:rsidP="00A478C2">
            <w:pPr>
              <w:cnfStyle w:val="000000100000" w:firstRow="0" w:lastRow="0" w:firstColumn="0" w:lastColumn="0" w:oddVBand="0" w:evenVBand="0" w:oddHBand="1" w:evenHBand="0" w:firstRowFirstColumn="0" w:firstRowLastColumn="0" w:lastRowFirstColumn="0" w:lastRowLastColumn="0"/>
            </w:pPr>
            <w:r w:rsidRPr="00F426B0">
              <w:t>Massachusetts Institute of Technology</w:t>
            </w:r>
            <w:r>
              <w:t xml:space="preserve"> license</w:t>
            </w:r>
          </w:p>
        </w:tc>
      </w:tr>
      <w:tr w:rsidR="00C1225D" w:rsidTr="00F426B0">
        <w:tc>
          <w:tcPr>
            <w:cnfStyle w:val="001000000000" w:firstRow="0" w:lastRow="0" w:firstColumn="1" w:lastColumn="0" w:oddVBand="0" w:evenVBand="0" w:oddHBand="0" w:evenHBand="0" w:firstRowFirstColumn="0" w:firstRowLastColumn="0" w:lastRowFirstColumn="0" w:lastRowLastColumn="0"/>
            <w:tcW w:w="2376" w:type="dxa"/>
          </w:tcPr>
          <w:p w:rsidR="00C1225D" w:rsidRDefault="00C1225D" w:rsidP="00A478C2">
            <w:r>
              <w:t>PyQt</w:t>
            </w:r>
          </w:p>
        </w:tc>
        <w:tc>
          <w:tcPr>
            <w:tcW w:w="1560" w:type="dxa"/>
          </w:tcPr>
          <w:p w:rsidR="00C1225D" w:rsidRPr="00CE2B4A" w:rsidRDefault="00A60AA6" w:rsidP="00A478C2">
            <w:pPr>
              <w:cnfStyle w:val="000000000000" w:firstRow="0" w:lastRow="0" w:firstColumn="0" w:lastColumn="0" w:oddVBand="0" w:evenVBand="0" w:oddHBand="0" w:evenHBand="0" w:firstRowFirstColumn="0" w:firstRowLastColumn="0" w:lastRowFirstColumn="0" w:lastRowLastColumn="0"/>
            </w:pPr>
            <w:r>
              <w:t>5.6</w:t>
            </w:r>
          </w:p>
        </w:tc>
        <w:tc>
          <w:tcPr>
            <w:tcW w:w="4424" w:type="dxa"/>
          </w:tcPr>
          <w:p w:rsidR="00C1225D" w:rsidRPr="00F426B0" w:rsidRDefault="00EF4456" w:rsidP="00A478C2">
            <w:pPr>
              <w:cnfStyle w:val="000000000000" w:firstRow="0" w:lastRow="0" w:firstColumn="0" w:lastColumn="0" w:oddVBand="0" w:evenVBand="0" w:oddHBand="0" w:evenHBand="0" w:firstRowFirstColumn="0" w:firstRowLastColumn="0" w:lastRowFirstColumn="0" w:lastRowLastColumn="0"/>
            </w:pPr>
            <w:r w:rsidRPr="00EF4456">
              <w:t>GNU General Public License</w:t>
            </w:r>
          </w:p>
        </w:tc>
      </w:tr>
    </w:tbl>
    <w:p w:rsidR="00A478C2" w:rsidRPr="00A478C2" w:rsidRDefault="00A478C2" w:rsidP="00A478C2"/>
    <w:p w:rsidR="00011255" w:rsidRPr="009A784E" w:rsidRDefault="00011255" w:rsidP="009A784E"/>
    <w:p w:rsidR="004962B7" w:rsidRDefault="004962B7" w:rsidP="00DE1F2F"/>
    <w:sectPr w:rsidR="004962B7" w:rsidSect="000F7F6D">
      <w:headerReference w:type="even" r:id="rId105"/>
      <w:headerReference w:type="default" r:id="rId106"/>
      <w:footerReference w:type="even" r:id="rId107"/>
      <w:footerReference w:type="default" r:id="rId108"/>
      <w:type w:val="continuous"/>
      <w:pgSz w:w="11906" w:h="16838"/>
      <w:pgMar w:top="1440" w:right="1418" w:bottom="1440" w:left="2268" w:header="340" w:footer="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63CBE" w:rsidRDefault="00663CBE">
      <w:pPr>
        <w:spacing w:after="0" w:line="240" w:lineRule="auto"/>
      </w:pPr>
      <w:r>
        <w:separator/>
      </w:r>
    </w:p>
  </w:endnote>
  <w:endnote w:type="continuationSeparator" w:id="0">
    <w:p w:rsidR="00663CBE" w:rsidRDefault="00663C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URWPalladioL-Rom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2034" w:rsidRDefault="003A2034">
    <w:pPr>
      <w:pStyle w:val="Fuzeile"/>
    </w:pPr>
  </w:p>
  <w:p w:rsidR="003A2034" w:rsidRDefault="003A2034">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0972337"/>
      <w:docPartObj>
        <w:docPartGallery w:val="Page Numbers (Bottom of Page)"/>
        <w:docPartUnique/>
      </w:docPartObj>
    </w:sdtPr>
    <w:sdtContent>
      <w:p w:rsidR="003A2034" w:rsidRDefault="003A2034">
        <w:pPr>
          <w:pStyle w:val="Fuzeile"/>
          <w:jc w:val="right"/>
        </w:pPr>
      </w:p>
      <w:p w:rsidR="003A2034" w:rsidRDefault="003A2034">
        <w:pPr>
          <w:pStyle w:val="Fuzeile"/>
          <w:jc w:val="right"/>
        </w:pPr>
      </w:p>
    </w:sdtContent>
  </w:sdt>
  <w:p w:rsidR="003A2034" w:rsidRDefault="003A2034">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502923"/>
      <w:docPartObj>
        <w:docPartGallery w:val="Page Numbers (Bottom of Page)"/>
        <w:docPartUnique/>
      </w:docPartObj>
    </w:sdtPr>
    <w:sdtContent>
      <w:p w:rsidR="003A2034" w:rsidRDefault="003A2034" w:rsidP="00B205F0">
        <w:pPr>
          <w:pStyle w:val="IntensivesZitat"/>
          <w:tabs>
            <w:tab w:val="left" w:pos="0"/>
            <w:tab w:val="left" w:pos="142"/>
          </w:tabs>
          <w:ind w:left="-1418" w:right="8220"/>
          <w:jc w:val="right"/>
        </w:pPr>
        <w:r w:rsidRPr="00EC3083">
          <w:rPr>
            <w:b/>
          </w:rPr>
          <w:fldChar w:fldCharType="begin"/>
        </w:r>
        <w:r w:rsidRPr="00EC3083">
          <w:rPr>
            <w:b/>
          </w:rPr>
          <w:instrText>PAGE   \* MERGEFORMAT</w:instrText>
        </w:r>
        <w:r w:rsidRPr="00EC3083">
          <w:rPr>
            <w:b/>
          </w:rPr>
          <w:fldChar w:fldCharType="separate"/>
        </w:r>
        <w:r w:rsidR="00A46506">
          <w:rPr>
            <w:b/>
            <w:noProof/>
          </w:rPr>
          <w:t>42</w:t>
        </w:r>
        <w:r w:rsidRPr="00EC3083">
          <w:rPr>
            <w:b/>
          </w:rPr>
          <w:fldChar w:fldCharType="end"/>
        </w:r>
      </w:p>
    </w:sdtContent>
  </w:sdt>
  <w:p w:rsidR="003A2034" w:rsidRDefault="003A2034">
    <w:pPr>
      <w:pStyle w:val="Fuzeil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8194691"/>
      <w:docPartObj>
        <w:docPartGallery w:val="Page Numbers (Bottom of Page)"/>
        <w:docPartUnique/>
      </w:docPartObj>
    </w:sdtPr>
    <w:sdtContent>
      <w:p w:rsidR="003A2034" w:rsidRDefault="003A2034" w:rsidP="00B205F0">
        <w:pPr>
          <w:pStyle w:val="IntensivesZitat"/>
          <w:ind w:left="8222" w:right="-1418"/>
          <w:jc w:val="left"/>
        </w:pPr>
        <w:r w:rsidRPr="00E33701">
          <w:rPr>
            <w:b/>
          </w:rPr>
          <w:fldChar w:fldCharType="begin"/>
        </w:r>
        <w:r w:rsidRPr="00E33701">
          <w:rPr>
            <w:b/>
          </w:rPr>
          <w:instrText>PAGE   \* MERGEFORMAT</w:instrText>
        </w:r>
        <w:r w:rsidRPr="00E33701">
          <w:rPr>
            <w:b/>
          </w:rPr>
          <w:fldChar w:fldCharType="separate"/>
        </w:r>
        <w:r w:rsidR="00A46506">
          <w:rPr>
            <w:b/>
            <w:noProof/>
          </w:rPr>
          <w:t>45</w:t>
        </w:r>
        <w:r w:rsidRPr="00E33701">
          <w:rPr>
            <w:b/>
          </w:rPr>
          <w:fldChar w:fldCharType="end"/>
        </w:r>
      </w:p>
    </w:sdtContent>
  </w:sdt>
  <w:p w:rsidR="003A2034" w:rsidRDefault="003A2034">
    <w:pPr>
      <w:pStyle w:val="Fuzeile"/>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2034" w:rsidRDefault="003A2034">
    <w:pPr>
      <w:pStyle w:val="Fuzeile"/>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2034" w:rsidRDefault="003A2034">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63CBE" w:rsidRDefault="00663CBE">
      <w:pPr>
        <w:spacing w:after="0" w:line="240" w:lineRule="auto"/>
      </w:pPr>
      <w:r>
        <w:separator/>
      </w:r>
    </w:p>
  </w:footnote>
  <w:footnote w:type="continuationSeparator" w:id="0">
    <w:p w:rsidR="00663CBE" w:rsidRDefault="00663CB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2034" w:rsidRDefault="003A2034" w:rsidP="00BE1FC8">
    <w:pPr>
      <w:pStyle w:val="Kopfzeile"/>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2034" w:rsidRDefault="003A2034" w:rsidP="002C2E71">
    <w:pPr>
      <w:pStyle w:val="Untertitel"/>
      <w:tabs>
        <w:tab w:val="left" w:pos="9072"/>
      </w:tabs>
      <w:ind w:left="7371" w:right="-1986"/>
      <w:jc w:val="left"/>
    </w:pPr>
    <w:fldSimple w:instr=" STYLEREF  &quot;Überschrift 1&quot;  \* MERGEFORMAT ">
      <w:r w:rsidR="00A46506">
        <w:rPr>
          <w:noProof/>
        </w:rPr>
        <w:t>Implementierung des Systems</w:t>
      </w:r>
    </w:fldSimple>
  </w:p>
  <w:p w:rsidR="003A2034" w:rsidRPr="00393785" w:rsidRDefault="003A2034" w:rsidP="002C2E71">
    <w:pPr>
      <w:pStyle w:val="Kopfzeile"/>
      <w:ind w:left="7371" w:right="-1703"/>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2034" w:rsidRDefault="003A2034" w:rsidP="00872339">
    <w:pPr>
      <w:pStyle w:val="Untertitel"/>
      <w:tabs>
        <w:tab w:val="left" w:pos="9072"/>
      </w:tabs>
      <w:ind w:left="-1985" w:right="7369"/>
      <w:jc w:val="right"/>
    </w:pPr>
    <w:fldSimple w:instr=" STYLEREF  &quot;Überschrift 1&quot;  \* MERGEFORMAT ">
      <w:r w:rsidR="00A46506">
        <w:rPr>
          <w:noProof/>
        </w:rPr>
        <w:t>Implementierung des Systems</w:t>
      </w:r>
    </w:fldSimple>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2034" w:rsidRPr="00393785" w:rsidRDefault="003A2034" w:rsidP="002C2E71">
    <w:pPr>
      <w:pStyle w:val="Kopfzeile"/>
      <w:ind w:left="7371" w:right="-1703"/>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2034" w:rsidRPr="000E09EA" w:rsidRDefault="003A2034" w:rsidP="000E09EA">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C5224DA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12340F5"/>
    <w:multiLevelType w:val="hybridMultilevel"/>
    <w:tmpl w:val="F9283C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1955DDF"/>
    <w:multiLevelType w:val="hybridMultilevel"/>
    <w:tmpl w:val="E85A53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050B35C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64821EB"/>
    <w:multiLevelType w:val="hybridMultilevel"/>
    <w:tmpl w:val="173240E6"/>
    <w:lvl w:ilvl="0" w:tplc="14A8C37A">
      <w:start w:val="5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0AD07F6F"/>
    <w:multiLevelType w:val="hybridMultilevel"/>
    <w:tmpl w:val="1F2415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0CE13B8E"/>
    <w:multiLevelType w:val="hybridMultilevel"/>
    <w:tmpl w:val="A9443B7C"/>
    <w:lvl w:ilvl="0" w:tplc="04070013">
      <w:start w:val="1"/>
      <w:numFmt w:val="upperRoman"/>
      <w:lvlText w:val="%1."/>
      <w:lvlJc w:val="right"/>
      <w:pPr>
        <w:ind w:left="1429" w:hanging="360"/>
      </w:p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7">
    <w:nsid w:val="0F6A1360"/>
    <w:multiLevelType w:val="hybridMultilevel"/>
    <w:tmpl w:val="C9E8754E"/>
    <w:lvl w:ilvl="0" w:tplc="04070013">
      <w:start w:val="1"/>
      <w:numFmt w:val="upperRoman"/>
      <w:lvlText w:val="%1."/>
      <w:lvlJc w:val="right"/>
      <w:pPr>
        <w:ind w:left="1429" w:hanging="360"/>
      </w:p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8">
    <w:nsid w:val="101362AB"/>
    <w:multiLevelType w:val="hybridMultilevel"/>
    <w:tmpl w:val="03C4DA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186916F8"/>
    <w:multiLevelType w:val="hybridMultilevel"/>
    <w:tmpl w:val="C15A345C"/>
    <w:lvl w:ilvl="0" w:tplc="EC46F698">
      <w:start w:val="75"/>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BD86565"/>
    <w:multiLevelType w:val="hybridMultilevel"/>
    <w:tmpl w:val="585C3D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1DF90CDA"/>
    <w:multiLevelType w:val="hybridMultilevel"/>
    <w:tmpl w:val="4E72BA84"/>
    <w:lvl w:ilvl="0" w:tplc="04070001">
      <w:start w:val="1"/>
      <w:numFmt w:val="bullet"/>
      <w:lvlText w:val=""/>
      <w:lvlJc w:val="left"/>
      <w:pPr>
        <w:ind w:left="1788" w:hanging="360"/>
      </w:pPr>
      <w:rPr>
        <w:rFonts w:ascii="Symbol" w:hAnsi="Symbol" w:hint="default"/>
      </w:rPr>
    </w:lvl>
    <w:lvl w:ilvl="1" w:tplc="04070003" w:tentative="1">
      <w:start w:val="1"/>
      <w:numFmt w:val="bullet"/>
      <w:lvlText w:val="o"/>
      <w:lvlJc w:val="left"/>
      <w:pPr>
        <w:ind w:left="2508" w:hanging="360"/>
      </w:pPr>
      <w:rPr>
        <w:rFonts w:ascii="Courier New" w:hAnsi="Courier New" w:cs="Courier New" w:hint="default"/>
      </w:rPr>
    </w:lvl>
    <w:lvl w:ilvl="2" w:tplc="04070005" w:tentative="1">
      <w:start w:val="1"/>
      <w:numFmt w:val="bullet"/>
      <w:lvlText w:val=""/>
      <w:lvlJc w:val="left"/>
      <w:pPr>
        <w:ind w:left="3228" w:hanging="360"/>
      </w:pPr>
      <w:rPr>
        <w:rFonts w:ascii="Wingdings" w:hAnsi="Wingdings" w:hint="default"/>
      </w:rPr>
    </w:lvl>
    <w:lvl w:ilvl="3" w:tplc="04070001" w:tentative="1">
      <w:start w:val="1"/>
      <w:numFmt w:val="bullet"/>
      <w:lvlText w:val=""/>
      <w:lvlJc w:val="left"/>
      <w:pPr>
        <w:ind w:left="3948" w:hanging="360"/>
      </w:pPr>
      <w:rPr>
        <w:rFonts w:ascii="Symbol" w:hAnsi="Symbol" w:hint="default"/>
      </w:rPr>
    </w:lvl>
    <w:lvl w:ilvl="4" w:tplc="04070003" w:tentative="1">
      <w:start w:val="1"/>
      <w:numFmt w:val="bullet"/>
      <w:lvlText w:val="o"/>
      <w:lvlJc w:val="left"/>
      <w:pPr>
        <w:ind w:left="4668" w:hanging="360"/>
      </w:pPr>
      <w:rPr>
        <w:rFonts w:ascii="Courier New" w:hAnsi="Courier New" w:cs="Courier New" w:hint="default"/>
      </w:rPr>
    </w:lvl>
    <w:lvl w:ilvl="5" w:tplc="04070005" w:tentative="1">
      <w:start w:val="1"/>
      <w:numFmt w:val="bullet"/>
      <w:lvlText w:val=""/>
      <w:lvlJc w:val="left"/>
      <w:pPr>
        <w:ind w:left="5388" w:hanging="360"/>
      </w:pPr>
      <w:rPr>
        <w:rFonts w:ascii="Wingdings" w:hAnsi="Wingdings" w:hint="default"/>
      </w:rPr>
    </w:lvl>
    <w:lvl w:ilvl="6" w:tplc="04070001" w:tentative="1">
      <w:start w:val="1"/>
      <w:numFmt w:val="bullet"/>
      <w:lvlText w:val=""/>
      <w:lvlJc w:val="left"/>
      <w:pPr>
        <w:ind w:left="6108" w:hanging="360"/>
      </w:pPr>
      <w:rPr>
        <w:rFonts w:ascii="Symbol" w:hAnsi="Symbol" w:hint="default"/>
      </w:rPr>
    </w:lvl>
    <w:lvl w:ilvl="7" w:tplc="04070003" w:tentative="1">
      <w:start w:val="1"/>
      <w:numFmt w:val="bullet"/>
      <w:lvlText w:val="o"/>
      <w:lvlJc w:val="left"/>
      <w:pPr>
        <w:ind w:left="6828" w:hanging="360"/>
      </w:pPr>
      <w:rPr>
        <w:rFonts w:ascii="Courier New" w:hAnsi="Courier New" w:cs="Courier New" w:hint="default"/>
      </w:rPr>
    </w:lvl>
    <w:lvl w:ilvl="8" w:tplc="04070005" w:tentative="1">
      <w:start w:val="1"/>
      <w:numFmt w:val="bullet"/>
      <w:lvlText w:val=""/>
      <w:lvlJc w:val="left"/>
      <w:pPr>
        <w:ind w:left="7548" w:hanging="360"/>
      </w:pPr>
      <w:rPr>
        <w:rFonts w:ascii="Wingdings" w:hAnsi="Wingdings" w:hint="default"/>
      </w:rPr>
    </w:lvl>
  </w:abstractNum>
  <w:abstractNum w:abstractNumId="12">
    <w:nsid w:val="1F537ACD"/>
    <w:multiLevelType w:val="hybridMultilevel"/>
    <w:tmpl w:val="996C66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42D0F3B"/>
    <w:multiLevelType w:val="hybridMultilevel"/>
    <w:tmpl w:val="0A4C4C6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279A0703"/>
    <w:multiLevelType w:val="hybridMultilevel"/>
    <w:tmpl w:val="7E5E3B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2A0072A5"/>
    <w:multiLevelType w:val="hybridMultilevel"/>
    <w:tmpl w:val="A4BAE218"/>
    <w:lvl w:ilvl="0" w:tplc="B4268D28">
      <w:start w:val="75"/>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1A955F0"/>
    <w:multiLevelType w:val="hybridMultilevel"/>
    <w:tmpl w:val="234A24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2202438"/>
    <w:multiLevelType w:val="hybridMultilevel"/>
    <w:tmpl w:val="6F7447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3515E79"/>
    <w:multiLevelType w:val="hybridMultilevel"/>
    <w:tmpl w:val="272E95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338F40A3"/>
    <w:multiLevelType w:val="hybridMultilevel"/>
    <w:tmpl w:val="CCCA021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34CD678C"/>
    <w:multiLevelType w:val="hybridMultilevel"/>
    <w:tmpl w:val="750025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36617308"/>
    <w:multiLevelType w:val="hybridMultilevel"/>
    <w:tmpl w:val="89563D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3A0512BC"/>
    <w:multiLevelType w:val="multilevel"/>
    <w:tmpl w:val="AA88AA32"/>
    <w:lvl w:ilvl="0">
      <w:start w:val="1"/>
      <w:numFmt w:val="decimal"/>
      <w:lvlText w:val="%1."/>
      <w:lvlJc w:val="left"/>
      <w:pPr>
        <w:ind w:left="357" w:hanging="357"/>
      </w:pPr>
      <w:rPr>
        <w:rFonts w:ascii="Tahoma" w:hAnsi="Tahoma" w:cs="Tahoma" w:hint="default"/>
        <w:b w:val="0"/>
        <w:color w:val="auto"/>
        <w:sz w:val="32"/>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23">
    <w:nsid w:val="3C7933C8"/>
    <w:multiLevelType w:val="hybridMultilevel"/>
    <w:tmpl w:val="6D0E15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42B54AB8"/>
    <w:multiLevelType w:val="hybridMultilevel"/>
    <w:tmpl w:val="788607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49AB6853"/>
    <w:multiLevelType w:val="multilevel"/>
    <w:tmpl w:val="0C043A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A142E79"/>
    <w:multiLevelType w:val="hybridMultilevel"/>
    <w:tmpl w:val="4C20E3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4A957949"/>
    <w:multiLevelType w:val="hybridMultilevel"/>
    <w:tmpl w:val="81620A5C"/>
    <w:lvl w:ilvl="0" w:tplc="0407001B">
      <w:start w:val="1"/>
      <w:numFmt w:val="lowerRoman"/>
      <w:lvlText w:val="%1."/>
      <w:lvlJc w:val="right"/>
      <w:pPr>
        <w:ind w:left="2340" w:hanging="360"/>
      </w:pPr>
    </w:lvl>
    <w:lvl w:ilvl="1" w:tplc="04070019" w:tentative="1">
      <w:start w:val="1"/>
      <w:numFmt w:val="lowerLetter"/>
      <w:lvlText w:val="%2."/>
      <w:lvlJc w:val="left"/>
      <w:pPr>
        <w:ind w:left="3060" w:hanging="360"/>
      </w:pPr>
    </w:lvl>
    <w:lvl w:ilvl="2" w:tplc="0407001B" w:tentative="1">
      <w:start w:val="1"/>
      <w:numFmt w:val="lowerRoman"/>
      <w:lvlText w:val="%3."/>
      <w:lvlJc w:val="right"/>
      <w:pPr>
        <w:ind w:left="3780" w:hanging="180"/>
      </w:pPr>
    </w:lvl>
    <w:lvl w:ilvl="3" w:tplc="0407000F" w:tentative="1">
      <w:start w:val="1"/>
      <w:numFmt w:val="decimal"/>
      <w:lvlText w:val="%4."/>
      <w:lvlJc w:val="left"/>
      <w:pPr>
        <w:ind w:left="4500" w:hanging="360"/>
      </w:pPr>
    </w:lvl>
    <w:lvl w:ilvl="4" w:tplc="04070019" w:tentative="1">
      <w:start w:val="1"/>
      <w:numFmt w:val="lowerLetter"/>
      <w:lvlText w:val="%5."/>
      <w:lvlJc w:val="left"/>
      <w:pPr>
        <w:ind w:left="5220" w:hanging="360"/>
      </w:pPr>
    </w:lvl>
    <w:lvl w:ilvl="5" w:tplc="0407001B" w:tentative="1">
      <w:start w:val="1"/>
      <w:numFmt w:val="lowerRoman"/>
      <w:lvlText w:val="%6."/>
      <w:lvlJc w:val="right"/>
      <w:pPr>
        <w:ind w:left="5940" w:hanging="180"/>
      </w:pPr>
    </w:lvl>
    <w:lvl w:ilvl="6" w:tplc="0407000F" w:tentative="1">
      <w:start w:val="1"/>
      <w:numFmt w:val="decimal"/>
      <w:lvlText w:val="%7."/>
      <w:lvlJc w:val="left"/>
      <w:pPr>
        <w:ind w:left="6660" w:hanging="360"/>
      </w:pPr>
    </w:lvl>
    <w:lvl w:ilvl="7" w:tplc="04070019" w:tentative="1">
      <w:start w:val="1"/>
      <w:numFmt w:val="lowerLetter"/>
      <w:lvlText w:val="%8."/>
      <w:lvlJc w:val="left"/>
      <w:pPr>
        <w:ind w:left="7380" w:hanging="360"/>
      </w:pPr>
    </w:lvl>
    <w:lvl w:ilvl="8" w:tplc="0407001B" w:tentative="1">
      <w:start w:val="1"/>
      <w:numFmt w:val="lowerRoman"/>
      <w:lvlText w:val="%9."/>
      <w:lvlJc w:val="right"/>
      <w:pPr>
        <w:ind w:left="8100" w:hanging="180"/>
      </w:pPr>
    </w:lvl>
  </w:abstractNum>
  <w:abstractNum w:abstractNumId="28">
    <w:nsid w:val="4CB02F08"/>
    <w:multiLevelType w:val="hybridMultilevel"/>
    <w:tmpl w:val="02B655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nsid w:val="4E821DA0"/>
    <w:multiLevelType w:val="hybridMultilevel"/>
    <w:tmpl w:val="74B477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4ED1741F"/>
    <w:multiLevelType w:val="hybridMultilevel"/>
    <w:tmpl w:val="1AC208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0DA0219"/>
    <w:multiLevelType w:val="hybridMultilevel"/>
    <w:tmpl w:val="34FAB1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52623EB3"/>
    <w:multiLevelType w:val="hybridMultilevel"/>
    <w:tmpl w:val="3462F2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54AA53E2"/>
    <w:multiLevelType w:val="hybridMultilevel"/>
    <w:tmpl w:val="8DA2E7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551A1D83"/>
    <w:multiLevelType w:val="hybridMultilevel"/>
    <w:tmpl w:val="B7887FD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nsid w:val="578E2E4B"/>
    <w:multiLevelType w:val="hybridMultilevel"/>
    <w:tmpl w:val="59DE084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nsid w:val="5ACB71EF"/>
    <w:multiLevelType w:val="hybridMultilevel"/>
    <w:tmpl w:val="B32E713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60A43BD9"/>
    <w:multiLevelType w:val="hybridMultilevel"/>
    <w:tmpl w:val="653885A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nsid w:val="64F134C2"/>
    <w:multiLevelType w:val="hybridMultilevel"/>
    <w:tmpl w:val="B17A2BC6"/>
    <w:lvl w:ilvl="0" w:tplc="14A8C37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654A0529"/>
    <w:multiLevelType w:val="hybridMultilevel"/>
    <w:tmpl w:val="49BC11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nsid w:val="69B91A0D"/>
    <w:multiLevelType w:val="hybridMultilevel"/>
    <w:tmpl w:val="C85E56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6C31598A"/>
    <w:multiLevelType w:val="hybridMultilevel"/>
    <w:tmpl w:val="BA248B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52017DA"/>
    <w:multiLevelType w:val="hybridMultilevel"/>
    <w:tmpl w:val="82F209B8"/>
    <w:lvl w:ilvl="0" w:tplc="04070001">
      <w:start w:val="1"/>
      <w:numFmt w:val="bullet"/>
      <w:lvlText w:val=""/>
      <w:lvlJc w:val="left"/>
      <w:pPr>
        <w:ind w:left="2136" w:hanging="360"/>
      </w:pPr>
      <w:rPr>
        <w:rFonts w:ascii="Symbol" w:hAnsi="Symbol" w:hint="default"/>
      </w:rPr>
    </w:lvl>
    <w:lvl w:ilvl="1" w:tplc="04070003">
      <w:start w:val="1"/>
      <w:numFmt w:val="bullet"/>
      <w:lvlText w:val="o"/>
      <w:lvlJc w:val="left"/>
      <w:pPr>
        <w:ind w:left="2856" w:hanging="360"/>
      </w:pPr>
      <w:rPr>
        <w:rFonts w:ascii="Courier New" w:hAnsi="Courier New" w:cs="Courier New" w:hint="default"/>
      </w:rPr>
    </w:lvl>
    <w:lvl w:ilvl="2" w:tplc="04070005" w:tentative="1">
      <w:start w:val="1"/>
      <w:numFmt w:val="bullet"/>
      <w:lvlText w:val=""/>
      <w:lvlJc w:val="left"/>
      <w:pPr>
        <w:ind w:left="3576" w:hanging="360"/>
      </w:pPr>
      <w:rPr>
        <w:rFonts w:ascii="Wingdings" w:hAnsi="Wingdings" w:hint="default"/>
      </w:rPr>
    </w:lvl>
    <w:lvl w:ilvl="3" w:tplc="04070001" w:tentative="1">
      <w:start w:val="1"/>
      <w:numFmt w:val="bullet"/>
      <w:lvlText w:val=""/>
      <w:lvlJc w:val="left"/>
      <w:pPr>
        <w:ind w:left="4296" w:hanging="360"/>
      </w:pPr>
      <w:rPr>
        <w:rFonts w:ascii="Symbol" w:hAnsi="Symbol" w:hint="default"/>
      </w:rPr>
    </w:lvl>
    <w:lvl w:ilvl="4" w:tplc="04070003" w:tentative="1">
      <w:start w:val="1"/>
      <w:numFmt w:val="bullet"/>
      <w:lvlText w:val="o"/>
      <w:lvlJc w:val="left"/>
      <w:pPr>
        <w:ind w:left="5016" w:hanging="360"/>
      </w:pPr>
      <w:rPr>
        <w:rFonts w:ascii="Courier New" w:hAnsi="Courier New" w:cs="Courier New" w:hint="default"/>
      </w:rPr>
    </w:lvl>
    <w:lvl w:ilvl="5" w:tplc="04070005" w:tentative="1">
      <w:start w:val="1"/>
      <w:numFmt w:val="bullet"/>
      <w:lvlText w:val=""/>
      <w:lvlJc w:val="left"/>
      <w:pPr>
        <w:ind w:left="5736" w:hanging="360"/>
      </w:pPr>
      <w:rPr>
        <w:rFonts w:ascii="Wingdings" w:hAnsi="Wingdings" w:hint="default"/>
      </w:rPr>
    </w:lvl>
    <w:lvl w:ilvl="6" w:tplc="04070001" w:tentative="1">
      <w:start w:val="1"/>
      <w:numFmt w:val="bullet"/>
      <w:lvlText w:val=""/>
      <w:lvlJc w:val="left"/>
      <w:pPr>
        <w:ind w:left="6456" w:hanging="360"/>
      </w:pPr>
      <w:rPr>
        <w:rFonts w:ascii="Symbol" w:hAnsi="Symbol" w:hint="default"/>
      </w:rPr>
    </w:lvl>
    <w:lvl w:ilvl="7" w:tplc="04070003" w:tentative="1">
      <w:start w:val="1"/>
      <w:numFmt w:val="bullet"/>
      <w:lvlText w:val="o"/>
      <w:lvlJc w:val="left"/>
      <w:pPr>
        <w:ind w:left="7176" w:hanging="360"/>
      </w:pPr>
      <w:rPr>
        <w:rFonts w:ascii="Courier New" w:hAnsi="Courier New" w:cs="Courier New" w:hint="default"/>
      </w:rPr>
    </w:lvl>
    <w:lvl w:ilvl="8" w:tplc="04070005" w:tentative="1">
      <w:start w:val="1"/>
      <w:numFmt w:val="bullet"/>
      <w:lvlText w:val=""/>
      <w:lvlJc w:val="left"/>
      <w:pPr>
        <w:ind w:left="7896" w:hanging="360"/>
      </w:pPr>
      <w:rPr>
        <w:rFonts w:ascii="Wingdings" w:hAnsi="Wingdings" w:hint="default"/>
      </w:rPr>
    </w:lvl>
  </w:abstractNum>
  <w:abstractNum w:abstractNumId="43">
    <w:nsid w:val="771E08EA"/>
    <w:multiLevelType w:val="hybridMultilevel"/>
    <w:tmpl w:val="702CE876"/>
    <w:lvl w:ilvl="0" w:tplc="04070001">
      <w:start w:val="1"/>
      <w:numFmt w:val="bullet"/>
      <w:lvlText w:val=""/>
      <w:lvlJc w:val="left"/>
      <w:pPr>
        <w:ind w:left="1068" w:hanging="360"/>
      </w:pPr>
      <w:rPr>
        <w:rFonts w:ascii="Symbol" w:hAnsi="Symbol"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44">
    <w:nsid w:val="7AEC7CE5"/>
    <w:multiLevelType w:val="hybridMultilevel"/>
    <w:tmpl w:val="5C5005D6"/>
    <w:lvl w:ilvl="0" w:tplc="04070013">
      <w:start w:val="1"/>
      <w:numFmt w:val="upperRoman"/>
      <w:lvlText w:val="%1."/>
      <w:lvlJc w:val="right"/>
      <w:pPr>
        <w:ind w:left="1429" w:hanging="360"/>
      </w:p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45">
    <w:nsid w:val="7DEF08DD"/>
    <w:multiLevelType w:val="hybridMultilevel"/>
    <w:tmpl w:val="8760EA9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6">
    <w:nsid w:val="7DF85F30"/>
    <w:multiLevelType w:val="hybridMultilevel"/>
    <w:tmpl w:val="7CA8B720"/>
    <w:lvl w:ilvl="0" w:tplc="04070013">
      <w:start w:val="1"/>
      <w:numFmt w:val="upperRoman"/>
      <w:lvlText w:val="%1."/>
      <w:lvlJc w:val="righ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7">
    <w:nsid w:val="7F287E38"/>
    <w:multiLevelType w:val="hybridMultilevel"/>
    <w:tmpl w:val="F8FA23A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2"/>
  </w:num>
  <w:num w:numId="2">
    <w:abstractNumId w:val="46"/>
  </w:num>
  <w:num w:numId="3">
    <w:abstractNumId w:val="34"/>
  </w:num>
  <w:num w:numId="4">
    <w:abstractNumId w:val="11"/>
  </w:num>
  <w:num w:numId="5">
    <w:abstractNumId w:val="8"/>
  </w:num>
  <w:num w:numId="6">
    <w:abstractNumId w:val="5"/>
  </w:num>
  <w:num w:numId="7">
    <w:abstractNumId w:val="2"/>
  </w:num>
  <w:num w:numId="8">
    <w:abstractNumId w:val="19"/>
  </w:num>
  <w:num w:numId="9">
    <w:abstractNumId w:val="42"/>
  </w:num>
  <w:num w:numId="10">
    <w:abstractNumId w:val="3"/>
  </w:num>
  <w:num w:numId="11">
    <w:abstractNumId w:val="16"/>
  </w:num>
  <w:num w:numId="12">
    <w:abstractNumId w:val="23"/>
  </w:num>
  <w:num w:numId="13">
    <w:abstractNumId w:val="14"/>
  </w:num>
  <w:num w:numId="14">
    <w:abstractNumId w:val="1"/>
  </w:num>
  <w:num w:numId="15">
    <w:abstractNumId w:val="7"/>
  </w:num>
  <w:num w:numId="16">
    <w:abstractNumId w:val="20"/>
  </w:num>
  <w:num w:numId="17">
    <w:abstractNumId w:val="0"/>
  </w:num>
  <w:num w:numId="18">
    <w:abstractNumId w:val="12"/>
  </w:num>
  <w:num w:numId="19">
    <w:abstractNumId w:val="27"/>
  </w:num>
  <w:num w:numId="20">
    <w:abstractNumId w:val="40"/>
  </w:num>
  <w:num w:numId="21">
    <w:abstractNumId w:val="33"/>
  </w:num>
  <w:num w:numId="22">
    <w:abstractNumId w:val="32"/>
  </w:num>
  <w:num w:numId="23">
    <w:abstractNumId w:val="18"/>
  </w:num>
  <w:num w:numId="24">
    <w:abstractNumId w:val="44"/>
  </w:num>
  <w:num w:numId="25">
    <w:abstractNumId w:val="24"/>
  </w:num>
  <w:num w:numId="26">
    <w:abstractNumId w:val="38"/>
  </w:num>
  <w:num w:numId="27">
    <w:abstractNumId w:val="28"/>
  </w:num>
  <w:num w:numId="28">
    <w:abstractNumId w:val="43"/>
  </w:num>
  <w:num w:numId="29">
    <w:abstractNumId w:val="4"/>
  </w:num>
  <w:num w:numId="30">
    <w:abstractNumId w:val="36"/>
  </w:num>
  <w:num w:numId="31">
    <w:abstractNumId w:val="30"/>
  </w:num>
  <w:num w:numId="32">
    <w:abstractNumId w:val="10"/>
  </w:num>
  <w:num w:numId="33">
    <w:abstractNumId w:val="41"/>
  </w:num>
  <w:num w:numId="34">
    <w:abstractNumId w:val="45"/>
  </w:num>
  <w:num w:numId="35">
    <w:abstractNumId w:val="31"/>
  </w:num>
  <w:num w:numId="36">
    <w:abstractNumId w:val="37"/>
  </w:num>
  <w:num w:numId="37">
    <w:abstractNumId w:val="21"/>
  </w:num>
  <w:num w:numId="38">
    <w:abstractNumId w:val="17"/>
  </w:num>
  <w:num w:numId="39">
    <w:abstractNumId w:val="35"/>
  </w:num>
  <w:num w:numId="40">
    <w:abstractNumId w:val="26"/>
  </w:num>
  <w:num w:numId="41">
    <w:abstractNumId w:val="25"/>
  </w:num>
  <w:num w:numId="42">
    <w:abstractNumId w:val="39"/>
  </w:num>
  <w:num w:numId="43">
    <w:abstractNumId w:val="29"/>
  </w:num>
  <w:num w:numId="44">
    <w:abstractNumId w:val="9"/>
  </w:num>
  <w:num w:numId="45">
    <w:abstractNumId w:val="15"/>
  </w:num>
  <w:num w:numId="46">
    <w:abstractNumId w:val="13"/>
  </w:num>
  <w:num w:numId="47">
    <w:abstractNumId w:val="47"/>
  </w:num>
  <w:num w:numId="48">
    <w:abstractNumId w:val="6"/>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mirrorMargins/>
  <w:defaultTabStop w:val="708"/>
  <w:autoHyphenation/>
  <w:hyphenationZone w:val="851"/>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07DE"/>
    <w:rsid w:val="000003A3"/>
    <w:rsid w:val="00000502"/>
    <w:rsid w:val="00000517"/>
    <w:rsid w:val="00000C24"/>
    <w:rsid w:val="00000F05"/>
    <w:rsid w:val="00001361"/>
    <w:rsid w:val="00001438"/>
    <w:rsid w:val="00001DC1"/>
    <w:rsid w:val="00001F24"/>
    <w:rsid w:val="00002033"/>
    <w:rsid w:val="00002579"/>
    <w:rsid w:val="00002763"/>
    <w:rsid w:val="00002C51"/>
    <w:rsid w:val="00002FB5"/>
    <w:rsid w:val="0000343D"/>
    <w:rsid w:val="00003750"/>
    <w:rsid w:val="00004438"/>
    <w:rsid w:val="000044E6"/>
    <w:rsid w:val="000048D1"/>
    <w:rsid w:val="0000493F"/>
    <w:rsid w:val="00004B2A"/>
    <w:rsid w:val="00004E9C"/>
    <w:rsid w:val="00005440"/>
    <w:rsid w:val="0000544F"/>
    <w:rsid w:val="000054E2"/>
    <w:rsid w:val="000055F1"/>
    <w:rsid w:val="00005792"/>
    <w:rsid w:val="00005C87"/>
    <w:rsid w:val="00005E0E"/>
    <w:rsid w:val="00005FDE"/>
    <w:rsid w:val="00005FFF"/>
    <w:rsid w:val="00006966"/>
    <w:rsid w:val="00006D17"/>
    <w:rsid w:val="00006EFE"/>
    <w:rsid w:val="0000733F"/>
    <w:rsid w:val="000076F1"/>
    <w:rsid w:val="00007915"/>
    <w:rsid w:val="000079CB"/>
    <w:rsid w:val="00010614"/>
    <w:rsid w:val="0001081D"/>
    <w:rsid w:val="00010855"/>
    <w:rsid w:val="00010BBE"/>
    <w:rsid w:val="00011255"/>
    <w:rsid w:val="000113D9"/>
    <w:rsid w:val="000114BA"/>
    <w:rsid w:val="000117A7"/>
    <w:rsid w:val="00011B9C"/>
    <w:rsid w:val="00011D17"/>
    <w:rsid w:val="000127F4"/>
    <w:rsid w:val="00012AEB"/>
    <w:rsid w:val="00012BA4"/>
    <w:rsid w:val="00012BF2"/>
    <w:rsid w:val="00012D32"/>
    <w:rsid w:val="00012DB9"/>
    <w:rsid w:val="00012F33"/>
    <w:rsid w:val="00013649"/>
    <w:rsid w:val="00013652"/>
    <w:rsid w:val="00013AF2"/>
    <w:rsid w:val="000146F6"/>
    <w:rsid w:val="0001472F"/>
    <w:rsid w:val="00014B9D"/>
    <w:rsid w:val="00014CCE"/>
    <w:rsid w:val="00015178"/>
    <w:rsid w:val="00015820"/>
    <w:rsid w:val="0001621F"/>
    <w:rsid w:val="00016792"/>
    <w:rsid w:val="000172B5"/>
    <w:rsid w:val="00017733"/>
    <w:rsid w:val="00017A02"/>
    <w:rsid w:val="00017E03"/>
    <w:rsid w:val="000200DA"/>
    <w:rsid w:val="00020B5E"/>
    <w:rsid w:val="00020C7F"/>
    <w:rsid w:val="000213FF"/>
    <w:rsid w:val="00021411"/>
    <w:rsid w:val="00021660"/>
    <w:rsid w:val="00021A37"/>
    <w:rsid w:val="00021CCF"/>
    <w:rsid w:val="000222C0"/>
    <w:rsid w:val="000227B3"/>
    <w:rsid w:val="00022843"/>
    <w:rsid w:val="0002298A"/>
    <w:rsid w:val="00023055"/>
    <w:rsid w:val="000237C3"/>
    <w:rsid w:val="00023A1D"/>
    <w:rsid w:val="00023AFD"/>
    <w:rsid w:val="00023F5B"/>
    <w:rsid w:val="00024013"/>
    <w:rsid w:val="0002413A"/>
    <w:rsid w:val="00024541"/>
    <w:rsid w:val="000250B9"/>
    <w:rsid w:val="0002517A"/>
    <w:rsid w:val="0002543F"/>
    <w:rsid w:val="000258DC"/>
    <w:rsid w:val="0002595A"/>
    <w:rsid w:val="00025C25"/>
    <w:rsid w:val="00025CEA"/>
    <w:rsid w:val="00025E8D"/>
    <w:rsid w:val="00026A58"/>
    <w:rsid w:val="00026C89"/>
    <w:rsid w:val="00026CF3"/>
    <w:rsid w:val="00030F5A"/>
    <w:rsid w:val="0003141B"/>
    <w:rsid w:val="00031B8D"/>
    <w:rsid w:val="00031F16"/>
    <w:rsid w:val="00032488"/>
    <w:rsid w:val="0003281C"/>
    <w:rsid w:val="00032956"/>
    <w:rsid w:val="00032B3F"/>
    <w:rsid w:val="00032BC8"/>
    <w:rsid w:val="00032D90"/>
    <w:rsid w:val="000332B4"/>
    <w:rsid w:val="00033560"/>
    <w:rsid w:val="0003386D"/>
    <w:rsid w:val="00033AD3"/>
    <w:rsid w:val="00033D50"/>
    <w:rsid w:val="00033E17"/>
    <w:rsid w:val="0003492C"/>
    <w:rsid w:val="00034B08"/>
    <w:rsid w:val="00034DB6"/>
    <w:rsid w:val="00035029"/>
    <w:rsid w:val="000354A5"/>
    <w:rsid w:val="00035510"/>
    <w:rsid w:val="000356A1"/>
    <w:rsid w:val="00035846"/>
    <w:rsid w:val="00035D6E"/>
    <w:rsid w:val="00035E6F"/>
    <w:rsid w:val="00035EAF"/>
    <w:rsid w:val="00036028"/>
    <w:rsid w:val="00036296"/>
    <w:rsid w:val="00036A1B"/>
    <w:rsid w:val="00036D1B"/>
    <w:rsid w:val="00037051"/>
    <w:rsid w:val="000377D0"/>
    <w:rsid w:val="00037F8C"/>
    <w:rsid w:val="00037FA1"/>
    <w:rsid w:val="0004000A"/>
    <w:rsid w:val="0004005B"/>
    <w:rsid w:val="000403A0"/>
    <w:rsid w:val="00040969"/>
    <w:rsid w:val="000409A4"/>
    <w:rsid w:val="00040ABE"/>
    <w:rsid w:val="00040E42"/>
    <w:rsid w:val="000410D5"/>
    <w:rsid w:val="00041267"/>
    <w:rsid w:val="00041859"/>
    <w:rsid w:val="0004218D"/>
    <w:rsid w:val="000425C1"/>
    <w:rsid w:val="000425FA"/>
    <w:rsid w:val="000428DF"/>
    <w:rsid w:val="000432A1"/>
    <w:rsid w:val="0004349B"/>
    <w:rsid w:val="00043A01"/>
    <w:rsid w:val="00043D72"/>
    <w:rsid w:val="00044848"/>
    <w:rsid w:val="00044A75"/>
    <w:rsid w:val="00044D4E"/>
    <w:rsid w:val="00044DC0"/>
    <w:rsid w:val="00045464"/>
    <w:rsid w:val="00045A33"/>
    <w:rsid w:val="00045CE6"/>
    <w:rsid w:val="000463E9"/>
    <w:rsid w:val="00046B89"/>
    <w:rsid w:val="00046BE7"/>
    <w:rsid w:val="00046CB7"/>
    <w:rsid w:val="00046E08"/>
    <w:rsid w:val="00046E75"/>
    <w:rsid w:val="00047608"/>
    <w:rsid w:val="0004773B"/>
    <w:rsid w:val="0004788C"/>
    <w:rsid w:val="00047D81"/>
    <w:rsid w:val="000504AD"/>
    <w:rsid w:val="000507C0"/>
    <w:rsid w:val="000508D8"/>
    <w:rsid w:val="000509DB"/>
    <w:rsid w:val="00050B89"/>
    <w:rsid w:val="00050B8C"/>
    <w:rsid w:val="00050BAD"/>
    <w:rsid w:val="0005129A"/>
    <w:rsid w:val="000513BA"/>
    <w:rsid w:val="0005188B"/>
    <w:rsid w:val="00051B57"/>
    <w:rsid w:val="00051F78"/>
    <w:rsid w:val="0005215B"/>
    <w:rsid w:val="000521A8"/>
    <w:rsid w:val="00052220"/>
    <w:rsid w:val="00052692"/>
    <w:rsid w:val="00052DD0"/>
    <w:rsid w:val="0005304D"/>
    <w:rsid w:val="000532FC"/>
    <w:rsid w:val="00053AF4"/>
    <w:rsid w:val="00054141"/>
    <w:rsid w:val="00054183"/>
    <w:rsid w:val="00054A8F"/>
    <w:rsid w:val="00054CBB"/>
    <w:rsid w:val="00054EE3"/>
    <w:rsid w:val="00054F3D"/>
    <w:rsid w:val="000558EB"/>
    <w:rsid w:val="00055C06"/>
    <w:rsid w:val="00055D2C"/>
    <w:rsid w:val="00055EFF"/>
    <w:rsid w:val="00056A65"/>
    <w:rsid w:val="000571A2"/>
    <w:rsid w:val="000574AC"/>
    <w:rsid w:val="0006004A"/>
    <w:rsid w:val="00060442"/>
    <w:rsid w:val="0006098B"/>
    <w:rsid w:val="00060BAC"/>
    <w:rsid w:val="00060E7E"/>
    <w:rsid w:val="0006140F"/>
    <w:rsid w:val="000614B0"/>
    <w:rsid w:val="00061823"/>
    <w:rsid w:val="00061C87"/>
    <w:rsid w:val="00061CB9"/>
    <w:rsid w:val="00062006"/>
    <w:rsid w:val="000621B0"/>
    <w:rsid w:val="0006265A"/>
    <w:rsid w:val="00062949"/>
    <w:rsid w:val="00063082"/>
    <w:rsid w:val="0006321C"/>
    <w:rsid w:val="000634C8"/>
    <w:rsid w:val="00063DB3"/>
    <w:rsid w:val="00063EAC"/>
    <w:rsid w:val="00063F56"/>
    <w:rsid w:val="00063FAA"/>
    <w:rsid w:val="00064034"/>
    <w:rsid w:val="00064037"/>
    <w:rsid w:val="0006406D"/>
    <w:rsid w:val="0006418A"/>
    <w:rsid w:val="000648CB"/>
    <w:rsid w:val="00064C00"/>
    <w:rsid w:val="00064CD5"/>
    <w:rsid w:val="00065874"/>
    <w:rsid w:val="00065A92"/>
    <w:rsid w:val="000660C6"/>
    <w:rsid w:val="00066149"/>
    <w:rsid w:val="0006656D"/>
    <w:rsid w:val="000668EA"/>
    <w:rsid w:val="00066B11"/>
    <w:rsid w:val="00067028"/>
    <w:rsid w:val="00067CB6"/>
    <w:rsid w:val="00067D65"/>
    <w:rsid w:val="00067D9A"/>
    <w:rsid w:val="0007000D"/>
    <w:rsid w:val="00070274"/>
    <w:rsid w:val="000707AF"/>
    <w:rsid w:val="00070920"/>
    <w:rsid w:val="00070DDF"/>
    <w:rsid w:val="000711A4"/>
    <w:rsid w:val="000718ED"/>
    <w:rsid w:val="00071DF6"/>
    <w:rsid w:val="00071EF1"/>
    <w:rsid w:val="00071EFB"/>
    <w:rsid w:val="0007249B"/>
    <w:rsid w:val="00072911"/>
    <w:rsid w:val="00072D73"/>
    <w:rsid w:val="0007361B"/>
    <w:rsid w:val="00073683"/>
    <w:rsid w:val="00073DD9"/>
    <w:rsid w:val="00073E34"/>
    <w:rsid w:val="00074491"/>
    <w:rsid w:val="0007450E"/>
    <w:rsid w:val="0007471A"/>
    <w:rsid w:val="00074AA6"/>
    <w:rsid w:val="00074B12"/>
    <w:rsid w:val="0007586D"/>
    <w:rsid w:val="00076243"/>
    <w:rsid w:val="00076262"/>
    <w:rsid w:val="00076397"/>
    <w:rsid w:val="00076B86"/>
    <w:rsid w:val="00076CE5"/>
    <w:rsid w:val="00076D52"/>
    <w:rsid w:val="00077069"/>
    <w:rsid w:val="00077141"/>
    <w:rsid w:val="00077163"/>
    <w:rsid w:val="00077181"/>
    <w:rsid w:val="00077580"/>
    <w:rsid w:val="00077BF8"/>
    <w:rsid w:val="000805C7"/>
    <w:rsid w:val="000807EC"/>
    <w:rsid w:val="00080AE0"/>
    <w:rsid w:val="000810BD"/>
    <w:rsid w:val="000811BA"/>
    <w:rsid w:val="00081287"/>
    <w:rsid w:val="00081789"/>
    <w:rsid w:val="000819B0"/>
    <w:rsid w:val="00081B63"/>
    <w:rsid w:val="0008222D"/>
    <w:rsid w:val="00082C6C"/>
    <w:rsid w:val="00083292"/>
    <w:rsid w:val="000834F5"/>
    <w:rsid w:val="00083A1F"/>
    <w:rsid w:val="00083D3A"/>
    <w:rsid w:val="00083F52"/>
    <w:rsid w:val="00084176"/>
    <w:rsid w:val="0008432B"/>
    <w:rsid w:val="000844C3"/>
    <w:rsid w:val="00084649"/>
    <w:rsid w:val="000852EB"/>
    <w:rsid w:val="000854B1"/>
    <w:rsid w:val="00085BA5"/>
    <w:rsid w:val="00085C0F"/>
    <w:rsid w:val="00085D25"/>
    <w:rsid w:val="000860CA"/>
    <w:rsid w:val="0008644D"/>
    <w:rsid w:val="00086E96"/>
    <w:rsid w:val="00087236"/>
    <w:rsid w:val="00087402"/>
    <w:rsid w:val="00087591"/>
    <w:rsid w:val="000878BC"/>
    <w:rsid w:val="00087B27"/>
    <w:rsid w:val="00090304"/>
    <w:rsid w:val="00090A64"/>
    <w:rsid w:val="000910AE"/>
    <w:rsid w:val="00092017"/>
    <w:rsid w:val="000921B0"/>
    <w:rsid w:val="00092B03"/>
    <w:rsid w:val="00093168"/>
    <w:rsid w:val="000932F1"/>
    <w:rsid w:val="000938DA"/>
    <w:rsid w:val="000940D1"/>
    <w:rsid w:val="000941B8"/>
    <w:rsid w:val="00094A33"/>
    <w:rsid w:val="00094AB7"/>
    <w:rsid w:val="00094D72"/>
    <w:rsid w:val="00095138"/>
    <w:rsid w:val="000953FA"/>
    <w:rsid w:val="00095C5C"/>
    <w:rsid w:val="00095EBA"/>
    <w:rsid w:val="00095ED9"/>
    <w:rsid w:val="000962A7"/>
    <w:rsid w:val="000969D7"/>
    <w:rsid w:val="00096AD2"/>
    <w:rsid w:val="00096B86"/>
    <w:rsid w:val="00096ED8"/>
    <w:rsid w:val="00097771"/>
    <w:rsid w:val="00097B57"/>
    <w:rsid w:val="00097F3C"/>
    <w:rsid w:val="000A00F1"/>
    <w:rsid w:val="000A0559"/>
    <w:rsid w:val="000A071B"/>
    <w:rsid w:val="000A07AB"/>
    <w:rsid w:val="000A07C0"/>
    <w:rsid w:val="000A082C"/>
    <w:rsid w:val="000A0BE0"/>
    <w:rsid w:val="000A0BE5"/>
    <w:rsid w:val="000A0F82"/>
    <w:rsid w:val="000A1734"/>
    <w:rsid w:val="000A18F1"/>
    <w:rsid w:val="000A1AB3"/>
    <w:rsid w:val="000A2045"/>
    <w:rsid w:val="000A20FB"/>
    <w:rsid w:val="000A27C1"/>
    <w:rsid w:val="000A28DC"/>
    <w:rsid w:val="000A3304"/>
    <w:rsid w:val="000A3514"/>
    <w:rsid w:val="000A35A4"/>
    <w:rsid w:val="000A35BC"/>
    <w:rsid w:val="000A3CB9"/>
    <w:rsid w:val="000A5587"/>
    <w:rsid w:val="000A5FA4"/>
    <w:rsid w:val="000A66B3"/>
    <w:rsid w:val="000A7007"/>
    <w:rsid w:val="000A7221"/>
    <w:rsid w:val="000A75CF"/>
    <w:rsid w:val="000A7A1D"/>
    <w:rsid w:val="000A7CA0"/>
    <w:rsid w:val="000B0093"/>
    <w:rsid w:val="000B0962"/>
    <w:rsid w:val="000B0ECE"/>
    <w:rsid w:val="000B0F68"/>
    <w:rsid w:val="000B11A2"/>
    <w:rsid w:val="000B151B"/>
    <w:rsid w:val="000B1588"/>
    <w:rsid w:val="000B1745"/>
    <w:rsid w:val="000B190E"/>
    <w:rsid w:val="000B1CE6"/>
    <w:rsid w:val="000B2264"/>
    <w:rsid w:val="000B2583"/>
    <w:rsid w:val="000B2816"/>
    <w:rsid w:val="000B282F"/>
    <w:rsid w:val="000B29BA"/>
    <w:rsid w:val="000B2C88"/>
    <w:rsid w:val="000B2C9E"/>
    <w:rsid w:val="000B2DA1"/>
    <w:rsid w:val="000B30D0"/>
    <w:rsid w:val="000B3A70"/>
    <w:rsid w:val="000B4753"/>
    <w:rsid w:val="000B47AB"/>
    <w:rsid w:val="000B4C87"/>
    <w:rsid w:val="000B5B20"/>
    <w:rsid w:val="000B5D6A"/>
    <w:rsid w:val="000B5F3D"/>
    <w:rsid w:val="000B60DE"/>
    <w:rsid w:val="000B65AF"/>
    <w:rsid w:val="000B6603"/>
    <w:rsid w:val="000B681C"/>
    <w:rsid w:val="000B69A9"/>
    <w:rsid w:val="000B765A"/>
    <w:rsid w:val="000B79A6"/>
    <w:rsid w:val="000C03CF"/>
    <w:rsid w:val="000C0415"/>
    <w:rsid w:val="000C059E"/>
    <w:rsid w:val="000C0737"/>
    <w:rsid w:val="000C1556"/>
    <w:rsid w:val="000C1817"/>
    <w:rsid w:val="000C1BBF"/>
    <w:rsid w:val="000C1C76"/>
    <w:rsid w:val="000C262E"/>
    <w:rsid w:val="000C27EA"/>
    <w:rsid w:val="000C297A"/>
    <w:rsid w:val="000C2B3A"/>
    <w:rsid w:val="000C2D22"/>
    <w:rsid w:val="000C361E"/>
    <w:rsid w:val="000C3B1C"/>
    <w:rsid w:val="000C43DC"/>
    <w:rsid w:val="000C4B37"/>
    <w:rsid w:val="000C4BDA"/>
    <w:rsid w:val="000C5007"/>
    <w:rsid w:val="000C5030"/>
    <w:rsid w:val="000C5168"/>
    <w:rsid w:val="000C5490"/>
    <w:rsid w:val="000C5AA1"/>
    <w:rsid w:val="000C5BA3"/>
    <w:rsid w:val="000C5DEF"/>
    <w:rsid w:val="000C5E1D"/>
    <w:rsid w:val="000C5ED0"/>
    <w:rsid w:val="000C60CE"/>
    <w:rsid w:val="000C621C"/>
    <w:rsid w:val="000C6743"/>
    <w:rsid w:val="000C68A5"/>
    <w:rsid w:val="000C709E"/>
    <w:rsid w:val="000C7735"/>
    <w:rsid w:val="000C7817"/>
    <w:rsid w:val="000C7E29"/>
    <w:rsid w:val="000C7EC3"/>
    <w:rsid w:val="000C7F57"/>
    <w:rsid w:val="000D01A9"/>
    <w:rsid w:val="000D03AA"/>
    <w:rsid w:val="000D06C0"/>
    <w:rsid w:val="000D0855"/>
    <w:rsid w:val="000D0918"/>
    <w:rsid w:val="000D09C3"/>
    <w:rsid w:val="000D0B3A"/>
    <w:rsid w:val="000D0CDE"/>
    <w:rsid w:val="000D107A"/>
    <w:rsid w:val="000D13CD"/>
    <w:rsid w:val="000D141F"/>
    <w:rsid w:val="000D17A8"/>
    <w:rsid w:val="000D1D14"/>
    <w:rsid w:val="000D1D15"/>
    <w:rsid w:val="000D1EDB"/>
    <w:rsid w:val="000D20B3"/>
    <w:rsid w:val="000D31A5"/>
    <w:rsid w:val="000D32DC"/>
    <w:rsid w:val="000D365B"/>
    <w:rsid w:val="000D383D"/>
    <w:rsid w:val="000D4140"/>
    <w:rsid w:val="000D490C"/>
    <w:rsid w:val="000D4A85"/>
    <w:rsid w:val="000D4AC6"/>
    <w:rsid w:val="000D4DDF"/>
    <w:rsid w:val="000D4F50"/>
    <w:rsid w:val="000D4F95"/>
    <w:rsid w:val="000D5095"/>
    <w:rsid w:val="000D5266"/>
    <w:rsid w:val="000D54F0"/>
    <w:rsid w:val="000D5718"/>
    <w:rsid w:val="000D5875"/>
    <w:rsid w:val="000D5A6F"/>
    <w:rsid w:val="000D5E89"/>
    <w:rsid w:val="000D60F5"/>
    <w:rsid w:val="000D65C7"/>
    <w:rsid w:val="000D6744"/>
    <w:rsid w:val="000D69C4"/>
    <w:rsid w:val="000D6A13"/>
    <w:rsid w:val="000D6C8A"/>
    <w:rsid w:val="000D6CDD"/>
    <w:rsid w:val="000D6FE8"/>
    <w:rsid w:val="000D710B"/>
    <w:rsid w:val="000D7426"/>
    <w:rsid w:val="000D7612"/>
    <w:rsid w:val="000D7805"/>
    <w:rsid w:val="000D7A5C"/>
    <w:rsid w:val="000D7E28"/>
    <w:rsid w:val="000E042B"/>
    <w:rsid w:val="000E0985"/>
    <w:rsid w:val="000E09EA"/>
    <w:rsid w:val="000E1286"/>
    <w:rsid w:val="000E15DE"/>
    <w:rsid w:val="000E15EF"/>
    <w:rsid w:val="000E1829"/>
    <w:rsid w:val="000E2398"/>
    <w:rsid w:val="000E244E"/>
    <w:rsid w:val="000E29DF"/>
    <w:rsid w:val="000E2DE8"/>
    <w:rsid w:val="000E3031"/>
    <w:rsid w:val="000E340F"/>
    <w:rsid w:val="000E37F1"/>
    <w:rsid w:val="000E3A63"/>
    <w:rsid w:val="000E3AF4"/>
    <w:rsid w:val="000E40BC"/>
    <w:rsid w:val="000E4667"/>
    <w:rsid w:val="000E4B48"/>
    <w:rsid w:val="000E4B60"/>
    <w:rsid w:val="000E4BE4"/>
    <w:rsid w:val="000E4C5A"/>
    <w:rsid w:val="000E5030"/>
    <w:rsid w:val="000E514D"/>
    <w:rsid w:val="000E57D6"/>
    <w:rsid w:val="000E58B4"/>
    <w:rsid w:val="000E5D54"/>
    <w:rsid w:val="000E6346"/>
    <w:rsid w:val="000E6CE2"/>
    <w:rsid w:val="000E7347"/>
    <w:rsid w:val="000E769F"/>
    <w:rsid w:val="000E7849"/>
    <w:rsid w:val="000E7BF1"/>
    <w:rsid w:val="000E7C68"/>
    <w:rsid w:val="000E7C84"/>
    <w:rsid w:val="000F075B"/>
    <w:rsid w:val="000F0F95"/>
    <w:rsid w:val="000F18C7"/>
    <w:rsid w:val="000F1D3E"/>
    <w:rsid w:val="000F21FA"/>
    <w:rsid w:val="000F24EC"/>
    <w:rsid w:val="000F26A5"/>
    <w:rsid w:val="000F32A2"/>
    <w:rsid w:val="000F3474"/>
    <w:rsid w:val="000F46B0"/>
    <w:rsid w:val="000F47F7"/>
    <w:rsid w:val="000F4A2D"/>
    <w:rsid w:val="000F4AA1"/>
    <w:rsid w:val="000F5A71"/>
    <w:rsid w:val="000F5AE2"/>
    <w:rsid w:val="000F5EDC"/>
    <w:rsid w:val="000F5EEA"/>
    <w:rsid w:val="000F6593"/>
    <w:rsid w:val="000F65EB"/>
    <w:rsid w:val="000F6899"/>
    <w:rsid w:val="000F6B9D"/>
    <w:rsid w:val="000F6BC8"/>
    <w:rsid w:val="000F7012"/>
    <w:rsid w:val="000F7722"/>
    <w:rsid w:val="000F7DB1"/>
    <w:rsid w:val="000F7F6D"/>
    <w:rsid w:val="0010022D"/>
    <w:rsid w:val="00100678"/>
    <w:rsid w:val="001006FD"/>
    <w:rsid w:val="001007D1"/>
    <w:rsid w:val="00100AFE"/>
    <w:rsid w:val="0010107F"/>
    <w:rsid w:val="0010126D"/>
    <w:rsid w:val="001012D7"/>
    <w:rsid w:val="00101B4D"/>
    <w:rsid w:val="00101D01"/>
    <w:rsid w:val="0010206E"/>
    <w:rsid w:val="00102168"/>
    <w:rsid w:val="00102358"/>
    <w:rsid w:val="00102391"/>
    <w:rsid w:val="00102CBE"/>
    <w:rsid w:val="00102E13"/>
    <w:rsid w:val="00102E45"/>
    <w:rsid w:val="00102E80"/>
    <w:rsid w:val="00103500"/>
    <w:rsid w:val="00103911"/>
    <w:rsid w:val="00103972"/>
    <w:rsid w:val="00104B68"/>
    <w:rsid w:val="00104D9E"/>
    <w:rsid w:val="00105397"/>
    <w:rsid w:val="0010551C"/>
    <w:rsid w:val="001058C3"/>
    <w:rsid w:val="00105AB3"/>
    <w:rsid w:val="00105B6E"/>
    <w:rsid w:val="00106114"/>
    <w:rsid w:val="00106341"/>
    <w:rsid w:val="0010665C"/>
    <w:rsid w:val="00106A7F"/>
    <w:rsid w:val="00106DD2"/>
    <w:rsid w:val="00107165"/>
    <w:rsid w:val="001073F9"/>
    <w:rsid w:val="00107C14"/>
    <w:rsid w:val="0011088E"/>
    <w:rsid w:val="00110B8C"/>
    <w:rsid w:val="00110CCC"/>
    <w:rsid w:val="00110F93"/>
    <w:rsid w:val="00110FE1"/>
    <w:rsid w:val="001112F7"/>
    <w:rsid w:val="00111338"/>
    <w:rsid w:val="001115A7"/>
    <w:rsid w:val="001119E4"/>
    <w:rsid w:val="00111CA0"/>
    <w:rsid w:val="00111E7F"/>
    <w:rsid w:val="001124FE"/>
    <w:rsid w:val="00112635"/>
    <w:rsid w:val="00112734"/>
    <w:rsid w:val="001129BB"/>
    <w:rsid w:val="00113526"/>
    <w:rsid w:val="001136A9"/>
    <w:rsid w:val="00113A4D"/>
    <w:rsid w:val="00113E0F"/>
    <w:rsid w:val="001143E0"/>
    <w:rsid w:val="00114A79"/>
    <w:rsid w:val="00114AD1"/>
    <w:rsid w:val="00114B34"/>
    <w:rsid w:val="00115208"/>
    <w:rsid w:val="00115466"/>
    <w:rsid w:val="0011598A"/>
    <w:rsid w:val="00115ABA"/>
    <w:rsid w:val="00115BBD"/>
    <w:rsid w:val="00115D66"/>
    <w:rsid w:val="00115F64"/>
    <w:rsid w:val="001161B7"/>
    <w:rsid w:val="0011629B"/>
    <w:rsid w:val="0011647B"/>
    <w:rsid w:val="001165A9"/>
    <w:rsid w:val="0011697E"/>
    <w:rsid w:val="00116D73"/>
    <w:rsid w:val="00116FAD"/>
    <w:rsid w:val="001171E8"/>
    <w:rsid w:val="00117A8B"/>
    <w:rsid w:val="00117C0B"/>
    <w:rsid w:val="00117CC2"/>
    <w:rsid w:val="001201D5"/>
    <w:rsid w:val="00120F3E"/>
    <w:rsid w:val="001216F2"/>
    <w:rsid w:val="00121803"/>
    <w:rsid w:val="0012194C"/>
    <w:rsid w:val="00121C0E"/>
    <w:rsid w:val="00121D1E"/>
    <w:rsid w:val="00121F70"/>
    <w:rsid w:val="0012229D"/>
    <w:rsid w:val="001222B7"/>
    <w:rsid w:val="0012246B"/>
    <w:rsid w:val="00122684"/>
    <w:rsid w:val="00122D0F"/>
    <w:rsid w:val="001237DE"/>
    <w:rsid w:val="0012386C"/>
    <w:rsid w:val="00123961"/>
    <w:rsid w:val="0012411B"/>
    <w:rsid w:val="001243A3"/>
    <w:rsid w:val="001244BE"/>
    <w:rsid w:val="001244F7"/>
    <w:rsid w:val="0012460B"/>
    <w:rsid w:val="0012463D"/>
    <w:rsid w:val="00124738"/>
    <w:rsid w:val="001250AF"/>
    <w:rsid w:val="00125906"/>
    <w:rsid w:val="00125CB1"/>
    <w:rsid w:val="00126B97"/>
    <w:rsid w:val="00126D4B"/>
    <w:rsid w:val="00127354"/>
    <w:rsid w:val="001274AF"/>
    <w:rsid w:val="0012754A"/>
    <w:rsid w:val="0012789D"/>
    <w:rsid w:val="001279CB"/>
    <w:rsid w:val="00127A64"/>
    <w:rsid w:val="00127D82"/>
    <w:rsid w:val="00127E79"/>
    <w:rsid w:val="001304BC"/>
    <w:rsid w:val="001305E4"/>
    <w:rsid w:val="00130B48"/>
    <w:rsid w:val="00130B9A"/>
    <w:rsid w:val="00130F64"/>
    <w:rsid w:val="0013116C"/>
    <w:rsid w:val="001315A3"/>
    <w:rsid w:val="001315CD"/>
    <w:rsid w:val="001319E5"/>
    <w:rsid w:val="00131EA9"/>
    <w:rsid w:val="00132592"/>
    <w:rsid w:val="0013277B"/>
    <w:rsid w:val="0013292B"/>
    <w:rsid w:val="00132A74"/>
    <w:rsid w:val="00132ABE"/>
    <w:rsid w:val="00132B6A"/>
    <w:rsid w:val="00132CD6"/>
    <w:rsid w:val="00132E8F"/>
    <w:rsid w:val="001332DC"/>
    <w:rsid w:val="00133699"/>
    <w:rsid w:val="00133C20"/>
    <w:rsid w:val="00133CA6"/>
    <w:rsid w:val="00133F30"/>
    <w:rsid w:val="00134084"/>
    <w:rsid w:val="001347FB"/>
    <w:rsid w:val="001354D1"/>
    <w:rsid w:val="001355F6"/>
    <w:rsid w:val="00135A0A"/>
    <w:rsid w:val="00135DC8"/>
    <w:rsid w:val="00135F37"/>
    <w:rsid w:val="001360F3"/>
    <w:rsid w:val="00136181"/>
    <w:rsid w:val="00136274"/>
    <w:rsid w:val="001363E9"/>
    <w:rsid w:val="0013665F"/>
    <w:rsid w:val="00136994"/>
    <w:rsid w:val="00136DF0"/>
    <w:rsid w:val="0013705B"/>
    <w:rsid w:val="00137332"/>
    <w:rsid w:val="001376FE"/>
    <w:rsid w:val="00137C16"/>
    <w:rsid w:val="00140053"/>
    <w:rsid w:val="00140EDC"/>
    <w:rsid w:val="00140F32"/>
    <w:rsid w:val="00140FAD"/>
    <w:rsid w:val="00141177"/>
    <w:rsid w:val="00141514"/>
    <w:rsid w:val="001416BE"/>
    <w:rsid w:val="0014173B"/>
    <w:rsid w:val="00141C89"/>
    <w:rsid w:val="00142624"/>
    <w:rsid w:val="00142D68"/>
    <w:rsid w:val="00142DD0"/>
    <w:rsid w:val="00142DE3"/>
    <w:rsid w:val="001435B1"/>
    <w:rsid w:val="001436D5"/>
    <w:rsid w:val="00143954"/>
    <w:rsid w:val="00143BE9"/>
    <w:rsid w:val="00143C3E"/>
    <w:rsid w:val="00144217"/>
    <w:rsid w:val="00144248"/>
    <w:rsid w:val="00144850"/>
    <w:rsid w:val="00144A5E"/>
    <w:rsid w:val="00144CF4"/>
    <w:rsid w:val="00144DEA"/>
    <w:rsid w:val="00144E32"/>
    <w:rsid w:val="00145224"/>
    <w:rsid w:val="001452AB"/>
    <w:rsid w:val="001454C0"/>
    <w:rsid w:val="0014553A"/>
    <w:rsid w:val="001455A7"/>
    <w:rsid w:val="0014592F"/>
    <w:rsid w:val="001459DA"/>
    <w:rsid w:val="00146097"/>
    <w:rsid w:val="00146168"/>
    <w:rsid w:val="00146448"/>
    <w:rsid w:val="0014644C"/>
    <w:rsid w:val="0014645C"/>
    <w:rsid w:val="00146724"/>
    <w:rsid w:val="00146885"/>
    <w:rsid w:val="0014721D"/>
    <w:rsid w:val="001474E5"/>
    <w:rsid w:val="0014791A"/>
    <w:rsid w:val="00147C24"/>
    <w:rsid w:val="00147EA3"/>
    <w:rsid w:val="00147F07"/>
    <w:rsid w:val="00147F8E"/>
    <w:rsid w:val="00147FD2"/>
    <w:rsid w:val="00150050"/>
    <w:rsid w:val="0015011C"/>
    <w:rsid w:val="00150480"/>
    <w:rsid w:val="001507E4"/>
    <w:rsid w:val="001513B5"/>
    <w:rsid w:val="001517DD"/>
    <w:rsid w:val="00151A44"/>
    <w:rsid w:val="001523D1"/>
    <w:rsid w:val="00152532"/>
    <w:rsid w:val="001526CD"/>
    <w:rsid w:val="00152819"/>
    <w:rsid w:val="00152A43"/>
    <w:rsid w:val="00152F7F"/>
    <w:rsid w:val="001533FA"/>
    <w:rsid w:val="00153524"/>
    <w:rsid w:val="00153A0A"/>
    <w:rsid w:val="00153AD1"/>
    <w:rsid w:val="00153C9E"/>
    <w:rsid w:val="00153D8D"/>
    <w:rsid w:val="00153FB4"/>
    <w:rsid w:val="00153FD0"/>
    <w:rsid w:val="0015403A"/>
    <w:rsid w:val="001543E4"/>
    <w:rsid w:val="00154922"/>
    <w:rsid w:val="00154CE1"/>
    <w:rsid w:val="00155339"/>
    <w:rsid w:val="00155466"/>
    <w:rsid w:val="001557DA"/>
    <w:rsid w:val="0015588E"/>
    <w:rsid w:val="00155C77"/>
    <w:rsid w:val="00155C79"/>
    <w:rsid w:val="00155DCB"/>
    <w:rsid w:val="00156045"/>
    <w:rsid w:val="001562A9"/>
    <w:rsid w:val="00156486"/>
    <w:rsid w:val="00156639"/>
    <w:rsid w:val="00156705"/>
    <w:rsid w:val="00156C25"/>
    <w:rsid w:val="00156FEF"/>
    <w:rsid w:val="00157236"/>
    <w:rsid w:val="0015724E"/>
    <w:rsid w:val="00157262"/>
    <w:rsid w:val="00157451"/>
    <w:rsid w:val="00157F18"/>
    <w:rsid w:val="00157F58"/>
    <w:rsid w:val="0016025F"/>
    <w:rsid w:val="0016046B"/>
    <w:rsid w:val="00160A5E"/>
    <w:rsid w:val="00160CDC"/>
    <w:rsid w:val="00160DEE"/>
    <w:rsid w:val="00161497"/>
    <w:rsid w:val="00161FE0"/>
    <w:rsid w:val="001623F9"/>
    <w:rsid w:val="00162BF2"/>
    <w:rsid w:val="00162CDE"/>
    <w:rsid w:val="00162D88"/>
    <w:rsid w:val="0016386B"/>
    <w:rsid w:val="00163CD9"/>
    <w:rsid w:val="00163DC7"/>
    <w:rsid w:val="001642D1"/>
    <w:rsid w:val="00164F86"/>
    <w:rsid w:val="001652AE"/>
    <w:rsid w:val="0016544C"/>
    <w:rsid w:val="0016579C"/>
    <w:rsid w:val="00165A28"/>
    <w:rsid w:val="00166284"/>
    <w:rsid w:val="001663B5"/>
    <w:rsid w:val="00166765"/>
    <w:rsid w:val="00166E05"/>
    <w:rsid w:val="00166FBF"/>
    <w:rsid w:val="001670B3"/>
    <w:rsid w:val="0016737C"/>
    <w:rsid w:val="001673A0"/>
    <w:rsid w:val="001675F5"/>
    <w:rsid w:val="0016789A"/>
    <w:rsid w:val="0016798C"/>
    <w:rsid w:val="001679A6"/>
    <w:rsid w:val="00170203"/>
    <w:rsid w:val="0017058B"/>
    <w:rsid w:val="001709BE"/>
    <w:rsid w:val="00170C2E"/>
    <w:rsid w:val="0017150F"/>
    <w:rsid w:val="00171731"/>
    <w:rsid w:val="001723C7"/>
    <w:rsid w:val="001723DF"/>
    <w:rsid w:val="00172684"/>
    <w:rsid w:val="0017273A"/>
    <w:rsid w:val="00173533"/>
    <w:rsid w:val="00173575"/>
    <w:rsid w:val="0017379B"/>
    <w:rsid w:val="00173910"/>
    <w:rsid w:val="00173985"/>
    <w:rsid w:val="00173F5E"/>
    <w:rsid w:val="00173F69"/>
    <w:rsid w:val="00173FBE"/>
    <w:rsid w:val="001740E9"/>
    <w:rsid w:val="00174111"/>
    <w:rsid w:val="00174FE0"/>
    <w:rsid w:val="00174FE5"/>
    <w:rsid w:val="001753D2"/>
    <w:rsid w:val="0017543E"/>
    <w:rsid w:val="00175E9D"/>
    <w:rsid w:val="00176075"/>
    <w:rsid w:val="001762FC"/>
    <w:rsid w:val="001764B5"/>
    <w:rsid w:val="001767BE"/>
    <w:rsid w:val="001767D7"/>
    <w:rsid w:val="00176800"/>
    <w:rsid w:val="00176E70"/>
    <w:rsid w:val="00176F80"/>
    <w:rsid w:val="00176F8E"/>
    <w:rsid w:val="00177094"/>
    <w:rsid w:val="00177130"/>
    <w:rsid w:val="00177340"/>
    <w:rsid w:val="00177634"/>
    <w:rsid w:val="0017784D"/>
    <w:rsid w:val="001778FC"/>
    <w:rsid w:val="001779BB"/>
    <w:rsid w:val="00177C49"/>
    <w:rsid w:val="00177CA9"/>
    <w:rsid w:val="0018005A"/>
    <w:rsid w:val="001802B5"/>
    <w:rsid w:val="0018073E"/>
    <w:rsid w:val="00180AFA"/>
    <w:rsid w:val="00180C19"/>
    <w:rsid w:val="00180F32"/>
    <w:rsid w:val="00181157"/>
    <w:rsid w:val="0018125C"/>
    <w:rsid w:val="00181845"/>
    <w:rsid w:val="00181B12"/>
    <w:rsid w:val="0018206A"/>
    <w:rsid w:val="001821AF"/>
    <w:rsid w:val="00182250"/>
    <w:rsid w:val="001828BB"/>
    <w:rsid w:val="00182B24"/>
    <w:rsid w:val="00182ECB"/>
    <w:rsid w:val="001835F4"/>
    <w:rsid w:val="001836D0"/>
    <w:rsid w:val="0018387F"/>
    <w:rsid w:val="00183F47"/>
    <w:rsid w:val="00183FEF"/>
    <w:rsid w:val="001843FE"/>
    <w:rsid w:val="001844EB"/>
    <w:rsid w:val="001846CE"/>
    <w:rsid w:val="00184A93"/>
    <w:rsid w:val="00184BDE"/>
    <w:rsid w:val="00184D2A"/>
    <w:rsid w:val="00185015"/>
    <w:rsid w:val="0018545A"/>
    <w:rsid w:val="001854DD"/>
    <w:rsid w:val="00185782"/>
    <w:rsid w:val="001857C3"/>
    <w:rsid w:val="001862D7"/>
    <w:rsid w:val="00186DB7"/>
    <w:rsid w:val="00186FD7"/>
    <w:rsid w:val="001871C3"/>
    <w:rsid w:val="00187C04"/>
    <w:rsid w:val="00187E79"/>
    <w:rsid w:val="00187E8D"/>
    <w:rsid w:val="0019017F"/>
    <w:rsid w:val="0019040B"/>
    <w:rsid w:val="00190BA7"/>
    <w:rsid w:val="00190C71"/>
    <w:rsid w:val="00191812"/>
    <w:rsid w:val="00191EA2"/>
    <w:rsid w:val="00192380"/>
    <w:rsid w:val="001923FC"/>
    <w:rsid w:val="001927FE"/>
    <w:rsid w:val="0019283B"/>
    <w:rsid w:val="00192989"/>
    <w:rsid w:val="00192B06"/>
    <w:rsid w:val="00192EE3"/>
    <w:rsid w:val="00192F46"/>
    <w:rsid w:val="0019302D"/>
    <w:rsid w:val="00193123"/>
    <w:rsid w:val="0019392C"/>
    <w:rsid w:val="00193B8E"/>
    <w:rsid w:val="00193CC7"/>
    <w:rsid w:val="00193DE2"/>
    <w:rsid w:val="00193DE9"/>
    <w:rsid w:val="00193F04"/>
    <w:rsid w:val="00193F71"/>
    <w:rsid w:val="00193F74"/>
    <w:rsid w:val="00194311"/>
    <w:rsid w:val="00194572"/>
    <w:rsid w:val="0019466D"/>
    <w:rsid w:val="00194CAC"/>
    <w:rsid w:val="00194F04"/>
    <w:rsid w:val="00194F41"/>
    <w:rsid w:val="00195AB7"/>
    <w:rsid w:val="00196070"/>
    <w:rsid w:val="001963F7"/>
    <w:rsid w:val="00196619"/>
    <w:rsid w:val="00196B8F"/>
    <w:rsid w:val="00196E0C"/>
    <w:rsid w:val="00196E2A"/>
    <w:rsid w:val="00197246"/>
    <w:rsid w:val="0019788B"/>
    <w:rsid w:val="00197904"/>
    <w:rsid w:val="00197E49"/>
    <w:rsid w:val="001A01B1"/>
    <w:rsid w:val="001A0270"/>
    <w:rsid w:val="001A05B0"/>
    <w:rsid w:val="001A071F"/>
    <w:rsid w:val="001A07B4"/>
    <w:rsid w:val="001A0D7A"/>
    <w:rsid w:val="001A0FBB"/>
    <w:rsid w:val="001A15EE"/>
    <w:rsid w:val="001A19BD"/>
    <w:rsid w:val="001A1B37"/>
    <w:rsid w:val="001A1D40"/>
    <w:rsid w:val="001A1DDB"/>
    <w:rsid w:val="001A1E95"/>
    <w:rsid w:val="001A2454"/>
    <w:rsid w:val="001A26D1"/>
    <w:rsid w:val="001A2842"/>
    <w:rsid w:val="001A29D9"/>
    <w:rsid w:val="001A342B"/>
    <w:rsid w:val="001A3790"/>
    <w:rsid w:val="001A4581"/>
    <w:rsid w:val="001A4C31"/>
    <w:rsid w:val="001A57E4"/>
    <w:rsid w:val="001A5922"/>
    <w:rsid w:val="001A5EC3"/>
    <w:rsid w:val="001A5F3F"/>
    <w:rsid w:val="001A6068"/>
    <w:rsid w:val="001A61FA"/>
    <w:rsid w:val="001A6249"/>
    <w:rsid w:val="001A63E5"/>
    <w:rsid w:val="001A6711"/>
    <w:rsid w:val="001A6765"/>
    <w:rsid w:val="001A6795"/>
    <w:rsid w:val="001A6D54"/>
    <w:rsid w:val="001A6EDC"/>
    <w:rsid w:val="001A70B8"/>
    <w:rsid w:val="001A7134"/>
    <w:rsid w:val="001A74F6"/>
    <w:rsid w:val="001A76E0"/>
    <w:rsid w:val="001B01EA"/>
    <w:rsid w:val="001B0421"/>
    <w:rsid w:val="001B0592"/>
    <w:rsid w:val="001B05BD"/>
    <w:rsid w:val="001B0902"/>
    <w:rsid w:val="001B0A50"/>
    <w:rsid w:val="001B0DAE"/>
    <w:rsid w:val="001B0E02"/>
    <w:rsid w:val="001B10FE"/>
    <w:rsid w:val="001B1586"/>
    <w:rsid w:val="001B1666"/>
    <w:rsid w:val="001B186B"/>
    <w:rsid w:val="001B2050"/>
    <w:rsid w:val="001B2059"/>
    <w:rsid w:val="001B2108"/>
    <w:rsid w:val="001B2853"/>
    <w:rsid w:val="001B2AA6"/>
    <w:rsid w:val="001B3B8E"/>
    <w:rsid w:val="001B3BBB"/>
    <w:rsid w:val="001B3D1A"/>
    <w:rsid w:val="001B3EBF"/>
    <w:rsid w:val="001B3FB0"/>
    <w:rsid w:val="001B4318"/>
    <w:rsid w:val="001B466F"/>
    <w:rsid w:val="001B497D"/>
    <w:rsid w:val="001B4D69"/>
    <w:rsid w:val="001B4F5A"/>
    <w:rsid w:val="001B4F81"/>
    <w:rsid w:val="001B55A7"/>
    <w:rsid w:val="001B579E"/>
    <w:rsid w:val="001B59AF"/>
    <w:rsid w:val="001B5A90"/>
    <w:rsid w:val="001B5CE1"/>
    <w:rsid w:val="001B63A8"/>
    <w:rsid w:val="001B650A"/>
    <w:rsid w:val="001B6A5B"/>
    <w:rsid w:val="001B6DAD"/>
    <w:rsid w:val="001B6FA4"/>
    <w:rsid w:val="001B7754"/>
    <w:rsid w:val="001B7987"/>
    <w:rsid w:val="001B79A7"/>
    <w:rsid w:val="001B7B42"/>
    <w:rsid w:val="001B7C59"/>
    <w:rsid w:val="001B7E4B"/>
    <w:rsid w:val="001B7F12"/>
    <w:rsid w:val="001C06D7"/>
    <w:rsid w:val="001C073E"/>
    <w:rsid w:val="001C078C"/>
    <w:rsid w:val="001C0A7C"/>
    <w:rsid w:val="001C0B7E"/>
    <w:rsid w:val="001C0D10"/>
    <w:rsid w:val="001C0E0B"/>
    <w:rsid w:val="001C1364"/>
    <w:rsid w:val="001C1A96"/>
    <w:rsid w:val="001C21B3"/>
    <w:rsid w:val="001C25C7"/>
    <w:rsid w:val="001C2997"/>
    <w:rsid w:val="001C2CB7"/>
    <w:rsid w:val="001C36BC"/>
    <w:rsid w:val="001C37C8"/>
    <w:rsid w:val="001C3890"/>
    <w:rsid w:val="001C3934"/>
    <w:rsid w:val="001C3A1D"/>
    <w:rsid w:val="001C3EAF"/>
    <w:rsid w:val="001C42D2"/>
    <w:rsid w:val="001C43BC"/>
    <w:rsid w:val="001C4696"/>
    <w:rsid w:val="001C4755"/>
    <w:rsid w:val="001C47F3"/>
    <w:rsid w:val="001C4E66"/>
    <w:rsid w:val="001C5379"/>
    <w:rsid w:val="001C57F6"/>
    <w:rsid w:val="001C5E85"/>
    <w:rsid w:val="001C61A6"/>
    <w:rsid w:val="001C6262"/>
    <w:rsid w:val="001C629E"/>
    <w:rsid w:val="001C65C4"/>
    <w:rsid w:val="001C6742"/>
    <w:rsid w:val="001C675C"/>
    <w:rsid w:val="001C6CC8"/>
    <w:rsid w:val="001C6EC7"/>
    <w:rsid w:val="001C704E"/>
    <w:rsid w:val="001C728B"/>
    <w:rsid w:val="001C7675"/>
    <w:rsid w:val="001C7883"/>
    <w:rsid w:val="001C7AED"/>
    <w:rsid w:val="001C7C9F"/>
    <w:rsid w:val="001D00EB"/>
    <w:rsid w:val="001D029B"/>
    <w:rsid w:val="001D03D3"/>
    <w:rsid w:val="001D0C5C"/>
    <w:rsid w:val="001D0FA6"/>
    <w:rsid w:val="001D170F"/>
    <w:rsid w:val="001D175A"/>
    <w:rsid w:val="001D1AD7"/>
    <w:rsid w:val="001D1B47"/>
    <w:rsid w:val="001D1B54"/>
    <w:rsid w:val="001D1CDA"/>
    <w:rsid w:val="001D1DDF"/>
    <w:rsid w:val="001D1F32"/>
    <w:rsid w:val="001D1F4F"/>
    <w:rsid w:val="001D1FC4"/>
    <w:rsid w:val="001D2159"/>
    <w:rsid w:val="001D2410"/>
    <w:rsid w:val="001D26D9"/>
    <w:rsid w:val="001D27AB"/>
    <w:rsid w:val="001D2833"/>
    <w:rsid w:val="001D2849"/>
    <w:rsid w:val="001D292B"/>
    <w:rsid w:val="001D2967"/>
    <w:rsid w:val="001D2AE1"/>
    <w:rsid w:val="001D2FB6"/>
    <w:rsid w:val="001D3327"/>
    <w:rsid w:val="001D333B"/>
    <w:rsid w:val="001D3454"/>
    <w:rsid w:val="001D3C37"/>
    <w:rsid w:val="001D3F52"/>
    <w:rsid w:val="001D4103"/>
    <w:rsid w:val="001D42D4"/>
    <w:rsid w:val="001D4312"/>
    <w:rsid w:val="001D437B"/>
    <w:rsid w:val="001D4523"/>
    <w:rsid w:val="001D4A78"/>
    <w:rsid w:val="001D4DB9"/>
    <w:rsid w:val="001D595A"/>
    <w:rsid w:val="001D597B"/>
    <w:rsid w:val="001D5DC2"/>
    <w:rsid w:val="001D5E4C"/>
    <w:rsid w:val="001D607A"/>
    <w:rsid w:val="001D60C3"/>
    <w:rsid w:val="001D6574"/>
    <w:rsid w:val="001D65A8"/>
    <w:rsid w:val="001D69AA"/>
    <w:rsid w:val="001D6CAE"/>
    <w:rsid w:val="001D6CE8"/>
    <w:rsid w:val="001D6DDA"/>
    <w:rsid w:val="001D71F8"/>
    <w:rsid w:val="001D736E"/>
    <w:rsid w:val="001D7435"/>
    <w:rsid w:val="001D74C8"/>
    <w:rsid w:val="001D75AE"/>
    <w:rsid w:val="001D775B"/>
    <w:rsid w:val="001D7760"/>
    <w:rsid w:val="001D7942"/>
    <w:rsid w:val="001D7D62"/>
    <w:rsid w:val="001D7DB1"/>
    <w:rsid w:val="001D7F73"/>
    <w:rsid w:val="001E0507"/>
    <w:rsid w:val="001E0760"/>
    <w:rsid w:val="001E0F79"/>
    <w:rsid w:val="001E1630"/>
    <w:rsid w:val="001E1CB6"/>
    <w:rsid w:val="001E2017"/>
    <w:rsid w:val="001E20E1"/>
    <w:rsid w:val="001E2255"/>
    <w:rsid w:val="001E2370"/>
    <w:rsid w:val="001E25C1"/>
    <w:rsid w:val="001E28C3"/>
    <w:rsid w:val="001E2C57"/>
    <w:rsid w:val="001E2FC8"/>
    <w:rsid w:val="001E31D8"/>
    <w:rsid w:val="001E341B"/>
    <w:rsid w:val="001E351F"/>
    <w:rsid w:val="001E37BD"/>
    <w:rsid w:val="001E38AD"/>
    <w:rsid w:val="001E3C3A"/>
    <w:rsid w:val="001E3CCB"/>
    <w:rsid w:val="001E43D4"/>
    <w:rsid w:val="001E45D1"/>
    <w:rsid w:val="001E4659"/>
    <w:rsid w:val="001E46F4"/>
    <w:rsid w:val="001E4771"/>
    <w:rsid w:val="001E4BDB"/>
    <w:rsid w:val="001E50BE"/>
    <w:rsid w:val="001E5917"/>
    <w:rsid w:val="001E5A75"/>
    <w:rsid w:val="001E5F1B"/>
    <w:rsid w:val="001E6096"/>
    <w:rsid w:val="001E60E4"/>
    <w:rsid w:val="001E6509"/>
    <w:rsid w:val="001E6E5B"/>
    <w:rsid w:val="001E732B"/>
    <w:rsid w:val="001E7D75"/>
    <w:rsid w:val="001E7DA6"/>
    <w:rsid w:val="001F03FF"/>
    <w:rsid w:val="001F0529"/>
    <w:rsid w:val="001F0715"/>
    <w:rsid w:val="001F0813"/>
    <w:rsid w:val="001F09C7"/>
    <w:rsid w:val="001F0BAA"/>
    <w:rsid w:val="001F0E95"/>
    <w:rsid w:val="001F1021"/>
    <w:rsid w:val="001F1485"/>
    <w:rsid w:val="001F1AEB"/>
    <w:rsid w:val="001F1B24"/>
    <w:rsid w:val="001F1FF6"/>
    <w:rsid w:val="001F1FFB"/>
    <w:rsid w:val="001F2150"/>
    <w:rsid w:val="001F2C8F"/>
    <w:rsid w:val="001F335A"/>
    <w:rsid w:val="001F346E"/>
    <w:rsid w:val="001F3D7B"/>
    <w:rsid w:val="001F4093"/>
    <w:rsid w:val="001F4288"/>
    <w:rsid w:val="001F42F2"/>
    <w:rsid w:val="001F4437"/>
    <w:rsid w:val="001F44E1"/>
    <w:rsid w:val="001F4BA7"/>
    <w:rsid w:val="001F4C8D"/>
    <w:rsid w:val="001F4D40"/>
    <w:rsid w:val="001F55A5"/>
    <w:rsid w:val="001F5656"/>
    <w:rsid w:val="001F5B6D"/>
    <w:rsid w:val="001F5C1B"/>
    <w:rsid w:val="001F63D6"/>
    <w:rsid w:val="001F6D00"/>
    <w:rsid w:val="001F7021"/>
    <w:rsid w:val="001F7B05"/>
    <w:rsid w:val="001F7B91"/>
    <w:rsid w:val="001F7C6C"/>
    <w:rsid w:val="001F7DBD"/>
    <w:rsid w:val="001F7ED3"/>
    <w:rsid w:val="002001E2"/>
    <w:rsid w:val="00200C5D"/>
    <w:rsid w:val="00200FA8"/>
    <w:rsid w:val="0020117D"/>
    <w:rsid w:val="002011B1"/>
    <w:rsid w:val="00201228"/>
    <w:rsid w:val="002018A0"/>
    <w:rsid w:val="00201CED"/>
    <w:rsid w:val="00202093"/>
    <w:rsid w:val="002021FD"/>
    <w:rsid w:val="00202263"/>
    <w:rsid w:val="00202576"/>
    <w:rsid w:val="00202E46"/>
    <w:rsid w:val="00202F09"/>
    <w:rsid w:val="002032B1"/>
    <w:rsid w:val="002035B2"/>
    <w:rsid w:val="00203F92"/>
    <w:rsid w:val="0020426F"/>
    <w:rsid w:val="00204402"/>
    <w:rsid w:val="0020449B"/>
    <w:rsid w:val="0020452B"/>
    <w:rsid w:val="00204567"/>
    <w:rsid w:val="0020465D"/>
    <w:rsid w:val="0020494B"/>
    <w:rsid w:val="00204C6F"/>
    <w:rsid w:val="00204E2E"/>
    <w:rsid w:val="00204E9F"/>
    <w:rsid w:val="00204F83"/>
    <w:rsid w:val="00205181"/>
    <w:rsid w:val="002053EB"/>
    <w:rsid w:val="00205A85"/>
    <w:rsid w:val="00205D89"/>
    <w:rsid w:val="002060DF"/>
    <w:rsid w:val="002063A8"/>
    <w:rsid w:val="002067F1"/>
    <w:rsid w:val="00206AFE"/>
    <w:rsid w:val="00206D20"/>
    <w:rsid w:val="00206F66"/>
    <w:rsid w:val="00207400"/>
    <w:rsid w:val="0020770C"/>
    <w:rsid w:val="002077E3"/>
    <w:rsid w:val="002078DE"/>
    <w:rsid w:val="00207D78"/>
    <w:rsid w:val="00210382"/>
    <w:rsid w:val="002106DC"/>
    <w:rsid w:val="00210736"/>
    <w:rsid w:val="0021107E"/>
    <w:rsid w:val="002110CC"/>
    <w:rsid w:val="0021112B"/>
    <w:rsid w:val="0021168C"/>
    <w:rsid w:val="00211724"/>
    <w:rsid w:val="00211CE8"/>
    <w:rsid w:val="0021213A"/>
    <w:rsid w:val="00212F88"/>
    <w:rsid w:val="00213034"/>
    <w:rsid w:val="002133FA"/>
    <w:rsid w:val="00213E29"/>
    <w:rsid w:val="00214019"/>
    <w:rsid w:val="00214157"/>
    <w:rsid w:val="00214159"/>
    <w:rsid w:val="002142B6"/>
    <w:rsid w:val="002142F8"/>
    <w:rsid w:val="00214460"/>
    <w:rsid w:val="00214704"/>
    <w:rsid w:val="00214D49"/>
    <w:rsid w:val="00214FA7"/>
    <w:rsid w:val="002156DD"/>
    <w:rsid w:val="00215887"/>
    <w:rsid w:val="0021596C"/>
    <w:rsid w:val="00215CD6"/>
    <w:rsid w:val="0021658A"/>
    <w:rsid w:val="00216837"/>
    <w:rsid w:val="00216A2D"/>
    <w:rsid w:val="00216BC7"/>
    <w:rsid w:val="00216C5E"/>
    <w:rsid w:val="00216C90"/>
    <w:rsid w:val="00217188"/>
    <w:rsid w:val="00217C99"/>
    <w:rsid w:val="0022021D"/>
    <w:rsid w:val="00220629"/>
    <w:rsid w:val="00220A77"/>
    <w:rsid w:val="00220C42"/>
    <w:rsid w:val="00221050"/>
    <w:rsid w:val="00221169"/>
    <w:rsid w:val="00221684"/>
    <w:rsid w:val="002227C1"/>
    <w:rsid w:val="002227CE"/>
    <w:rsid w:val="00222A75"/>
    <w:rsid w:val="00223297"/>
    <w:rsid w:val="00223448"/>
    <w:rsid w:val="00223582"/>
    <w:rsid w:val="00223666"/>
    <w:rsid w:val="00223F4F"/>
    <w:rsid w:val="0022444B"/>
    <w:rsid w:val="00224F34"/>
    <w:rsid w:val="00225407"/>
    <w:rsid w:val="0022596A"/>
    <w:rsid w:val="00225B09"/>
    <w:rsid w:val="00225CDF"/>
    <w:rsid w:val="00225FF2"/>
    <w:rsid w:val="0022610F"/>
    <w:rsid w:val="002267B3"/>
    <w:rsid w:val="00226F66"/>
    <w:rsid w:val="00230066"/>
    <w:rsid w:val="002300A8"/>
    <w:rsid w:val="00230A7F"/>
    <w:rsid w:val="00230B30"/>
    <w:rsid w:val="0023148B"/>
    <w:rsid w:val="00231A9C"/>
    <w:rsid w:val="00231BBE"/>
    <w:rsid w:val="00232058"/>
    <w:rsid w:val="002320C0"/>
    <w:rsid w:val="0023273F"/>
    <w:rsid w:val="002328C3"/>
    <w:rsid w:val="00232A76"/>
    <w:rsid w:val="00232B63"/>
    <w:rsid w:val="0023300A"/>
    <w:rsid w:val="00233043"/>
    <w:rsid w:val="00233057"/>
    <w:rsid w:val="002332B1"/>
    <w:rsid w:val="0023339F"/>
    <w:rsid w:val="002334E4"/>
    <w:rsid w:val="00233555"/>
    <w:rsid w:val="002335DE"/>
    <w:rsid w:val="00233AC3"/>
    <w:rsid w:val="00233FCA"/>
    <w:rsid w:val="00233FFC"/>
    <w:rsid w:val="002343C0"/>
    <w:rsid w:val="00234754"/>
    <w:rsid w:val="00235052"/>
    <w:rsid w:val="00235ECE"/>
    <w:rsid w:val="0023665D"/>
    <w:rsid w:val="00236930"/>
    <w:rsid w:val="00237508"/>
    <w:rsid w:val="00237999"/>
    <w:rsid w:val="00237DDC"/>
    <w:rsid w:val="00240034"/>
    <w:rsid w:val="00240877"/>
    <w:rsid w:val="00240B47"/>
    <w:rsid w:val="00240B8C"/>
    <w:rsid w:val="00240D5B"/>
    <w:rsid w:val="00240D90"/>
    <w:rsid w:val="00240E85"/>
    <w:rsid w:val="002416E4"/>
    <w:rsid w:val="0024178A"/>
    <w:rsid w:val="002419DE"/>
    <w:rsid w:val="00241BBE"/>
    <w:rsid w:val="002421A3"/>
    <w:rsid w:val="0024238E"/>
    <w:rsid w:val="00242897"/>
    <w:rsid w:val="00242A51"/>
    <w:rsid w:val="00243057"/>
    <w:rsid w:val="00243544"/>
    <w:rsid w:val="00243735"/>
    <w:rsid w:val="00243874"/>
    <w:rsid w:val="00243A9E"/>
    <w:rsid w:val="00244034"/>
    <w:rsid w:val="00244FD6"/>
    <w:rsid w:val="00245628"/>
    <w:rsid w:val="0024570F"/>
    <w:rsid w:val="00245C43"/>
    <w:rsid w:val="00245F7F"/>
    <w:rsid w:val="002462F1"/>
    <w:rsid w:val="002462F4"/>
    <w:rsid w:val="00246A09"/>
    <w:rsid w:val="00246EAE"/>
    <w:rsid w:val="002472FC"/>
    <w:rsid w:val="002477B8"/>
    <w:rsid w:val="00247BA5"/>
    <w:rsid w:val="00247F7C"/>
    <w:rsid w:val="00247FAD"/>
    <w:rsid w:val="00250207"/>
    <w:rsid w:val="0025052A"/>
    <w:rsid w:val="00250A78"/>
    <w:rsid w:val="00250D89"/>
    <w:rsid w:val="0025122B"/>
    <w:rsid w:val="00251546"/>
    <w:rsid w:val="00251639"/>
    <w:rsid w:val="002516EE"/>
    <w:rsid w:val="00251710"/>
    <w:rsid w:val="00251862"/>
    <w:rsid w:val="002518BF"/>
    <w:rsid w:val="00251961"/>
    <w:rsid w:val="00251B77"/>
    <w:rsid w:val="00251BB7"/>
    <w:rsid w:val="00251D31"/>
    <w:rsid w:val="0025205A"/>
    <w:rsid w:val="00252132"/>
    <w:rsid w:val="002523AB"/>
    <w:rsid w:val="002525A3"/>
    <w:rsid w:val="00252DC4"/>
    <w:rsid w:val="00252F2A"/>
    <w:rsid w:val="002531AB"/>
    <w:rsid w:val="00253CC3"/>
    <w:rsid w:val="002545B4"/>
    <w:rsid w:val="0025473F"/>
    <w:rsid w:val="00254942"/>
    <w:rsid w:val="00254A0B"/>
    <w:rsid w:val="00255204"/>
    <w:rsid w:val="00255322"/>
    <w:rsid w:val="002554FB"/>
    <w:rsid w:val="00255568"/>
    <w:rsid w:val="00255740"/>
    <w:rsid w:val="00255F83"/>
    <w:rsid w:val="002563A6"/>
    <w:rsid w:val="0025665C"/>
    <w:rsid w:val="00256BEE"/>
    <w:rsid w:val="00256D8C"/>
    <w:rsid w:val="0025702F"/>
    <w:rsid w:val="0025732C"/>
    <w:rsid w:val="00257348"/>
    <w:rsid w:val="0025792F"/>
    <w:rsid w:val="00257B43"/>
    <w:rsid w:val="00257BCA"/>
    <w:rsid w:val="00257CD2"/>
    <w:rsid w:val="00260200"/>
    <w:rsid w:val="00260608"/>
    <w:rsid w:val="00260637"/>
    <w:rsid w:val="0026085D"/>
    <w:rsid w:val="00260EB9"/>
    <w:rsid w:val="002611FD"/>
    <w:rsid w:val="00261630"/>
    <w:rsid w:val="00261B7E"/>
    <w:rsid w:val="00261D69"/>
    <w:rsid w:val="0026239F"/>
    <w:rsid w:val="002623EF"/>
    <w:rsid w:val="00263118"/>
    <w:rsid w:val="00263430"/>
    <w:rsid w:val="00263700"/>
    <w:rsid w:val="00263969"/>
    <w:rsid w:val="00264548"/>
    <w:rsid w:val="002646B4"/>
    <w:rsid w:val="0026503F"/>
    <w:rsid w:val="002656C6"/>
    <w:rsid w:val="0026589C"/>
    <w:rsid w:val="00265AE1"/>
    <w:rsid w:val="00265E5B"/>
    <w:rsid w:val="00266318"/>
    <w:rsid w:val="00266638"/>
    <w:rsid w:val="0026669E"/>
    <w:rsid w:val="00266A5A"/>
    <w:rsid w:val="00266A83"/>
    <w:rsid w:val="00266A96"/>
    <w:rsid w:val="00266C23"/>
    <w:rsid w:val="0026714B"/>
    <w:rsid w:val="00267260"/>
    <w:rsid w:val="00267296"/>
    <w:rsid w:val="002673B7"/>
    <w:rsid w:val="00267445"/>
    <w:rsid w:val="00267728"/>
    <w:rsid w:val="00267738"/>
    <w:rsid w:val="002678E3"/>
    <w:rsid w:val="0027033E"/>
    <w:rsid w:val="002705B0"/>
    <w:rsid w:val="0027060A"/>
    <w:rsid w:val="002707A1"/>
    <w:rsid w:val="002709CE"/>
    <w:rsid w:val="00270BF0"/>
    <w:rsid w:val="00270C16"/>
    <w:rsid w:val="00270DD7"/>
    <w:rsid w:val="00270FE8"/>
    <w:rsid w:val="0027106F"/>
    <w:rsid w:val="002715F9"/>
    <w:rsid w:val="00271608"/>
    <w:rsid w:val="00271A9E"/>
    <w:rsid w:val="00271B05"/>
    <w:rsid w:val="00271BF2"/>
    <w:rsid w:val="00271C01"/>
    <w:rsid w:val="00271E50"/>
    <w:rsid w:val="00272311"/>
    <w:rsid w:val="00272834"/>
    <w:rsid w:val="00272977"/>
    <w:rsid w:val="00272BC2"/>
    <w:rsid w:val="00272E48"/>
    <w:rsid w:val="00272FB6"/>
    <w:rsid w:val="00273C2C"/>
    <w:rsid w:val="00274672"/>
    <w:rsid w:val="002746B3"/>
    <w:rsid w:val="00274732"/>
    <w:rsid w:val="00274887"/>
    <w:rsid w:val="00274C89"/>
    <w:rsid w:val="00275461"/>
    <w:rsid w:val="002758AF"/>
    <w:rsid w:val="00276018"/>
    <w:rsid w:val="002769D0"/>
    <w:rsid w:val="0027754B"/>
    <w:rsid w:val="00277587"/>
    <w:rsid w:val="002775FA"/>
    <w:rsid w:val="00277750"/>
    <w:rsid w:val="00277F36"/>
    <w:rsid w:val="002803CB"/>
    <w:rsid w:val="002806AA"/>
    <w:rsid w:val="00280939"/>
    <w:rsid w:val="00280D91"/>
    <w:rsid w:val="00280E8E"/>
    <w:rsid w:val="00281237"/>
    <w:rsid w:val="002812DF"/>
    <w:rsid w:val="0028156A"/>
    <w:rsid w:val="00281D29"/>
    <w:rsid w:val="00282442"/>
    <w:rsid w:val="0028261D"/>
    <w:rsid w:val="00282B72"/>
    <w:rsid w:val="00283138"/>
    <w:rsid w:val="002834E1"/>
    <w:rsid w:val="00283CF1"/>
    <w:rsid w:val="00283EF2"/>
    <w:rsid w:val="0028474A"/>
    <w:rsid w:val="00284855"/>
    <w:rsid w:val="00284AB7"/>
    <w:rsid w:val="00284BAE"/>
    <w:rsid w:val="00284CD7"/>
    <w:rsid w:val="00284DC6"/>
    <w:rsid w:val="00284DD3"/>
    <w:rsid w:val="00284EA7"/>
    <w:rsid w:val="002857E9"/>
    <w:rsid w:val="00285BEB"/>
    <w:rsid w:val="00285C28"/>
    <w:rsid w:val="00285EA9"/>
    <w:rsid w:val="0028623A"/>
    <w:rsid w:val="002862F5"/>
    <w:rsid w:val="0028678D"/>
    <w:rsid w:val="002867F3"/>
    <w:rsid w:val="0028685A"/>
    <w:rsid w:val="00286907"/>
    <w:rsid w:val="00286B60"/>
    <w:rsid w:val="00286B66"/>
    <w:rsid w:val="00286E15"/>
    <w:rsid w:val="00286E82"/>
    <w:rsid w:val="002875A1"/>
    <w:rsid w:val="0028785A"/>
    <w:rsid w:val="00290266"/>
    <w:rsid w:val="002908AF"/>
    <w:rsid w:val="00290CDA"/>
    <w:rsid w:val="00290CF9"/>
    <w:rsid w:val="002911CE"/>
    <w:rsid w:val="0029121E"/>
    <w:rsid w:val="002915A2"/>
    <w:rsid w:val="002915EA"/>
    <w:rsid w:val="0029296F"/>
    <w:rsid w:val="00292B3F"/>
    <w:rsid w:val="00292FA5"/>
    <w:rsid w:val="002936E5"/>
    <w:rsid w:val="00293AF3"/>
    <w:rsid w:val="00293AF5"/>
    <w:rsid w:val="00293CA2"/>
    <w:rsid w:val="00294207"/>
    <w:rsid w:val="002945B6"/>
    <w:rsid w:val="00294CB8"/>
    <w:rsid w:val="002952DD"/>
    <w:rsid w:val="00295974"/>
    <w:rsid w:val="0029604D"/>
    <w:rsid w:val="00296472"/>
    <w:rsid w:val="00296551"/>
    <w:rsid w:val="00296AAE"/>
    <w:rsid w:val="00296C1E"/>
    <w:rsid w:val="002974F5"/>
    <w:rsid w:val="002975B6"/>
    <w:rsid w:val="002A026C"/>
    <w:rsid w:val="002A0270"/>
    <w:rsid w:val="002A0A0C"/>
    <w:rsid w:val="002A1127"/>
    <w:rsid w:val="002A19E1"/>
    <w:rsid w:val="002A1E46"/>
    <w:rsid w:val="002A225E"/>
    <w:rsid w:val="002A23C9"/>
    <w:rsid w:val="002A23EE"/>
    <w:rsid w:val="002A2463"/>
    <w:rsid w:val="002A2607"/>
    <w:rsid w:val="002A28E7"/>
    <w:rsid w:val="002A2B73"/>
    <w:rsid w:val="002A350D"/>
    <w:rsid w:val="002A43B2"/>
    <w:rsid w:val="002A44B8"/>
    <w:rsid w:val="002A4C50"/>
    <w:rsid w:val="002A56ED"/>
    <w:rsid w:val="002A5B57"/>
    <w:rsid w:val="002A5F7F"/>
    <w:rsid w:val="002A6616"/>
    <w:rsid w:val="002A690C"/>
    <w:rsid w:val="002A6FE6"/>
    <w:rsid w:val="002A700B"/>
    <w:rsid w:val="002A76A6"/>
    <w:rsid w:val="002A7782"/>
    <w:rsid w:val="002A7E20"/>
    <w:rsid w:val="002B02C7"/>
    <w:rsid w:val="002B035E"/>
    <w:rsid w:val="002B093D"/>
    <w:rsid w:val="002B09F5"/>
    <w:rsid w:val="002B0C2E"/>
    <w:rsid w:val="002B0C34"/>
    <w:rsid w:val="002B0CAF"/>
    <w:rsid w:val="002B0FE1"/>
    <w:rsid w:val="002B170D"/>
    <w:rsid w:val="002B221D"/>
    <w:rsid w:val="002B236B"/>
    <w:rsid w:val="002B25B8"/>
    <w:rsid w:val="002B25E5"/>
    <w:rsid w:val="002B3380"/>
    <w:rsid w:val="002B3420"/>
    <w:rsid w:val="002B34E4"/>
    <w:rsid w:val="002B37AF"/>
    <w:rsid w:val="002B3FF8"/>
    <w:rsid w:val="002B4281"/>
    <w:rsid w:val="002B4717"/>
    <w:rsid w:val="002B486A"/>
    <w:rsid w:val="002B4926"/>
    <w:rsid w:val="002B4ACD"/>
    <w:rsid w:val="002B4CEB"/>
    <w:rsid w:val="002B4E9C"/>
    <w:rsid w:val="002B529F"/>
    <w:rsid w:val="002B53E7"/>
    <w:rsid w:val="002B609E"/>
    <w:rsid w:val="002B60B2"/>
    <w:rsid w:val="002B6A85"/>
    <w:rsid w:val="002B746A"/>
    <w:rsid w:val="002B7479"/>
    <w:rsid w:val="002B7605"/>
    <w:rsid w:val="002B7A39"/>
    <w:rsid w:val="002C00D6"/>
    <w:rsid w:val="002C0858"/>
    <w:rsid w:val="002C0951"/>
    <w:rsid w:val="002C0A33"/>
    <w:rsid w:val="002C0AF9"/>
    <w:rsid w:val="002C1436"/>
    <w:rsid w:val="002C1E1B"/>
    <w:rsid w:val="002C23EE"/>
    <w:rsid w:val="002C26DC"/>
    <w:rsid w:val="002C2E71"/>
    <w:rsid w:val="002C2F3B"/>
    <w:rsid w:val="002C31C4"/>
    <w:rsid w:val="002C32C9"/>
    <w:rsid w:val="002C3521"/>
    <w:rsid w:val="002C35B1"/>
    <w:rsid w:val="002C3CC0"/>
    <w:rsid w:val="002C4040"/>
    <w:rsid w:val="002C437C"/>
    <w:rsid w:val="002C478A"/>
    <w:rsid w:val="002C4869"/>
    <w:rsid w:val="002C4AFB"/>
    <w:rsid w:val="002C4C56"/>
    <w:rsid w:val="002C4D2C"/>
    <w:rsid w:val="002C5064"/>
    <w:rsid w:val="002C5A2B"/>
    <w:rsid w:val="002C5C4E"/>
    <w:rsid w:val="002C5D7F"/>
    <w:rsid w:val="002C5E8B"/>
    <w:rsid w:val="002C60CF"/>
    <w:rsid w:val="002C6582"/>
    <w:rsid w:val="002C6659"/>
    <w:rsid w:val="002C66E3"/>
    <w:rsid w:val="002C7602"/>
    <w:rsid w:val="002C7AF3"/>
    <w:rsid w:val="002C7B3E"/>
    <w:rsid w:val="002C7B9E"/>
    <w:rsid w:val="002C7E2E"/>
    <w:rsid w:val="002C7EE1"/>
    <w:rsid w:val="002C7F6B"/>
    <w:rsid w:val="002D0040"/>
    <w:rsid w:val="002D0413"/>
    <w:rsid w:val="002D0610"/>
    <w:rsid w:val="002D0AC4"/>
    <w:rsid w:val="002D0DC1"/>
    <w:rsid w:val="002D1D39"/>
    <w:rsid w:val="002D1E23"/>
    <w:rsid w:val="002D20C8"/>
    <w:rsid w:val="002D238F"/>
    <w:rsid w:val="002D24AA"/>
    <w:rsid w:val="002D2B1C"/>
    <w:rsid w:val="002D2C9A"/>
    <w:rsid w:val="002D336F"/>
    <w:rsid w:val="002D33BB"/>
    <w:rsid w:val="002D35EF"/>
    <w:rsid w:val="002D36F3"/>
    <w:rsid w:val="002D3A0B"/>
    <w:rsid w:val="002D3A96"/>
    <w:rsid w:val="002D3C31"/>
    <w:rsid w:val="002D3F1E"/>
    <w:rsid w:val="002D4914"/>
    <w:rsid w:val="002D4D13"/>
    <w:rsid w:val="002D4E99"/>
    <w:rsid w:val="002D4F1E"/>
    <w:rsid w:val="002D4F4D"/>
    <w:rsid w:val="002D53B6"/>
    <w:rsid w:val="002D53C1"/>
    <w:rsid w:val="002D5481"/>
    <w:rsid w:val="002D5BE7"/>
    <w:rsid w:val="002D5C9B"/>
    <w:rsid w:val="002D646F"/>
    <w:rsid w:val="002D6B93"/>
    <w:rsid w:val="002D70F2"/>
    <w:rsid w:val="002D713F"/>
    <w:rsid w:val="002D72FF"/>
    <w:rsid w:val="002D7567"/>
    <w:rsid w:val="002D765D"/>
    <w:rsid w:val="002D7AB5"/>
    <w:rsid w:val="002D7F3F"/>
    <w:rsid w:val="002D7FDD"/>
    <w:rsid w:val="002E02BC"/>
    <w:rsid w:val="002E087F"/>
    <w:rsid w:val="002E0A88"/>
    <w:rsid w:val="002E0D40"/>
    <w:rsid w:val="002E148D"/>
    <w:rsid w:val="002E1F40"/>
    <w:rsid w:val="002E1F4C"/>
    <w:rsid w:val="002E2354"/>
    <w:rsid w:val="002E3557"/>
    <w:rsid w:val="002E3B2E"/>
    <w:rsid w:val="002E435B"/>
    <w:rsid w:val="002E49C2"/>
    <w:rsid w:val="002E4D7F"/>
    <w:rsid w:val="002E500E"/>
    <w:rsid w:val="002E51D5"/>
    <w:rsid w:val="002E5268"/>
    <w:rsid w:val="002E52A9"/>
    <w:rsid w:val="002E54D6"/>
    <w:rsid w:val="002E55D6"/>
    <w:rsid w:val="002E5653"/>
    <w:rsid w:val="002E5A5C"/>
    <w:rsid w:val="002E5B13"/>
    <w:rsid w:val="002E5B23"/>
    <w:rsid w:val="002E6255"/>
    <w:rsid w:val="002E6D33"/>
    <w:rsid w:val="002E6D71"/>
    <w:rsid w:val="002E7184"/>
    <w:rsid w:val="002E73D0"/>
    <w:rsid w:val="002E7908"/>
    <w:rsid w:val="002E7ABC"/>
    <w:rsid w:val="002E7AE4"/>
    <w:rsid w:val="002E7AEC"/>
    <w:rsid w:val="002E7E51"/>
    <w:rsid w:val="002F050A"/>
    <w:rsid w:val="002F08E4"/>
    <w:rsid w:val="002F090D"/>
    <w:rsid w:val="002F0E4B"/>
    <w:rsid w:val="002F0F8A"/>
    <w:rsid w:val="002F0FA5"/>
    <w:rsid w:val="002F1496"/>
    <w:rsid w:val="002F153F"/>
    <w:rsid w:val="002F20DA"/>
    <w:rsid w:val="002F23F6"/>
    <w:rsid w:val="002F2582"/>
    <w:rsid w:val="002F2748"/>
    <w:rsid w:val="002F2904"/>
    <w:rsid w:val="002F2CD9"/>
    <w:rsid w:val="002F3475"/>
    <w:rsid w:val="002F3874"/>
    <w:rsid w:val="002F39BC"/>
    <w:rsid w:val="002F3D91"/>
    <w:rsid w:val="002F40E0"/>
    <w:rsid w:val="002F459F"/>
    <w:rsid w:val="002F4E54"/>
    <w:rsid w:val="002F51A4"/>
    <w:rsid w:val="002F5223"/>
    <w:rsid w:val="002F5452"/>
    <w:rsid w:val="002F5677"/>
    <w:rsid w:val="002F56F9"/>
    <w:rsid w:val="002F5786"/>
    <w:rsid w:val="002F5AA5"/>
    <w:rsid w:val="002F5E80"/>
    <w:rsid w:val="002F6414"/>
    <w:rsid w:val="002F64B8"/>
    <w:rsid w:val="002F6544"/>
    <w:rsid w:val="002F6979"/>
    <w:rsid w:val="0030051E"/>
    <w:rsid w:val="00300576"/>
    <w:rsid w:val="003006C8"/>
    <w:rsid w:val="0030071F"/>
    <w:rsid w:val="00300EED"/>
    <w:rsid w:val="00300FA1"/>
    <w:rsid w:val="00301276"/>
    <w:rsid w:val="00301560"/>
    <w:rsid w:val="0030158E"/>
    <w:rsid w:val="003017D6"/>
    <w:rsid w:val="00301881"/>
    <w:rsid w:val="003018A0"/>
    <w:rsid w:val="003019D1"/>
    <w:rsid w:val="00301EA2"/>
    <w:rsid w:val="00302111"/>
    <w:rsid w:val="003022CC"/>
    <w:rsid w:val="003026E3"/>
    <w:rsid w:val="003026F8"/>
    <w:rsid w:val="0030281E"/>
    <w:rsid w:val="0030294A"/>
    <w:rsid w:val="00302D10"/>
    <w:rsid w:val="00302DC6"/>
    <w:rsid w:val="00302E32"/>
    <w:rsid w:val="00303087"/>
    <w:rsid w:val="00303384"/>
    <w:rsid w:val="00303A9A"/>
    <w:rsid w:val="00303DEC"/>
    <w:rsid w:val="00304321"/>
    <w:rsid w:val="00304934"/>
    <w:rsid w:val="00305035"/>
    <w:rsid w:val="003055FC"/>
    <w:rsid w:val="00305DEE"/>
    <w:rsid w:val="00305F7E"/>
    <w:rsid w:val="00305FE4"/>
    <w:rsid w:val="003060FE"/>
    <w:rsid w:val="003064AB"/>
    <w:rsid w:val="003064D1"/>
    <w:rsid w:val="003067AC"/>
    <w:rsid w:val="003068F5"/>
    <w:rsid w:val="00306CD4"/>
    <w:rsid w:val="00306EE1"/>
    <w:rsid w:val="00307661"/>
    <w:rsid w:val="00307B6A"/>
    <w:rsid w:val="00307FD1"/>
    <w:rsid w:val="00310369"/>
    <w:rsid w:val="00310822"/>
    <w:rsid w:val="00310A09"/>
    <w:rsid w:val="00310B87"/>
    <w:rsid w:val="00310E25"/>
    <w:rsid w:val="00311378"/>
    <w:rsid w:val="00311612"/>
    <w:rsid w:val="00311AEA"/>
    <w:rsid w:val="00311E37"/>
    <w:rsid w:val="0031239C"/>
    <w:rsid w:val="00312A96"/>
    <w:rsid w:val="00312AEB"/>
    <w:rsid w:val="00312BF0"/>
    <w:rsid w:val="00312E69"/>
    <w:rsid w:val="003131F0"/>
    <w:rsid w:val="003132EF"/>
    <w:rsid w:val="0031371A"/>
    <w:rsid w:val="0031375F"/>
    <w:rsid w:val="00313844"/>
    <w:rsid w:val="0031384C"/>
    <w:rsid w:val="00313940"/>
    <w:rsid w:val="00313AD9"/>
    <w:rsid w:val="00313C7A"/>
    <w:rsid w:val="00313E1B"/>
    <w:rsid w:val="003143FF"/>
    <w:rsid w:val="003147D5"/>
    <w:rsid w:val="00314887"/>
    <w:rsid w:val="0031494D"/>
    <w:rsid w:val="00314A0C"/>
    <w:rsid w:val="00314AB6"/>
    <w:rsid w:val="00314B22"/>
    <w:rsid w:val="00314BE3"/>
    <w:rsid w:val="00314D5A"/>
    <w:rsid w:val="00314EC8"/>
    <w:rsid w:val="0031519E"/>
    <w:rsid w:val="00315CD2"/>
    <w:rsid w:val="00315F2F"/>
    <w:rsid w:val="003161D9"/>
    <w:rsid w:val="00316289"/>
    <w:rsid w:val="00316588"/>
    <w:rsid w:val="003169D9"/>
    <w:rsid w:val="00316B9B"/>
    <w:rsid w:val="00316BCE"/>
    <w:rsid w:val="00316D3D"/>
    <w:rsid w:val="003173DD"/>
    <w:rsid w:val="00317528"/>
    <w:rsid w:val="003176CB"/>
    <w:rsid w:val="00317717"/>
    <w:rsid w:val="003178A2"/>
    <w:rsid w:val="00317C2F"/>
    <w:rsid w:val="00317DC4"/>
    <w:rsid w:val="0032074D"/>
    <w:rsid w:val="00320796"/>
    <w:rsid w:val="00320BF2"/>
    <w:rsid w:val="0032111C"/>
    <w:rsid w:val="00321455"/>
    <w:rsid w:val="00321F3C"/>
    <w:rsid w:val="003221E2"/>
    <w:rsid w:val="003223B2"/>
    <w:rsid w:val="0032260B"/>
    <w:rsid w:val="0032272A"/>
    <w:rsid w:val="00323939"/>
    <w:rsid w:val="00323A7F"/>
    <w:rsid w:val="00323D08"/>
    <w:rsid w:val="00323D81"/>
    <w:rsid w:val="00323DDE"/>
    <w:rsid w:val="00324007"/>
    <w:rsid w:val="00324AF0"/>
    <w:rsid w:val="00324B86"/>
    <w:rsid w:val="0032500D"/>
    <w:rsid w:val="0032592C"/>
    <w:rsid w:val="00325CD3"/>
    <w:rsid w:val="003263DD"/>
    <w:rsid w:val="00326445"/>
    <w:rsid w:val="0032691C"/>
    <w:rsid w:val="00326BE8"/>
    <w:rsid w:val="0032736A"/>
    <w:rsid w:val="00327AB5"/>
    <w:rsid w:val="00327E7D"/>
    <w:rsid w:val="00327EC7"/>
    <w:rsid w:val="00330160"/>
    <w:rsid w:val="003306D2"/>
    <w:rsid w:val="003307B0"/>
    <w:rsid w:val="00330898"/>
    <w:rsid w:val="00330E19"/>
    <w:rsid w:val="00331321"/>
    <w:rsid w:val="00331550"/>
    <w:rsid w:val="00331989"/>
    <w:rsid w:val="00331C59"/>
    <w:rsid w:val="00331EB4"/>
    <w:rsid w:val="003321C9"/>
    <w:rsid w:val="0033287E"/>
    <w:rsid w:val="00332893"/>
    <w:rsid w:val="00332E44"/>
    <w:rsid w:val="003331D6"/>
    <w:rsid w:val="00333554"/>
    <w:rsid w:val="003335A4"/>
    <w:rsid w:val="003337DD"/>
    <w:rsid w:val="00333EB4"/>
    <w:rsid w:val="003346E6"/>
    <w:rsid w:val="00334892"/>
    <w:rsid w:val="00334E4E"/>
    <w:rsid w:val="00335533"/>
    <w:rsid w:val="00335658"/>
    <w:rsid w:val="003356F9"/>
    <w:rsid w:val="00336670"/>
    <w:rsid w:val="0033674A"/>
    <w:rsid w:val="00336EC2"/>
    <w:rsid w:val="00337266"/>
    <w:rsid w:val="00337480"/>
    <w:rsid w:val="003374B6"/>
    <w:rsid w:val="00337AE9"/>
    <w:rsid w:val="00337B5E"/>
    <w:rsid w:val="0034093E"/>
    <w:rsid w:val="00341880"/>
    <w:rsid w:val="00341894"/>
    <w:rsid w:val="00341D37"/>
    <w:rsid w:val="00341D38"/>
    <w:rsid w:val="00342005"/>
    <w:rsid w:val="003424ED"/>
    <w:rsid w:val="00342640"/>
    <w:rsid w:val="003426F6"/>
    <w:rsid w:val="00342B64"/>
    <w:rsid w:val="00343C16"/>
    <w:rsid w:val="00343D9E"/>
    <w:rsid w:val="00343EE3"/>
    <w:rsid w:val="00343F94"/>
    <w:rsid w:val="00344872"/>
    <w:rsid w:val="0034496E"/>
    <w:rsid w:val="00344CD2"/>
    <w:rsid w:val="0034501C"/>
    <w:rsid w:val="003458E1"/>
    <w:rsid w:val="003459D0"/>
    <w:rsid w:val="00345C04"/>
    <w:rsid w:val="00345DC8"/>
    <w:rsid w:val="00345E3C"/>
    <w:rsid w:val="00345EB5"/>
    <w:rsid w:val="0034620E"/>
    <w:rsid w:val="003466CC"/>
    <w:rsid w:val="003466E9"/>
    <w:rsid w:val="00346755"/>
    <w:rsid w:val="00346AC1"/>
    <w:rsid w:val="003472B6"/>
    <w:rsid w:val="003474F8"/>
    <w:rsid w:val="0034757B"/>
    <w:rsid w:val="003476CB"/>
    <w:rsid w:val="0034779D"/>
    <w:rsid w:val="00347F22"/>
    <w:rsid w:val="003500E1"/>
    <w:rsid w:val="00350467"/>
    <w:rsid w:val="003510B4"/>
    <w:rsid w:val="0035150C"/>
    <w:rsid w:val="00351591"/>
    <w:rsid w:val="00351F23"/>
    <w:rsid w:val="00352015"/>
    <w:rsid w:val="00352634"/>
    <w:rsid w:val="003528AF"/>
    <w:rsid w:val="00352E5B"/>
    <w:rsid w:val="003534D1"/>
    <w:rsid w:val="0035358A"/>
    <w:rsid w:val="0035418C"/>
    <w:rsid w:val="0035426A"/>
    <w:rsid w:val="003542E5"/>
    <w:rsid w:val="00354341"/>
    <w:rsid w:val="0035461D"/>
    <w:rsid w:val="003548E2"/>
    <w:rsid w:val="00354DB8"/>
    <w:rsid w:val="00354E52"/>
    <w:rsid w:val="00355108"/>
    <w:rsid w:val="00355165"/>
    <w:rsid w:val="00355CDA"/>
    <w:rsid w:val="00356170"/>
    <w:rsid w:val="003563A4"/>
    <w:rsid w:val="00356716"/>
    <w:rsid w:val="00356A0E"/>
    <w:rsid w:val="00357873"/>
    <w:rsid w:val="00357E94"/>
    <w:rsid w:val="003602D4"/>
    <w:rsid w:val="00360722"/>
    <w:rsid w:val="003611A5"/>
    <w:rsid w:val="00361431"/>
    <w:rsid w:val="003621A9"/>
    <w:rsid w:val="003625C9"/>
    <w:rsid w:val="00362D3F"/>
    <w:rsid w:val="00362D48"/>
    <w:rsid w:val="00363AA6"/>
    <w:rsid w:val="00363DBD"/>
    <w:rsid w:val="003645A3"/>
    <w:rsid w:val="003648D9"/>
    <w:rsid w:val="00364F46"/>
    <w:rsid w:val="00365673"/>
    <w:rsid w:val="00365815"/>
    <w:rsid w:val="00365C9A"/>
    <w:rsid w:val="00366264"/>
    <w:rsid w:val="00366460"/>
    <w:rsid w:val="003666C8"/>
    <w:rsid w:val="00366904"/>
    <w:rsid w:val="0036695C"/>
    <w:rsid w:val="00366D19"/>
    <w:rsid w:val="00366E63"/>
    <w:rsid w:val="00367003"/>
    <w:rsid w:val="003676A2"/>
    <w:rsid w:val="003678C3"/>
    <w:rsid w:val="00367AC8"/>
    <w:rsid w:val="00367B64"/>
    <w:rsid w:val="003705FC"/>
    <w:rsid w:val="0037090C"/>
    <w:rsid w:val="00370AB1"/>
    <w:rsid w:val="003712DA"/>
    <w:rsid w:val="00371460"/>
    <w:rsid w:val="003717CA"/>
    <w:rsid w:val="00371A40"/>
    <w:rsid w:val="00371B77"/>
    <w:rsid w:val="003720B3"/>
    <w:rsid w:val="003722DB"/>
    <w:rsid w:val="003722DE"/>
    <w:rsid w:val="003722E9"/>
    <w:rsid w:val="00372CB1"/>
    <w:rsid w:val="00373026"/>
    <w:rsid w:val="003731BC"/>
    <w:rsid w:val="00373666"/>
    <w:rsid w:val="003743CF"/>
    <w:rsid w:val="00374E0A"/>
    <w:rsid w:val="0037501A"/>
    <w:rsid w:val="00375C7E"/>
    <w:rsid w:val="00375DE4"/>
    <w:rsid w:val="00375EF0"/>
    <w:rsid w:val="003761CF"/>
    <w:rsid w:val="0037630D"/>
    <w:rsid w:val="003769BF"/>
    <w:rsid w:val="003771FB"/>
    <w:rsid w:val="00377252"/>
    <w:rsid w:val="003775B6"/>
    <w:rsid w:val="003776AC"/>
    <w:rsid w:val="00377757"/>
    <w:rsid w:val="00377AC9"/>
    <w:rsid w:val="00380605"/>
    <w:rsid w:val="00380B65"/>
    <w:rsid w:val="00380D0E"/>
    <w:rsid w:val="00380D4D"/>
    <w:rsid w:val="00380F53"/>
    <w:rsid w:val="0038101A"/>
    <w:rsid w:val="0038131F"/>
    <w:rsid w:val="003814E9"/>
    <w:rsid w:val="00381DFA"/>
    <w:rsid w:val="00381E64"/>
    <w:rsid w:val="0038253A"/>
    <w:rsid w:val="00382A42"/>
    <w:rsid w:val="00382A53"/>
    <w:rsid w:val="00382F1B"/>
    <w:rsid w:val="00383721"/>
    <w:rsid w:val="00383FCF"/>
    <w:rsid w:val="0038411B"/>
    <w:rsid w:val="003841BF"/>
    <w:rsid w:val="003845A1"/>
    <w:rsid w:val="003849D6"/>
    <w:rsid w:val="00384A9E"/>
    <w:rsid w:val="00384DFB"/>
    <w:rsid w:val="00385225"/>
    <w:rsid w:val="003856B9"/>
    <w:rsid w:val="0038588F"/>
    <w:rsid w:val="0038589A"/>
    <w:rsid w:val="00385A9E"/>
    <w:rsid w:val="00385EFD"/>
    <w:rsid w:val="0038661F"/>
    <w:rsid w:val="003868A3"/>
    <w:rsid w:val="003869EE"/>
    <w:rsid w:val="00386D07"/>
    <w:rsid w:val="00387084"/>
    <w:rsid w:val="00387182"/>
    <w:rsid w:val="00387491"/>
    <w:rsid w:val="003875C6"/>
    <w:rsid w:val="00387AD5"/>
    <w:rsid w:val="00387C18"/>
    <w:rsid w:val="003906FB"/>
    <w:rsid w:val="00390F79"/>
    <w:rsid w:val="00391081"/>
    <w:rsid w:val="003916A8"/>
    <w:rsid w:val="003916D4"/>
    <w:rsid w:val="003917F3"/>
    <w:rsid w:val="00391D6A"/>
    <w:rsid w:val="0039233B"/>
    <w:rsid w:val="00392432"/>
    <w:rsid w:val="00392597"/>
    <w:rsid w:val="003926F1"/>
    <w:rsid w:val="00393008"/>
    <w:rsid w:val="003933EF"/>
    <w:rsid w:val="00393785"/>
    <w:rsid w:val="00393D22"/>
    <w:rsid w:val="00393D59"/>
    <w:rsid w:val="003942CE"/>
    <w:rsid w:val="0039514A"/>
    <w:rsid w:val="003952A1"/>
    <w:rsid w:val="003953E2"/>
    <w:rsid w:val="00395576"/>
    <w:rsid w:val="00395B4D"/>
    <w:rsid w:val="00395D61"/>
    <w:rsid w:val="00395F8A"/>
    <w:rsid w:val="0039615C"/>
    <w:rsid w:val="0039633C"/>
    <w:rsid w:val="0039657C"/>
    <w:rsid w:val="00396590"/>
    <w:rsid w:val="00396838"/>
    <w:rsid w:val="00396A45"/>
    <w:rsid w:val="003970C7"/>
    <w:rsid w:val="003970F7"/>
    <w:rsid w:val="0039712B"/>
    <w:rsid w:val="00397473"/>
    <w:rsid w:val="003979C8"/>
    <w:rsid w:val="00397D53"/>
    <w:rsid w:val="00397E57"/>
    <w:rsid w:val="003A043D"/>
    <w:rsid w:val="003A071D"/>
    <w:rsid w:val="003A08CE"/>
    <w:rsid w:val="003A0BF6"/>
    <w:rsid w:val="003A108C"/>
    <w:rsid w:val="003A1570"/>
    <w:rsid w:val="003A1DB9"/>
    <w:rsid w:val="003A2034"/>
    <w:rsid w:val="003A2178"/>
    <w:rsid w:val="003A219B"/>
    <w:rsid w:val="003A2F0D"/>
    <w:rsid w:val="003A3681"/>
    <w:rsid w:val="003A3723"/>
    <w:rsid w:val="003A37FB"/>
    <w:rsid w:val="003A38C3"/>
    <w:rsid w:val="003A3A04"/>
    <w:rsid w:val="003A4030"/>
    <w:rsid w:val="003A441A"/>
    <w:rsid w:val="003A4888"/>
    <w:rsid w:val="003A4EE6"/>
    <w:rsid w:val="003A555E"/>
    <w:rsid w:val="003A5747"/>
    <w:rsid w:val="003A5B59"/>
    <w:rsid w:val="003A6081"/>
    <w:rsid w:val="003A6214"/>
    <w:rsid w:val="003A630A"/>
    <w:rsid w:val="003A67FF"/>
    <w:rsid w:val="003A6A67"/>
    <w:rsid w:val="003A6B07"/>
    <w:rsid w:val="003A744B"/>
    <w:rsid w:val="003A76CD"/>
    <w:rsid w:val="003B029F"/>
    <w:rsid w:val="003B0672"/>
    <w:rsid w:val="003B069C"/>
    <w:rsid w:val="003B0964"/>
    <w:rsid w:val="003B11AE"/>
    <w:rsid w:val="003B1712"/>
    <w:rsid w:val="003B1A8C"/>
    <w:rsid w:val="003B1B4A"/>
    <w:rsid w:val="003B1D17"/>
    <w:rsid w:val="003B240D"/>
    <w:rsid w:val="003B279E"/>
    <w:rsid w:val="003B2F86"/>
    <w:rsid w:val="003B30E9"/>
    <w:rsid w:val="003B3203"/>
    <w:rsid w:val="003B3432"/>
    <w:rsid w:val="003B35F6"/>
    <w:rsid w:val="003B3732"/>
    <w:rsid w:val="003B387F"/>
    <w:rsid w:val="003B414F"/>
    <w:rsid w:val="003B4223"/>
    <w:rsid w:val="003B44A8"/>
    <w:rsid w:val="003B482D"/>
    <w:rsid w:val="003B4CBE"/>
    <w:rsid w:val="003B4DAD"/>
    <w:rsid w:val="003B51E9"/>
    <w:rsid w:val="003B5A7D"/>
    <w:rsid w:val="003B638B"/>
    <w:rsid w:val="003B64A7"/>
    <w:rsid w:val="003B6601"/>
    <w:rsid w:val="003B6D71"/>
    <w:rsid w:val="003B6EB0"/>
    <w:rsid w:val="003B786B"/>
    <w:rsid w:val="003C0107"/>
    <w:rsid w:val="003C061D"/>
    <w:rsid w:val="003C13C1"/>
    <w:rsid w:val="003C164D"/>
    <w:rsid w:val="003C208E"/>
    <w:rsid w:val="003C20E2"/>
    <w:rsid w:val="003C2184"/>
    <w:rsid w:val="003C21CE"/>
    <w:rsid w:val="003C23F3"/>
    <w:rsid w:val="003C24AE"/>
    <w:rsid w:val="003C2C9E"/>
    <w:rsid w:val="003C31D3"/>
    <w:rsid w:val="003C32CB"/>
    <w:rsid w:val="003C3618"/>
    <w:rsid w:val="003C3C83"/>
    <w:rsid w:val="003C3EE0"/>
    <w:rsid w:val="003C408F"/>
    <w:rsid w:val="003C4145"/>
    <w:rsid w:val="003C41F2"/>
    <w:rsid w:val="003C4360"/>
    <w:rsid w:val="003C4D52"/>
    <w:rsid w:val="003C4EE2"/>
    <w:rsid w:val="003C540A"/>
    <w:rsid w:val="003C55C7"/>
    <w:rsid w:val="003C5D8B"/>
    <w:rsid w:val="003C6061"/>
    <w:rsid w:val="003C6620"/>
    <w:rsid w:val="003C67B8"/>
    <w:rsid w:val="003C6BD5"/>
    <w:rsid w:val="003C6E85"/>
    <w:rsid w:val="003C706A"/>
    <w:rsid w:val="003C7964"/>
    <w:rsid w:val="003D012C"/>
    <w:rsid w:val="003D014A"/>
    <w:rsid w:val="003D05F0"/>
    <w:rsid w:val="003D0792"/>
    <w:rsid w:val="003D0C92"/>
    <w:rsid w:val="003D18BB"/>
    <w:rsid w:val="003D1A59"/>
    <w:rsid w:val="003D1CC5"/>
    <w:rsid w:val="003D25E6"/>
    <w:rsid w:val="003D2CB8"/>
    <w:rsid w:val="003D2D2B"/>
    <w:rsid w:val="003D2E2E"/>
    <w:rsid w:val="003D32F6"/>
    <w:rsid w:val="003D33E8"/>
    <w:rsid w:val="003D35AC"/>
    <w:rsid w:val="003D35D8"/>
    <w:rsid w:val="003D3A92"/>
    <w:rsid w:val="003D3B02"/>
    <w:rsid w:val="003D421F"/>
    <w:rsid w:val="003D44D2"/>
    <w:rsid w:val="003D48D9"/>
    <w:rsid w:val="003D4BD4"/>
    <w:rsid w:val="003D4E6A"/>
    <w:rsid w:val="003D5102"/>
    <w:rsid w:val="003D583E"/>
    <w:rsid w:val="003D59BB"/>
    <w:rsid w:val="003D5B4A"/>
    <w:rsid w:val="003D5C77"/>
    <w:rsid w:val="003D6600"/>
    <w:rsid w:val="003D6996"/>
    <w:rsid w:val="003D6A91"/>
    <w:rsid w:val="003D6C38"/>
    <w:rsid w:val="003D6D9C"/>
    <w:rsid w:val="003D72AF"/>
    <w:rsid w:val="003D7545"/>
    <w:rsid w:val="003D75C8"/>
    <w:rsid w:val="003D76C5"/>
    <w:rsid w:val="003D7734"/>
    <w:rsid w:val="003D78EA"/>
    <w:rsid w:val="003D79AC"/>
    <w:rsid w:val="003D7A39"/>
    <w:rsid w:val="003D7B52"/>
    <w:rsid w:val="003D7F8C"/>
    <w:rsid w:val="003E0041"/>
    <w:rsid w:val="003E01CA"/>
    <w:rsid w:val="003E0503"/>
    <w:rsid w:val="003E110B"/>
    <w:rsid w:val="003E11E6"/>
    <w:rsid w:val="003E2047"/>
    <w:rsid w:val="003E21D2"/>
    <w:rsid w:val="003E2356"/>
    <w:rsid w:val="003E287E"/>
    <w:rsid w:val="003E2A25"/>
    <w:rsid w:val="003E2CA2"/>
    <w:rsid w:val="003E2D2A"/>
    <w:rsid w:val="003E2E55"/>
    <w:rsid w:val="003E2EE0"/>
    <w:rsid w:val="003E32BA"/>
    <w:rsid w:val="003E3509"/>
    <w:rsid w:val="003E3742"/>
    <w:rsid w:val="003E38CC"/>
    <w:rsid w:val="003E3FAC"/>
    <w:rsid w:val="003E4217"/>
    <w:rsid w:val="003E4261"/>
    <w:rsid w:val="003E464E"/>
    <w:rsid w:val="003E47A4"/>
    <w:rsid w:val="003E4C3C"/>
    <w:rsid w:val="003E4E11"/>
    <w:rsid w:val="003E4F34"/>
    <w:rsid w:val="003E50A0"/>
    <w:rsid w:val="003E51ED"/>
    <w:rsid w:val="003E55B3"/>
    <w:rsid w:val="003E5D2E"/>
    <w:rsid w:val="003E667A"/>
    <w:rsid w:val="003E6DE2"/>
    <w:rsid w:val="003E7C33"/>
    <w:rsid w:val="003E7CA3"/>
    <w:rsid w:val="003E7CE4"/>
    <w:rsid w:val="003F0641"/>
    <w:rsid w:val="003F0A14"/>
    <w:rsid w:val="003F0AFE"/>
    <w:rsid w:val="003F0D26"/>
    <w:rsid w:val="003F113F"/>
    <w:rsid w:val="003F117F"/>
    <w:rsid w:val="003F12DC"/>
    <w:rsid w:val="003F16A6"/>
    <w:rsid w:val="003F18C9"/>
    <w:rsid w:val="003F1FC3"/>
    <w:rsid w:val="003F202D"/>
    <w:rsid w:val="003F2193"/>
    <w:rsid w:val="003F2CDB"/>
    <w:rsid w:val="003F36A5"/>
    <w:rsid w:val="003F3B2D"/>
    <w:rsid w:val="003F469E"/>
    <w:rsid w:val="003F46EC"/>
    <w:rsid w:val="003F4869"/>
    <w:rsid w:val="003F4BC7"/>
    <w:rsid w:val="003F6025"/>
    <w:rsid w:val="003F60F1"/>
    <w:rsid w:val="003F634F"/>
    <w:rsid w:val="003F63B8"/>
    <w:rsid w:val="003F6506"/>
    <w:rsid w:val="003F6F7D"/>
    <w:rsid w:val="003F7005"/>
    <w:rsid w:val="003F7803"/>
    <w:rsid w:val="003F7ED1"/>
    <w:rsid w:val="0040008E"/>
    <w:rsid w:val="004001B7"/>
    <w:rsid w:val="00400A05"/>
    <w:rsid w:val="00400C35"/>
    <w:rsid w:val="00400C5C"/>
    <w:rsid w:val="00400CE1"/>
    <w:rsid w:val="0040125B"/>
    <w:rsid w:val="00401653"/>
    <w:rsid w:val="004018FE"/>
    <w:rsid w:val="00401D81"/>
    <w:rsid w:val="00401D97"/>
    <w:rsid w:val="0040203F"/>
    <w:rsid w:val="0040230D"/>
    <w:rsid w:val="0040275F"/>
    <w:rsid w:val="004027E1"/>
    <w:rsid w:val="00402D0D"/>
    <w:rsid w:val="00402EF8"/>
    <w:rsid w:val="00403177"/>
    <w:rsid w:val="0040350A"/>
    <w:rsid w:val="00403845"/>
    <w:rsid w:val="00403D9D"/>
    <w:rsid w:val="004043CA"/>
    <w:rsid w:val="00404F75"/>
    <w:rsid w:val="0040502E"/>
    <w:rsid w:val="00405B5C"/>
    <w:rsid w:val="00406823"/>
    <w:rsid w:val="00406AA4"/>
    <w:rsid w:val="00406C55"/>
    <w:rsid w:val="0040727F"/>
    <w:rsid w:val="00407335"/>
    <w:rsid w:val="00407A63"/>
    <w:rsid w:val="00407A8C"/>
    <w:rsid w:val="00407F2C"/>
    <w:rsid w:val="00407F3B"/>
    <w:rsid w:val="004100E9"/>
    <w:rsid w:val="00410491"/>
    <w:rsid w:val="004107C9"/>
    <w:rsid w:val="004108CA"/>
    <w:rsid w:val="00410F1A"/>
    <w:rsid w:val="004110CD"/>
    <w:rsid w:val="00411427"/>
    <w:rsid w:val="004115B1"/>
    <w:rsid w:val="004118D8"/>
    <w:rsid w:val="004119A1"/>
    <w:rsid w:val="00411D61"/>
    <w:rsid w:val="00411D9C"/>
    <w:rsid w:val="00411FA5"/>
    <w:rsid w:val="004123CC"/>
    <w:rsid w:val="0041240E"/>
    <w:rsid w:val="0041262C"/>
    <w:rsid w:val="00412764"/>
    <w:rsid w:val="004128B3"/>
    <w:rsid w:val="00413316"/>
    <w:rsid w:val="0041336B"/>
    <w:rsid w:val="00413394"/>
    <w:rsid w:val="004139B2"/>
    <w:rsid w:val="00413AF8"/>
    <w:rsid w:val="00413DED"/>
    <w:rsid w:val="00413E08"/>
    <w:rsid w:val="00413FE5"/>
    <w:rsid w:val="0041468A"/>
    <w:rsid w:val="004148FE"/>
    <w:rsid w:val="00414C32"/>
    <w:rsid w:val="00415456"/>
    <w:rsid w:val="004157EE"/>
    <w:rsid w:val="00415A58"/>
    <w:rsid w:val="00415BF8"/>
    <w:rsid w:val="00415C4B"/>
    <w:rsid w:val="00415D5E"/>
    <w:rsid w:val="004162CB"/>
    <w:rsid w:val="004167C3"/>
    <w:rsid w:val="004169BF"/>
    <w:rsid w:val="00417354"/>
    <w:rsid w:val="0041745E"/>
    <w:rsid w:val="00417891"/>
    <w:rsid w:val="00417D98"/>
    <w:rsid w:val="00417F0B"/>
    <w:rsid w:val="004201DB"/>
    <w:rsid w:val="00420398"/>
    <w:rsid w:val="004205F1"/>
    <w:rsid w:val="00420623"/>
    <w:rsid w:val="00420648"/>
    <w:rsid w:val="004206D4"/>
    <w:rsid w:val="004208F5"/>
    <w:rsid w:val="00420A89"/>
    <w:rsid w:val="00420C06"/>
    <w:rsid w:val="00421950"/>
    <w:rsid w:val="00421B5D"/>
    <w:rsid w:val="00421EB0"/>
    <w:rsid w:val="0042273D"/>
    <w:rsid w:val="004228EE"/>
    <w:rsid w:val="00422C34"/>
    <w:rsid w:val="00422E91"/>
    <w:rsid w:val="0042304D"/>
    <w:rsid w:val="00423068"/>
    <w:rsid w:val="00423373"/>
    <w:rsid w:val="0042398D"/>
    <w:rsid w:val="00423AD8"/>
    <w:rsid w:val="00423B6E"/>
    <w:rsid w:val="00423BDF"/>
    <w:rsid w:val="00424720"/>
    <w:rsid w:val="004249B1"/>
    <w:rsid w:val="00424EA9"/>
    <w:rsid w:val="004250F4"/>
    <w:rsid w:val="00425856"/>
    <w:rsid w:val="00425AA1"/>
    <w:rsid w:val="0042637F"/>
    <w:rsid w:val="004263F5"/>
    <w:rsid w:val="00426881"/>
    <w:rsid w:val="00426C1E"/>
    <w:rsid w:val="00427136"/>
    <w:rsid w:val="00427413"/>
    <w:rsid w:val="0042799E"/>
    <w:rsid w:val="00427A19"/>
    <w:rsid w:val="00427ACD"/>
    <w:rsid w:val="00427B6F"/>
    <w:rsid w:val="00427CD7"/>
    <w:rsid w:val="00430A8E"/>
    <w:rsid w:val="00431310"/>
    <w:rsid w:val="00431501"/>
    <w:rsid w:val="00431676"/>
    <w:rsid w:val="0043182A"/>
    <w:rsid w:val="00431C8E"/>
    <w:rsid w:val="00431C98"/>
    <w:rsid w:val="00432928"/>
    <w:rsid w:val="00432950"/>
    <w:rsid w:val="004336F0"/>
    <w:rsid w:val="00433BC4"/>
    <w:rsid w:val="0043417C"/>
    <w:rsid w:val="00434228"/>
    <w:rsid w:val="004346C9"/>
    <w:rsid w:val="00434C61"/>
    <w:rsid w:val="00434CEC"/>
    <w:rsid w:val="00434DD7"/>
    <w:rsid w:val="00434EFE"/>
    <w:rsid w:val="00435269"/>
    <w:rsid w:val="00435AA1"/>
    <w:rsid w:val="00435B14"/>
    <w:rsid w:val="00435DE7"/>
    <w:rsid w:val="00435E62"/>
    <w:rsid w:val="00435E93"/>
    <w:rsid w:val="00435E9E"/>
    <w:rsid w:val="00436A31"/>
    <w:rsid w:val="00436B15"/>
    <w:rsid w:val="00436C50"/>
    <w:rsid w:val="0043708A"/>
    <w:rsid w:val="00437632"/>
    <w:rsid w:val="004379C2"/>
    <w:rsid w:val="00437DEE"/>
    <w:rsid w:val="004400D3"/>
    <w:rsid w:val="004401FB"/>
    <w:rsid w:val="0044060A"/>
    <w:rsid w:val="00440B78"/>
    <w:rsid w:val="00440BB9"/>
    <w:rsid w:val="00440F6B"/>
    <w:rsid w:val="00440FB5"/>
    <w:rsid w:val="004410E0"/>
    <w:rsid w:val="004419D7"/>
    <w:rsid w:val="00441B9A"/>
    <w:rsid w:val="00442087"/>
    <w:rsid w:val="0044222B"/>
    <w:rsid w:val="0044229A"/>
    <w:rsid w:val="0044265E"/>
    <w:rsid w:val="00442A33"/>
    <w:rsid w:val="00442BEC"/>
    <w:rsid w:val="00442D6E"/>
    <w:rsid w:val="00442DE6"/>
    <w:rsid w:val="0044316D"/>
    <w:rsid w:val="00443435"/>
    <w:rsid w:val="004437C7"/>
    <w:rsid w:val="0044408C"/>
    <w:rsid w:val="00444258"/>
    <w:rsid w:val="004446CF"/>
    <w:rsid w:val="004446D7"/>
    <w:rsid w:val="004448FE"/>
    <w:rsid w:val="00444F13"/>
    <w:rsid w:val="00445007"/>
    <w:rsid w:val="004452F0"/>
    <w:rsid w:val="004455EB"/>
    <w:rsid w:val="004459E5"/>
    <w:rsid w:val="00445B58"/>
    <w:rsid w:val="00445DA6"/>
    <w:rsid w:val="004467AE"/>
    <w:rsid w:val="0044684E"/>
    <w:rsid w:val="00446896"/>
    <w:rsid w:val="00446ABE"/>
    <w:rsid w:val="00446BFF"/>
    <w:rsid w:val="004470C5"/>
    <w:rsid w:val="004476AB"/>
    <w:rsid w:val="00447A31"/>
    <w:rsid w:val="00447A59"/>
    <w:rsid w:val="00447ABB"/>
    <w:rsid w:val="00447CA1"/>
    <w:rsid w:val="00447FD9"/>
    <w:rsid w:val="004502EE"/>
    <w:rsid w:val="0045078E"/>
    <w:rsid w:val="004517D3"/>
    <w:rsid w:val="00451886"/>
    <w:rsid w:val="00451A1B"/>
    <w:rsid w:val="00451B72"/>
    <w:rsid w:val="004521D0"/>
    <w:rsid w:val="0045297B"/>
    <w:rsid w:val="00452A0A"/>
    <w:rsid w:val="00452E6E"/>
    <w:rsid w:val="004536FD"/>
    <w:rsid w:val="0045392C"/>
    <w:rsid w:val="0045395F"/>
    <w:rsid w:val="00453E7A"/>
    <w:rsid w:val="004544B3"/>
    <w:rsid w:val="004544D4"/>
    <w:rsid w:val="00454D28"/>
    <w:rsid w:val="00454EDA"/>
    <w:rsid w:val="0045502C"/>
    <w:rsid w:val="0045503D"/>
    <w:rsid w:val="00455268"/>
    <w:rsid w:val="00455292"/>
    <w:rsid w:val="004554AC"/>
    <w:rsid w:val="004555B6"/>
    <w:rsid w:val="00455BB7"/>
    <w:rsid w:val="0045606D"/>
    <w:rsid w:val="004561D5"/>
    <w:rsid w:val="00456249"/>
    <w:rsid w:val="00456368"/>
    <w:rsid w:val="0045639B"/>
    <w:rsid w:val="004564CC"/>
    <w:rsid w:val="00456665"/>
    <w:rsid w:val="00456A66"/>
    <w:rsid w:val="00456B60"/>
    <w:rsid w:val="00456D71"/>
    <w:rsid w:val="004571A8"/>
    <w:rsid w:val="0045729D"/>
    <w:rsid w:val="00457BF8"/>
    <w:rsid w:val="00457DEB"/>
    <w:rsid w:val="004601F4"/>
    <w:rsid w:val="00460205"/>
    <w:rsid w:val="00460435"/>
    <w:rsid w:val="0046064C"/>
    <w:rsid w:val="00460CF3"/>
    <w:rsid w:val="00460CFE"/>
    <w:rsid w:val="0046108F"/>
    <w:rsid w:val="004616EA"/>
    <w:rsid w:val="00461826"/>
    <w:rsid w:val="0046225E"/>
    <w:rsid w:val="00462382"/>
    <w:rsid w:val="00462497"/>
    <w:rsid w:val="00462D90"/>
    <w:rsid w:val="00462DD8"/>
    <w:rsid w:val="004634DD"/>
    <w:rsid w:val="0046356E"/>
    <w:rsid w:val="00463A26"/>
    <w:rsid w:val="00463EF0"/>
    <w:rsid w:val="0046405C"/>
    <w:rsid w:val="004642EB"/>
    <w:rsid w:val="00464837"/>
    <w:rsid w:val="00464CEF"/>
    <w:rsid w:val="00465137"/>
    <w:rsid w:val="004657CC"/>
    <w:rsid w:val="004657F5"/>
    <w:rsid w:val="0046683B"/>
    <w:rsid w:val="004668C4"/>
    <w:rsid w:val="0046690A"/>
    <w:rsid w:val="004669B2"/>
    <w:rsid w:val="00467595"/>
    <w:rsid w:val="00467700"/>
    <w:rsid w:val="00467EEB"/>
    <w:rsid w:val="004700E8"/>
    <w:rsid w:val="0047065E"/>
    <w:rsid w:val="00470717"/>
    <w:rsid w:val="00470B76"/>
    <w:rsid w:val="00470B7C"/>
    <w:rsid w:val="00470C4B"/>
    <w:rsid w:val="00470DDE"/>
    <w:rsid w:val="00470F83"/>
    <w:rsid w:val="0047179C"/>
    <w:rsid w:val="00471813"/>
    <w:rsid w:val="00471885"/>
    <w:rsid w:val="00471CD4"/>
    <w:rsid w:val="00471DE8"/>
    <w:rsid w:val="004721BC"/>
    <w:rsid w:val="00472293"/>
    <w:rsid w:val="00472325"/>
    <w:rsid w:val="00472654"/>
    <w:rsid w:val="00472B2C"/>
    <w:rsid w:val="00472CD4"/>
    <w:rsid w:val="00473372"/>
    <w:rsid w:val="00473CA5"/>
    <w:rsid w:val="00473CBB"/>
    <w:rsid w:val="00474072"/>
    <w:rsid w:val="004741DB"/>
    <w:rsid w:val="004742F7"/>
    <w:rsid w:val="0047484C"/>
    <w:rsid w:val="004748D7"/>
    <w:rsid w:val="00474AB4"/>
    <w:rsid w:val="00474B2B"/>
    <w:rsid w:val="00474B56"/>
    <w:rsid w:val="00474BEF"/>
    <w:rsid w:val="00474DC0"/>
    <w:rsid w:val="00474E65"/>
    <w:rsid w:val="00474E6A"/>
    <w:rsid w:val="004750F6"/>
    <w:rsid w:val="0047519E"/>
    <w:rsid w:val="004751E0"/>
    <w:rsid w:val="004758B2"/>
    <w:rsid w:val="00475B75"/>
    <w:rsid w:val="00475CD9"/>
    <w:rsid w:val="00475D1D"/>
    <w:rsid w:val="0047684C"/>
    <w:rsid w:val="00477655"/>
    <w:rsid w:val="00477A80"/>
    <w:rsid w:val="004801CC"/>
    <w:rsid w:val="004802C6"/>
    <w:rsid w:val="0048032E"/>
    <w:rsid w:val="00480CEA"/>
    <w:rsid w:val="004810EA"/>
    <w:rsid w:val="0048132C"/>
    <w:rsid w:val="00481B62"/>
    <w:rsid w:val="00482D53"/>
    <w:rsid w:val="00482E6C"/>
    <w:rsid w:val="00482F15"/>
    <w:rsid w:val="0048330B"/>
    <w:rsid w:val="00483487"/>
    <w:rsid w:val="00483505"/>
    <w:rsid w:val="00483526"/>
    <w:rsid w:val="0048365E"/>
    <w:rsid w:val="00483886"/>
    <w:rsid w:val="00483D5B"/>
    <w:rsid w:val="00483F92"/>
    <w:rsid w:val="0048400E"/>
    <w:rsid w:val="00484044"/>
    <w:rsid w:val="004844A1"/>
    <w:rsid w:val="0048458C"/>
    <w:rsid w:val="004845F6"/>
    <w:rsid w:val="00485330"/>
    <w:rsid w:val="0048534F"/>
    <w:rsid w:val="00485AF3"/>
    <w:rsid w:val="00486134"/>
    <w:rsid w:val="00486197"/>
    <w:rsid w:val="00486223"/>
    <w:rsid w:val="0048632A"/>
    <w:rsid w:val="00486354"/>
    <w:rsid w:val="004867A9"/>
    <w:rsid w:val="00486D7B"/>
    <w:rsid w:val="0048766B"/>
    <w:rsid w:val="004879D6"/>
    <w:rsid w:val="00487C8F"/>
    <w:rsid w:val="00490563"/>
    <w:rsid w:val="00490B8A"/>
    <w:rsid w:val="00490D1F"/>
    <w:rsid w:val="00490E5C"/>
    <w:rsid w:val="00490FC9"/>
    <w:rsid w:val="004914D0"/>
    <w:rsid w:val="004916BB"/>
    <w:rsid w:val="00491A37"/>
    <w:rsid w:val="00491C53"/>
    <w:rsid w:val="00491D2D"/>
    <w:rsid w:val="004921AB"/>
    <w:rsid w:val="004922A5"/>
    <w:rsid w:val="0049245E"/>
    <w:rsid w:val="004927A3"/>
    <w:rsid w:val="004928C2"/>
    <w:rsid w:val="00492F77"/>
    <w:rsid w:val="00493519"/>
    <w:rsid w:val="004937D1"/>
    <w:rsid w:val="00493EEE"/>
    <w:rsid w:val="0049411D"/>
    <w:rsid w:val="00494B02"/>
    <w:rsid w:val="00494F3D"/>
    <w:rsid w:val="004959C3"/>
    <w:rsid w:val="00495B83"/>
    <w:rsid w:val="00495D71"/>
    <w:rsid w:val="00495ECD"/>
    <w:rsid w:val="00495F6C"/>
    <w:rsid w:val="004962B7"/>
    <w:rsid w:val="004967BD"/>
    <w:rsid w:val="00496B8F"/>
    <w:rsid w:val="00496EE2"/>
    <w:rsid w:val="00496F73"/>
    <w:rsid w:val="004973E3"/>
    <w:rsid w:val="004973E4"/>
    <w:rsid w:val="0049770D"/>
    <w:rsid w:val="00497B6C"/>
    <w:rsid w:val="00497CA7"/>
    <w:rsid w:val="004A005D"/>
    <w:rsid w:val="004A033F"/>
    <w:rsid w:val="004A05E8"/>
    <w:rsid w:val="004A0901"/>
    <w:rsid w:val="004A0A0D"/>
    <w:rsid w:val="004A0CE1"/>
    <w:rsid w:val="004A1252"/>
    <w:rsid w:val="004A157A"/>
    <w:rsid w:val="004A19AB"/>
    <w:rsid w:val="004A1CBB"/>
    <w:rsid w:val="004A1FD5"/>
    <w:rsid w:val="004A1FE4"/>
    <w:rsid w:val="004A20C4"/>
    <w:rsid w:val="004A2282"/>
    <w:rsid w:val="004A22EC"/>
    <w:rsid w:val="004A240D"/>
    <w:rsid w:val="004A2483"/>
    <w:rsid w:val="004A2A21"/>
    <w:rsid w:val="004A2BF2"/>
    <w:rsid w:val="004A2C96"/>
    <w:rsid w:val="004A3524"/>
    <w:rsid w:val="004A3673"/>
    <w:rsid w:val="004A3933"/>
    <w:rsid w:val="004A3ABE"/>
    <w:rsid w:val="004A3ACE"/>
    <w:rsid w:val="004A3D5E"/>
    <w:rsid w:val="004A4009"/>
    <w:rsid w:val="004A4107"/>
    <w:rsid w:val="004A4609"/>
    <w:rsid w:val="004A4623"/>
    <w:rsid w:val="004A4698"/>
    <w:rsid w:val="004A4BD4"/>
    <w:rsid w:val="004A5089"/>
    <w:rsid w:val="004A57F2"/>
    <w:rsid w:val="004A5A61"/>
    <w:rsid w:val="004A5D7F"/>
    <w:rsid w:val="004A5F3F"/>
    <w:rsid w:val="004A60F9"/>
    <w:rsid w:val="004A6335"/>
    <w:rsid w:val="004A662F"/>
    <w:rsid w:val="004A68E8"/>
    <w:rsid w:val="004A6AF3"/>
    <w:rsid w:val="004A6B6F"/>
    <w:rsid w:val="004A7011"/>
    <w:rsid w:val="004A72F0"/>
    <w:rsid w:val="004A7D55"/>
    <w:rsid w:val="004A7E50"/>
    <w:rsid w:val="004B097B"/>
    <w:rsid w:val="004B0D60"/>
    <w:rsid w:val="004B1330"/>
    <w:rsid w:val="004B1348"/>
    <w:rsid w:val="004B139F"/>
    <w:rsid w:val="004B1603"/>
    <w:rsid w:val="004B1892"/>
    <w:rsid w:val="004B1A2D"/>
    <w:rsid w:val="004B25E2"/>
    <w:rsid w:val="004B2861"/>
    <w:rsid w:val="004B2A83"/>
    <w:rsid w:val="004B2AE4"/>
    <w:rsid w:val="004B2C0F"/>
    <w:rsid w:val="004B2E9C"/>
    <w:rsid w:val="004B2EC3"/>
    <w:rsid w:val="004B2FDE"/>
    <w:rsid w:val="004B31F1"/>
    <w:rsid w:val="004B35DC"/>
    <w:rsid w:val="004B36B5"/>
    <w:rsid w:val="004B3B4E"/>
    <w:rsid w:val="004B4172"/>
    <w:rsid w:val="004B4A4D"/>
    <w:rsid w:val="004B4C53"/>
    <w:rsid w:val="004B4FB1"/>
    <w:rsid w:val="004B5401"/>
    <w:rsid w:val="004B54FE"/>
    <w:rsid w:val="004B582C"/>
    <w:rsid w:val="004B594B"/>
    <w:rsid w:val="004B5D35"/>
    <w:rsid w:val="004B5EC2"/>
    <w:rsid w:val="004B5F7F"/>
    <w:rsid w:val="004B622D"/>
    <w:rsid w:val="004B6894"/>
    <w:rsid w:val="004B6967"/>
    <w:rsid w:val="004B6C06"/>
    <w:rsid w:val="004B6D9F"/>
    <w:rsid w:val="004B6DB1"/>
    <w:rsid w:val="004B7324"/>
    <w:rsid w:val="004B782D"/>
    <w:rsid w:val="004B7D95"/>
    <w:rsid w:val="004B7EDC"/>
    <w:rsid w:val="004C014C"/>
    <w:rsid w:val="004C056D"/>
    <w:rsid w:val="004C0657"/>
    <w:rsid w:val="004C0BF8"/>
    <w:rsid w:val="004C1084"/>
    <w:rsid w:val="004C10D6"/>
    <w:rsid w:val="004C1108"/>
    <w:rsid w:val="004C167D"/>
    <w:rsid w:val="004C17D1"/>
    <w:rsid w:val="004C2150"/>
    <w:rsid w:val="004C2604"/>
    <w:rsid w:val="004C261A"/>
    <w:rsid w:val="004C2A9B"/>
    <w:rsid w:val="004C2AF3"/>
    <w:rsid w:val="004C3117"/>
    <w:rsid w:val="004C4488"/>
    <w:rsid w:val="004C49B5"/>
    <w:rsid w:val="004C4A88"/>
    <w:rsid w:val="004C4F60"/>
    <w:rsid w:val="004C5652"/>
    <w:rsid w:val="004C58C9"/>
    <w:rsid w:val="004C58CB"/>
    <w:rsid w:val="004C5B13"/>
    <w:rsid w:val="004C5BAB"/>
    <w:rsid w:val="004C6187"/>
    <w:rsid w:val="004C6745"/>
    <w:rsid w:val="004C6A65"/>
    <w:rsid w:val="004C6E34"/>
    <w:rsid w:val="004C74D2"/>
    <w:rsid w:val="004C79AE"/>
    <w:rsid w:val="004C7BB5"/>
    <w:rsid w:val="004C7C59"/>
    <w:rsid w:val="004C7D8D"/>
    <w:rsid w:val="004D051C"/>
    <w:rsid w:val="004D090A"/>
    <w:rsid w:val="004D1443"/>
    <w:rsid w:val="004D1DEC"/>
    <w:rsid w:val="004D2083"/>
    <w:rsid w:val="004D22EF"/>
    <w:rsid w:val="004D27BD"/>
    <w:rsid w:val="004D2FAE"/>
    <w:rsid w:val="004D3241"/>
    <w:rsid w:val="004D332F"/>
    <w:rsid w:val="004D33D5"/>
    <w:rsid w:val="004D37C6"/>
    <w:rsid w:val="004D4270"/>
    <w:rsid w:val="004D45A2"/>
    <w:rsid w:val="004D4A6A"/>
    <w:rsid w:val="004D505E"/>
    <w:rsid w:val="004D50C2"/>
    <w:rsid w:val="004D54DD"/>
    <w:rsid w:val="004D56B8"/>
    <w:rsid w:val="004D5ABF"/>
    <w:rsid w:val="004D5C15"/>
    <w:rsid w:val="004D5E95"/>
    <w:rsid w:val="004D61FA"/>
    <w:rsid w:val="004D63CE"/>
    <w:rsid w:val="004D6AA8"/>
    <w:rsid w:val="004D75B4"/>
    <w:rsid w:val="004D7BEC"/>
    <w:rsid w:val="004D7C8B"/>
    <w:rsid w:val="004E019F"/>
    <w:rsid w:val="004E02A1"/>
    <w:rsid w:val="004E02EC"/>
    <w:rsid w:val="004E129B"/>
    <w:rsid w:val="004E1699"/>
    <w:rsid w:val="004E1F36"/>
    <w:rsid w:val="004E2041"/>
    <w:rsid w:val="004E22A1"/>
    <w:rsid w:val="004E2808"/>
    <w:rsid w:val="004E2A78"/>
    <w:rsid w:val="004E2AC7"/>
    <w:rsid w:val="004E303A"/>
    <w:rsid w:val="004E342F"/>
    <w:rsid w:val="004E375D"/>
    <w:rsid w:val="004E3A72"/>
    <w:rsid w:val="004E432D"/>
    <w:rsid w:val="004E44EA"/>
    <w:rsid w:val="004E49F0"/>
    <w:rsid w:val="004E4C45"/>
    <w:rsid w:val="004E4EAA"/>
    <w:rsid w:val="004E5373"/>
    <w:rsid w:val="004E53D6"/>
    <w:rsid w:val="004E5621"/>
    <w:rsid w:val="004E5C56"/>
    <w:rsid w:val="004E5EE2"/>
    <w:rsid w:val="004E7061"/>
    <w:rsid w:val="004E70D5"/>
    <w:rsid w:val="004E73D6"/>
    <w:rsid w:val="004F04F0"/>
    <w:rsid w:val="004F0624"/>
    <w:rsid w:val="004F0AF7"/>
    <w:rsid w:val="004F0C64"/>
    <w:rsid w:val="004F133D"/>
    <w:rsid w:val="004F1B43"/>
    <w:rsid w:val="004F1CC3"/>
    <w:rsid w:val="004F1D84"/>
    <w:rsid w:val="004F1E43"/>
    <w:rsid w:val="004F2CB9"/>
    <w:rsid w:val="004F2D24"/>
    <w:rsid w:val="004F2F26"/>
    <w:rsid w:val="004F2F32"/>
    <w:rsid w:val="004F303C"/>
    <w:rsid w:val="004F30DD"/>
    <w:rsid w:val="004F3141"/>
    <w:rsid w:val="004F3450"/>
    <w:rsid w:val="004F369E"/>
    <w:rsid w:val="004F3AB1"/>
    <w:rsid w:val="004F481F"/>
    <w:rsid w:val="004F519A"/>
    <w:rsid w:val="004F51F6"/>
    <w:rsid w:val="004F5EE3"/>
    <w:rsid w:val="004F60C1"/>
    <w:rsid w:val="004F6411"/>
    <w:rsid w:val="004F650C"/>
    <w:rsid w:val="004F65A4"/>
    <w:rsid w:val="004F69C5"/>
    <w:rsid w:val="004F6F34"/>
    <w:rsid w:val="004F712F"/>
    <w:rsid w:val="004F7301"/>
    <w:rsid w:val="004F7C9A"/>
    <w:rsid w:val="005000D7"/>
    <w:rsid w:val="00500435"/>
    <w:rsid w:val="00500476"/>
    <w:rsid w:val="00500771"/>
    <w:rsid w:val="0050080C"/>
    <w:rsid w:val="00500C34"/>
    <w:rsid w:val="00500D2A"/>
    <w:rsid w:val="00501116"/>
    <w:rsid w:val="00501152"/>
    <w:rsid w:val="0050154B"/>
    <w:rsid w:val="0050158C"/>
    <w:rsid w:val="0050193F"/>
    <w:rsid w:val="00501C87"/>
    <w:rsid w:val="0050228E"/>
    <w:rsid w:val="00502384"/>
    <w:rsid w:val="00502847"/>
    <w:rsid w:val="00503926"/>
    <w:rsid w:val="0050392C"/>
    <w:rsid w:val="00503BA9"/>
    <w:rsid w:val="00503EC6"/>
    <w:rsid w:val="0050404F"/>
    <w:rsid w:val="00504490"/>
    <w:rsid w:val="005044B1"/>
    <w:rsid w:val="005044C8"/>
    <w:rsid w:val="00504738"/>
    <w:rsid w:val="005047D9"/>
    <w:rsid w:val="00504BCE"/>
    <w:rsid w:val="00504D5D"/>
    <w:rsid w:val="00504F54"/>
    <w:rsid w:val="00505125"/>
    <w:rsid w:val="00505533"/>
    <w:rsid w:val="00505BAA"/>
    <w:rsid w:val="0050644E"/>
    <w:rsid w:val="00506E71"/>
    <w:rsid w:val="005076E8"/>
    <w:rsid w:val="00507C60"/>
    <w:rsid w:val="00507E4D"/>
    <w:rsid w:val="005100FE"/>
    <w:rsid w:val="0051010F"/>
    <w:rsid w:val="0051023A"/>
    <w:rsid w:val="005103B6"/>
    <w:rsid w:val="00510928"/>
    <w:rsid w:val="00510A90"/>
    <w:rsid w:val="00510D2D"/>
    <w:rsid w:val="00511057"/>
    <w:rsid w:val="005114D1"/>
    <w:rsid w:val="00511E4F"/>
    <w:rsid w:val="0051223B"/>
    <w:rsid w:val="0051288D"/>
    <w:rsid w:val="005128BB"/>
    <w:rsid w:val="00512CC2"/>
    <w:rsid w:val="00512E41"/>
    <w:rsid w:val="0051349E"/>
    <w:rsid w:val="005139CB"/>
    <w:rsid w:val="0051413A"/>
    <w:rsid w:val="0051422C"/>
    <w:rsid w:val="00514572"/>
    <w:rsid w:val="00514762"/>
    <w:rsid w:val="00514B54"/>
    <w:rsid w:val="00514D85"/>
    <w:rsid w:val="00515271"/>
    <w:rsid w:val="0051544D"/>
    <w:rsid w:val="00515636"/>
    <w:rsid w:val="0051580A"/>
    <w:rsid w:val="00515D40"/>
    <w:rsid w:val="00515D75"/>
    <w:rsid w:val="005169D1"/>
    <w:rsid w:val="00516C9E"/>
    <w:rsid w:val="00516EBB"/>
    <w:rsid w:val="005172B6"/>
    <w:rsid w:val="005176E0"/>
    <w:rsid w:val="00517719"/>
    <w:rsid w:val="00517D70"/>
    <w:rsid w:val="00517DAE"/>
    <w:rsid w:val="00517F40"/>
    <w:rsid w:val="00517F85"/>
    <w:rsid w:val="005204B5"/>
    <w:rsid w:val="00520F9A"/>
    <w:rsid w:val="005213E8"/>
    <w:rsid w:val="00521476"/>
    <w:rsid w:val="0052160B"/>
    <w:rsid w:val="00521949"/>
    <w:rsid w:val="0052278F"/>
    <w:rsid w:val="0052294D"/>
    <w:rsid w:val="00522F6E"/>
    <w:rsid w:val="0052357A"/>
    <w:rsid w:val="0052358A"/>
    <w:rsid w:val="005235E1"/>
    <w:rsid w:val="00523AAE"/>
    <w:rsid w:val="00523B23"/>
    <w:rsid w:val="00524127"/>
    <w:rsid w:val="00524133"/>
    <w:rsid w:val="00524277"/>
    <w:rsid w:val="00524417"/>
    <w:rsid w:val="005245FD"/>
    <w:rsid w:val="00524809"/>
    <w:rsid w:val="00524939"/>
    <w:rsid w:val="00524B12"/>
    <w:rsid w:val="00524CB2"/>
    <w:rsid w:val="00525026"/>
    <w:rsid w:val="00525C93"/>
    <w:rsid w:val="00526384"/>
    <w:rsid w:val="00526399"/>
    <w:rsid w:val="0052654A"/>
    <w:rsid w:val="00526595"/>
    <w:rsid w:val="005268CE"/>
    <w:rsid w:val="00527874"/>
    <w:rsid w:val="005301AF"/>
    <w:rsid w:val="0053026E"/>
    <w:rsid w:val="005306AA"/>
    <w:rsid w:val="00530FB4"/>
    <w:rsid w:val="00531166"/>
    <w:rsid w:val="005311CB"/>
    <w:rsid w:val="00531533"/>
    <w:rsid w:val="005318D6"/>
    <w:rsid w:val="00531B19"/>
    <w:rsid w:val="00531C3D"/>
    <w:rsid w:val="00531E2E"/>
    <w:rsid w:val="005322EA"/>
    <w:rsid w:val="00532619"/>
    <w:rsid w:val="005331B7"/>
    <w:rsid w:val="005336C9"/>
    <w:rsid w:val="00533A83"/>
    <w:rsid w:val="00533AD2"/>
    <w:rsid w:val="00533E2F"/>
    <w:rsid w:val="00533EA0"/>
    <w:rsid w:val="00534392"/>
    <w:rsid w:val="005344E1"/>
    <w:rsid w:val="0053473A"/>
    <w:rsid w:val="00534FDC"/>
    <w:rsid w:val="00535197"/>
    <w:rsid w:val="005353F1"/>
    <w:rsid w:val="0053547A"/>
    <w:rsid w:val="00535D60"/>
    <w:rsid w:val="00536125"/>
    <w:rsid w:val="0053618C"/>
    <w:rsid w:val="0053647B"/>
    <w:rsid w:val="00536A7F"/>
    <w:rsid w:val="00536ECB"/>
    <w:rsid w:val="005371A5"/>
    <w:rsid w:val="00537566"/>
    <w:rsid w:val="0053758F"/>
    <w:rsid w:val="00540024"/>
    <w:rsid w:val="00540063"/>
    <w:rsid w:val="00540252"/>
    <w:rsid w:val="005405FC"/>
    <w:rsid w:val="005414E2"/>
    <w:rsid w:val="005416A4"/>
    <w:rsid w:val="005417CF"/>
    <w:rsid w:val="0054188A"/>
    <w:rsid w:val="0054189D"/>
    <w:rsid w:val="005419AA"/>
    <w:rsid w:val="00541BD3"/>
    <w:rsid w:val="00542386"/>
    <w:rsid w:val="005424F6"/>
    <w:rsid w:val="005429C2"/>
    <w:rsid w:val="00542BF1"/>
    <w:rsid w:val="005433B9"/>
    <w:rsid w:val="005434AF"/>
    <w:rsid w:val="0054361A"/>
    <w:rsid w:val="00543CD8"/>
    <w:rsid w:val="00543F61"/>
    <w:rsid w:val="00544373"/>
    <w:rsid w:val="00544900"/>
    <w:rsid w:val="00544CF4"/>
    <w:rsid w:val="00545539"/>
    <w:rsid w:val="005455DD"/>
    <w:rsid w:val="0054593C"/>
    <w:rsid w:val="00545E0B"/>
    <w:rsid w:val="0054641D"/>
    <w:rsid w:val="0054655F"/>
    <w:rsid w:val="005466FA"/>
    <w:rsid w:val="00546BCE"/>
    <w:rsid w:val="00546CF7"/>
    <w:rsid w:val="00547043"/>
    <w:rsid w:val="0054748D"/>
    <w:rsid w:val="00547C65"/>
    <w:rsid w:val="00547DE4"/>
    <w:rsid w:val="00550116"/>
    <w:rsid w:val="0055073E"/>
    <w:rsid w:val="0055080F"/>
    <w:rsid w:val="005515D9"/>
    <w:rsid w:val="005516FE"/>
    <w:rsid w:val="00551A20"/>
    <w:rsid w:val="00551A9C"/>
    <w:rsid w:val="00551C24"/>
    <w:rsid w:val="00551C7E"/>
    <w:rsid w:val="00551E76"/>
    <w:rsid w:val="00551FEA"/>
    <w:rsid w:val="005522E3"/>
    <w:rsid w:val="00552480"/>
    <w:rsid w:val="0055280E"/>
    <w:rsid w:val="00552B7F"/>
    <w:rsid w:val="005530ED"/>
    <w:rsid w:val="005536BF"/>
    <w:rsid w:val="00553711"/>
    <w:rsid w:val="00553784"/>
    <w:rsid w:val="005538A4"/>
    <w:rsid w:val="00553A67"/>
    <w:rsid w:val="00553BC4"/>
    <w:rsid w:val="00553CAE"/>
    <w:rsid w:val="00553DCF"/>
    <w:rsid w:val="00553EF7"/>
    <w:rsid w:val="00554138"/>
    <w:rsid w:val="00554266"/>
    <w:rsid w:val="00554820"/>
    <w:rsid w:val="00554C3E"/>
    <w:rsid w:val="00554C46"/>
    <w:rsid w:val="005554B1"/>
    <w:rsid w:val="00555A7B"/>
    <w:rsid w:val="00555B6B"/>
    <w:rsid w:val="00555CA0"/>
    <w:rsid w:val="00556590"/>
    <w:rsid w:val="00556E68"/>
    <w:rsid w:val="00557005"/>
    <w:rsid w:val="00557BB0"/>
    <w:rsid w:val="0056018E"/>
    <w:rsid w:val="005601A0"/>
    <w:rsid w:val="00560390"/>
    <w:rsid w:val="00560445"/>
    <w:rsid w:val="00560642"/>
    <w:rsid w:val="00560877"/>
    <w:rsid w:val="00560AFF"/>
    <w:rsid w:val="00560E27"/>
    <w:rsid w:val="00560F6E"/>
    <w:rsid w:val="00561012"/>
    <w:rsid w:val="00561380"/>
    <w:rsid w:val="00561806"/>
    <w:rsid w:val="00561832"/>
    <w:rsid w:val="0056189A"/>
    <w:rsid w:val="005618A2"/>
    <w:rsid w:val="00561B42"/>
    <w:rsid w:val="0056238F"/>
    <w:rsid w:val="00562919"/>
    <w:rsid w:val="00562E43"/>
    <w:rsid w:val="00563243"/>
    <w:rsid w:val="00563290"/>
    <w:rsid w:val="00563362"/>
    <w:rsid w:val="005635C2"/>
    <w:rsid w:val="0056368F"/>
    <w:rsid w:val="00563A55"/>
    <w:rsid w:val="00563BAB"/>
    <w:rsid w:val="00563F54"/>
    <w:rsid w:val="005641F4"/>
    <w:rsid w:val="0056491B"/>
    <w:rsid w:val="0056535A"/>
    <w:rsid w:val="00565D36"/>
    <w:rsid w:val="00565D63"/>
    <w:rsid w:val="0056682F"/>
    <w:rsid w:val="00566951"/>
    <w:rsid w:val="00566BF2"/>
    <w:rsid w:val="00566C5F"/>
    <w:rsid w:val="005674EF"/>
    <w:rsid w:val="0056764F"/>
    <w:rsid w:val="00567737"/>
    <w:rsid w:val="0056789E"/>
    <w:rsid w:val="005678C9"/>
    <w:rsid w:val="00567DFC"/>
    <w:rsid w:val="00567F59"/>
    <w:rsid w:val="00570396"/>
    <w:rsid w:val="00570EB9"/>
    <w:rsid w:val="00571092"/>
    <w:rsid w:val="00571693"/>
    <w:rsid w:val="00571886"/>
    <w:rsid w:val="005719F0"/>
    <w:rsid w:val="00571DE8"/>
    <w:rsid w:val="00572208"/>
    <w:rsid w:val="00572218"/>
    <w:rsid w:val="005725BF"/>
    <w:rsid w:val="005739E7"/>
    <w:rsid w:val="00573D49"/>
    <w:rsid w:val="005747FF"/>
    <w:rsid w:val="005754A4"/>
    <w:rsid w:val="00575686"/>
    <w:rsid w:val="005758F8"/>
    <w:rsid w:val="00575A54"/>
    <w:rsid w:val="00575AEF"/>
    <w:rsid w:val="00575B7D"/>
    <w:rsid w:val="00575D68"/>
    <w:rsid w:val="00575DF9"/>
    <w:rsid w:val="00576024"/>
    <w:rsid w:val="0057641E"/>
    <w:rsid w:val="005765F8"/>
    <w:rsid w:val="005769CE"/>
    <w:rsid w:val="00576C1B"/>
    <w:rsid w:val="00576D40"/>
    <w:rsid w:val="00576D47"/>
    <w:rsid w:val="005774E7"/>
    <w:rsid w:val="005775B4"/>
    <w:rsid w:val="00577626"/>
    <w:rsid w:val="0057792D"/>
    <w:rsid w:val="00577D84"/>
    <w:rsid w:val="00577DD2"/>
    <w:rsid w:val="00577FC7"/>
    <w:rsid w:val="005802BD"/>
    <w:rsid w:val="005802F4"/>
    <w:rsid w:val="005808A3"/>
    <w:rsid w:val="00580A88"/>
    <w:rsid w:val="00580C63"/>
    <w:rsid w:val="00580E49"/>
    <w:rsid w:val="00581030"/>
    <w:rsid w:val="00581491"/>
    <w:rsid w:val="00581862"/>
    <w:rsid w:val="005819D1"/>
    <w:rsid w:val="00581D09"/>
    <w:rsid w:val="00581EC7"/>
    <w:rsid w:val="00582558"/>
    <w:rsid w:val="005829D3"/>
    <w:rsid w:val="00583730"/>
    <w:rsid w:val="00583826"/>
    <w:rsid w:val="00583876"/>
    <w:rsid w:val="00583A53"/>
    <w:rsid w:val="00583AF5"/>
    <w:rsid w:val="00583C84"/>
    <w:rsid w:val="00583E82"/>
    <w:rsid w:val="00583F00"/>
    <w:rsid w:val="00584A42"/>
    <w:rsid w:val="00584A4E"/>
    <w:rsid w:val="005851A5"/>
    <w:rsid w:val="00585350"/>
    <w:rsid w:val="0058580A"/>
    <w:rsid w:val="00585958"/>
    <w:rsid w:val="00585B43"/>
    <w:rsid w:val="005860FE"/>
    <w:rsid w:val="00586153"/>
    <w:rsid w:val="005863EF"/>
    <w:rsid w:val="0058647D"/>
    <w:rsid w:val="00586A50"/>
    <w:rsid w:val="00586C3A"/>
    <w:rsid w:val="00586FD0"/>
    <w:rsid w:val="00587141"/>
    <w:rsid w:val="00587491"/>
    <w:rsid w:val="005879E4"/>
    <w:rsid w:val="00587AAF"/>
    <w:rsid w:val="00587B4F"/>
    <w:rsid w:val="00587D6F"/>
    <w:rsid w:val="00587FEC"/>
    <w:rsid w:val="00590013"/>
    <w:rsid w:val="00590757"/>
    <w:rsid w:val="00590967"/>
    <w:rsid w:val="00590A75"/>
    <w:rsid w:val="00590FF2"/>
    <w:rsid w:val="0059114B"/>
    <w:rsid w:val="00591152"/>
    <w:rsid w:val="00591576"/>
    <w:rsid w:val="0059197D"/>
    <w:rsid w:val="00591990"/>
    <w:rsid w:val="00591C32"/>
    <w:rsid w:val="00591F76"/>
    <w:rsid w:val="005921B1"/>
    <w:rsid w:val="00592558"/>
    <w:rsid w:val="005925BF"/>
    <w:rsid w:val="005926F5"/>
    <w:rsid w:val="00592A42"/>
    <w:rsid w:val="00592B5E"/>
    <w:rsid w:val="00593364"/>
    <w:rsid w:val="00593383"/>
    <w:rsid w:val="005936FC"/>
    <w:rsid w:val="00593906"/>
    <w:rsid w:val="00593A80"/>
    <w:rsid w:val="00593B15"/>
    <w:rsid w:val="00593CD0"/>
    <w:rsid w:val="00594920"/>
    <w:rsid w:val="00594F1F"/>
    <w:rsid w:val="005954ED"/>
    <w:rsid w:val="00595620"/>
    <w:rsid w:val="0059568A"/>
    <w:rsid w:val="005957D5"/>
    <w:rsid w:val="00595B02"/>
    <w:rsid w:val="00595BBE"/>
    <w:rsid w:val="00596360"/>
    <w:rsid w:val="005967BC"/>
    <w:rsid w:val="00596824"/>
    <w:rsid w:val="00596AC6"/>
    <w:rsid w:val="005977AA"/>
    <w:rsid w:val="00597A65"/>
    <w:rsid w:val="00597DF3"/>
    <w:rsid w:val="005A0703"/>
    <w:rsid w:val="005A090D"/>
    <w:rsid w:val="005A11EB"/>
    <w:rsid w:val="005A15E1"/>
    <w:rsid w:val="005A16CD"/>
    <w:rsid w:val="005A16E9"/>
    <w:rsid w:val="005A175C"/>
    <w:rsid w:val="005A190D"/>
    <w:rsid w:val="005A1AA3"/>
    <w:rsid w:val="005A1C32"/>
    <w:rsid w:val="005A2359"/>
    <w:rsid w:val="005A27A0"/>
    <w:rsid w:val="005A28B9"/>
    <w:rsid w:val="005A2939"/>
    <w:rsid w:val="005A2A43"/>
    <w:rsid w:val="005A2EB5"/>
    <w:rsid w:val="005A32DA"/>
    <w:rsid w:val="005A3579"/>
    <w:rsid w:val="005A36FC"/>
    <w:rsid w:val="005A377C"/>
    <w:rsid w:val="005A3B63"/>
    <w:rsid w:val="005A3C1D"/>
    <w:rsid w:val="005A3E8A"/>
    <w:rsid w:val="005A3F87"/>
    <w:rsid w:val="005A4182"/>
    <w:rsid w:val="005A424B"/>
    <w:rsid w:val="005A478D"/>
    <w:rsid w:val="005A4A65"/>
    <w:rsid w:val="005A4E6F"/>
    <w:rsid w:val="005A51C7"/>
    <w:rsid w:val="005A56FE"/>
    <w:rsid w:val="005A5DDA"/>
    <w:rsid w:val="005A5F5A"/>
    <w:rsid w:val="005A6028"/>
    <w:rsid w:val="005A6670"/>
    <w:rsid w:val="005A6740"/>
    <w:rsid w:val="005A6D71"/>
    <w:rsid w:val="005A6DA6"/>
    <w:rsid w:val="005A6EB6"/>
    <w:rsid w:val="005A717D"/>
    <w:rsid w:val="005A7EB2"/>
    <w:rsid w:val="005B01B0"/>
    <w:rsid w:val="005B0BB2"/>
    <w:rsid w:val="005B0D20"/>
    <w:rsid w:val="005B13C3"/>
    <w:rsid w:val="005B16A8"/>
    <w:rsid w:val="005B18D4"/>
    <w:rsid w:val="005B1A43"/>
    <w:rsid w:val="005B21ED"/>
    <w:rsid w:val="005B2292"/>
    <w:rsid w:val="005B239B"/>
    <w:rsid w:val="005B27EE"/>
    <w:rsid w:val="005B2B57"/>
    <w:rsid w:val="005B2C6A"/>
    <w:rsid w:val="005B2D32"/>
    <w:rsid w:val="005B2FFC"/>
    <w:rsid w:val="005B3580"/>
    <w:rsid w:val="005B40DA"/>
    <w:rsid w:val="005B4660"/>
    <w:rsid w:val="005B490C"/>
    <w:rsid w:val="005B49E9"/>
    <w:rsid w:val="005B5245"/>
    <w:rsid w:val="005B56F6"/>
    <w:rsid w:val="005B5CCD"/>
    <w:rsid w:val="005B6864"/>
    <w:rsid w:val="005B6C2A"/>
    <w:rsid w:val="005B6CC7"/>
    <w:rsid w:val="005B6E52"/>
    <w:rsid w:val="005B6FF7"/>
    <w:rsid w:val="005B749B"/>
    <w:rsid w:val="005B7569"/>
    <w:rsid w:val="005C0022"/>
    <w:rsid w:val="005C015B"/>
    <w:rsid w:val="005C0168"/>
    <w:rsid w:val="005C0280"/>
    <w:rsid w:val="005C1083"/>
    <w:rsid w:val="005C12E6"/>
    <w:rsid w:val="005C13E6"/>
    <w:rsid w:val="005C1A62"/>
    <w:rsid w:val="005C2147"/>
    <w:rsid w:val="005C2827"/>
    <w:rsid w:val="005C2A81"/>
    <w:rsid w:val="005C2D1C"/>
    <w:rsid w:val="005C2FB0"/>
    <w:rsid w:val="005C328F"/>
    <w:rsid w:val="005C35C0"/>
    <w:rsid w:val="005C381F"/>
    <w:rsid w:val="005C3B17"/>
    <w:rsid w:val="005C3F88"/>
    <w:rsid w:val="005C43E4"/>
    <w:rsid w:val="005C451E"/>
    <w:rsid w:val="005C46CF"/>
    <w:rsid w:val="005C490F"/>
    <w:rsid w:val="005C4AE5"/>
    <w:rsid w:val="005C507B"/>
    <w:rsid w:val="005C5CDE"/>
    <w:rsid w:val="005C6348"/>
    <w:rsid w:val="005C63F4"/>
    <w:rsid w:val="005C64C1"/>
    <w:rsid w:val="005C662D"/>
    <w:rsid w:val="005C6A0E"/>
    <w:rsid w:val="005C6DED"/>
    <w:rsid w:val="005C77B6"/>
    <w:rsid w:val="005C7BDF"/>
    <w:rsid w:val="005D02DC"/>
    <w:rsid w:val="005D0779"/>
    <w:rsid w:val="005D0AA0"/>
    <w:rsid w:val="005D0D62"/>
    <w:rsid w:val="005D0E10"/>
    <w:rsid w:val="005D11EF"/>
    <w:rsid w:val="005D144B"/>
    <w:rsid w:val="005D15E0"/>
    <w:rsid w:val="005D163C"/>
    <w:rsid w:val="005D1723"/>
    <w:rsid w:val="005D1D16"/>
    <w:rsid w:val="005D1EB4"/>
    <w:rsid w:val="005D2433"/>
    <w:rsid w:val="005D26B3"/>
    <w:rsid w:val="005D320A"/>
    <w:rsid w:val="005D341F"/>
    <w:rsid w:val="005D36BF"/>
    <w:rsid w:val="005D3D35"/>
    <w:rsid w:val="005D3E3A"/>
    <w:rsid w:val="005D4014"/>
    <w:rsid w:val="005D431C"/>
    <w:rsid w:val="005D45FD"/>
    <w:rsid w:val="005D4921"/>
    <w:rsid w:val="005D4C3B"/>
    <w:rsid w:val="005D4E26"/>
    <w:rsid w:val="005D4F0C"/>
    <w:rsid w:val="005D5A95"/>
    <w:rsid w:val="005D5B58"/>
    <w:rsid w:val="005D5BF7"/>
    <w:rsid w:val="005D61EC"/>
    <w:rsid w:val="005D656F"/>
    <w:rsid w:val="005D70B5"/>
    <w:rsid w:val="005D714F"/>
    <w:rsid w:val="005D7292"/>
    <w:rsid w:val="005D7F4B"/>
    <w:rsid w:val="005E04E6"/>
    <w:rsid w:val="005E04FB"/>
    <w:rsid w:val="005E059E"/>
    <w:rsid w:val="005E0DAD"/>
    <w:rsid w:val="005E15CE"/>
    <w:rsid w:val="005E1821"/>
    <w:rsid w:val="005E1A63"/>
    <w:rsid w:val="005E1B40"/>
    <w:rsid w:val="005E1F32"/>
    <w:rsid w:val="005E218D"/>
    <w:rsid w:val="005E239C"/>
    <w:rsid w:val="005E2469"/>
    <w:rsid w:val="005E2C15"/>
    <w:rsid w:val="005E318B"/>
    <w:rsid w:val="005E3225"/>
    <w:rsid w:val="005E333B"/>
    <w:rsid w:val="005E33DA"/>
    <w:rsid w:val="005E3480"/>
    <w:rsid w:val="005E35BD"/>
    <w:rsid w:val="005E37B9"/>
    <w:rsid w:val="005E39C4"/>
    <w:rsid w:val="005E39D0"/>
    <w:rsid w:val="005E3F83"/>
    <w:rsid w:val="005E4001"/>
    <w:rsid w:val="005E41E4"/>
    <w:rsid w:val="005E4279"/>
    <w:rsid w:val="005E4953"/>
    <w:rsid w:val="005E4BDD"/>
    <w:rsid w:val="005E4C51"/>
    <w:rsid w:val="005E5315"/>
    <w:rsid w:val="005E5831"/>
    <w:rsid w:val="005E5E55"/>
    <w:rsid w:val="005E5EA5"/>
    <w:rsid w:val="005E6381"/>
    <w:rsid w:val="005E6656"/>
    <w:rsid w:val="005E6E5A"/>
    <w:rsid w:val="005E70F2"/>
    <w:rsid w:val="005E797F"/>
    <w:rsid w:val="005E7D08"/>
    <w:rsid w:val="005E7D77"/>
    <w:rsid w:val="005E7DE5"/>
    <w:rsid w:val="005E7E4C"/>
    <w:rsid w:val="005F0185"/>
    <w:rsid w:val="005F02B6"/>
    <w:rsid w:val="005F119A"/>
    <w:rsid w:val="005F12E4"/>
    <w:rsid w:val="005F161C"/>
    <w:rsid w:val="005F1933"/>
    <w:rsid w:val="005F1F9A"/>
    <w:rsid w:val="005F226B"/>
    <w:rsid w:val="005F23FB"/>
    <w:rsid w:val="005F24A4"/>
    <w:rsid w:val="005F281D"/>
    <w:rsid w:val="005F2DBC"/>
    <w:rsid w:val="005F2E53"/>
    <w:rsid w:val="005F2E5A"/>
    <w:rsid w:val="005F376B"/>
    <w:rsid w:val="005F41C4"/>
    <w:rsid w:val="005F429D"/>
    <w:rsid w:val="005F4626"/>
    <w:rsid w:val="005F4A98"/>
    <w:rsid w:val="005F4BE0"/>
    <w:rsid w:val="005F4C36"/>
    <w:rsid w:val="005F4D1D"/>
    <w:rsid w:val="005F4E5D"/>
    <w:rsid w:val="005F513C"/>
    <w:rsid w:val="005F52CF"/>
    <w:rsid w:val="005F553B"/>
    <w:rsid w:val="005F564B"/>
    <w:rsid w:val="005F5748"/>
    <w:rsid w:val="005F580C"/>
    <w:rsid w:val="005F5EB0"/>
    <w:rsid w:val="005F606D"/>
    <w:rsid w:val="005F625C"/>
    <w:rsid w:val="005F6C13"/>
    <w:rsid w:val="005F6F83"/>
    <w:rsid w:val="005F72E8"/>
    <w:rsid w:val="005F7360"/>
    <w:rsid w:val="005F7583"/>
    <w:rsid w:val="005F785F"/>
    <w:rsid w:val="005F7956"/>
    <w:rsid w:val="005F7DD5"/>
    <w:rsid w:val="005F7E10"/>
    <w:rsid w:val="005F7E42"/>
    <w:rsid w:val="006002DE"/>
    <w:rsid w:val="006005F8"/>
    <w:rsid w:val="00600891"/>
    <w:rsid w:val="006008FA"/>
    <w:rsid w:val="00600B70"/>
    <w:rsid w:val="00601158"/>
    <w:rsid w:val="00601313"/>
    <w:rsid w:val="0060176D"/>
    <w:rsid w:val="00601DB2"/>
    <w:rsid w:val="006020F5"/>
    <w:rsid w:val="00602FDF"/>
    <w:rsid w:val="00602FF6"/>
    <w:rsid w:val="006033D6"/>
    <w:rsid w:val="006037DC"/>
    <w:rsid w:val="00603F4A"/>
    <w:rsid w:val="006042F4"/>
    <w:rsid w:val="0060448D"/>
    <w:rsid w:val="006044DD"/>
    <w:rsid w:val="006049EC"/>
    <w:rsid w:val="00604BBA"/>
    <w:rsid w:val="00604BC0"/>
    <w:rsid w:val="00605077"/>
    <w:rsid w:val="0060523E"/>
    <w:rsid w:val="00605313"/>
    <w:rsid w:val="006057FB"/>
    <w:rsid w:val="006058CA"/>
    <w:rsid w:val="00605C3A"/>
    <w:rsid w:val="0060651F"/>
    <w:rsid w:val="00606DD6"/>
    <w:rsid w:val="00607189"/>
    <w:rsid w:val="006073A8"/>
    <w:rsid w:val="0060790B"/>
    <w:rsid w:val="00607AD6"/>
    <w:rsid w:val="00610290"/>
    <w:rsid w:val="00610BB8"/>
    <w:rsid w:val="00611839"/>
    <w:rsid w:val="00611858"/>
    <w:rsid w:val="00611A03"/>
    <w:rsid w:val="00611C75"/>
    <w:rsid w:val="00611D28"/>
    <w:rsid w:val="006124EB"/>
    <w:rsid w:val="006130C0"/>
    <w:rsid w:val="006130D1"/>
    <w:rsid w:val="006136C9"/>
    <w:rsid w:val="00613730"/>
    <w:rsid w:val="00613C8C"/>
    <w:rsid w:val="00613F22"/>
    <w:rsid w:val="00614B73"/>
    <w:rsid w:val="00614CEE"/>
    <w:rsid w:val="00615179"/>
    <w:rsid w:val="006151F3"/>
    <w:rsid w:val="0061530F"/>
    <w:rsid w:val="0061531A"/>
    <w:rsid w:val="006155BB"/>
    <w:rsid w:val="00615FFA"/>
    <w:rsid w:val="0061613C"/>
    <w:rsid w:val="00616427"/>
    <w:rsid w:val="00616550"/>
    <w:rsid w:val="006169F8"/>
    <w:rsid w:val="00617506"/>
    <w:rsid w:val="006175CD"/>
    <w:rsid w:val="006176C3"/>
    <w:rsid w:val="00617896"/>
    <w:rsid w:val="00617BAE"/>
    <w:rsid w:val="00617F22"/>
    <w:rsid w:val="00617FBC"/>
    <w:rsid w:val="0062036E"/>
    <w:rsid w:val="00620409"/>
    <w:rsid w:val="0062073D"/>
    <w:rsid w:val="006216C8"/>
    <w:rsid w:val="00621990"/>
    <w:rsid w:val="0062208D"/>
    <w:rsid w:val="00622104"/>
    <w:rsid w:val="006221EC"/>
    <w:rsid w:val="00622936"/>
    <w:rsid w:val="00622B48"/>
    <w:rsid w:val="00622FA7"/>
    <w:rsid w:val="00623819"/>
    <w:rsid w:val="00623F5D"/>
    <w:rsid w:val="00623F72"/>
    <w:rsid w:val="006243AA"/>
    <w:rsid w:val="00624673"/>
    <w:rsid w:val="00624692"/>
    <w:rsid w:val="006248A8"/>
    <w:rsid w:val="00625015"/>
    <w:rsid w:val="00625337"/>
    <w:rsid w:val="0062538F"/>
    <w:rsid w:val="00625490"/>
    <w:rsid w:val="00625C56"/>
    <w:rsid w:val="00625EFE"/>
    <w:rsid w:val="00626115"/>
    <w:rsid w:val="00626E60"/>
    <w:rsid w:val="00626EBC"/>
    <w:rsid w:val="0062713A"/>
    <w:rsid w:val="006275A5"/>
    <w:rsid w:val="00627760"/>
    <w:rsid w:val="006277CB"/>
    <w:rsid w:val="00627A47"/>
    <w:rsid w:val="00627B54"/>
    <w:rsid w:val="00627CDA"/>
    <w:rsid w:val="00627E64"/>
    <w:rsid w:val="00627FDF"/>
    <w:rsid w:val="006300F7"/>
    <w:rsid w:val="0063020E"/>
    <w:rsid w:val="00630219"/>
    <w:rsid w:val="0063146F"/>
    <w:rsid w:val="00631665"/>
    <w:rsid w:val="0063194C"/>
    <w:rsid w:val="00631A7C"/>
    <w:rsid w:val="00632234"/>
    <w:rsid w:val="0063238A"/>
    <w:rsid w:val="006325E2"/>
    <w:rsid w:val="00632628"/>
    <w:rsid w:val="0063268B"/>
    <w:rsid w:val="006327E7"/>
    <w:rsid w:val="00632C6D"/>
    <w:rsid w:val="00632DDD"/>
    <w:rsid w:val="00632F85"/>
    <w:rsid w:val="006333A5"/>
    <w:rsid w:val="00633FBE"/>
    <w:rsid w:val="00634006"/>
    <w:rsid w:val="0063429A"/>
    <w:rsid w:val="0063440F"/>
    <w:rsid w:val="00634736"/>
    <w:rsid w:val="006347CA"/>
    <w:rsid w:val="00634E33"/>
    <w:rsid w:val="006358DD"/>
    <w:rsid w:val="0063590C"/>
    <w:rsid w:val="00635FEA"/>
    <w:rsid w:val="006361AD"/>
    <w:rsid w:val="006362CA"/>
    <w:rsid w:val="0063644D"/>
    <w:rsid w:val="00636559"/>
    <w:rsid w:val="00636A37"/>
    <w:rsid w:val="006370EC"/>
    <w:rsid w:val="006371D6"/>
    <w:rsid w:val="006376F0"/>
    <w:rsid w:val="0063777B"/>
    <w:rsid w:val="00637BFB"/>
    <w:rsid w:val="00637DD4"/>
    <w:rsid w:val="00637FC4"/>
    <w:rsid w:val="006401A6"/>
    <w:rsid w:val="006401B3"/>
    <w:rsid w:val="00640DE6"/>
    <w:rsid w:val="00640E96"/>
    <w:rsid w:val="00640F73"/>
    <w:rsid w:val="0064144C"/>
    <w:rsid w:val="00641C87"/>
    <w:rsid w:val="00641E22"/>
    <w:rsid w:val="006423E4"/>
    <w:rsid w:val="0064287E"/>
    <w:rsid w:val="00642AF2"/>
    <w:rsid w:val="00642B0F"/>
    <w:rsid w:val="00642D8A"/>
    <w:rsid w:val="00642EEB"/>
    <w:rsid w:val="00642F95"/>
    <w:rsid w:val="0064307B"/>
    <w:rsid w:val="0064350A"/>
    <w:rsid w:val="006439A2"/>
    <w:rsid w:val="00643F65"/>
    <w:rsid w:val="00644090"/>
    <w:rsid w:val="00644245"/>
    <w:rsid w:val="0064453D"/>
    <w:rsid w:val="00644788"/>
    <w:rsid w:val="006449DD"/>
    <w:rsid w:val="00644C10"/>
    <w:rsid w:val="00644EB1"/>
    <w:rsid w:val="00644FF1"/>
    <w:rsid w:val="0064548F"/>
    <w:rsid w:val="00645DA5"/>
    <w:rsid w:val="00645EF4"/>
    <w:rsid w:val="0064630F"/>
    <w:rsid w:val="00646934"/>
    <w:rsid w:val="006469C6"/>
    <w:rsid w:val="00646CFB"/>
    <w:rsid w:val="00646E69"/>
    <w:rsid w:val="00646FA6"/>
    <w:rsid w:val="00646FE6"/>
    <w:rsid w:val="0064715F"/>
    <w:rsid w:val="0064730E"/>
    <w:rsid w:val="00647852"/>
    <w:rsid w:val="006478EA"/>
    <w:rsid w:val="00650089"/>
    <w:rsid w:val="00650680"/>
    <w:rsid w:val="0065075B"/>
    <w:rsid w:val="00650B72"/>
    <w:rsid w:val="006516AA"/>
    <w:rsid w:val="00651CED"/>
    <w:rsid w:val="00651EB3"/>
    <w:rsid w:val="00651ECB"/>
    <w:rsid w:val="0065238E"/>
    <w:rsid w:val="00652395"/>
    <w:rsid w:val="006526C3"/>
    <w:rsid w:val="00652A62"/>
    <w:rsid w:val="00652A9A"/>
    <w:rsid w:val="00652FEB"/>
    <w:rsid w:val="00653866"/>
    <w:rsid w:val="006544AF"/>
    <w:rsid w:val="006547EA"/>
    <w:rsid w:val="0065492D"/>
    <w:rsid w:val="00654A17"/>
    <w:rsid w:val="00654BDE"/>
    <w:rsid w:val="00654C18"/>
    <w:rsid w:val="00654D9C"/>
    <w:rsid w:val="00654DB1"/>
    <w:rsid w:val="00655261"/>
    <w:rsid w:val="006554A2"/>
    <w:rsid w:val="006558B2"/>
    <w:rsid w:val="0065592E"/>
    <w:rsid w:val="00655D9E"/>
    <w:rsid w:val="00656659"/>
    <w:rsid w:val="006567E0"/>
    <w:rsid w:val="00656BAA"/>
    <w:rsid w:val="00656C71"/>
    <w:rsid w:val="006572D1"/>
    <w:rsid w:val="00657D0D"/>
    <w:rsid w:val="0066040A"/>
    <w:rsid w:val="00660CD0"/>
    <w:rsid w:val="00660DC0"/>
    <w:rsid w:val="0066111F"/>
    <w:rsid w:val="0066141E"/>
    <w:rsid w:val="0066188C"/>
    <w:rsid w:val="00661922"/>
    <w:rsid w:val="00661AC0"/>
    <w:rsid w:val="00661BA9"/>
    <w:rsid w:val="00662414"/>
    <w:rsid w:val="0066248F"/>
    <w:rsid w:val="006627BF"/>
    <w:rsid w:val="00662B44"/>
    <w:rsid w:val="00662B79"/>
    <w:rsid w:val="00663547"/>
    <w:rsid w:val="006636A6"/>
    <w:rsid w:val="00663876"/>
    <w:rsid w:val="006638B3"/>
    <w:rsid w:val="00663CBE"/>
    <w:rsid w:val="00663DD0"/>
    <w:rsid w:val="00663E38"/>
    <w:rsid w:val="006642E6"/>
    <w:rsid w:val="0066430F"/>
    <w:rsid w:val="0066443F"/>
    <w:rsid w:val="00664711"/>
    <w:rsid w:val="00664A8C"/>
    <w:rsid w:val="00664BFA"/>
    <w:rsid w:val="00665422"/>
    <w:rsid w:val="006654E8"/>
    <w:rsid w:val="006656C4"/>
    <w:rsid w:val="00665772"/>
    <w:rsid w:val="00665B7A"/>
    <w:rsid w:val="00665CC5"/>
    <w:rsid w:val="00665E20"/>
    <w:rsid w:val="006662BA"/>
    <w:rsid w:val="0066643E"/>
    <w:rsid w:val="00666BD9"/>
    <w:rsid w:val="00666DA5"/>
    <w:rsid w:val="00666E3B"/>
    <w:rsid w:val="006676AA"/>
    <w:rsid w:val="006679D7"/>
    <w:rsid w:val="00667A26"/>
    <w:rsid w:val="006700CA"/>
    <w:rsid w:val="006703CF"/>
    <w:rsid w:val="0067083A"/>
    <w:rsid w:val="00670AD2"/>
    <w:rsid w:val="00670B2B"/>
    <w:rsid w:val="00670D33"/>
    <w:rsid w:val="00670DD5"/>
    <w:rsid w:val="00670E4C"/>
    <w:rsid w:val="00671158"/>
    <w:rsid w:val="006715C3"/>
    <w:rsid w:val="006715C4"/>
    <w:rsid w:val="006723B3"/>
    <w:rsid w:val="006727F6"/>
    <w:rsid w:val="006728F6"/>
    <w:rsid w:val="006735D5"/>
    <w:rsid w:val="006739C6"/>
    <w:rsid w:val="00673C4D"/>
    <w:rsid w:val="00673D13"/>
    <w:rsid w:val="00673D57"/>
    <w:rsid w:val="00673DC1"/>
    <w:rsid w:val="006742AB"/>
    <w:rsid w:val="0067471A"/>
    <w:rsid w:val="00674D42"/>
    <w:rsid w:val="00674DB6"/>
    <w:rsid w:val="00674DE2"/>
    <w:rsid w:val="00674EAE"/>
    <w:rsid w:val="00674F1B"/>
    <w:rsid w:val="00674F23"/>
    <w:rsid w:val="006750C0"/>
    <w:rsid w:val="0067590E"/>
    <w:rsid w:val="00676318"/>
    <w:rsid w:val="006768CD"/>
    <w:rsid w:val="00676AC2"/>
    <w:rsid w:val="00676D62"/>
    <w:rsid w:val="00676EDF"/>
    <w:rsid w:val="0067702F"/>
    <w:rsid w:val="00677585"/>
    <w:rsid w:val="00677C80"/>
    <w:rsid w:val="00677D80"/>
    <w:rsid w:val="00677DE0"/>
    <w:rsid w:val="00677FC9"/>
    <w:rsid w:val="00680168"/>
    <w:rsid w:val="006805D7"/>
    <w:rsid w:val="00680606"/>
    <w:rsid w:val="006808CF"/>
    <w:rsid w:val="00680914"/>
    <w:rsid w:val="00680BA7"/>
    <w:rsid w:val="006811D8"/>
    <w:rsid w:val="0068120D"/>
    <w:rsid w:val="00681444"/>
    <w:rsid w:val="00681536"/>
    <w:rsid w:val="00682684"/>
    <w:rsid w:val="00682A8B"/>
    <w:rsid w:val="00682FB4"/>
    <w:rsid w:val="00683106"/>
    <w:rsid w:val="00683470"/>
    <w:rsid w:val="00683E9D"/>
    <w:rsid w:val="00684588"/>
    <w:rsid w:val="006845B8"/>
    <w:rsid w:val="00684805"/>
    <w:rsid w:val="00685037"/>
    <w:rsid w:val="0068560C"/>
    <w:rsid w:val="0068569C"/>
    <w:rsid w:val="00685772"/>
    <w:rsid w:val="00685C0A"/>
    <w:rsid w:val="00685D61"/>
    <w:rsid w:val="00685D8F"/>
    <w:rsid w:val="00685F7E"/>
    <w:rsid w:val="006862F6"/>
    <w:rsid w:val="0068637D"/>
    <w:rsid w:val="00686518"/>
    <w:rsid w:val="006868AB"/>
    <w:rsid w:val="00686F9C"/>
    <w:rsid w:val="00687F04"/>
    <w:rsid w:val="00690181"/>
    <w:rsid w:val="006901DD"/>
    <w:rsid w:val="00690806"/>
    <w:rsid w:val="00690E4C"/>
    <w:rsid w:val="00691428"/>
    <w:rsid w:val="00691B3D"/>
    <w:rsid w:val="00692007"/>
    <w:rsid w:val="0069292C"/>
    <w:rsid w:val="0069299B"/>
    <w:rsid w:val="00692C29"/>
    <w:rsid w:val="006937F6"/>
    <w:rsid w:val="006938A2"/>
    <w:rsid w:val="00693B3B"/>
    <w:rsid w:val="00693D35"/>
    <w:rsid w:val="00693DB3"/>
    <w:rsid w:val="00694003"/>
    <w:rsid w:val="00694263"/>
    <w:rsid w:val="00694485"/>
    <w:rsid w:val="006947E2"/>
    <w:rsid w:val="00694BA4"/>
    <w:rsid w:val="00695128"/>
    <w:rsid w:val="0069538F"/>
    <w:rsid w:val="006955D1"/>
    <w:rsid w:val="00695CC7"/>
    <w:rsid w:val="00695F24"/>
    <w:rsid w:val="00695F35"/>
    <w:rsid w:val="00696517"/>
    <w:rsid w:val="00696E79"/>
    <w:rsid w:val="00697519"/>
    <w:rsid w:val="006975FF"/>
    <w:rsid w:val="006977D0"/>
    <w:rsid w:val="00697B76"/>
    <w:rsid w:val="00697E23"/>
    <w:rsid w:val="006A020D"/>
    <w:rsid w:val="006A0655"/>
    <w:rsid w:val="006A07FF"/>
    <w:rsid w:val="006A0ABD"/>
    <w:rsid w:val="006A0EF0"/>
    <w:rsid w:val="006A11FA"/>
    <w:rsid w:val="006A1381"/>
    <w:rsid w:val="006A1B17"/>
    <w:rsid w:val="006A2046"/>
    <w:rsid w:val="006A2119"/>
    <w:rsid w:val="006A225E"/>
    <w:rsid w:val="006A281F"/>
    <w:rsid w:val="006A29DE"/>
    <w:rsid w:val="006A2A12"/>
    <w:rsid w:val="006A2F1B"/>
    <w:rsid w:val="006A34BF"/>
    <w:rsid w:val="006A3746"/>
    <w:rsid w:val="006A3959"/>
    <w:rsid w:val="006A3C7B"/>
    <w:rsid w:val="006A3F43"/>
    <w:rsid w:val="006A4237"/>
    <w:rsid w:val="006A43B3"/>
    <w:rsid w:val="006A5530"/>
    <w:rsid w:val="006A561D"/>
    <w:rsid w:val="006A56C8"/>
    <w:rsid w:val="006A59A0"/>
    <w:rsid w:val="006A5A29"/>
    <w:rsid w:val="006A5B40"/>
    <w:rsid w:val="006A5CAD"/>
    <w:rsid w:val="006A5F37"/>
    <w:rsid w:val="006A648F"/>
    <w:rsid w:val="006A66C6"/>
    <w:rsid w:val="006A6DF6"/>
    <w:rsid w:val="006A716A"/>
    <w:rsid w:val="006A7231"/>
    <w:rsid w:val="006A764C"/>
    <w:rsid w:val="006A7C96"/>
    <w:rsid w:val="006A7D42"/>
    <w:rsid w:val="006A7DB1"/>
    <w:rsid w:val="006A7FDF"/>
    <w:rsid w:val="006B001F"/>
    <w:rsid w:val="006B0076"/>
    <w:rsid w:val="006B01EA"/>
    <w:rsid w:val="006B056E"/>
    <w:rsid w:val="006B075D"/>
    <w:rsid w:val="006B079F"/>
    <w:rsid w:val="006B0BB2"/>
    <w:rsid w:val="006B1320"/>
    <w:rsid w:val="006B13EA"/>
    <w:rsid w:val="006B1563"/>
    <w:rsid w:val="006B1BC7"/>
    <w:rsid w:val="006B2151"/>
    <w:rsid w:val="006B23F0"/>
    <w:rsid w:val="006B246C"/>
    <w:rsid w:val="006B2491"/>
    <w:rsid w:val="006B2C97"/>
    <w:rsid w:val="006B2D0C"/>
    <w:rsid w:val="006B2E16"/>
    <w:rsid w:val="006B317B"/>
    <w:rsid w:val="006B339F"/>
    <w:rsid w:val="006B382B"/>
    <w:rsid w:val="006B38BB"/>
    <w:rsid w:val="006B39CC"/>
    <w:rsid w:val="006B3A83"/>
    <w:rsid w:val="006B3ED4"/>
    <w:rsid w:val="006B3FBA"/>
    <w:rsid w:val="006B4637"/>
    <w:rsid w:val="006B4DE0"/>
    <w:rsid w:val="006B4E6D"/>
    <w:rsid w:val="006B51D1"/>
    <w:rsid w:val="006B5452"/>
    <w:rsid w:val="006B5500"/>
    <w:rsid w:val="006B55C5"/>
    <w:rsid w:val="006B5896"/>
    <w:rsid w:val="006B5EEB"/>
    <w:rsid w:val="006B656F"/>
    <w:rsid w:val="006B6C76"/>
    <w:rsid w:val="006B6F0B"/>
    <w:rsid w:val="006B7A43"/>
    <w:rsid w:val="006B7BF4"/>
    <w:rsid w:val="006C04C4"/>
    <w:rsid w:val="006C0B14"/>
    <w:rsid w:val="006C0BB9"/>
    <w:rsid w:val="006C10CA"/>
    <w:rsid w:val="006C173A"/>
    <w:rsid w:val="006C197D"/>
    <w:rsid w:val="006C1A76"/>
    <w:rsid w:val="006C1AB6"/>
    <w:rsid w:val="006C1D4C"/>
    <w:rsid w:val="006C2154"/>
    <w:rsid w:val="006C24DA"/>
    <w:rsid w:val="006C2F6E"/>
    <w:rsid w:val="006C3F65"/>
    <w:rsid w:val="006C413F"/>
    <w:rsid w:val="006C479C"/>
    <w:rsid w:val="006C4B30"/>
    <w:rsid w:val="006C4F5B"/>
    <w:rsid w:val="006C5574"/>
    <w:rsid w:val="006C57C3"/>
    <w:rsid w:val="006C60B1"/>
    <w:rsid w:val="006C648F"/>
    <w:rsid w:val="006C6DCD"/>
    <w:rsid w:val="006C7005"/>
    <w:rsid w:val="006C7103"/>
    <w:rsid w:val="006C710C"/>
    <w:rsid w:val="006C7651"/>
    <w:rsid w:val="006C7949"/>
    <w:rsid w:val="006C7E60"/>
    <w:rsid w:val="006D0460"/>
    <w:rsid w:val="006D0CED"/>
    <w:rsid w:val="006D1638"/>
    <w:rsid w:val="006D173D"/>
    <w:rsid w:val="006D201B"/>
    <w:rsid w:val="006D249D"/>
    <w:rsid w:val="006D2A6D"/>
    <w:rsid w:val="006D2B1B"/>
    <w:rsid w:val="006D2B54"/>
    <w:rsid w:val="006D2C00"/>
    <w:rsid w:val="006D3341"/>
    <w:rsid w:val="006D3658"/>
    <w:rsid w:val="006D367D"/>
    <w:rsid w:val="006D3CAA"/>
    <w:rsid w:val="006D3DB2"/>
    <w:rsid w:val="006D3FA3"/>
    <w:rsid w:val="006D412A"/>
    <w:rsid w:val="006D423E"/>
    <w:rsid w:val="006D43D3"/>
    <w:rsid w:val="006D48ED"/>
    <w:rsid w:val="006D4B76"/>
    <w:rsid w:val="006D507B"/>
    <w:rsid w:val="006D5712"/>
    <w:rsid w:val="006D5927"/>
    <w:rsid w:val="006D5946"/>
    <w:rsid w:val="006D6007"/>
    <w:rsid w:val="006D6623"/>
    <w:rsid w:val="006D66F6"/>
    <w:rsid w:val="006D6F3D"/>
    <w:rsid w:val="006D6FD8"/>
    <w:rsid w:val="006D712C"/>
    <w:rsid w:val="006D72DB"/>
    <w:rsid w:val="006D7520"/>
    <w:rsid w:val="006D76D4"/>
    <w:rsid w:val="006D78D3"/>
    <w:rsid w:val="006E0156"/>
    <w:rsid w:val="006E0563"/>
    <w:rsid w:val="006E06AC"/>
    <w:rsid w:val="006E0741"/>
    <w:rsid w:val="006E0C2C"/>
    <w:rsid w:val="006E0D88"/>
    <w:rsid w:val="006E0E14"/>
    <w:rsid w:val="006E0E9D"/>
    <w:rsid w:val="006E12B7"/>
    <w:rsid w:val="006E14B2"/>
    <w:rsid w:val="006E26DA"/>
    <w:rsid w:val="006E2844"/>
    <w:rsid w:val="006E2B49"/>
    <w:rsid w:val="006E2C9F"/>
    <w:rsid w:val="006E2D6F"/>
    <w:rsid w:val="006E3124"/>
    <w:rsid w:val="006E36E3"/>
    <w:rsid w:val="006E3786"/>
    <w:rsid w:val="006E383E"/>
    <w:rsid w:val="006E3A61"/>
    <w:rsid w:val="006E3B05"/>
    <w:rsid w:val="006E3C57"/>
    <w:rsid w:val="006E3C59"/>
    <w:rsid w:val="006E4C09"/>
    <w:rsid w:val="006E4ECE"/>
    <w:rsid w:val="006E55C5"/>
    <w:rsid w:val="006E584A"/>
    <w:rsid w:val="006E5A82"/>
    <w:rsid w:val="006E5DF5"/>
    <w:rsid w:val="006E6034"/>
    <w:rsid w:val="006E619E"/>
    <w:rsid w:val="006E6257"/>
    <w:rsid w:val="006E643C"/>
    <w:rsid w:val="006E66C2"/>
    <w:rsid w:val="006E67CC"/>
    <w:rsid w:val="006E714C"/>
    <w:rsid w:val="006E71B2"/>
    <w:rsid w:val="006E752C"/>
    <w:rsid w:val="006E7550"/>
    <w:rsid w:val="006E7B4A"/>
    <w:rsid w:val="006E7C8A"/>
    <w:rsid w:val="006E7CC3"/>
    <w:rsid w:val="006F036D"/>
    <w:rsid w:val="006F03FC"/>
    <w:rsid w:val="006F0D04"/>
    <w:rsid w:val="006F1D98"/>
    <w:rsid w:val="006F2098"/>
    <w:rsid w:val="006F21EA"/>
    <w:rsid w:val="006F2237"/>
    <w:rsid w:val="006F2518"/>
    <w:rsid w:val="006F2885"/>
    <w:rsid w:val="006F29A6"/>
    <w:rsid w:val="006F2A17"/>
    <w:rsid w:val="006F2B40"/>
    <w:rsid w:val="006F2D33"/>
    <w:rsid w:val="006F2FED"/>
    <w:rsid w:val="006F3CBC"/>
    <w:rsid w:val="006F3CCD"/>
    <w:rsid w:val="006F3D97"/>
    <w:rsid w:val="006F426A"/>
    <w:rsid w:val="006F44D4"/>
    <w:rsid w:val="006F48F2"/>
    <w:rsid w:val="006F4A01"/>
    <w:rsid w:val="006F4BE7"/>
    <w:rsid w:val="006F4C4A"/>
    <w:rsid w:val="006F52BE"/>
    <w:rsid w:val="006F5482"/>
    <w:rsid w:val="006F5859"/>
    <w:rsid w:val="006F5AEE"/>
    <w:rsid w:val="006F5B04"/>
    <w:rsid w:val="006F67AF"/>
    <w:rsid w:val="006F7185"/>
    <w:rsid w:val="006F7301"/>
    <w:rsid w:val="006F7647"/>
    <w:rsid w:val="006F7768"/>
    <w:rsid w:val="006F7DAE"/>
    <w:rsid w:val="0070036E"/>
    <w:rsid w:val="0070091B"/>
    <w:rsid w:val="00700940"/>
    <w:rsid w:val="00700972"/>
    <w:rsid w:val="00700C85"/>
    <w:rsid w:val="00701182"/>
    <w:rsid w:val="0070126B"/>
    <w:rsid w:val="007012B2"/>
    <w:rsid w:val="00701384"/>
    <w:rsid w:val="00701549"/>
    <w:rsid w:val="00701677"/>
    <w:rsid w:val="007016DA"/>
    <w:rsid w:val="00701A6B"/>
    <w:rsid w:val="00701FFB"/>
    <w:rsid w:val="00702672"/>
    <w:rsid w:val="007028E3"/>
    <w:rsid w:val="00702F09"/>
    <w:rsid w:val="00702F59"/>
    <w:rsid w:val="00703130"/>
    <w:rsid w:val="00703463"/>
    <w:rsid w:val="0070357B"/>
    <w:rsid w:val="007038B3"/>
    <w:rsid w:val="00703EEF"/>
    <w:rsid w:val="0070407B"/>
    <w:rsid w:val="007043D5"/>
    <w:rsid w:val="00704860"/>
    <w:rsid w:val="007049DD"/>
    <w:rsid w:val="00704AE0"/>
    <w:rsid w:val="00704B36"/>
    <w:rsid w:val="00704FB9"/>
    <w:rsid w:val="0070547C"/>
    <w:rsid w:val="00705497"/>
    <w:rsid w:val="00705805"/>
    <w:rsid w:val="00705BEB"/>
    <w:rsid w:val="0070609B"/>
    <w:rsid w:val="00706128"/>
    <w:rsid w:val="00706275"/>
    <w:rsid w:val="00706A5E"/>
    <w:rsid w:val="00706B07"/>
    <w:rsid w:val="00707897"/>
    <w:rsid w:val="00710800"/>
    <w:rsid w:val="00710FD2"/>
    <w:rsid w:val="00710FE2"/>
    <w:rsid w:val="0071120B"/>
    <w:rsid w:val="00711389"/>
    <w:rsid w:val="0071155D"/>
    <w:rsid w:val="00711BE1"/>
    <w:rsid w:val="00711FF3"/>
    <w:rsid w:val="00712BE9"/>
    <w:rsid w:val="00712DA9"/>
    <w:rsid w:val="00713270"/>
    <w:rsid w:val="007137C8"/>
    <w:rsid w:val="00713E20"/>
    <w:rsid w:val="007140C1"/>
    <w:rsid w:val="0071415D"/>
    <w:rsid w:val="00714A2E"/>
    <w:rsid w:val="00714DF1"/>
    <w:rsid w:val="00714E30"/>
    <w:rsid w:val="007157D0"/>
    <w:rsid w:val="00715F54"/>
    <w:rsid w:val="0071624F"/>
    <w:rsid w:val="00716466"/>
    <w:rsid w:val="007165CC"/>
    <w:rsid w:val="0071677F"/>
    <w:rsid w:val="007168C4"/>
    <w:rsid w:val="00716A11"/>
    <w:rsid w:val="00716E72"/>
    <w:rsid w:val="00716F37"/>
    <w:rsid w:val="007170ED"/>
    <w:rsid w:val="007171B4"/>
    <w:rsid w:val="00717265"/>
    <w:rsid w:val="00717316"/>
    <w:rsid w:val="0071752E"/>
    <w:rsid w:val="00717C5C"/>
    <w:rsid w:val="007201EA"/>
    <w:rsid w:val="00721729"/>
    <w:rsid w:val="00721CD3"/>
    <w:rsid w:val="00721DFA"/>
    <w:rsid w:val="007224C5"/>
    <w:rsid w:val="0072258E"/>
    <w:rsid w:val="00722B1F"/>
    <w:rsid w:val="00722EF0"/>
    <w:rsid w:val="00723106"/>
    <w:rsid w:val="0072325C"/>
    <w:rsid w:val="007232BC"/>
    <w:rsid w:val="00723EA1"/>
    <w:rsid w:val="007240B1"/>
    <w:rsid w:val="007241AA"/>
    <w:rsid w:val="007245D6"/>
    <w:rsid w:val="00725067"/>
    <w:rsid w:val="0072514E"/>
    <w:rsid w:val="007252A0"/>
    <w:rsid w:val="007253EE"/>
    <w:rsid w:val="00725567"/>
    <w:rsid w:val="0072567C"/>
    <w:rsid w:val="00726722"/>
    <w:rsid w:val="00726E13"/>
    <w:rsid w:val="00727142"/>
    <w:rsid w:val="0072714F"/>
    <w:rsid w:val="0072735F"/>
    <w:rsid w:val="007274B7"/>
    <w:rsid w:val="0072752A"/>
    <w:rsid w:val="007275FC"/>
    <w:rsid w:val="00727AF1"/>
    <w:rsid w:val="00730066"/>
    <w:rsid w:val="00730163"/>
    <w:rsid w:val="0073060B"/>
    <w:rsid w:val="007306BF"/>
    <w:rsid w:val="00730EB2"/>
    <w:rsid w:val="007314EC"/>
    <w:rsid w:val="00731657"/>
    <w:rsid w:val="007316F2"/>
    <w:rsid w:val="0073180A"/>
    <w:rsid w:val="007318BA"/>
    <w:rsid w:val="00731BBB"/>
    <w:rsid w:val="00731E22"/>
    <w:rsid w:val="00732168"/>
    <w:rsid w:val="007329A3"/>
    <w:rsid w:val="00732A8D"/>
    <w:rsid w:val="00732B64"/>
    <w:rsid w:val="00732E15"/>
    <w:rsid w:val="0073311A"/>
    <w:rsid w:val="007335BA"/>
    <w:rsid w:val="0073374A"/>
    <w:rsid w:val="00733A63"/>
    <w:rsid w:val="00734096"/>
    <w:rsid w:val="00734381"/>
    <w:rsid w:val="0073456C"/>
    <w:rsid w:val="007349AC"/>
    <w:rsid w:val="007349F1"/>
    <w:rsid w:val="00735489"/>
    <w:rsid w:val="0073551C"/>
    <w:rsid w:val="00735629"/>
    <w:rsid w:val="00735642"/>
    <w:rsid w:val="00736355"/>
    <w:rsid w:val="00736EAF"/>
    <w:rsid w:val="00736F16"/>
    <w:rsid w:val="00737185"/>
    <w:rsid w:val="007371C8"/>
    <w:rsid w:val="00737260"/>
    <w:rsid w:val="007375C6"/>
    <w:rsid w:val="00737D52"/>
    <w:rsid w:val="00737F93"/>
    <w:rsid w:val="0074014A"/>
    <w:rsid w:val="007403D9"/>
    <w:rsid w:val="0074044D"/>
    <w:rsid w:val="00740681"/>
    <w:rsid w:val="00740D1D"/>
    <w:rsid w:val="00740D32"/>
    <w:rsid w:val="00740D76"/>
    <w:rsid w:val="007415B4"/>
    <w:rsid w:val="007415D6"/>
    <w:rsid w:val="00741745"/>
    <w:rsid w:val="00741BC1"/>
    <w:rsid w:val="00741ECF"/>
    <w:rsid w:val="00742010"/>
    <w:rsid w:val="00742184"/>
    <w:rsid w:val="0074227E"/>
    <w:rsid w:val="00742284"/>
    <w:rsid w:val="0074238B"/>
    <w:rsid w:val="007425D7"/>
    <w:rsid w:val="007427E9"/>
    <w:rsid w:val="00742AED"/>
    <w:rsid w:val="007430E7"/>
    <w:rsid w:val="0074311C"/>
    <w:rsid w:val="0074364B"/>
    <w:rsid w:val="007442A4"/>
    <w:rsid w:val="007442D8"/>
    <w:rsid w:val="00744744"/>
    <w:rsid w:val="007447CB"/>
    <w:rsid w:val="00744CE7"/>
    <w:rsid w:val="00744D1C"/>
    <w:rsid w:val="00744D5A"/>
    <w:rsid w:val="00745284"/>
    <w:rsid w:val="00746421"/>
    <w:rsid w:val="007464AC"/>
    <w:rsid w:val="00746A77"/>
    <w:rsid w:val="00746FCE"/>
    <w:rsid w:val="0074704C"/>
    <w:rsid w:val="00747054"/>
    <w:rsid w:val="00747209"/>
    <w:rsid w:val="00747629"/>
    <w:rsid w:val="00747AD5"/>
    <w:rsid w:val="00747F96"/>
    <w:rsid w:val="007501FA"/>
    <w:rsid w:val="00750A3E"/>
    <w:rsid w:val="00750AC5"/>
    <w:rsid w:val="00750E44"/>
    <w:rsid w:val="00751164"/>
    <w:rsid w:val="0075119C"/>
    <w:rsid w:val="007514CB"/>
    <w:rsid w:val="00751568"/>
    <w:rsid w:val="007520DC"/>
    <w:rsid w:val="0075292A"/>
    <w:rsid w:val="00752B40"/>
    <w:rsid w:val="00752EAE"/>
    <w:rsid w:val="00753226"/>
    <w:rsid w:val="0075336E"/>
    <w:rsid w:val="00753581"/>
    <w:rsid w:val="00753972"/>
    <w:rsid w:val="00753FE8"/>
    <w:rsid w:val="00754694"/>
    <w:rsid w:val="00754A13"/>
    <w:rsid w:val="00754F31"/>
    <w:rsid w:val="00754FAD"/>
    <w:rsid w:val="00755529"/>
    <w:rsid w:val="0075574B"/>
    <w:rsid w:val="00755FFA"/>
    <w:rsid w:val="00756970"/>
    <w:rsid w:val="00756AEC"/>
    <w:rsid w:val="00756B23"/>
    <w:rsid w:val="00756CB4"/>
    <w:rsid w:val="00756F7F"/>
    <w:rsid w:val="00756FE5"/>
    <w:rsid w:val="0075737E"/>
    <w:rsid w:val="0075793C"/>
    <w:rsid w:val="00757ADB"/>
    <w:rsid w:val="00757BF5"/>
    <w:rsid w:val="00757C12"/>
    <w:rsid w:val="00757C17"/>
    <w:rsid w:val="00757C95"/>
    <w:rsid w:val="00757DA9"/>
    <w:rsid w:val="0076007D"/>
    <w:rsid w:val="007601C0"/>
    <w:rsid w:val="00760204"/>
    <w:rsid w:val="00760685"/>
    <w:rsid w:val="007607E1"/>
    <w:rsid w:val="007609C4"/>
    <w:rsid w:val="00760A7C"/>
    <w:rsid w:val="00760D00"/>
    <w:rsid w:val="007610DA"/>
    <w:rsid w:val="00761308"/>
    <w:rsid w:val="007614A8"/>
    <w:rsid w:val="007614E0"/>
    <w:rsid w:val="007617A4"/>
    <w:rsid w:val="00761931"/>
    <w:rsid w:val="0076196E"/>
    <w:rsid w:val="00761B53"/>
    <w:rsid w:val="00761DB5"/>
    <w:rsid w:val="00761DDB"/>
    <w:rsid w:val="00762448"/>
    <w:rsid w:val="00762551"/>
    <w:rsid w:val="00762B35"/>
    <w:rsid w:val="00762CC0"/>
    <w:rsid w:val="00762F17"/>
    <w:rsid w:val="00763269"/>
    <w:rsid w:val="00763288"/>
    <w:rsid w:val="0076362D"/>
    <w:rsid w:val="007639B2"/>
    <w:rsid w:val="00763A11"/>
    <w:rsid w:val="00763BB2"/>
    <w:rsid w:val="00764365"/>
    <w:rsid w:val="00764DE2"/>
    <w:rsid w:val="007651DC"/>
    <w:rsid w:val="007651FA"/>
    <w:rsid w:val="007655F5"/>
    <w:rsid w:val="00765C3E"/>
    <w:rsid w:val="00765DAB"/>
    <w:rsid w:val="00766019"/>
    <w:rsid w:val="00766072"/>
    <w:rsid w:val="00766119"/>
    <w:rsid w:val="0076694F"/>
    <w:rsid w:val="00766D64"/>
    <w:rsid w:val="00766D6C"/>
    <w:rsid w:val="0076762A"/>
    <w:rsid w:val="00767981"/>
    <w:rsid w:val="00767F19"/>
    <w:rsid w:val="00770268"/>
    <w:rsid w:val="007703E3"/>
    <w:rsid w:val="00770BC2"/>
    <w:rsid w:val="00770FEB"/>
    <w:rsid w:val="0077134A"/>
    <w:rsid w:val="007714F3"/>
    <w:rsid w:val="00771588"/>
    <w:rsid w:val="007717F3"/>
    <w:rsid w:val="00772087"/>
    <w:rsid w:val="007733F8"/>
    <w:rsid w:val="007734D5"/>
    <w:rsid w:val="007737B1"/>
    <w:rsid w:val="00773B86"/>
    <w:rsid w:val="00773D3D"/>
    <w:rsid w:val="00774153"/>
    <w:rsid w:val="00774212"/>
    <w:rsid w:val="0077468D"/>
    <w:rsid w:val="007746EB"/>
    <w:rsid w:val="007747EF"/>
    <w:rsid w:val="00774A8F"/>
    <w:rsid w:val="00774BF8"/>
    <w:rsid w:val="00774EA8"/>
    <w:rsid w:val="00774F01"/>
    <w:rsid w:val="00775218"/>
    <w:rsid w:val="007753D5"/>
    <w:rsid w:val="007758AB"/>
    <w:rsid w:val="00775A03"/>
    <w:rsid w:val="00775B38"/>
    <w:rsid w:val="00776137"/>
    <w:rsid w:val="007761F6"/>
    <w:rsid w:val="007764BC"/>
    <w:rsid w:val="007777E2"/>
    <w:rsid w:val="00780764"/>
    <w:rsid w:val="00780967"/>
    <w:rsid w:val="00780C87"/>
    <w:rsid w:val="00780F7A"/>
    <w:rsid w:val="0078123E"/>
    <w:rsid w:val="007813B7"/>
    <w:rsid w:val="00781886"/>
    <w:rsid w:val="00781A6D"/>
    <w:rsid w:val="00781CFC"/>
    <w:rsid w:val="007827A2"/>
    <w:rsid w:val="0078290A"/>
    <w:rsid w:val="007832B4"/>
    <w:rsid w:val="00784B32"/>
    <w:rsid w:val="00785390"/>
    <w:rsid w:val="007855C5"/>
    <w:rsid w:val="00785687"/>
    <w:rsid w:val="00785763"/>
    <w:rsid w:val="00785837"/>
    <w:rsid w:val="007859C3"/>
    <w:rsid w:val="00785D3F"/>
    <w:rsid w:val="0078656F"/>
    <w:rsid w:val="00786B54"/>
    <w:rsid w:val="00786C70"/>
    <w:rsid w:val="00786C8A"/>
    <w:rsid w:val="00786D02"/>
    <w:rsid w:val="00786D8E"/>
    <w:rsid w:val="00787136"/>
    <w:rsid w:val="007879ED"/>
    <w:rsid w:val="007906E5"/>
    <w:rsid w:val="00790B21"/>
    <w:rsid w:val="007914A3"/>
    <w:rsid w:val="00791620"/>
    <w:rsid w:val="0079192C"/>
    <w:rsid w:val="00791B19"/>
    <w:rsid w:val="00791F20"/>
    <w:rsid w:val="00791F67"/>
    <w:rsid w:val="007921AB"/>
    <w:rsid w:val="0079220C"/>
    <w:rsid w:val="007925B0"/>
    <w:rsid w:val="007928B8"/>
    <w:rsid w:val="00792AD2"/>
    <w:rsid w:val="00793215"/>
    <w:rsid w:val="0079321A"/>
    <w:rsid w:val="007938BD"/>
    <w:rsid w:val="00793B0B"/>
    <w:rsid w:val="00793CFF"/>
    <w:rsid w:val="00793D4D"/>
    <w:rsid w:val="00794003"/>
    <w:rsid w:val="00794246"/>
    <w:rsid w:val="00794526"/>
    <w:rsid w:val="0079475B"/>
    <w:rsid w:val="0079498B"/>
    <w:rsid w:val="00794C9F"/>
    <w:rsid w:val="00795550"/>
    <w:rsid w:val="00795761"/>
    <w:rsid w:val="007958C2"/>
    <w:rsid w:val="00795CBB"/>
    <w:rsid w:val="00795FAF"/>
    <w:rsid w:val="00796104"/>
    <w:rsid w:val="00796172"/>
    <w:rsid w:val="0079620E"/>
    <w:rsid w:val="0079697E"/>
    <w:rsid w:val="00796A5A"/>
    <w:rsid w:val="00797115"/>
    <w:rsid w:val="007971BA"/>
    <w:rsid w:val="007978C3"/>
    <w:rsid w:val="00797B80"/>
    <w:rsid w:val="00797E1A"/>
    <w:rsid w:val="00797F16"/>
    <w:rsid w:val="00797FFC"/>
    <w:rsid w:val="007A0109"/>
    <w:rsid w:val="007A0154"/>
    <w:rsid w:val="007A031F"/>
    <w:rsid w:val="007A076D"/>
    <w:rsid w:val="007A0ACB"/>
    <w:rsid w:val="007A0C81"/>
    <w:rsid w:val="007A0D69"/>
    <w:rsid w:val="007A0DA4"/>
    <w:rsid w:val="007A0E00"/>
    <w:rsid w:val="007A0E3C"/>
    <w:rsid w:val="007A160E"/>
    <w:rsid w:val="007A1869"/>
    <w:rsid w:val="007A186E"/>
    <w:rsid w:val="007A1A1F"/>
    <w:rsid w:val="007A1B0A"/>
    <w:rsid w:val="007A1C7B"/>
    <w:rsid w:val="007A1EA8"/>
    <w:rsid w:val="007A1FBA"/>
    <w:rsid w:val="007A26AE"/>
    <w:rsid w:val="007A2876"/>
    <w:rsid w:val="007A2879"/>
    <w:rsid w:val="007A28F7"/>
    <w:rsid w:val="007A2C17"/>
    <w:rsid w:val="007A2F37"/>
    <w:rsid w:val="007A370E"/>
    <w:rsid w:val="007A3B73"/>
    <w:rsid w:val="007A3D5D"/>
    <w:rsid w:val="007A3E18"/>
    <w:rsid w:val="007A3E41"/>
    <w:rsid w:val="007A431F"/>
    <w:rsid w:val="007A440A"/>
    <w:rsid w:val="007A448E"/>
    <w:rsid w:val="007A466A"/>
    <w:rsid w:val="007A46DD"/>
    <w:rsid w:val="007A48FF"/>
    <w:rsid w:val="007A4A85"/>
    <w:rsid w:val="007A4BD8"/>
    <w:rsid w:val="007A501E"/>
    <w:rsid w:val="007A532B"/>
    <w:rsid w:val="007A5588"/>
    <w:rsid w:val="007A5592"/>
    <w:rsid w:val="007A57AA"/>
    <w:rsid w:val="007A5A8A"/>
    <w:rsid w:val="007A5A97"/>
    <w:rsid w:val="007A5F25"/>
    <w:rsid w:val="007A6691"/>
    <w:rsid w:val="007A68F2"/>
    <w:rsid w:val="007A70EA"/>
    <w:rsid w:val="007A70EB"/>
    <w:rsid w:val="007A70FC"/>
    <w:rsid w:val="007A72F3"/>
    <w:rsid w:val="007A755A"/>
    <w:rsid w:val="007A7724"/>
    <w:rsid w:val="007A7D9F"/>
    <w:rsid w:val="007A7E6E"/>
    <w:rsid w:val="007B022D"/>
    <w:rsid w:val="007B0D15"/>
    <w:rsid w:val="007B0D9E"/>
    <w:rsid w:val="007B0DE2"/>
    <w:rsid w:val="007B0EA1"/>
    <w:rsid w:val="007B151A"/>
    <w:rsid w:val="007B15F1"/>
    <w:rsid w:val="007B1676"/>
    <w:rsid w:val="007B1A1C"/>
    <w:rsid w:val="007B1A77"/>
    <w:rsid w:val="007B1E80"/>
    <w:rsid w:val="007B211B"/>
    <w:rsid w:val="007B23DC"/>
    <w:rsid w:val="007B247D"/>
    <w:rsid w:val="007B2C58"/>
    <w:rsid w:val="007B32F3"/>
    <w:rsid w:val="007B35A8"/>
    <w:rsid w:val="007B3647"/>
    <w:rsid w:val="007B40D3"/>
    <w:rsid w:val="007B4454"/>
    <w:rsid w:val="007B467A"/>
    <w:rsid w:val="007B48D1"/>
    <w:rsid w:val="007B494C"/>
    <w:rsid w:val="007B4E9A"/>
    <w:rsid w:val="007B5242"/>
    <w:rsid w:val="007B5A65"/>
    <w:rsid w:val="007B6224"/>
    <w:rsid w:val="007B6386"/>
    <w:rsid w:val="007B6E2B"/>
    <w:rsid w:val="007B6E5B"/>
    <w:rsid w:val="007B71C8"/>
    <w:rsid w:val="007B734D"/>
    <w:rsid w:val="007B7588"/>
    <w:rsid w:val="007B7B15"/>
    <w:rsid w:val="007C004F"/>
    <w:rsid w:val="007C0258"/>
    <w:rsid w:val="007C04B5"/>
    <w:rsid w:val="007C061D"/>
    <w:rsid w:val="007C06A1"/>
    <w:rsid w:val="007C09E6"/>
    <w:rsid w:val="007C105C"/>
    <w:rsid w:val="007C1833"/>
    <w:rsid w:val="007C1967"/>
    <w:rsid w:val="007C1C8E"/>
    <w:rsid w:val="007C1ECA"/>
    <w:rsid w:val="007C2004"/>
    <w:rsid w:val="007C21BE"/>
    <w:rsid w:val="007C2460"/>
    <w:rsid w:val="007C256E"/>
    <w:rsid w:val="007C26B9"/>
    <w:rsid w:val="007C3338"/>
    <w:rsid w:val="007C33F5"/>
    <w:rsid w:val="007C3508"/>
    <w:rsid w:val="007C35DE"/>
    <w:rsid w:val="007C365F"/>
    <w:rsid w:val="007C3686"/>
    <w:rsid w:val="007C3A9C"/>
    <w:rsid w:val="007C4098"/>
    <w:rsid w:val="007C4455"/>
    <w:rsid w:val="007C4707"/>
    <w:rsid w:val="007C47D9"/>
    <w:rsid w:val="007C54F4"/>
    <w:rsid w:val="007C57BF"/>
    <w:rsid w:val="007C5961"/>
    <w:rsid w:val="007C61F6"/>
    <w:rsid w:val="007C6396"/>
    <w:rsid w:val="007C64EA"/>
    <w:rsid w:val="007C661A"/>
    <w:rsid w:val="007C6F95"/>
    <w:rsid w:val="007C6FF1"/>
    <w:rsid w:val="007C7053"/>
    <w:rsid w:val="007C7459"/>
    <w:rsid w:val="007C7776"/>
    <w:rsid w:val="007D01DE"/>
    <w:rsid w:val="007D0708"/>
    <w:rsid w:val="007D07CA"/>
    <w:rsid w:val="007D0813"/>
    <w:rsid w:val="007D098F"/>
    <w:rsid w:val="007D0CA2"/>
    <w:rsid w:val="007D0EF0"/>
    <w:rsid w:val="007D0F9B"/>
    <w:rsid w:val="007D14DE"/>
    <w:rsid w:val="007D16FD"/>
    <w:rsid w:val="007D1AE5"/>
    <w:rsid w:val="007D24DB"/>
    <w:rsid w:val="007D251A"/>
    <w:rsid w:val="007D31A9"/>
    <w:rsid w:val="007D335A"/>
    <w:rsid w:val="007D3530"/>
    <w:rsid w:val="007D35D7"/>
    <w:rsid w:val="007D3AAE"/>
    <w:rsid w:val="007D3B1A"/>
    <w:rsid w:val="007D494C"/>
    <w:rsid w:val="007D4BDA"/>
    <w:rsid w:val="007D4FE2"/>
    <w:rsid w:val="007D57F2"/>
    <w:rsid w:val="007D58CC"/>
    <w:rsid w:val="007D63E3"/>
    <w:rsid w:val="007D63EE"/>
    <w:rsid w:val="007D678F"/>
    <w:rsid w:val="007D687F"/>
    <w:rsid w:val="007D6A45"/>
    <w:rsid w:val="007D6BDB"/>
    <w:rsid w:val="007D6C21"/>
    <w:rsid w:val="007D6DC0"/>
    <w:rsid w:val="007D70DA"/>
    <w:rsid w:val="007D7A07"/>
    <w:rsid w:val="007D7A0D"/>
    <w:rsid w:val="007D7BE4"/>
    <w:rsid w:val="007D7FEB"/>
    <w:rsid w:val="007E04E0"/>
    <w:rsid w:val="007E06E7"/>
    <w:rsid w:val="007E0BB7"/>
    <w:rsid w:val="007E0C3D"/>
    <w:rsid w:val="007E0DBE"/>
    <w:rsid w:val="007E109B"/>
    <w:rsid w:val="007E1464"/>
    <w:rsid w:val="007E1992"/>
    <w:rsid w:val="007E199F"/>
    <w:rsid w:val="007E20E6"/>
    <w:rsid w:val="007E2558"/>
    <w:rsid w:val="007E272F"/>
    <w:rsid w:val="007E2ADD"/>
    <w:rsid w:val="007E2BB1"/>
    <w:rsid w:val="007E2F72"/>
    <w:rsid w:val="007E3273"/>
    <w:rsid w:val="007E33CC"/>
    <w:rsid w:val="007E3671"/>
    <w:rsid w:val="007E3C06"/>
    <w:rsid w:val="007E451C"/>
    <w:rsid w:val="007E4747"/>
    <w:rsid w:val="007E4B06"/>
    <w:rsid w:val="007E4DA8"/>
    <w:rsid w:val="007E5126"/>
    <w:rsid w:val="007E5414"/>
    <w:rsid w:val="007E5520"/>
    <w:rsid w:val="007E55F1"/>
    <w:rsid w:val="007E56E9"/>
    <w:rsid w:val="007E5E66"/>
    <w:rsid w:val="007E5E7B"/>
    <w:rsid w:val="007E5ECD"/>
    <w:rsid w:val="007E6156"/>
    <w:rsid w:val="007E6306"/>
    <w:rsid w:val="007E6470"/>
    <w:rsid w:val="007E647E"/>
    <w:rsid w:val="007E6791"/>
    <w:rsid w:val="007E6BF7"/>
    <w:rsid w:val="007E6D21"/>
    <w:rsid w:val="007E6EA0"/>
    <w:rsid w:val="007E6FB3"/>
    <w:rsid w:val="007E7051"/>
    <w:rsid w:val="007E732B"/>
    <w:rsid w:val="007E74B2"/>
    <w:rsid w:val="007E75DA"/>
    <w:rsid w:val="007E7687"/>
    <w:rsid w:val="007E7C31"/>
    <w:rsid w:val="007E7D50"/>
    <w:rsid w:val="007F02C2"/>
    <w:rsid w:val="007F03CB"/>
    <w:rsid w:val="007F04F1"/>
    <w:rsid w:val="007F0592"/>
    <w:rsid w:val="007F084C"/>
    <w:rsid w:val="007F130C"/>
    <w:rsid w:val="007F173B"/>
    <w:rsid w:val="007F185F"/>
    <w:rsid w:val="007F1EA8"/>
    <w:rsid w:val="007F2573"/>
    <w:rsid w:val="007F2882"/>
    <w:rsid w:val="007F3199"/>
    <w:rsid w:val="007F356A"/>
    <w:rsid w:val="007F39D8"/>
    <w:rsid w:val="007F3D05"/>
    <w:rsid w:val="007F3F2C"/>
    <w:rsid w:val="007F4202"/>
    <w:rsid w:val="007F42DD"/>
    <w:rsid w:val="007F43EC"/>
    <w:rsid w:val="007F4442"/>
    <w:rsid w:val="007F46C0"/>
    <w:rsid w:val="007F478A"/>
    <w:rsid w:val="007F49F6"/>
    <w:rsid w:val="007F4C22"/>
    <w:rsid w:val="007F4CD9"/>
    <w:rsid w:val="007F4D0A"/>
    <w:rsid w:val="007F4E4E"/>
    <w:rsid w:val="007F52B3"/>
    <w:rsid w:val="007F5392"/>
    <w:rsid w:val="007F53D0"/>
    <w:rsid w:val="007F5425"/>
    <w:rsid w:val="007F544A"/>
    <w:rsid w:val="007F59E6"/>
    <w:rsid w:val="007F5AFE"/>
    <w:rsid w:val="007F5E8D"/>
    <w:rsid w:val="007F5E90"/>
    <w:rsid w:val="007F5EF8"/>
    <w:rsid w:val="007F6DDE"/>
    <w:rsid w:val="007F6FCF"/>
    <w:rsid w:val="007F7A66"/>
    <w:rsid w:val="007F7D9B"/>
    <w:rsid w:val="007F7FFA"/>
    <w:rsid w:val="0080028A"/>
    <w:rsid w:val="008006A9"/>
    <w:rsid w:val="00800721"/>
    <w:rsid w:val="008009F7"/>
    <w:rsid w:val="008011B6"/>
    <w:rsid w:val="00801451"/>
    <w:rsid w:val="0080173B"/>
    <w:rsid w:val="00801A0C"/>
    <w:rsid w:val="0080247A"/>
    <w:rsid w:val="00802839"/>
    <w:rsid w:val="00802FED"/>
    <w:rsid w:val="0080358D"/>
    <w:rsid w:val="00803702"/>
    <w:rsid w:val="00803D38"/>
    <w:rsid w:val="00803FD9"/>
    <w:rsid w:val="00803FE2"/>
    <w:rsid w:val="00804256"/>
    <w:rsid w:val="00804679"/>
    <w:rsid w:val="00804A64"/>
    <w:rsid w:val="00804B3D"/>
    <w:rsid w:val="00804FCE"/>
    <w:rsid w:val="008059AC"/>
    <w:rsid w:val="00805E90"/>
    <w:rsid w:val="00805EA2"/>
    <w:rsid w:val="008061D3"/>
    <w:rsid w:val="008062A1"/>
    <w:rsid w:val="0080638D"/>
    <w:rsid w:val="00806BDD"/>
    <w:rsid w:val="008070C8"/>
    <w:rsid w:val="00807167"/>
    <w:rsid w:val="008072E2"/>
    <w:rsid w:val="00807E30"/>
    <w:rsid w:val="00810497"/>
    <w:rsid w:val="00810928"/>
    <w:rsid w:val="00810FF1"/>
    <w:rsid w:val="00811675"/>
    <w:rsid w:val="00811BCF"/>
    <w:rsid w:val="0081203E"/>
    <w:rsid w:val="0081222A"/>
    <w:rsid w:val="00812A3F"/>
    <w:rsid w:val="00812B1E"/>
    <w:rsid w:val="00812CA6"/>
    <w:rsid w:val="00813235"/>
    <w:rsid w:val="008132E8"/>
    <w:rsid w:val="008135BE"/>
    <w:rsid w:val="008137FD"/>
    <w:rsid w:val="008138B8"/>
    <w:rsid w:val="00813CAA"/>
    <w:rsid w:val="00813E0D"/>
    <w:rsid w:val="0081414F"/>
    <w:rsid w:val="008141B7"/>
    <w:rsid w:val="00814616"/>
    <w:rsid w:val="0081467C"/>
    <w:rsid w:val="00814890"/>
    <w:rsid w:val="0081498F"/>
    <w:rsid w:val="00814D52"/>
    <w:rsid w:val="00814FFB"/>
    <w:rsid w:val="00815404"/>
    <w:rsid w:val="00815AF1"/>
    <w:rsid w:val="00815E3D"/>
    <w:rsid w:val="00816550"/>
    <w:rsid w:val="00816893"/>
    <w:rsid w:val="008169B8"/>
    <w:rsid w:val="00816AE4"/>
    <w:rsid w:val="00816B93"/>
    <w:rsid w:val="00816BE2"/>
    <w:rsid w:val="00816C7E"/>
    <w:rsid w:val="0081705C"/>
    <w:rsid w:val="00817405"/>
    <w:rsid w:val="00817BA2"/>
    <w:rsid w:val="00820456"/>
    <w:rsid w:val="00820E81"/>
    <w:rsid w:val="00821401"/>
    <w:rsid w:val="00821628"/>
    <w:rsid w:val="0082162F"/>
    <w:rsid w:val="00821915"/>
    <w:rsid w:val="0082197C"/>
    <w:rsid w:val="008219C7"/>
    <w:rsid w:val="00821A0F"/>
    <w:rsid w:val="00822011"/>
    <w:rsid w:val="00822324"/>
    <w:rsid w:val="00822400"/>
    <w:rsid w:val="00822996"/>
    <w:rsid w:val="00822A02"/>
    <w:rsid w:val="00822A5A"/>
    <w:rsid w:val="00822C9A"/>
    <w:rsid w:val="00822DBF"/>
    <w:rsid w:val="0082318B"/>
    <w:rsid w:val="00823223"/>
    <w:rsid w:val="00823569"/>
    <w:rsid w:val="008237A9"/>
    <w:rsid w:val="0082392A"/>
    <w:rsid w:val="00823ABE"/>
    <w:rsid w:val="0082433F"/>
    <w:rsid w:val="00824614"/>
    <w:rsid w:val="008248A7"/>
    <w:rsid w:val="00824935"/>
    <w:rsid w:val="00824952"/>
    <w:rsid w:val="00824AD6"/>
    <w:rsid w:val="0082595C"/>
    <w:rsid w:val="00825E1D"/>
    <w:rsid w:val="00826642"/>
    <w:rsid w:val="00826658"/>
    <w:rsid w:val="008270E8"/>
    <w:rsid w:val="0082714E"/>
    <w:rsid w:val="00827DEB"/>
    <w:rsid w:val="008301D6"/>
    <w:rsid w:val="008302CD"/>
    <w:rsid w:val="008308D9"/>
    <w:rsid w:val="00830B76"/>
    <w:rsid w:val="00831009"/>
    <w:rsid w:val="00831281"/>
    <w:rsid w:val="008312B8"/>
    <w:rsid w:val="00831363"/>
    <w:rsid w:val="00831540"/>
    <w:rsid w:val="00831A3E"/>
    <w:rsid w:val="00831B33"/>
    <w:rsid w:val="00831CB2"/>
    <w:rsid w:val="00831DFD"/>
    <w:rsid w:val="008325A2"/>
    <w:rsid w:val="00832A49"/>
    <w:rsid w:val="00832C97"/>
    <w:rsid w:val="00832F0A"/>
    <w:rsid w:val="00832F10"/>
    <w:rsid w:val="00832F83"/>
    <w:rsid w:val="00833031"/>
    <w:rsid w:val="0083320D"/>
    <w:rsid w:val="00833215"/>
    <w:rsid w:val="0083346D"/>
    <w:rsid w:val="008338CD"/>
    <w:rsid w:val="008338DA"/>
    <w:rsid w:val="00833A12"/>
    <w:rsid w:val="00833DEC"/>
    <w:rsid w:val="00833F90"/>
    <w:rsid w:val="00834348"/>
    <w:rsid w:val="008348DB"/>
    <w:rsid w:val="00834EE5"/>
    <w:rsid w:val="0083554F"/>
    <w:rsid w:val="008355F0"/>
    <w:rsid w:val="00835923"/>
    <w:rsid w:val="00835DF1"/>
    <w:rsid w:val="00836A5A"/>
    <w:rsid w:val="00836B3B"/>
    <w:rsid w:val="0083731E"/>
    <w:rsid w:val="00837697"/>
    <w:rsid w:val="00837A26"/>
    <w:rsid w:val="00837B88"/>
    <w:rsid w:val="00837DDD"/>
    <w:rsid w:val="008400DB"/>
    <w:rsid w:val="00840A15"/>
    <w:rsid w:val="00840C13"/>
    <w:rsid w:val="00840ED4"/>
    <w:rsid w:val="00841280"/>
    <w:rsid w:val="008412A4"/>
    <w:rsid w:val="00841463"/>
    <w:rsid w:val="0084191B"/>
    <w:rsid w:val="00841C91"/>
    <w:rsid w:val="008422EC"/>
    <w:rsid w:val="00842806"/>
    <w:rsid w:val="00842CCD"/>
    <w:rsid w:val="00842D51"/>
    <w:rsid w:val="0084363F"/>
    <w:rsid w:val="00843BD7"/>
    <w:rsid w:val="00843CF5"/>
    <w:rsid w:val="00844234"/>
    <w:rsid w:val="008442C5"/>
    <w:rsid w:val="00844351"/>
    <w:rsid w:val="00844460"/>
    <w:rsid w:val="008446A2"/>
    <w:rsid w:val="00844875"/>
    <w:rsid w:val="00844983"/>
    <w:rsid w:val="00844BD4"/>
    <w:rsid w:val="00845371"/>
    <w:rsid w:val="0084561E"/>
    <w:rsid w:val="00846637"/>
    <w:rsid w:val="00846892"/>
    <w:rsid w:val="00846A17"/>
    <w:rsid w:val="00846BE8"/>
    <w:rsid w:val="00847091"/>
    <w:rsid w:val="008478CA"/>
    <w:rsid w:val="00847A49"/>
    <w:rsid w:val="00847CFD"/>
    <w:rsid w:val="00847D52"/>
    <w:rsid w:val="008504F5"/>
    <w:rsid w:val="0085068E"/>
    <w:rsid w:val="008506E2"/>
    <w:rsid w:val="00850782"/>
    <w:rsid w:val="008507CF"/>
    <w:rsid w:val="00850DC5"/>
    <w:rsid w:val="00850F6F"/>
    <w:rsid w:val="00851402"/>
    <w:rsid w:val="00851872"/>
    <w:rsid w:val="00851A75"/>
    <w:rsid w:val="00851F5F"/>
    <w:rsid w:val="00852207"/>
    <w:rsid w:val="00852878"/>
    <w:rsid w:val="008537D5"/>
    <w:rsid w:val="008539E6"/>
    <w:rsid w:val="00853D03"/>
    <w:rsid w:val="00853F35"/>
    <w:rsid w:val="00854303"/>
    <w:rsid w:val="008548FB"/>
    <w:rsid w:val="0085497F"/>
    <w:rsid w:val="00854B05"/>
    <w:rsid w:val="00854B06"/>
    <w:rsid w:val="00854B33"/>
    <w:rsid w:val="0085501C"/>
    <w:rsid w:val="00855078"/>
    <w:rsid w:val="008554D9"/>
    <w:rsid w:val="008555ED"/>
    <w:rsid w:val="008563DC"/>
    <w:rsid w:val="0085698C"/>
    <w:rsid w:val="00857108"/>
    <w:rsid w:val="0085717E"/>
    <w:rsid w:val="008572DC"/>
    <w:rsid w:val="00857633"/>
    <w:rsid w:val="00857E1F"/>
    <w:rsid w:val="00857E54"/>
    <w:rsid w:val="0086012C"/>
    <w:rsid w:val="0086086F"/>
    <w:rsid w:val="00860EBB"/>
    <w:rsid w:val="008613A9"/>
    <w:rsid w:val="008616D2"/>
    <w:rsid w:val="00861BA2"/>
    <w:rsid w:val="00862300"/>
    <w:rsid w:val="00862505"/>
    <w:rsid w:val="00862801"/>
    <w:rsid w:val="00862858"/>
    <w:rsid w:val="00862982"/>
    <w:rsid w:val="00862B31"/>
    <w:rsid w:val="00862CB6"/>
    <w:rsid w:val="00863292"/>
    <w:rsid w:val="008633E5"/>
    <w:rsid w:val="00863720"/>
    <w:rsid w:val="00863900"/>
    <w:rsid w:val="0086394E"/>
    <w:rsid w:val="00863A49"/>
    <w:rsid w:val="00863A88"/>
    <w:rsid w:val="00863BC5"/>
    <w:rsid w:val="00863BD8"/>
    <w:rsid w:val="00863F41"/>
    <w:rsid w:val="008641F7"/>
    <w:rsid w:val="008643BF"/>
    <w:rsid w:val="0086453F"/>
    <w:rsid w:val="008646D3"/>
    <w:rsid w:val="00864BA2"/>
    <w:rsid w:val="00864BEE"/>
    <w:rsid w:val="0086504A"/>
    <w:rsid w:val="0086523E"/>
    <w:rsid w:val="00865BAA"/>
    <w:rsid w:val="00865CA0"/>
    <w:rsid w:val="00866242"/>
    <w:rsid w:val="008664A9"/>
    <w:rsid w:val="00867005"/>
    <w:rsid w:val="008675B0"/>
    <w:rsid w:val="0086768F"/>
    <w:rsid w:val="008677D8"/>
    <w:rsid w:val="008678EB"/>
    <w:rsid w:val="00867991"/>
    <w:rsid w:val="0087011C"/>
    <w:rsid w:val="008701EB"/>
    <w:rsid w:val="0087028D"/>
    <w:rsid w:val="00870527"/>
    <w:rsid w:val="008706E6"/>
    <w:rsid w:val="008708FA"/>
    <w:rsid w:val="00870E26"/>
    <w:rsid w:val="00870EFD"/>
    <w:rsid w:val="00871106"/>
    <w:rsid w:val="0087115E"/>
    <w:rsid w:val="00871DA0"/>
    <w:rsid w:val="0087204D"/>
    <w:rsid w:val="00872339"/>
    <w:rsid w:val="0087251A"/>
    <w:rsid w:val="00872C6D"/>
    <w:rsid w:val="00872C9D"/>
    <w:rsid w:val="00872D58"/>
    <w:rsid w:val="008730B7"/>
    <w:rsid w:val="00873211"/>
    <w:rsid w:val="00873318"/>
    <w:rsid w:val="00873491"/>
    <w:rsid w:val="00873737"/>
    <w:rsid w:val="0087409B"/>
    <w:rsid w:val="008744AF"/>
    <w:rsid w:val="00874899"/>
    <w:rsid w:val="00874C25"/>
    <w:rsid w:val="00874D37"/>
    <w:rsid w:val="00874F05"/>
    <w:rsid w:val="008752F2"/>
    <w:rsid w:val="00875343"/>
    <w:rsid w:val="00875A7A"/>
    <w:rsid w:val="00875BDA"/>
    <w:rsid w:val="00875CD7"/>
    <w:rsid w:val="00875E18"/>
    <w:rsid w:val="00876395"/>
    <w:rsid w:val="008764C9"/>
    <w:rsid w:val="0087650E"/>
    <w:rsid w:val="00876518"/>
    <w:rsid w:val="00876806"/>
    <w:rsid w:val="00876DFA"/>
    <w:rsid w:val="00876ECE"/>
    <w:rsid w:val="0087720B"/>
    <w:rsid w:val="00877229"/>
    <w:rsid w:val="008776C6"/>
    <w:rsid w:val="00877B59"/>
    <w:rsid w:val="0088006D"/>
    <w:rsid w:val="008803FA"/>
    <w:rsid w:val="00880867"/>
    <w:rsid w:val="008809B5"/>
    <w:rsid w:val="00880BA5"/>
    <w:rsid w:val="00880CFA"/>
    <w:rsid w:val="00880D4E"/>
    <w:rsid w:val="00880EF2"/>
    <w:rsid w:val="00881123"/>
    <w:rsid w:val="00881433"/>
    <w:rsid w:val="00881552"/>
    <w:rsid w:val="00881643"/>
    <w:rsid w:val="00881F43"/>
    <w:rsid w:val="00881FF0"/>
    <w:rsid w:val="00882082"/>
    <w:rsid w:val="008823FC"/>
    <w:rsid w:val="00882DDB"/>
    <w:rsid w:val="00882E70"/>
    <w:rsid w:val="00882F9D"/>
    <w:rsid w:val="00883B28"/>
    <w:rsid w:val="00883BF9"/>
    <w:rsid w:val="008841F0"/>
    <w:rsid w:val="0088463F"/>
    <w:rsid w:val="008847C0"/>
    <w:rsid w:val="00884CB1"/>
    <w:rsid w:val="00884FA1"/>
    <w:rsid w:val="00885342"/>
    <w:rsid w:val="0088572D"/>
    <w:rsid w:val="008861B8"/>
    <w:rsid w:val="008861D2"/>
    <w:rsid w:val="008863E9"/>
    <w:rsid w:val="00886431"/>
    <w:rsid w:val="0088694A"/>
    <w:rsid w:val="0088694D"/>
    <w:rsid w:val="0088699C"/>
    <w:rsid w:val="0088716A"/>
    <w:rsid w:val="00887283"/>
    <w:rsid w:val="0088768D"/>
    <w:rsid w:val="00887758"/>
    <w:rsid w:val="00887D75"/>
    <w:rsid w:val="00887D81"/>
    <w:rsid w:val="0089000E"/>
    <w:rsid w:val="0089056E"/>
    <w:rsid w:val="00890619"/>
    <w:rsid w:val="0089087A"/>
    <w:rsid w:val="00890C0C"/>
    <w:rsid w:val="00890C96"/>
    <w:rsid w:val="008912C6"/>
    <w:rsid w:val="00891493"/>
    <w:rsid w:val="008927AB"/>
    <w:rsid w:val="00892969"/>
    <w:rsid w:val="00892B7B"/>
    <w:rsid w:val="00892CFB"/>
    <w:rsid w:val="0089346C"/>
    <w:rsid w:val="00893C78"/>
    <w:rsid w:val="00893E8A"/>
    <w:rsid w:val="0089421D"/>
    <w:rsid w:val="00894464"/>
    <w:rsid w:val="00894AF9"/>
    <w:rsid w:val="00894C41"/>
    <w:rsid w:val="00894ED1"/>
    <w:rsid w:val="0089586A"/>
    <w:rsid w:val="00895AB3"/>
    <w:rsid w:val="00896A75"/>
    <w:rsid w:val="008974C2"/>
    <w:rsid w:val="00897693"/>
    <w:rsid w:val="00897D11"/>
    <w:rsid w:val="00897E75"/>
    <w:rsid w:val="008A015E"/>
    <w:rsid w:val="008A0584"/>
    <w:rsid w:val="008A08E3"/>
    <w:rsid w:val="008A09AC"/>
    <w:rsid w:val="008A0A1C"/>
    <w:rsid w:val="008A0D8E"/>
    <w:rsid w:val="008A16E2"/>
    <w:rsid w:val="008A2760"/>
    <w:rsid w:val="008A3206"/>
    <w:rsid w:val="008A3B91"/>
    <w:rsid w:val="008A3C0F"/>
    <w:rsid w:val="008A3D6F"/>
    <w:rsid w:val="008A4153"/>
    <w:rsid w:val="008A4A72"/>
    <w:rsid w:val="008A4AE6"/>
    <w:rsid w:val="008A4D5A"/>
    <w:rsid w:val="008A4DFC"/>
    <w:rsid w:val="008A5398"/>
    <w:rsid w:val="008A5D58"/>
    <w:rsid w:val="008A6063"/>
    <w:rsid w:val="008A66FD"/>
    <w:rsid w:val="008A69A0"/>
    <w:rsid w:val="008A6AD1"/>
    <w:rsid w:val="008A6CB5"/>
    <w:rsid w:val="008A6D49"/>
    <w:rsid w:val="008A6FA2"/>
    <w:rsid w:val="008A6FA3"/>
    <w:rsid w:val="008A7840"/>
    <w:rsid w:val="008A79BC"/>
    <w:rsid w:val="008A7F6E"/>
    <w:rsid w:val="008B006D"/>
    <w:rsid w:val="008B013F"/>
    <w:rsid w:val="008B0162"/>
    <w:rsid w:val="008B0816"/>
    <w:rsid w:val="008B083A"/>
    <w:rsid w:val="008B0ABA"/>
    <w:rsid w:val="008B0BD3"/>
    <w:rsid w:val="008B0D96"/>
    <w:rsid w:val="008B18E1"/>
    <w:rsid w:val="008B1B77"/>
    <w:rsid w:val="008B1C08"/>
    <w:rsid w:val="008B1DFF"/>
    <w:rsid w:val="008B2059"/>
    <w:rsid w:val="008B21E8"/>
    <w:rsid w:val="008B2704"/>
    <w:rsid w:val="008B270A"/>
    <w:rsid w:val="008B2A0B"/>
    <w:rsid w:val="008B2A15"/>
    <w:rsid w:val="008B2C82"/>
    <w:rsid w:val="008B2EB0"/>
    <w:rsid w:val="008B3103"/>
    <w:rsid w:val="008B31AF"/>
    <w:rsid w:val="008B36AB"/>
    <w:rsid w:val="008B36B4"/>
    <w:rsid w:val="008B37D9"/>
    <w:rsid w:val="008B3964"/>
    <w:rsid w:val="008B3F57"/>
    <w:rsid w:val="008B42A8"/>
    <w:rsid w:val="008B4410"/>
    <w:rsid w:val="008B4530"/>
    <w:rsid w:val="008B4672"/>
    <w:rsid w:val="008B4B72"/>
    <w:rsid w:val="008B4C0D"/>
    <w:rsid w:val="008B5040"/>
    <w:rsid w:val="008B685C"/>
    <w:rsid w:val="008B69B6"/>
    <w:rsid w:val="008B6AEA"/>
    <w:rsid w:val="008B6BF4"/>
    <w:rsid w:val="008B6D0C"/>
    <w:rsid w:val="008B7163"/>
    <w:rsid w:val="008B75CF"/>
    <w:rsid w:val="008B7E3F"/>
    <w:rsid w:val="008B7F51"/>
    <w:rsid w:val="008C0322"/>
    <w:rsid w:val="008C0766"/>
    <w:rsid w:val="008C13DB"/>
    <w:rsid w:val="008C1691"/>
    <w:rsid w:val="008C1ACE"/>
    <w:rsid w:val="008C1D01"/>
    <w:rsid w:val="008C20F6"/>
    <w:rsid w:val="008C247B"/>
    <w:rsid w:val="008C27C7"/>
    <w:rsid w:val="008C2DE0"/>
    <w:rsid w:val="008C2F7A"/>
    <w:rsid w:val="008C41D4"/>
    <w:rsid w:val="008C4313"/>
    <w:rsid w:val="008C4429"/>
    <w:rsid w:val="008C44BF"/>
    <w:rsid w:val="008C4602"/>
    <w:rsid w:val="008C46D5"/>
    <w:rsid w:val="008C4843"/>
    <w:rsid w:val="008C4860"/>
    <w:rsid w:val="008C50D6"/>
    <w:rsid w:val="008C5249"/>
    <w:rsid w:val="008C525F"/>
    <w:rsid w:val="008C52A1"/>
    <w:rsid w:val="008C52E4"/>
    <w:rsid w:val="008C52E9"/>
    <w:rsid w:val="008C5A79"/>
    <w:rsid w:val="008C6554"/>
    <w:rsid w:val="008C6675"/>
    <w:rsid w:val="008C6908"/>
    <w:rsid w:val="008C6F4A"/>
    <w:rsid w:val="008C6FF5"/>
    <w:rsid w:val="008C7231"/>
    <w:rsid w:val="008C7821"/>
    <w:rsid w:val="008C7B0E"/>
    <w:rsid w:val="008C7B7A"/>
    <w:rsid w:val="008C7D48"/>
    <w:rsid w:val="008C7EA8"/>
    <w:rsid w:val="008D0513"/>
    <w:rsid w:val="008D06C3"/>
    <w:rsid w:val="008D08D9"/>
    <w:rsid w:val="008D0C36"/>
    <w:rsid w:val="008D0EC0"/>
    <w:rsid w:val="008D11A1"/>
    <w:rsid w:val="008D11AA"/>
    <w:rsid w:val="008D161F"/>
    <w:rsid w:val="008D1B1C"/>
    <w:rsid w:val="008D1B2D"/>
    <w:rsid w:val="008D1D1A"/>
    <w:rsid w:val="008D1D58"/>
    <w:rsid w:val="008D2777"/>
    <w:rsid w:val="008D2947"/>
    <w:rsid w:val="008D29E2"/>
    <w:rsid w:val="008D2B7F"/>
    <w:rsid w:val="008D2ED3"/>
    <w:rsid w:val="008D32B0"/>
    <w:rsid w:val="008D3390"/>
    <w:rsid w:val="008D38AE"/>
    <w:rsid w:val="008D393F"/>
    <w:rsid w:val="008D4219"/>
    <w:rsid w:val="008D43EA"/>
    <w:rsid w:val="008D4C01"/>
    <w:rsid w:val="008D524B"/>
    <w:rsid w:val="008D53F8"/>
    <w:rsid w:val="008D5791"/>
    <w:rsid w:val="008D59C0"/>
    <w:rsid w:val="008D5DCE"/>
    <w:rsid w:val="008D5E99"/>
    <w:rsid w:val="008D6F2D"/>
    <w:rsid w:val="008D7139"/>
    <w:rsid w:val="008D743E"/>
    <w:rsid w:val="008D74F8"/>
    <w:rsid w:val="008D76E2"/>
    <w:rsid w:val="008D7849"/>
    <w:rsid w:val="008D7F6D"/>
    <w:rsid w:val="008E0293"/>
    <w:rsid w:val="008E05D4"/>
    <w:rsid w:val="008E089A"/>
    <w:rsid w:val="008E0AAB"/>
    <w:rsid w:val="008E0F7E"/>
    <w:rsid w:val="008E11B5"/>
    <w:rsid w:val="008E17CA"/>
    <w:rsid w:val="008E1BA6"/>
    <w:rsid w:val="008E1E4B"/>
    <w:rsid w:val="008E1EC9"/>
    <w:rsid w:val="008E1EF9"/>
    <w:rsid w:val="008E2CD8"/>
    <w:rsid w:val="008E314E"/>
    <w:rsid w:val="008E31E2"/>
    <w:rsid w:val="008E39C6"/>
    <w:rsid w:val="008E3F62"/>
    <w:rsid w:val="008E4291"/>
    <w:rsid w:val="008E4570"/>
    <w:rsid w:val="008E4882"/>
    <w:rsid w:val="008E4C2D"/>
    <w:rsid w:val="008E5094"/>
    <w:rsid w:val="008E510E"/>
    <w:rsid w:val="008E555D"/>
    <w:rsid w:val="008E5AEB"/>
    <w:rsid w:val="008E609A"/>
    <w:rsid w:val="008E60B8"/>
    <w:rsid w:val="008E6154"/>
    <w:rsid w:val="008E6563"/>
    <w:rsid w:val="008E6A18"/>
    <w:rsid w:val="008E7142"/>
    <w:rsid w:val="008E7BFD"/>
    <w:rsid w:val="008E7C1D"/>
    <w:rsid w:val="008F0062"/>
    <w:rsid w:val="008F037B"/>
    <w:rsid w:val="008F079B"/>
    <w:rsid w:val="008F0A1C"/>
    <w:rsid w:val="008F0D5D"/>
    <w:rsid w:val="008F1200"/>
    <w:rsid w:val="008F133D"/>
    <w:rsid w:val="008F1380"/>
    <w:rsid w:val="008F1CC8"/>
    <w:rsid w:val="008F1CD9"/>
    <w:rsid w:val="008F1F68"/>
    <w:rsid w:val="008F29A2"/>
    <w:rsid w:val="008F2AA5"/>
    <w:rsid w:val="008F2B2C"/>
    <w:rsid w:val="008F2D53"/>
    <w:rsid w:val="008F3872"/>
    <w:rsid w:val="008F3DD0"/>
    <w:rsid w:val="008F477B"/>
    <w:rsid w:val="008F4A7F"/>
    <w:rsid w:val="008F4BE4"/>
    <w:rsid w:val="008F52E0"/>
    <w:rsid w:val="008F536F"/>
    <w:rsid w:val="008F5D57"/>
    <w:rsid w:val="008F5E42"/>
    <w:rsid w:val="008F641A"/>
    <w:rsid w:val="008F65E3"/>
    <w:rsid w:val="008F6632"/>
    <w:rsid w:val="008F6745"/>
    <w:rsid w:val="008F6B28"/>
    <w:rsid w:val="008F6B43"/>
    <w:rsid w:val="008F6D15"/>
    <w:rsid w:val="008F6E13"/>
    <w:rsid w:val="008F6ED8"/>
    <w:rsid w:val="008F7333"/>
    <w:rsid w:val="008F76CF"/>
    <w:rsid w:val="0090014D"/>
    <w:rsid w:val="00900207"/>
    <w:rsid w:val="00900248"/>
    <w:rsid w:val="009006E3"/>
    <w:rsid w:val="009010A5"/>
    <w:rsid w:val="009010C0"/>
    <w:rsid w:val="00901173"/>
    <w:rsid w:val="00901531"/>
    <w:rsid w:val="009015EB"/>
    <w:rsid w:val="00901AE0"/>
    <w:rsid w:val="00901C72"/>
    <w:rsid w:val="00901FC8"/>
    <w:rsid w:val="00902005"/>
    <w:rsid w:val="00902022"/>
    <w:rsid w:val="00902448"/>
    <w:rsid w:val="00902930"/>
    <w:rsid w:val="00902F48"/>
    <w:rsid w:val="00902FA6"/>
    <w:rsid w:val="009031A5"/>
    <w:rsid w:val="009031E1"/>
    <w:rsid w:val="0090344D"/>
    <w:rsid w:val="00903457"/>
    <w:rsid w:val="009036A3"/>
    <w:rsid w:val="009037A2"/>
    <w:rsid w:val="00903BFD"/>
    <w:rsid w:val="0090411A"/>
    <w:rsid w:val="00904A5F"/>
    <w:rsid w:val="00904CCE"/>
    <w:rsid w:val="00904FA7"/>
    <w:rsid w:val="00905205"/>
    <w:rsid w:val="009058D9"/>
    <w:rsid w:val="00905A72"/>
    <w:rsid w:val="00905BDC"/>
    <w:rsid w:val="00905CD7"/>
    <w:rsid w:val="009060F6"/>
    <w:rsid w:val="00906413"/>
    <w:rsid w:val="0090644E"/>
    <w:rsid w:val="009065A1"/>
    <w:rsid w:val="00906788"/>
    <w:rsid w:val="009072A5"/>
    <w:rsid w:val="00907817"/>
    <w:rsid w:val="00907888"/>
    <w:rsid w:val="0090798C"/>
    <w:rsid w:val="00910FAD"/>
    <w:rsid w:val="00911A52"/>
    <w:rsid w:val="00911AAD"/>
    <w:rsid w:val="00911CF3"/>
    <w:rsid w:val="00911DE7"/>
    <w:rsid w:val="00912143"/>
    <w:rsid w:val="009123A2"/>
    <w:rsid w:val="00912AE9"/>
    <w:rsid w:val="009131A6"/>
    <w:rsid w:val="0091372E"/>
    <w:rsid w:val="00913758"/>
    <w:rsid w:val="009140B4"/>
    <w:rsid w:val="009142AB"/>
    <w:rsid w:val="009144CF"/>
    <w:rsid w:val="009144FC"/>
    <w:rsid w:val="00914D79"/>
    <w:rsid w:val="00915198"/>
    <w:rsid w:val="00915853"/>
    <w:rsid w:val="00915C30"/>
    <w:rsid w:val="00915F9C"/>
    <w:rsid w:val="00916011"/>
    <w:rsid w:val="00916019"/>
    <w:rsid w:val="00916754"/>
    <w:rsid w:val="00916B56"/>
    <w:rsid w:val="00916E66"/>
    <w:rsid w:val="00916F1A"/>
    <w:rsid w:val="009178DA"/>
    <w:rsid w:val="00917AAA"/>
    <w:rsid w:val="00917CD5"/>
    <w:rsid w:val="00920E9E"/>
    <w:rsid w:val="00920EF4"/>
    <w:rsid w:val="00921230"/>
    <w:rsid w:val="009215C3"/>
    <w:rsid w:val="00921B11"/>
    <w:rsid w:val="00921EB6"/>
    <w:rsid w:val="00922081"/>
    <w:rsid w:val="00922222"/>
    <w:rsid w:val="00922290"/>
    <w:rsid w:val="0092264C"/>
    <w:rsid w:val="00922C69"/>
    <w:rsid w:val="0092302A"/>
    <w:rsid w:val="00923098"/>
    <w:rsid w:val="009233FC"/>
    <w:rsid w:val="0092347A"/>
    <w:rsid w:val="0092393C"/>
    <w:rsid w:val="00923B95"/>
    <w:rsid w:val="00923C73"/>
    <w:rsid w:val="00923DBA"/>
    <w:rsid w:val="00923F67"/>
    <w:rsid w:val="00924088"/>
    <w:rsid w:val="00924674"/>
    <w:rsid w:val="009264CC"/>
    <w:rsid w:val="009266C9"/>
    <w:rsid w:val="009268E9"/>
    <w:rsid w:val="00926928"/>
    <w:rsid w:val="00926C6A"/>
    <w:rsid w:val="0092728E"/>
    <w:rsid w:val="009273F5"/>
    <w:rsid w:val="00927548"/>
    <w:rsid w:val="00927E74"/>
    <w:rsid w:val="00930058"/>
    <w:rsid w:val="009303BD"/>
    <w:rsid w:val="009305E7"/>
    <w:rsid w:val="009306A9"/>
    <w:rsid w:val="009307F3"/>
    <w:rsid w:val="009311D5"/>
    <w:rsid w:val="009317DE"/>
    <w:rsid w:val="00931988"/>
    <w:rsid w:val="00931A43"/>
    <w:rsid w:val="00931EC1"/>
    <w:rsid w:val="009326D9"/>
    <w:rsid w:val="00932F53"/>
    <w:rsid w:val="009337D5"/>
    <w:rsid w:val="00933C14"/>
    <w:rsid w:val="009344C6"/>
    <w:rsid w:val="00934900"/>
    <w:rsid w:val="00935617"/>
    <w:rsid w:val="00935A71"/>
    <w:rsid w:val="00935BCD"/>
    <w:rsid w:val="00935E99"/>
    <w:rsid w:val="00935F48"/>
    <w:rsid w:val="00936269"/>
    <w:rsid w:val="00936C7D"/>
    <w:rsid w:val="00936C97"/>
    <w:rsid w:val="00936EC1"/>
    <w:rsid w:val="0093705D"/>
    <w:rsid w:val="0093712F"/>
    <w:rsid w:val="009371B5"/>
    <w:rsid w:val="009373D8"/>
    <w:rsid w:val="0093785B"/>
    <w:rsid w:val="00937A5D"/>
    <w:rsid w:val="00940484"/>
    <w:rsid w:val="009405FF"/>
    <w:rsid w:val="00940A41"/>
    <w:rsid w:val="0094102E"/>
    <w:rsid w:val="00941D7B"/>
    <w:rsid w:val="00942313"/>
    <w:rsid w:val="00942376"/>
    <w:rsid w:val="009425C4"/>
    <w:rsid w:val="009426B2"/>
    <w:rsid w:val="009426CB"/>
    <w:rsid w:val="009428D1"/>
    <w:rsid w:val="00943096"/>
    <w:rsid w:val="00943241"/>
    <w:rsid w:val="0094330E"/>
    <w:rsid w:val="009436C1"/>
    <w:rsid w:val="009438D3"/>
    <w:rsid w:val="009438E0"/>
    <w:rsid w:val="00943BFA"/>
    <w:rsid w:val="009442DD"/>
    <w:rsid w:val="0094440A"/>
    <w:rsid w:val="00944720"/>
    <w:rsid w:val="0094472E"/>
    <w:rsid w:val="009447B2"/>
    <w:rsid w:val="00944C29"/>
    <w:rsid w:val="00944DC1"/>
    <w:rsid w:val="00945C28"/>
    <w:rsid w:val="00945C52"/>
    <w:rsid w:val="00946239"/>
    <w:rsid w:val="009462D8"/>
    <w:rsid w:val="00946401"/>
    <w:rsid w:val="0094654A"/>
    <w:rsid w:val="009467A4"/>
    <w:rsid w:val="00947509"/>
    <w:rsid w:val="00947599"/>
    <w:rsid w:val="009479B6"/>
    <w:rsid w:val="00947C90"/>
    <w:rsid w:val="0095028B"/>
    <w:rsid w:val="009506F6"/>
    <w:rsid w:val="0095075C"/>
    <w:rsid w:val="009507DE"/>
    <w:rsid w:val="009507EF"/>
    <w:rsid w:val="00951047"/>
    <w:rsid w:val="00951198"/>
    <w:rsid w:val="00951796"/>
    <w:rsid w:val="00951CF6"/>
    <w:rsid w:val="00951D0A"/>
    <w:rsid w:val="00951EAA"/>
    <w:rsid w:val="0095206E"/>
    <w:rsid w:val="0095235B"/>
    <w:rsid w:val="00952668"/>
    <w:rsid w:val="00952EC0"/>
    <w:rsid w:val="00952FBD"/>
    <w:rsid w:val="009530D0"/>
    <w:rsid w:val="009539FC"/>
    <w:rsid w:val="00953FB9"/>
    <w:rsid w:val="00954000"/>
    <w:rsid w:val="009540AF"/>
    <w:rsid w:val="0095429D"/>
    <w:rsid w:val="00954456"/>
    <w:rsid w:val="009547B7"/>
    <w:rsid w:val="00954AEC"/>
    <w:rsid w:val="00954B2E"/>
    <w:rsid w:val="0095525E"/>
    <w:rsid w:val="00955274"/>
    <w:rsid w:val="009557CA"/>
    <w:rsid w:val="009558E1"/>
    <w:rsid w:val="009559C7"/>
    <w:rsid w:val="00955ED2"/>
    <w:rsid w:val="00955F32"/>
    <w:rsid w:val="009561FA"/>
    <w:rsid w:val="009562CD"/>
    <w:rsid w:val="00956774"/>
    <w:rsid w:val="0095697E"/>
    <w:rsid w:val="00956AC9"/>
    <w:rsid w:val="00957153"/>
    <w:rsid w:val="009573A2"/>
    <w:rsid w:val="00957875"/>
    <w:rsid w:val="009579A5"/>
    <w:rsid w:val="00957D91"/>
    <w:rsid w:val="00957FE2"/>
    <w:rsid w:val="0096003B"/>
    <w:rsid w:val="009601A5"/>
    <w:rsid w:val="009602B0"/>
    <w:rsid w:val="00960503"/>
    <w:rsid w:val="009609FD"/>
    <w:rsid w:val="00960BAB"/>
    <w:rsid w:val="00960E50"/>
    <w:rsid w:val="009611CC"/>
    <w:rsid w:val="00961423"/>
    <w:rsid w:val="009614F1"/>
    <w:rsid w:val="00961642"/>
    <w:rsid w:val="0096179B"/>
    <w:rsid w:val="00962038"/>
    <w:rsid w:val="00962823"/>
    <w:rsid w:val="00963DBC"/>
    <w:rsid w:val="009642D6"/>
    <w:rsid w:val="0096515B"/>
    <w:rsid w:val="009654A9"/>
    <w:rsid w:val="00965617"/>
    <w:rsid w:val="009658AD"/>
    <w:rsid w:val="00965AEA"/>
    <w:rsid w:val="00965D40"/>
    <w:rsid w:val="00965E6D"/>
    <w:rsid w:val="00965F6E"/>
    <w:rsid w:val="009662AF"/>
    <w:rsid w:val="009662DA"/>
    <w:rsid w:val="009663DF"/>
    <w:rsid w:val="00966E9A"/>
    <w:rsid w:val="009671E6"/>
    <w:rsid w:val="0096730B"/>
    <w:rsid w:val="009674C5"/>
    <w:rsid w:val="00967571"/>
    <w:rsid w:val="00967F1A"/>
    <w:rsid w:val="00967F45"/>
    <w:rsid w:val="00970035"/>
    <w:rsid w:val="00970403"/>
    <w:rsid w:val="00970565"/>
    <w:rsid w:val="0097126C"/>
    <w:rsid w:val="00971565"/>
    <w:rsid w:val="0097165F"/>
    <w:rsid w:val="009719FB"/>
    <w:rsid w:val="00971AC7"/>
    <w:rsid w:val="00971ADE"/>
    <w:rsid w:val="00971E2F"/>
    <w:rsid w:val="00971EB1"/>
    <w:rsid w:val="00971FF3"/>
    <w:rsid w:val="009724F3"/>
    <w:rsid w:val="00972EB2"/>
    <w:rsid w:val="00972F60"/>
    <w:rsid w:val="009733FA"/>
    <w:rsid w:val="00973F47"/>
    <w:rsid w:val="00973FB1"/>
    <w:rsid w:val="0097440B"/>
    <w:rsid w:val="00974871"/>
    <w:rsid w:val="009754E0"/>
    <w:rsid w:val="00975D69"/>
    <w:rsid w:val="009767E0"/>
    <w:rsid w:val="009769CE"/>
    <w:rsid w:val="009771A7"/>
    <w:rsid w:val="009771BE"/>
    <w:rsid w:val="009773DF"/>
    <w:rsid w:val="009778F0"/>
    <w:rsid w:val="0098062D"/>
    <w:rsid w:val="00980A41"/>
    <w:rsid w:val="00980AA3"/>
    <w:rsid w:val="00980C2D"/>
    <w:rsid w:val="00980C71"/>
    <w:rsid w:val="009814A1"/>
    <w:rsid w:val="009815DA"/>
    <w:rsid w:val="00981987"/>
    <w:rsid w:val="00981C56"/>
    <w:rsid w:val="00982240"/>
    <w:rsid w:val="009823E1"/>
    <w:rsid w:val="00982B17"/>
    <w:rsid w:val="00982FF2"/>
    <w:rsid w:val="00983160"/>
    <w:rsid w:val="009832C8"/>
    <w:rsid w:val="009835F8"/>
    <w:rsid w:val="00983741"/>
    <w:rsid w:val="00983C83"/>
    <w:rsid w:val="00983E21"/>
    <w:rsid w:val="00984057"/>
    <w:rsid w:val="009841D4"/>
    <w:rsid w:val="009842CA"/>
    <w:rsid w:val="0098463B"/>
    <w:rsid w:val="00985132"/>
    <w:rsid w:val="009854EC"/>
    <w:rsid w:val="00985807"/>
    <w:rsid w:val="00985E2E"/>
    <w:rsid w:val="009860F0"/>
    <w:rsid w:val="0098630E"/>
    <w:rsid w:val="00986A42"/>
    <w:rsid w:val="00986ECC"/>
    <w:rsid w:val="009871EE"/>
    <w:rsid w:val="009874FF"/>
    <w:rsid w:val="0098755C"/>
    <w:rsid w:val="00987F00"/>
    <w:rsid w:val="00987F35"/>
    <w:rsid w:val="00990098"/>
    <w:rsid w:val="00990259"/>
    <w:rsid w:val="00990B3E"/>
    <w:rsid w:val="00990D8F"/>
    <w:rsid w:val="0099109C"/>
    <w:rsid w:val="009912FB"/>
    <w:rsid w:val="00991692"/>
    <w:rsid w:val="00991D3A"/>
    <w:rsid w:val="009923A5"/>
    <w:rsid w:val="009923F3"/>
    <w:rsid w:val="009924D3"/>
    <w:rsid w:val="0099290C"/>
    <w:rsid w:val="00992BE1"/>
    <w:rsid w:val="00992E2B"/>
    <w:rsid w:val="009930EA"/>
    <w:rsid w:val="00993177"/>
    <w:rsid w:val="009933F4"/>
    <w:rsid w:val="009937DC"/>
    <w:rsid w:val="00993A46"/>
    <w:rsid w:val="00993BE6"/>
    <w:rsid w:val="00993C32"/>
    <w:rsid w:val="00994CBB"/>
    <w:rsid w:val="009954BB"/>
    <w:rsid w:val="0099577D"/>
    <w:rsid w:val="00995888"/>
    <w:rsid w:val="00995DEF"/>
    <w:rsid w:val="00995DF2"/>
    <w:rsid w:val="00996136"/>
    <w:rsid w:val="00996222"/>
    <w:rsid w:val="009963AC"/>
    <w:rsid w:val="00996EB4"/>
    <w:rsid w:val="00996F25"/>
    <w:rsid w:val="009971D2"/>
    <w:rsid w:val="00997962"/>
    <w:rsid w:val="00997AC6"/>
    <w:rsid w:val="00997B49"/>
    <w:rsid w:val="00997E16"/>
    <w:rsid w:val="009A0035"/>
    <w:rsid w:val="009A0058"/>
    <w:rsid w:val="009A0199"/>
    <w:rsid w:val="009A0ADD"/>
    <w:rsid w:val="009A0AE6"/>
    <w:rsid w:val="009A0F4A"/>
    <w:rsid w:val="009A1170"/>
    <w:rsid w:val="009A1179"/>
    <w:rsid w:val="009A1466"/>
    <w:rsid w:val="009A1AD3"/>
    <w:rsid w:val="009A1FA1"/>
    <w:rsid w:val="009A21C9"/>
    <w:rsid w:val="009A2257"/>
    <w:rsid w:val="009A243E"/>
    <w:rsid w:val="009A2502"/>
    <w:rsid w:val="009A253F"/>
    <w:rsid w:val="009A28B1"/>
    <w:rsid w:val="009A29AB"/>
    <w:rsid w:val="009A3082"/>
    <w:rsid w:val="009A3094"/>
    <w:rsid w:val="009A30FA"/>
    <w:rsid w:val="009A3530"/>
    <w:rsid w:val="009A35C3"/>
    <w:rsid w:val="009A3AF6"/>
    <w:rsid w:val="009A3B03"/>
    <w:rsid w:val="009A3DA8"/>
    <w:rsid w:val="009A4371"/>
    <w:rsid w:val="009A446D"/>
    <w:rsid w:val="009A4595"/>
    <w:rsid w:val="009A5564"/>
    <w:rsid w:val="009A5997"/>
    <w:rsid w:val="009A5A1E"/>
    <w:rsid w:val="009A5B56"/>
    <w:rsid w:val="009A6318"/>
    <w:rsid w:val="009A63DB"/>
    <w:rsid w:val="009A6CB4"/>
    <w:rsid w:val="009A6CB5"/>
    <w:rsid w:val="009A753C"/>
    <w:rsid w:val="009A7577"/>
    <w:rsid w:val="009A784E"/>
    <w:rsid w:val="009A7B13"/>
    <w:rsid w:val="009A7CF4"/>
    <w:rsid w:val="009A7D14"/>
    <w:rsid w:val="009A7D6E"/>
    <w:rsid w:val="009A7F91"/>
    <w:rsid w:val="009B044B"/>
    <w:rsid w:val="009B0558"/>
    <w:rsid w:val="009B05BF"/>
    <w:rsid w:val="009B092B"/>
    <w:rsid w:val="009B0991"/>
    <w:rsid w:val="009B114F"/>
    <w:rsid w:val="009B14BC"/>
    <w:rsid w:val="009B156A"/>
    <w:rsid w:val="009B1ED4"/>
    <w:rsid w:val="009B2269"/>
    <w:rsid w:val="009B2EBB"/>
    <w:rsid w:val="009B3A39"/>
    <w:rsid w:val="009B41FC"/>
    <w:rsid w:val="009B43B7"/>
    <w:rsid w:val="009B52CE"/>
    <w:rsid w:val="009B52F0"/>
    <w:rsid w:val="009B5984"/>
    <w:rsid w:val="009B5A22"/>
    <w:rsid w:val="009B6452"/>
    <w:rsid w:val="009B6583"/>
    <w:rsid w:val="009B69DE"/>
    <w:rsid w:val="009B6E04"/>
    <w:rsid w:val="009B6FCB"/>
    <w:rsid w:val="009B7B22"/>
    <w:rsid w:val="009C03D3"/>
    <w:rsid w:val="009C06C9"/>
    <w:rsid w:val="009C0859"/>
    <w:rsid w:val="009C08B6"/>
    <w:rsid w:val="009C0D5F"/>
    <w:rsid w:val="009C1081"/>
    <w:rsid w:val="009C11F4"/>
    <w:rsid w:val="009C1596"/>
    <w:rsid w:val="009C18F0"/>
    <w:rsid w:val="009C23B3"/>
    <w:rsid w:val="009C246E"/>
    <w:rsid w:val="009C2478"/>
    <w:rsid w:val="009C27DB"/>
    <w:rsid w:val="009C2885"/>
    <w:rsid w:val="009C2911"/>
    <w:rsid w:val="009C29C1"/>
    <w:rsid w:val="009C29F6"/>
    <w:rsid w:val="009C2AA8"/>
    <w:rsid w:val="009C2B56"/>
    <w:rsid w:val="009C2F97"/>
    <w:rsid w:val="009C3386"/>
    <w:rsid w:val="009C3514"/>
    <w:rsid w:val="009C357F"/>
    <w:rsid w:val="009C3601"/>
    <w:rsid w:val="009C3A90"/>
    <w:rsid w:val="009C3A95"/>
    <w:rsid w:val="009C40BE"/>
    <w:rsid w:val="009C43A5"/>
    <w:rsid w:val="009C44D9"/>
    <w:rsid w:val="009C4668"/>
    <w:rsid w:val="009C4A38"/>
    <w:rsid w:val="009C4FFC"/>
    <w:rsid w:val="009C50A2"/>
    <w:rsid w:val="009C5387"/>
    <w:rsid w:val="009C5812"/>
    <w:rsid w:val="009C5DA9"/>
    <w:rsid w:val="009C6215"/>
    <w:rsid w:val="009C67BE"/>
    <w:rsid w:val="009C6FAD"/>
    <w:rsid w:val="009C73EC"/>
    <w:rsid w:val="009C789B"/>
    <w:rsid w:val="009C7BEF"/>
    <w:rsid w:val="009D00D9"/>
    <w:rsid w:val="009D02BA"/>
    <w:rsid w:val="009D0784"/>
    <w:rsid w:val="009D0BB9"/>
    <w:rsid w:val="009D0E17"/>
    <w:rsid w:val="009D12DC"/>
    <w:rsid w:val="009D1450"/>
    <w:rsid w:val="009D15D7"/>
    <w:rsid w:val="009D1712"/>
    <w:rsid w:val="009D18CC"/>
    <w:rsid w:val="009D1B9F"/>
    <w:rsid w:val="009D2017"/>
    <w:rsid w:val="009D215A"/>
    <w:rsid w:val="009D225F"/>
    <w:rsid w:val="009D2441"/>
    <w:rsid w:val="009D29BD"/>
    <w:rsid w:val="009D2BFE"/>
    <w:rsid w:val="009D2F1B"/>
    <w:rsid w:val="009D2F24"/>
    <w:rsid w:val="009D30EA"/>
    <w:rsid w:val="009D3356"/>
    <w:rsid w:val="009D36C9"/>
    <w:rsid w:val="009D380D"/>
    <w:rsid w:val="009D3924"/>
    <w:rsid w:val="009D3CDF"/>
    <w:rsid w:val="009D40C9"/>
    <w:rsid w:val="009D4584"/>
    <w:rsid w:val="009D46C4"/>
    <w:rsid w:val="009D4773"/>
    <w:rsid w:val="009D4C24"/>
    <w:rsid w:val="009D4EE9"/>
    <w:rsid w:val="009D4F76"/>
    <w:rsid w:val="009D504D"/>
    <w:rsid w:val="009D522C"/>
    <w:rsid w:val="009D5752"/>
    <w:rsid w:val="009D5B80"/>
    <w:rsid w:val="009D5FCC"/>
    <w:rsid w:val="009D66A5"/>
    <w:rsid w:val="009D6D43"/>
    <w:rsid w:val="009D6ED7"/>
    <w:rsid w:val="009D7336"/>
    <w:rsid w:val="009D7390"/>
    <w:rsid w:val="009D7546"/>
    <w:rsid w:val="009D7C40"/>
    <w:rsid w:val="009D7CFA"/>
    <w:rsid w:val="009E030C"/>
    <w:rsid w:val="009E0C36"/>
    <w:rsid w:val="009E0C9C"/>
    <w:rsid w:val="009E0DD1"/>
    <w:rsid w:val="009E125B"/>
    <w:rsid w:val="009E1AE9"/>
    <w:rsid w:val="009E1B30"/>
    <w:rsid w:val="009E1CCA"/>
    <w:rsid w:val="009E22DD"/>
    <w:rsid w:val="009E2611"/>
    <w:rsid w:val="009E2878"/>
    <w:rsid w:val="009E2891"/>
    <w:rsid w:val="009E3498"/>
    <w:rsid w:val="009E3504"/>
    <w:rsid w:val="009E3527"/>
    <w:rsid w:val="009E35BC"/>
    <w:rsid w:val="009E376F"/>
    <w:rsid w:val="009E3D7C"/>
    <w:rsid w:val="009E3F27"/>
    <w:rsid w:val="009E41C9"/>
    <w:rsid w:val="009E425E"/>
    <w:rsid w:val="009E4521"/>
    <w:rsid w:val="009E4641"/>
    <w:rsid w:val="009E4B89"/>
    <w:rsid w:val="009E5372"/>
    <w:rsid w:val="009E5670"/>
    <w:rsid w:val="009E5D3B"/>
    <w:rsid w:val="009E6341"/>
    <w:rsid w:val="009E65FF"/>
    <w:rsid w:val="009E6A08"/>
    <w:rsid w:val="009E7319"/>
    <w:rsid w:val="009E77BE"/>
    <w:rsid w:val="009F0209"/>
    <w:rsid w:val="009F0466"/>
    <w:rsid w:val="009F0D0A"/>
    <w:rsid w:val="009F13FD"/>
    <w:rsid w:val="009F14CC"/>
    <w:rsid w:val="009F14F5"/>
    <w:rsid w:val="009F1797"/>
    <w:rsid w:val="009F203D"/>
    <w:rsid w:val="009F2AC2"/>
    <w:rsid w:val="009F2AD7"/>
    <w:rsid w:val="009F32C3"/>
    <w:rsid w:val="009F36EF"/>
    <w:rsid w:val="009F3749"/>
    <w:rsid w:val="009F374C"/>
    <w:rsid w:val="009F3B01"/>
    <w:rsid w:val="009F4028"/>
    <w:rsid w:val="009F457B"/>
    <w:rsid w:val="009F4A20"/>
    <w:rsid w:val="009F4EA3"/>
    <w:rsid w:val="009F4FDF"/>
    <w:rsid w:val="009F5137"/>
    <w:rsid w:val="009F5662"/>
    <w:rsid w:val="009F6233"/>
    <w:rsid w:val="009F6768"/>
    <w:rsid w:val="009F69DA"/>
    <w:rsid w:val="009F6A38"/>
    <w:rsid w:val="009F6F26"/>
    <w:rsid w:val="009F71DD"/>
    <w:rsid w:val="009F733E"/>
    <w:rsid w:val="009F73EB"/>
    <w:rsid w:val="009F7809"/>
    <w:rsid w:val="009F7E4C"/>
    <w:rsid w:val="009F7FE2"/>
    <w:rsid w:val="00A0020B"/>
    <w:rsid w:val="00A00492"/>
    <w:rsid w:val="00A00A71"/>
    <w:rsid w:val="00A00E7F"/>
    <w:rsid w:val="00A00EE6"/>
    <w:rsid w:val="00A00F86"/>
    <w:rsid w:val="00A0123F"/>
    <w:rsid w:val="00A01270"/>
    <w:rsid w:val="00A016E0"/>
    <w:rsid w:val="00A01E37"/>
    <w:rsid w:val="00A0201D"/>
    <w:rsid w:val="00A02151"/>
    <w:rsid w:val="00A021DB"/>
    <w:rsid w:val="00A024DE"/>
    <w:rsid w:val="00A02DED"/>
    <w:rsid w:val="00A02E44"/>
    <w:rsid w:val="00A032C7"/>
    <w:rsid w:val="00A03B02"/>
    <w:rsid w:val="00A03BCC"/>
    <w:rsid w:val="00A03C52"/>
    <w:rsid w:val="00A03CA8"/>
    <w:rsid w:val="00A03D23"/>
    <w:rsid w:val="00A03D98"/>
    <w:rsid w:val="00A03DB2"/>
    <w:rsid w:val="00A03E0D"/>
    <w:rsid w:val="00A04184"/>
    <w:rsid w:val="00A04A4C"/>
    <w:rsid w:val="00A04E89"/>
    <w:rsid w:val="00A053DD"/>
    <w:rsid w:val="00A055E9"/>
    <w:rsid w:val="00A0599C"/>
    <w:rsid w:val="00A05A0A"/>
    <w:rsid w:val="00A05D0A"/>
    <w:rsid w:val="00A05D64"/>
    <w:rsid w:val="00A05DAD"/>
    <w:rsid w:val="00A0620F"/>
    <w:rsid w:val="00A068A7"/>
    <w:rsid w:val="00A076A5"/>
    <w:rsid w:val="00A07AE5"/>
    <w:rsid w:val="00A07BDC"/>
    <w:rsid w:val="00A07E3E"/>
    <w:rsid w:val="00A102DC"/>
    <w:rsid w:val="00A10758"/>
    <w:rsid w:val="00A10D6E"/>
    <w:rsid w:val="00A112B3"/>
    <w:rsid w:val="00A113A3"/>
    <w:rsid w:val="00A114D7"/>
    <w:rsid w:val="00A11501"/>
    <w:rsid w:val="00A117F1"/>
    <w:rsid w:val="00A11CA9"/>
    <w:rsid w:val="00A12007"/>
    <w:rsid w:val="00A122D1"/>
    <w:rsid w:val="00A1259F"/>
    <w:rsid w:val="00A12BF7"/>
    <w:rsid w:val="00A130F0"/>
    <w:rsid w:val="00A131E0"/>
    <w:rsid w:val="00A133C8"/>
    <w:rsid w:val="00A134B4"/>
    <w:rsid w:val="00A135FC"/>
    <w:rsid w:val="00A1397A"/>
    <w:rsid w:val="00A13B81"/>
    <w:rsid w:val="00A13BD5"/>
    <w:rsid w:val="00A13DE9"/>
    <w:rsid w:val="00A13F68"/>
    <w:rsid w:val="00A1405F"/>
    <w:rsid w:val="00A1414C"/>
    <w:rsid w:val="00A142C5"/>
    <w:rsid w:val="00A14350"/>
    <w:rsid w:val="00A147BF"/>
    <w:rsid w:val="00A14D9F"/>
    <w:rsid w:val="00A153E9"/>
    <w:rsid w:val="00A155B2"/>
    <w:rsid w:val="00A1595D"/>
    <w:rsid w:val="00A159FD"/>
    <w:rsid w:val="00A15A09"/>
    <w:rsid w:val="00A15E9A"/>
    <w:rsid w:val="00A1633B"/>
    <w:rsid w:val="00A16579"/>
    <w:rsid w:val="00A169E7"/>
    <w:rsid w:val="00A16C7F"/>
    <w:rsid w:val="00A16E43"/>
    <w:rsid w:val="00A16E5F"/>
    <w:rsid w:val="00A17635"/>
    <w:rsid w:val="00A17709"/>
    <w:rsid w:val="00A17938"/>
    <w:rsid w:val="00A206EF"/>
    <w:rsid w:val="00A208A9"/>
    <w:rsid w:val="00A2151B"/>
    <w:rsid w:val="00A215ED"/>
    <w:rsid w:val="00A21F6D"/>
    <w:rsid w:val="00A22643"/>
    <w:rsid w:val="00A226A7"/>
    <w:rsid w:val="00A226B0"/>
    <w:rsid w:val="00A22856"/>
    <w:rsid w:val="00A228F2"/>
    <w:rsid w:val="00A22B6C"/>
    <w:rsid w:val="00A22FB4"/>
    <w:rsid w:val="00A2370C"/>
    <w:rsid w:val="00A23BBA"/>
    <w:rsid w:val="00A243CE"/>
    <w:rsid w:val="00A24936"/>
    <w:rsid w:val="00A24BAB"/>
    <w:rsid w:val="00A250D2"/>
    <w:rsid w:val="00A25A28"/>
    <w:rsid w:val="00A2623F"/>
    <w:rsid w:val="00A267F2"/>
    <w:rsid w:val="00A2686D"/>
    <w:rsid w:val="00A2699C"/>
    <w:rsid w:val="00A26D26"/>
    <w:rsid w:val="00A26E00"/>
    <w:rsid w:val="00A27C92"/>
    <w:rsid w:val="00A304AA"/>
    <w:rsid w:val="00A3063E"/>
    <w:rsid w:val="00A30858"/>
    <w:rsid w:val="00A309BE"/>
    <w:rsid w:val="00A30F23"/>
    <w:rsid w:val="00A314BE"/>
    <w:rsid w:val="00A31621"/>
    <w:rsid w:val="00A31C0E"/>
    <w:rsid w:val="00A31FF0"/>
    <w:rsid w:val="00A32669"/>
    <w:rsid w:val="00A326E5"/>
    <w:rsid w:val="00A32835"/>
    <w:rsid w:val="00A33348"/>
    <w:rsid w:val="00A33C77"/>
    <w:rsid w:val="00A33FE9"/>
    <w:rsid w:val="00A341CD"/>
    <w:rsid w:val="00A34EB5"/>
    <w:rsid w:val="00A34F60"/>
    <w:rsid w:val="00A3507A"/>
    <w:rsid w:val="00A359B1"/>
    <w:rsid w:val="00A359DF"/>
    <w:rsid w:val="00A35A15"/>
    <w:rsid w:val="00A36D69"/>
    <w:rsid w:val="00A36F15"/>
    <w:rsid w:val="00A37195"/>
    <w:rsid w:val="00A3750D"/>
    <w:rsid w:val="00A3759D"/>
    <w:rsid w:val="00A3798A"/>
    <w:rsid w:val="00A37C84"/>
    <w:rsid w:val="00A37FE6"/>
    <w:rsid w:val="00A40000"/>
    <w:rsid w:val="00A4053C"/>
    <w:rsid w:val="00A40AD6"/>
    <w:rsid w:val="00A415D3"/>
    <w:rsid w:val="00A41AD0"/>
    <w:rsid w:val="00A41C04"/>
    <w:rsid w:val="00A41DD8"/>
    <w:rsid w:val="00A41F03"/>
    <w:rsid w:val="00A41F4E"/>
    <w:rsid w:val="00A41F91"/>
    <w:rsid w:val="00A42168"/>
    <w:rsid w:val="00A425E1"/>
    <w:rsid w:val="00A426BA"/>
    <w:rsid w:val="00A42754"/>
    <w:rsid w:val="00A43171"/>
    <w:rsid w:val="00A43225"/>
    <w:rsid w:val="00A4366B"/>
    <w:rsid w:val="00A43865"/>
    <w:rsid w:val="00A43DAF"/>
    <w:rsid w:val="00A44098"/>
    <w:rsid w:val="00A442EE"/>
    <w:rsid w:val="00A444C7"/>
    <w:rsid w:val="00A447A2"/>
    <w:rsid w:val="00A44D4F"/>
    <w:rsid w:val="00A44E22"/>
    <w:rsid w:val="00A4501C"/>
    <w:rsid w:val="00A45196"/>
    <w:rsid w:val="00A45420"/>
    <w:rsid w:val="00A454E2"/>
    <w:rsid w:val="00A45E1B"/>
    <w:rsid w:val="00A45EB7"/>
    <w:rsid w:val="00A4646A"/>
    <w:rsid w:val="00A46506"/>
    <w:rsid w:val="00A46869"/>
    <w:rsid w:val="00A46A5F"/>
    <w:rsid w:val="00A4718C"/>
    <w:rsid w:val="00A4733B"/>
    <w:rsid w:val="00A473A3"/>
    <w:rsid w:val="00A47713"/>
    <w:rsid w:val="00A478C2"/>
    <w:rsid w:val="00A479B7"/>
    <w:rsid w:val="00A47C35"/>
    <w:rsid w:val="00A47FEE"/>
    <w:rsid w:val="00A503BB"/>
    <w:rsid w:val="00A50BF5"/>
    <w:rsid w:val="00A518EF"/>
    <w:rsid w:val="00A51B53"/>
    <w:rsid w:val="00A52197"/>
    <w:rsid w:val="00A521C3"/>
    <w:rsid w:val="00A5225E"/>
    <w:rsid w:val="00A528E9"/>
    <w:rsid w:val="00A539D5"/>
    <w:rsid w:val="00A53F7E"/>
    <w:rsid w:val="00A540DC"/>
    <w:rsid w:val="00A549B2"/>
    <w:rsid w:val="00A54A77"/>
    <w:rsid w:val="00A54E25"/>
    <w:rsid w:val="00A55166"/>
    <w:rsid w:val="00A5557D"/>
    <w:rsid w:val="00A55828"/>
    <w:rsid w:val="00A55896"/>
    <w:rsid w:val="00A55914"/>
    <w:rsid w:val="00A55AF4"/>
    <w:rsid w:val="00A55D70"/>
    <w:rsid w:val="00A56127"/>
    <w:rsid w:val="00A564DF"/>
    <w:rsid w:val="00A56597"/>
    <w:rsid w:val="00A56740"/>
    <w:rsid w:val="00A569EF"/>
    <w:rsid w:val="00A56E27"/>
    <w:rsid w:val="00A56E74"/>
    <w:rsid w:val="00A56F70"/>
    <w:rsid w:val="00A57149"/>
    <w:rsid w:val="00A57344"/>
    <w:rsid w:val="00A57A57"/>
    <w:rsid w:val="00A57F28"/>
    <w:rsid w:val="00A600E5"/>
    <w:rsid w:val="00A6013E"/>
    <w:rsid w:val="00A606A5"/>
    <w:rsid w:val="00A60936"/>
    <w:rsid w:val="00A60AA6"/>
    <w:rsid w:val="00A60B07"/>
    <w:rsid w:val="00A60FDD"/>
    <w:rsid w:val="00A6118A"/>
    <w:rsid w:val="00A613DC"/>
    <w:rsid w:val="00A61A47"/>
    <w:rsid w:val="00A61AEC"/>
    <w:rsid w:val="00A61EF5"/>
    <w:rsid w:val="00A6233B"/>
    <w:rsid w:val="00A62BA9"/>
    <w:rsid w:val="00A6352C"/>
    <w:rsid w:val="00A63531"/>
    <w:rsid w:val="00A6361E"/>
    <w:rsid w:val="00A63B1F"/>
    <w:rsid w:val="00A63BDA"/>
    <w:rsid w:val="00A64046"/>
    <w:rsid w:val="00A64100"/>
    <w:rsid w:val="00A641B2"/>
    <w:rsid w:val="00A64565"/>
    <w:rsid w:val="00A645AF"/>
    <w:rsid w:val="00A6498C"/>
    <w:rsid w:val="00A651CE"/>
    <w:rsid w:val="00A65420"/>
    <w:rsid w:val="00A65434"/>
    <w:rsid w:val="00A655B2"/>
    <w:rsid w:val="00A65622"/>
    <w:rsid w:val="00A6564B"/>
    <w:rsid w:val="00A6571B"/>
    <w:rsid w:val="00A657CD"/>
    <w:rsid w:val="00A65910"/>
    <w:rsid w:val="00A66217"/>
    <w:rsid w:val="00A6652B"/>
    <w:rsid w:val="00A66E1B"/>
    <w:rsid w:val="00A66F95"/>
    <w:rsid w:val="00A67265"/>
    <w:rsid w:val="00A6747C"/>
    <w:rsid w:val="00A67874"/>
    <w:rsid w:val="00A67B12"/>
    <w:rsid w:val="00A67D6A"/>
    <w:rsid w:val="00A67FA2"/>
    <w:rsid w:val="00A707E8"/>
    <w:rsid w:val="00A708AF"/>
    <w:rsid w:val="00A715A1"/>
    <w:rsid w:val="00A71960"/>
    <w:rsid w:val="00A71A28"/>
    <w:rsid w:val="00A720B2"/>
    <w:rsid w:val="00A720C5"/>
    <w:rsid w:val="00A72B6A"/>
    <w:rsid w:val="00A72BB3"/>
    <w:rsid w:val="00A72C6F"/>
    <w:rsid w:val="00A72D38"/>
    <w:rsid w:val="00A72E38"/>
    <w:rsid w:val="00A73078"/>
    <w:rsid w:val="00A7316E"/>
    <w:rsid w:val="00A73343"/>
    <w:rsid w:val="00A734E8"/>
    <w:rsid w:val="00A73786"/>
    <w:rsid w:val="00A73BB7"/>
    <w:rsid w:val="00A74776"/>
    <w:rsid w:val="00A747A6"/>
    <w:rsid w:val="00A753D3"/>
    <w:rsid w:val="00A76258"/>
    <w:rsid w:val="00A76336"/>
    <w:rsid w:val="00A763B2"/>
    <w:rsid w:val="00A7686B"/>
    <w:rsid w:val="00A76B21"/>
    <w:rsid w:val="00A76DC7"/>
    <w:rsid w:val="00A76EBA"/>
    <w:rsid w:val="00A76EF5"/>
    <w:rsid w:val="00A76F1B"/>
    <w:rsid w:val="00A76F5D"/>
    <w:rsid w:val="00A77020"/>
    <w:rsid w:val="00A775C7"/>
    <w:rsid w:val="00A77B07"/>
    <w:rsid w:val="00A8035C"/>
    <w:rsid w:val="00A80590"/>
    <w:rsid w:val="00A809E0"/>
    <w:rsid w:val="00A80FDA"/>
    <w:rsid w:val="00A81570"/>
    <w:rsid w:val="00A8178A"/>
    <w:rsid w:val="00A81BA1"/>
    <w:rsid w:val="00A820A4"/>
    <w:rsid w:val="00A8277C"/>
    <w:rsid w:val="00A828CA"/>
    <w:rsid w:val="00A82931"/>
    <w:rsid w:val="00A829D9"/>
    <w:rsid w:val="00A82E18"/>
    <w:rsid w:val="00A839DB"/>
    <w:rsid w:val="00A83CB3"/>
    <w:rsid w:val="00A84074"/>
    <w:rsid w:val="00A84168"/>
    <w:rsid w:val="00A84412"/>
    <w:rsid w:val="00A8469F"/>
    <w:rsid w:val="00A849C3"/>
    <w:rsid w:val="00A850BE"/>
    <w:rsid w:val="00A8513A"/>
    <w:rsid w:val="00A853C5"/>
    <w:rsid w:val="00A8559B"/>
    <w:rsid w:val="00A861CC"/>
    <w:rsid w:val="00A861F0"/>
    <w:rsid w:val="00A86620"/>
    <w:rsid w:val="00A86728"/>
    <w:rsid w:val="00A867BD"/>
    <w:rsid w:val="00A86CCC"/>
    <w:rsid w:val="00A87330"/>
    <w:rsid w:val="00A87A61"/>
    <w:rsid w:val="00A901DA"/>
    <w:rsid w:val="00A904A6"/>
    <w:rsid w:val="00A905CA"/>
    <w:rsid w:val="00A906C1"/>
    <w:rsid w:val="00A90F20"/>
    <w:rsid w:val="00A912F0"/>
    <w:rsid w:val="00A91983"/>
    <w:rsid w:val="00A91AFE"/>
    <w:rsid w:val="00A91FC9"/>
    <w:rsid w:val="00A92A36"/>
    <w:rsid w:val="00A92C6B"/>
    <w:rsid w:val="00A92D49"/>
    <w:rsid w:val="00A92EE4"/>
    <w:rsid w:val="00A93009"/>
    <w:rsid w:val="00A933E8"/>
    <w:rsid w:val="00A935F4"/>
    <w:rsid w:val="00A93793"/>
    <w:rsid w:val="00A93E2C"/>
    <w:rsid w:val="00A942A4"/>
    <w:rsid w:val="00A94386"/>
    <w:rsid w:val="00A9458B"/>
    <w:rsid w:val="00A94C16"/>
    <w:rsid w:val="00A94C65"/>
    <w:rsid w:val="00A954A9"/>
    <w:rsid w:val="00A95A30"/>
    <w:rsid w:val="00A95B9A"/>
    <w:rsid w:val="00A95C8E"/>
    <w:rsid w:val="00A96A80"/>
    <w:rsid w:val="00A96B36"/>
    <w:rsid w:val="00A96BBD"/>
    <w:rsid w:val="00A971BB"/>
    <w:rsid w:val="00A97AA4"/>
    <w:rsid w:val="00A97EE0"/>
    <w:rsid w:val="00AA0707"/>
    <w:rsid w:val="00AA081A"/>
    <w:rsid w:val="00AA0D60"/>
    <w:rsid w:val="00AA132B"/>
    <w:rsid w:val="00AA143E"/>
    <w:rsid w:val="00AA169F"/>
    <w:rsid w:val="00AA16D2"/>
    <w:rsid w:val="00AA1B1A"/>
    <w:rsid w:val="00AA1B41"/>
    <w:rsid w:val="00AA23E1"/>
    <w:rsid w:val="00AA259C"/>
    <w:rsid w:val="00AA26D4"/>
    <w:rsid w:val="00AA2AAD"/>
    <w:rsid w:val="00AA2F1C"/>
    <w:rsid w:val="00AA3202"/>
    <w:rsid w:val="00AA3974"/>
    <w:rsid w:val="00AA3EE9"/>
    <w:rsid w:val="00AA4685"/>
    <w:rsid w:val="00AA4C06"/>
    <w:rsid w:val="00AA5000"/>
    <w:rsid w:val="00AA5262"/>
    <w:rsid w:val="00AA5390"/>
    <w:rsid w:val="00AA5619"/>
    <w:rsid w:val="00AA5A4C"/>
    <w:rsid w:val="00AA5B8D"/>
    <w:rsid w:val="00AA6020"/>
    <w:rsid w:val="00AA6278"/>
    <w:rsid w:val="00AA6749"/>
    <w:rsid w:val="00AA6752"/>
    <w:rsid w:val="00AA68ED"/>
    <w:rsid w:val="00AA73CE"/>
    <w:rsid w:val="00AA74E9"/>
    <w:rsid w:val="00AA7510"/>
    <w:rsid w:val="00AA7543"/>
    <w:rsid w:val="00AA7750"/>
    <w:rsid w:val="00AA79D3"/>
    <w:rsid w:val="00AA7AA8"/>
    <w:rsid w:val="00AA7E71"/>
    <w:rsid w:val="00AB02D9"/>
    <w:rsid w:val="00AB06E3"/>
    <w:rsid w:val="00AB0F88"/>
    <w:rsid w:val="00AB1204"/>
    <w:rsid w:val="00AB17AF"/>
    <w:rsid w:val="00AB1C73"/>
    <w:rsid w:val="00AB1CC3"/>
    <w:rsid w:val="00AB1E2E"/>
    <w:rsid w:val="00AB21AC"/>
    <w:rsid w:val="00AB25DD"/>
    <w:rsid w:val="00AB294E"/>
    <w:rsid w:val="00AB2B16"/>
    <w:rsid w:val="00AB3B30"/>
    <w:rsid w:val="00AB4CAD"/>
    <w:rsid w:val="00AB51BD"/>
    <w:rsid w:val="00AB52EE"/>
    <w:rsid w:val="00AB54A1"/>
    <w:rsid w:val="00AB55FB"/>
    <w:rsid w:val="00AB5A4A"/>
    <w:rsid w:val="00AB5B00"/>
    <w:rsid w:val="00AB5C0E"/>
    <w:rsid w:val="00AB5C2C"/>
    <w:rsid w:val="00AB5CC3"/>
    <w:rsid w:val="00AB61AD"/>
    <w:rsid w:val="00AB626F"/>
    <w:rsid w:val="00AB697C"/>
    <w:rsid w:val="00AB6E2A"/>
    <w:rsid w:val="00AB6E50"/>
    <w:rsid w:val="00AB7548"/>
    <w:rsid w:val="00AB7745"/>
    <w:rsid w:val="00AB77C7"/>
    <w:rsid w:val="00AB79A9"/>
    <w:rsid w:val="00AB7CCF"/>
    <w:rsid w:val="00AC089E"/>
    <w:rsid w:val="00AC09A5"/>
    <w:rsid w:val="00AC0C40"/>
    <w:rsid w:val="00AC0CDE"/>
    <w:rsid w:val="00AC0DE4"/>
    <w:rsid w:val="00AC1079"/>
    <w:rsid w:val="00AC122D"/>
    <w:rsid w:val="00AC14F2"/>
    <w:rsid w:val="00AC1514"/>
    <w:rsid w:val="00AC16A0"/>
    <w:rsid w:val="00AC1857"/>
    <w:rsid w:val="00AC23E2"/>
    <w:rsid w:val="00AC256F"/>
    <w:rsid w:val="00AC2969"/>
    <w:rsid w:val="00AC2BA4"/>
    <w:rsid w:val="00AC2DB2"/>
    <w:rsid w:val="00AC2DBB"/>
    <w:rsid w:val="00AC32E1"/>
    <w:rsid w:val="00AC32F2"/>
    <w:rsid w:val="00AC33EE"/>
    <w:rsid w:val="00AC348C"/>
    <w:rsid w:val="00AC39BA"/>
    <w:rsid w:val="00AC3E74"/>
    <w:rsid w:val="00AC3FE8"/>
    <w:rsid w:val="00AC3FF5"/>
    <w:rsid w:val="00AC42B3"/>
    <w:rsid w:val="00AC44C2"/>
    <w:rsid w:val="00AC47EA"/>
    <w:rsid w:val="00AC5B69"/>
    <w:rsid w:val="00AC5EB9"/>
    <w:rsid w:val="00AC62E0"/>
    <w:rsid w:val="00AC6334"/>
    <w:rsid w:val="00AC67D2"/>
    <w:rsid w:val="00AC6B6A"/>
    <w:rsid w:val="00AC6CD5"/>
    <w:rsid w:val="00AC6CD7"/>
    <w:rsid w:val="00AC6D6C"/>
    <w:rsid w:val="00AC6E6A"/>
    <w:rsid w:val="00AC700F"/>
    <w:rsid w:val="00AD025B"/>
    <w:rsid w:val="00AD076E"/>
    <w:rsid w:val="00AD07C2"/>
    <w:rsid w:val="00AD090E"/>
    <w:rsid w:val="00AD0A70"/>
    <w:rsid w:val="00AD0D2B"/>
    <w:rsid w:val="00AD0EAE"/>
    <w:rsid w:val="00AD1588"/>
    <w:rsid w:val="00AD172B"/>
    <w:rsid w:val="00AD17E4"/>
    <w:rsid w:val="00AD19DC"/>
    <w:rsid w:val="00AD1AAF"/>
    <w:rsid w:val="00AD1F62"/>
    <w:rsid w:val="00AD1FEA"/>
    <w:rsid w:val="00AD25E2"/>
    <w:rsid w:val="00AD2D87"/>
    <w:rsid w:val="00AD312C"/>
    <w:rsid w:val="00AD31BB"/>
    <w:rsid w:val="00AD3579"/>
    <w:rsid w:val="00AD361B"/>
    <w:rsid w:val="00AD36F4"/>
    <w:rsid w:val="00AD3782"/>
    <w:rsid w:val="00AD3B02"/>
    <w:rsid w:val="00AD3D87"/>
    <w:rsid w:val="00AD3FAB"/>
    <w:rsid w:val="00AD3FB4"/>
    <w:rsid w:val="00AD45D1"/>
    <w:rsid w:val="00AD4718"/>
    <w:rsid w:val="00AD4F08"/>
    <w:rsid w:val="00AD50EC"/>
    <w:rsid w:val="00AD522E"/>
    <w:rsid w:val="00AD5366"/>
    <w:rsid w:val="00AD56DD"/>
    <w:rsid w:val="00AD5760"/>
    <w:rsid w:val="00AD5888"/>
    <w:rsid w:val="00AD5A13"/>
    <w:rsid w:val="00AD5D51"/>
    <w:rsid w:val="00AD6094"/>
    <w:rsid w:val="00AD60BD"/>
    <w:rsid w:val="00AD6B9E"/>
    <w:rsid w:val="00AD6F92"/>
    <w:rsid w:val="00AE0043"/>
    <w:rsid w:val="00AE00BB"/>
    <w:rsid w:val="00AE014E"/>
    <w:rsid w:val="00AE05EA"/>
    <w:rsid w:val="00AE0B49"/>
    <w:rsid w:val="00AE0EDF"/>
    <w:rsid w:val="00AE0F29"/>
    <w:rsid w:val="00AE0FEB"/>
    <w:rsid w:val="00AE1600"/>
    <w:rsid w:val="00AE1E6A"/>
    <w:rsid w:val="00AE1EFE"/>
    <w:rsid w:val="00AE1FBD"/>
    <w:rsid w:val="00AE2164"/>
    <w:rsid w:val="00AE2408"/>
    <w:rsid w:val="00AE27BA"/>
    <w:rsid w:val="00AE2AD0"/>
    <w:rsid w:val="00AE2ADA"/>
    <w:rsid w:val="00AE2C25"/>
    <w:rsid w:val="00AE2CAE"/>
    <w:rsid w:val="00AE2DB4"/>
    <w:rsid w:val="00AE343B"/>
    <w:rsid w:val="00AE3539"/>
    <w:rsid w:val="00AE3B04"/>
    <w:rsid w:val="00AE3B07"/>
    <w:rsid w:val="00AE3D48"/>
    <w:rsid w:val="00AE3F04"/>
    <w:rsid w:val="00AE438C"/>
    <w:rsid w:val="00AE4584"/>
    <w:rsid w:val="00AE4DE8"/>
    <w:rsid w:val="00AE5327"/>
    <w:rsid w:val="00AE55C6"/>
    <w:rsid w:val="00AE5BC5"/>
    <w:rsid w:val="00AE6973"/>
    <w:rsid w:val="00AE70DA"/>
    <w:rsid w:val="00AE72C7"/>
    <w:rsid w:val="00AE7526"/>
    <w:rsid w:val="00AE7A36"/>
    <w:rsid w:val="00AE7C89"/>
    <w:rsid w:val="00AE7E15"/>
    <w:rsid w:val="00AF05B2"/>
    <w:rsid w:val="00AF05F7"/>
    <w:rsid w:val="00AF0922"/>
    <w:rsid w:val="00AF0C21"/>
    <w:rsid w:val="00AF0E34"/>
    <w:rsid w:val="00AF11E3"/>
    <w:rsid w:val="00AF145C"/>
    <w:rsid w:val="00AF1909"/>
    <w:rsid w:val="00AF1CA5"/>
    <w:rsid w:val="00AF2026"/>
    <w:rsid w:val="00AF2070"/>
    <w:rsid w:val="00AF21AF"/>
    <w:rsid w:val="00AF224C"/>
    <w:rsid w:val="00AF225B"/>
    <w:rsid w:val="00AF24C7"/>
    <w:rsid w:val="00AF24E5"/>
    <w:rsid w:val="00AF2926"/>
    <w:rsid w:val="00AF2A84"/>
    <w:rsid w:val="00AF2C5C"/>
    <w:rsid w:val="00AF36AF"/>
    <w:rsid w:val="00AF38F4"/>
    <w:rsid w:val="00AF3C4C"/>
    <w:rsid w:val="00AF3C78"/>
    <w:rsid w:val="00AF406F"/>
    <w:rsid w:val="00AF4990"/>
    <w:rsid w:val="00AF4A47"/>
    <w:rsid w:val="00AF4B2E"/>
    <w:rsid w:val="00AF4CF6"/>
    <w:rsid w:val="00AF4DCD"/>
    <w:rsid w:val="00AF4EDC"/>
    <w:rsid w:val="00AF520C"/>
    <w:rsid w:val="00AF56E7"/>
    <w:rsid w:val="00AF5887"/>
    <w:rsid w:val="00AF5B2B"/>
    <w:rsid w:val="00AF5D9D"/>
    <w:rsid w:val="00AF5F33"/>
    <w:rsid w:val="00AF614C"/>
    <w:rsid w:val="00AF61CA"/>
    <w:rsid w:val="00AF6200"/>
    <w:rsid w:val="00AF6331"/>
    <w:rsid w:val="00AF65E6"/>
    <w:rsid w:val="00AF6827"/>
    <w:rsid w:val="00AF68A2"/>
    <w:rsid w:val="00AF6CEE"/>
    <w:rsid w:val="00AF6FD9"/>
    <w:rsid w:val="00AF7499"/>
    <w:rsid w:val="00AF74EA"/>
    <w:rsid w:val="00AF76CF"/>
    <w:rsid w:val="00AF787E"/>
    <w:rsid w:val="00AF7BB3"/>
    <w:rsid w:val="00AF7D06"/>
    <w:rsid w:val="00B00326"/>
    <w:rsid w:val="00B006C6"/>
    <w:rsid w:val="00B00B83"/>
    <w:rsid w:val="00B01205"/>
    <w:rsid w:val="00B01675"/>
    <w:rsid w:val="00B0177F"/>
    <w:rsid w:val="00B01EF7"/>
    <w:rsid w:val="00B021ED"/>
    <w:rsid w:val="00B0255D"/>
    <w:rsid w:val="00B027CE"/>
    <w:rsid w:val="00B02902"/>
    <w:rsid w:val="00B02D99"/>
    <w:rsid w:val="00B02E08"/>
    <w:rsid w:val="00B02FEA"/>
    <w:rsid w:val="00B040F3"/>
    <w:rsid w:val="00B04E48"/>
    <w:rsid w:val="00B04F0A"/>
    <w:rsid w:val="00B0559F"/>
    <w:rsid w:val="00B05828"/>
    <w:rsid w:val="00B05ABC"/>
    <w:rsid w:val="00B05BB9"/>
    <w:rsid w:val="00B05FAA"/>
    <w:rsid w:val="00B061E5"/>
    <w:rsid w:val="00B064DC"/>
    <w:rsid w:val="00B06A1A"/>
    <w:rsid w:val="00B06ADB"/>
    <w:rsid w:val="00B070DE"/>
    <w:rsid w:val="00B07389"/>
    <w:rsid w:val="00B07858"/>
    <w:rsid w:val="00B07883"/>
    <w:rsid w:val="00B07C91"/>
    <w:rsid w:val="00B07F4E"/>
    <w:rsid w:val="00B102F0"/>
    <w:rsid w:val="00B10496"/>
    <w:rsid w:val="00B106DE"/>
    <w:rsid w:val="00B10818"/>
    <w:rsid w:val="00B10834"/>
    <w:rsid w:val="00B10906"/>
    <w:rsid w:val="00B10DAF"/>
    <w:rsid w:val="00B11298"/>
    <w:rsid w:val="00B11688"/>
    <w:rsid w:val="00B119B5"/>
    <w:rsid w:val="00B11D64"/>
    <w:rsid w:val="00B121A5"/>
    <w:rsid w:val="00B12282"/>
    <w:rsid w:val="00B126B4"/>
    <w:rsid w:val="00B12AE0"/>
    <w:rsid w:val="00B12DB1"/>
    <w:rsid w:val="00B13975"/>
    <w:rsid w:val="00B13D5B"/>
    <w:rsid w:val="00B13E12"/>
    <w:rsid w:val="00B13E2B"/>
    <w:rsid w:val="00B13FB8"/>
    <w:rsid w:val="00B143E2"/>
    <w:rsid w:val="00B1465F"/>
    <w:rsid w:val="00B14795"/>
    <w:rsid w:val="00B153C3"/>
    <w:rsid w:val="00B1566E"/>
    <w:rsid w:val="00B15B7E"/>
    <w:rsid w:val="00B16545"/>
    <w:rsid w:val="00B166F8"/>
    <w:rsid w:val="00B16B76"/>
    <w:rsid w:val="00B16D1E"/>
    <w:rsid w:val="00B16E22"/>
    <w:rsid w:val="00B1704C"/>
    <w:rsid w:val="00B176C3"/>
    <w:rsid w:val="00B179CA"/>
    <w:rsid w:val="00B17B94"/>
    <w:rsid w:val="00B17CA5"/>
    <w:rsid w:val="00B20137"/>
    <w:rsid w:val="00B201EA"/>
    <w:rsid w:val="00B205F0"/>
    <w:rsid w:val="00B2075F"/>
    <w:rsid w:val="00B20A9A"/>
    <w:rsid w:val="00B20AD7"/>
    <w:rsid w:val="00B20B44"/>
    <w:rsid w:val="00B20C3F"/>
    <w:rsid w:val="00B21A32"/>
    <w:rsid w:val="00B21C76"/>
    <w:rsid w:val="00B21C8C"/>
    <w:rsid w:val="00B22274"/>
    <w:rsid w:val="00B22B66"/>
    <w:rsid w:val="00B23278"/>
    <w:rsid w:val="00B23974"/>
    <w:rsid w:val="00B23F12"/>
    <w:rsid w:val="00B24379"/>
    <w:rsid w:val="00B246AB"/>
    <w:rsid w:val="00B24912"/>
    <w:rsid w:val="00B24B4C"/>
    <w:rsid w:val="00B24CBC"/>
    <w:rsid w:val="00B24D5D"/>
    <w:rsid w:val="00B24F52"/>
    <w:rsid w:val="00B25861"/>
    <w:rsid w:val="00B25A7B"/>
    <w:rsid w:val="00B25B23"/>
    <w:rsid w:val="00B2635C"/>
    <w:rsid w:val="00B26754"/>
    <w:rsid w:val="00B26A1D"/>
    <w:rsid w:val="00B26C16"/>
    <w:rsid w:val="00B26C17"/>
    <w:rsid w:val="00B26C5B"/>
    <w:rsid w:val="00B2707B"/>
    <w:rsid w:val="00B2775E"/>
    <w:rsid w:val="00B27879"/>
    <w:rsid w:val="00B30799"/>
    <w:rsid w:val="00B30980"/>
    <w:rsid w:val="00B30D3B"/>
    <w:rsid w:val="00B31466"/>
    <w:rsid w:val="00B31BFD"/>
    <w:rsid w:val="00B31D84"/>
    <w:rsid w:val="00B31DD6"/>
    <w:rsid w:val="00B3292E"/>
    <w:rsid w:val="00B32B10"/>
    <w:rsid w:val="00B32CC3"/>
    <w:rsid w:val="00B32DC2"/>
    <w:rsid w:val="00B32E86"/>
    <w:rsid w:val="00B32EEF"/>
    <w:rsid w:val="00B33253"/>
    <w:rsid w:val="00B33741"/>
    <w:rsid w:val="00B33A8E"/>
    <w:rsid w:val="00B33AE9"/>
    <w:rsid w:val="00B33F0A"/>
    <w:rsid w:val="00B33F4C"/>
    <w:rsid w:val="00B3438C"/>
    <w:rsid w:val="00B345CD"/>
    <w:rsid w:val="00B34C47"/>
    <w:rsid w:val="00B34D7D"/>
    <w:rsid w:val="00B34EAA"/>
    <w:rsid w:val="00B35127"/>
    <w:rsid w:val="00B351DE"/>
    <w:rsid w:val="00B35460"/>
    <w:rsid w:val="00B354DC"/>
    <w:rsid w:val="00B35A22"/>
    <w:rsid w:val="00B35B8A"/>
    <w:rsid w:val="00B3601F"/>
    <w:rsid w:val="00B366CC"/>
    <w:rsid w:val="00B3673C"/>
    <w:rsid w:val="00B36AB9"/>
    <w:rsid w:val="00B36B79"/>
    <w:rsid w:val="00B371D5"/>
    <w:rsid w:val="00B37395"/>
    <w:rsid w:val="00B37975"/>
    <w:rsid w:val="00B37A7B"/>
    <w:rsid w:val="00B37DFB"/>
    <w:rsid w:val="00B400F8"/>
    <w:rsid w:val="00B4015B"/>
    <w:rsid w:val="00B4063D"/>
    <w:rsid w:val="00B40827"/>
    <w:rsid w:val="00B40868"/>
    <w:rsid w:val="00B40A3C"/>
    <w:rsid w:val="00B41138"/>
    <w:rsid w:val="00B4120D"/>
    <w:rsid w:val="00B41783"/>
    <w:rsid w:val="00B41872"/>
    <w:rsid w:val="00B41877"/>
    <w:rsid w:val="00B41CE2"/>
    <w:rsid w:val="00B41DC0"/>
    <w:rsid w:val="00B41EF6"/>
    <w:rsid w:val="00B42101"/>
    <w:rsid w:val="00B4216B"/>
    <w:rsid w:val="00B4237D"/>
    <w:rsid w:val="00B42FE9"/>
    <w:rsid w:val="00B430A4"/>
    <w:rsid w:val="00B43973"/>
    <w:rsid w:val="00B44487"/>
    <w:rsid w:val="00B4464D"/>
    <w:rsid w:val="00B4538D"/>
    <w:rsid w:val="00B45951"/>
    <w:rsid w:val="00B45979"/>
    <w:rsid w:val="00B45A3E"/>
    <w:rsid w:val="00B45D13"/>
    <w:rsid w:val="00B46130"/>
    <w:rsid w:val="00B461EA"/>
    <w:rsid w:val="00B462EC"/>
    <w:rsid w:val="00B4697F"/>
    <w:rsid w:val="00B46A42"/>
    <w:rsid w:val="00B46B16"/>
    <w:rsid w:val="00B46BFF"/>
    <w:rsid w:val="00B46C34"/>
    <w:rsid w:val="00B474DB"/>
    <w:rsid w:val="00B47512"/>
    <w:rsid w:val="00B475F3"/>
    <w:rsid w:val="00B4792E"/>
    <w:rsid w:val="00B47AB9"/>
    <w:rsid w:val="00B50295"/>
    <w:rsid w:val="00B5039E"/>
    <w:rsid w:val="00B50E27"/>
    <w:rsid w:val="00B51838"/>
    <w:rsid w:val="00B519DE"/>
    <w:rsid w:val="00B51EFA"/>
    <w:rsid w:val="00B51F82"/>
    <w:rsid w:val="00B524CD"/>
    <w:rsid w:val="00B5270B"/>
    <w:rsid w:val="00B5274D"/>
    <w:rsid w:val="00B529EB"/>
    <w:rsid w:val="00B52E0A"/>
    <w:rsid w:val="00B52E5F"/>
    <w:rsid w:val="00B52F2F"/>
    <w:rsid w:val="00B5374C"/>
    <w:rsid w:val="00B53B59"/>
    <w:rsid w:val="00B54033"/>
    <w:rsid w:val="00B54726"/>
    <w:rsid w:val="00B54826"/>
    <w:rsid w:val="00B54898"/>
    <w:rsid w:val="00B54A7D"/>
    <w:rsid w:val="00B54E4C"/>
    <w:rsid w:val="00B54ED9"/>
    <w:rsid w:val="00B5574B"/>
    <w:rsid w:val="00B55CA3"/>
    <w:rsid w:val="00B56260"/>
    <w:rsid w:val="00B56D31"/>
    <w:rsid w:val="00B56EAB"/>
    <w:rsid w:val="00B57284"/>
    <w:rsid w:val="00B57301"/>
    <w:rsid w:val="00B5760C"/>
    <w:rsid w:val="00B5765B"/>
    <w:rsid w:val="00B57879"/>
    <w:rsid w:val="00B579BF"/>
    <w:rsid w:val="00B57AF5"/>
    <w:rsid w:val="00B60284"/>
    <w:rsid w:val="00B60363"/>
    <w:rsid w:val="00B603F0"/>
    <w:rsid w:val="00B60545"/>
    <w:rsid w:val="00B60B8F"/>
    <w:rsid w:val="00B60F27"/>
    <w:rsid w:val="00B60FD3"/>
    <w:rsid w:val="00B61223"/>
    <w:rsid w:val="00B613A9"/>
    <w:rsid w:val="00B6165F"/>
    <w:rsid w:val="00B61B95"/>
    <w:rsid w:val="00B61CFA"/>
    <w:rsid w:val="00B61E95"/>
    <w:rsid w:val="00B61F7A"/>
    <w:rsid w:val="00B6208B"/>
    <w:rsid w:val="00B62266"/>
    <w:rsid w:val="00B62B1A"/>
    <w:rsid w:val="00B62D83"/>
    <w:rsid w:val="00B6306A"/>
    <w:rsid w:val="00B63165"/>
    <w:rsid w:val="00B63647"/>
    <w:rsid w:val="00B63AC5"/>
    <w:rsid w:val="00B63AC8"/>
    <w:rsid w:val="00B63AEA"/>
    <w:rsid w:val="00B64260"/>
    <w:rsid w:val="00B642A7"/>
    <w:rsid w:val="00B642EF"/>
    <w:rsid w:val="00B64F0F"/>
    <w:rsid w:val="00B65AAF"/>
    <w:rsid w:val="00B65BC1"/>
    <w:rsid w:val="00B65C05"/>
    <w:rsid w:val="00B6644B"/>
    <w:rsid w:val="00B6647A"/>
    <w:rsid w:val="00B66DF5"/>
    <w:rsid w:val="00B66E47"/>
    <w:rsid w:val="00B6704C"/>
    <w:rsid w:val="00B67061"/>
    <w:rsid w:val="00B6728B"/>
    <w:rsid w:val="00B675F6"/>
    <w:rsid w:val="00B67B0D"/>
    <w:rsid w:val="00B67BD9"/>
    <w:rsid w:val="00B70043"/>
    <w:rsid w:val="00B70439"/>
    <w:rsid w:val="00B70514"/>
    <w:rsid w:val="00B706E4"/>
    <w:rsid w:val="00B71309"/>
    <w:rsid w:val="00B7147F"/>
    <w:rsid w:val="00B71B2E"/>
    <w:rsid w:val="00B71C27"/>
    <w:rsid w:val="00B722BD"/>
    <w:rsid w:val="00B7237E"/>
    <w:rsid w:val="00B7244A"/>
    <w:rsid w:val="00B724B6"/>
    <w:rsid w:val="00B72737"/>
    <w:rsid w:val="00B73074"/>
    <w:rsid w:val="00B730E4"/>
    <w:rsid w:val="00B734E8"/>
    <w:rsid w:val="00B73695"/>
    <w:rsid w:val="00B73C2C"/>
    <w:rsid w:val="00B742D9"/>
    <w:rsid w:val="00B74DFE"/>
    <w:rsid w:val="00B753FA"/>
    <w:rsid w:val="00B7647E"/>
    <w:rsid w:val="00B767CF"/>
    <w:rsid w:val="00B7698E"/>
    <w:rsid w:val="00B76E28"/>
    <w:rsid w:val="00B76F39"/>
    <w:rsid w:val="00B7764F"/>
    <w:rsid w:val="00B778B9"/>
    <w:rsid w:val="00B800F7"/>
    <w:rsid w:val="00B803FF"/>
    <w:rsid w:val="00B80525"/>
    <w:rsid w:val="00B8084E"/>
    <w:rsid w:val="00B81128"/>
    <w:rsid w:val="00B812EE"/>
    <w:rsid w:val="00B816D1"/>
    <w:rsid w:val="00B817EA"/>
    <w:rsid w:val="00B81C46"/>
    <w:rsid w:val="00B81E4F"/>
    <w:rsid w:val="00B822EE"/>
    <w:rsid w:val="00B82CF7"/>
    <w:rsid w:val="00B831CD"/>
    <w:rsid w:val="00B8338D"/>
    <w:rsid w:val="00B833E1"/>
    <w:rsid w:val="00B834F5"/>
    <w:rsid w:val="00B83836"/>
    <w:rsid w:val="00B83C5B"/>
    <w:rsid w:val="00B83CB0"/>
    <w:rsid w:val="00B83D81"/>
    <w:rsid w:val="00B843E3"/>
    <w:rsid w:val="00B84575"/>
    <w:rsid w:val="00B8479F"/>
    <w:rsid w:val="00B84B49"/>
    <w:rsid w:val="00B84E7D"/>
    <w:rsid w:val="00B85242"/>
    <w:rsid w:val="00B853EA"/>
    <w:rsid w:val="00B856A4"/>
    <w:rsid w:val="00B85770"/>
    <w:rsid w:val="00B8593B"/>
    <w:rsid w:val="00B85A6F"/>
    <w:rsid w:val="00B85C81"/>
    <w:rsid w:val="00B8633A"/>
    <w:rsid w:val="00B86379"/>
    <w:rsid w:val="00B8680D"/>
    <w:rsid w:val="00B86FF7"/>
    <w:rsid w:val="00B8740C"/>
    <w:rsid w:val="00B874D8"/>
    <w:rsid w:val="00B877AA"/>
    <w:rsid w:val="00B87836"/>
    <w:rsid w:val="00B9013B"/>
    <w:rsid w:val="00B90278"/>
    <w:rsid w:val="00B9037B"/>
    <w:rsid w:val="00B91058"/>
    <w:rsid w:val="00B91402"/>
    <w:rsid w:val="00B91795"/>
    <w:rsid w:val="00B921D9"/>
    <w:rsid w:val="00B926F5"/>
    <w:rsid w:val="00B92D35"/>
    <w:rsid w:val="00B93198"/>
    <w:rsid w:val="00B933C1"/>
    <w:rsid w:val="00B9352A"/>
    <w:rsid w:val="00B935DD"/>
    <w:rsid w:val="00B93601"/>
    <w:rsid w:val="00B93719"/>
    <w:rsid w:val="00B938F5"/>
    <w:rsid w:val="00B93DF7"/>
    <w:rsid w:val="00B93E63"/>
    <w:rsid w:val="00B9402F"/>
    <w:rsid w:val="00B940C0"/>
    <w:rsid w:val="00B94276"/>
    <w:rsid w:val="00B956F2"/>
    <w:rsid w:val="00B95970"/>
    <w:rsid w:val="00B95CA7"/>
    <w:rsid w:val="00B9620C"/>
    <w:rsid w:val="00B96351"/>
    <w:rsid w:val="00B96493"/>
    <w:rsid w:val="00B96D85"/>
    <w:rsid w:val="00B96EE7"/>
    <w:rsid w:val="00B96F0A"/>
    <w:rsid w:val="00B97358"/>
    <w:rsid w:val="00B97463"/>
    <w:rsid w:val="00B9747E"/>
    <w:rsid w:val="00B978A4"/>
    <w:rsid w:val="00B979CE"/>
    <w:rsid w:val="00B97B53"/>
    <w:rsid w:val="00B97C6D"/>
    <w:rsid w:val="00BA00F5"/>
    <w:rsid w:val="00BA01C7"/>
    <w:rsid w:val="00BA0524"/>
    <w:rsid w:val="00BA0648"/>
    <w:rsid w:val="00BA095D"/>
    <w:rsid w:val="00BA0B33"/>
    <w:rsid w:val="00BA0B99"/>
    <w:rsid w:val="00BA13B7"/>
    <w:rsid w:val="00BA15E0"/>
    <w:rsid w:val="00BA1A24"/>
    <w:rsid w:val="00BA1E7C"/>
    <w:rsid w:val="00BA1FAF"/>
    <w:rsid w:val="00BA203C"/>
    <w:rsid w:val="00BA215E"/>
    <w:rsid w:val="00BA2248"/>
    <w:rsid w:val="00BA2331"/>
    <w:rsid w:val="00BA286B"/>
    <w:rsid w:val="00BA2CF9"/>
    <w:rsid w:val="00BA2FB2"/>
    <w:rsid w:val="00BA2FE9"/>
    <w:rsid w:val="00BA331E"/>
    <w:rsid w:val="00BA3C07"/>
    <w:rsid w:val="00BA3FE1"/>
    <w:rsid w:val="00BA4312"/>
    <w:rsid w:val="00BA4434"/>
    <w:rsid w:val="00BA444F"/>
    <w:rsid w:val="00BA4A20"/>
    <w:rsid w:val="00BA4CC2"/>
    <w:rsid w:val="00BA4D05"/>
    <w:rsid w:val="00BA4FB1"/>
    <w:rsid w:val="00BA4FD2"/>
    <w:rsid w:val="00BA55E2"/>
    <w:rsid w:val="00BA58E5"/>
    <w:rsid w:val="00BA5B54"/>
    <w:rsid w:val="00BA5E53"/>
    <w:rsid w:val="00BA5FAA"/>
    <w:rsid w:val="00BA6035"/>
    <w:rsid w:val="00BA60F8"/>
    <w:rsid w:val="00BA61C0"/>
    <w:rsid w:val="00BA63F1"/>
    <w:rsid w:val="00BA6BA0"/>
    <w:rsid w:val="00BA6D3F"/>
    <w:rsid w:val="00BA6DD2"/>
    <w:rsid w:val="00BA6E3B"/>
    <w:rsid w:val="00BA6FC5"/>
    <w:rsid w:val="00BA6FFB"/>
    <w:rsid w:val="00BA75EC"/>
    <w:rsid w:val="00BA78FF"/>
    <w:rsid w:val="00BA7C5B"/>
    <w:rsid w:val="00BA7D17"/>
    <w:rsid w:val="00BA7DD4"/>
    <w:rsid w:val="00BB0360"/>
    <w:rsid w:val="00BB0493"/>
    <w:rsid w:val="00BB0D9A"/>
    <w:rsid w:val="00BB0EFE"/>
    <w:rsid w:val="00BB1041"/>
    <w:rsid w:val="00BB15C9"/>
    <w:rsid w:val="00BB19D6"/>
    <w:rsid w:val="00BB21A3"/>
    <w:rsid w:val="00BB2429"/>
    <w:rsid w:val="00BB2C7E"/>
    <w:rsid w:val="00BB2E29"/>
    <w:rsid w:val="00BB31FE"/>
    <w:rsid w:val="00BB3603"/>
    <w:rsid w:val="00BB362D"/>
    <w:rsid w:val="00BB3B19"/>
    <w:rsid w:val="00BB41E2"/>
    <w:rsid w:val="00BB433E"/>
    <w:rsid w:val="00BB49D1"/>
    <w:rsid w:val="00BB49FE"/>
    <w:rsid w:val="00BB4B6D"/>
    <w:rsid w:val="00BB4FA5"/>
    <w:rsid w:val="00BB51D0"/>
    <w:rsid w:val="00BB5381"/>
    <w:rsid w:val="00BB5E4D"/>
    <w:rsid w:val="00BB5EFB"/>
    <w:rsid w:val="00BB5F8F"/>
    <w:rsid w:val="00BB6DF5"/>
    <w:rsid w:val="00BB7576"/>
    <w:rsid w:val="00BB7A33"/>
    <w:rsid w:val="00BB7B45"/>
    <w:rsid w:val="00BC013D"/>
    <w:rsid w:val="00BC01CB"/>
    <w:rsid w:val="00BC034C"/>
    <w:rsid w:val="00BC052B"/>
    <w:rsid w:val="00BC0557"/>
    <w:rsid w:val="00BC0BA7"/>
    <w:rsid w:val="00BC1482"/>
    <w:rsid w:val="00BC17C3"/>
    <w:rsid w:val="00BC187A"/>
    <w:rsid w:val="00BC1881"/>
    <w:rsid w:val="00BC1AAA"/>
    <w:rsid w:val="00BC1D3D"/>
    <w:rsid w:val="00BC1E04"/>
    <w:rsid w:val="00BC1E67"/>
    <w:rsid w:val="00BC1F5E"/>
    <w:rsid w:val="00BC206B"/>
    <w:rsid w:val="00BC283F"/>
    <w:rsid w:val="00BC2C32"/>
    <w:rsid w:val="00BC3494"/>
    <w:rsid w:val="00BC3C54"/>
    <w:rsid w:val="00BC3E40"/>
    <w:rsid w:val="00BC3EAF"/>
    <w:rsid w:val="00BC3EB1"/>
    <w:rsid w:val="00BC413E"/>
    <w:rsid w:val="00BC4691"/>
    <w:rsid w:val="00BC4872"/>
    <w:rsid w:val="00BC4AA9"/>
    <w:rsid w:val="00BC4C79"/>
    <w:rsid w:val="00BC504C"/>
    <w:rsid w:val="00BC5267"/>
    <w:rsid w:val="00BC561F"/>
    <w:rsid w:val="00BC58CD"/>
    <w:rsid w:val="00BC616E"/>
    <w:rsid w:val="00BC6AC4"/>
    <w:rsid w:val="00BC6B76"/>
    <w:rsid w:val="00BC6F06"/>
    <w:rsid w:val="00BC70C2"/>
    <w:rsid w:val="00BC71CF"/>
    <w:rsid w:val="00BC7494"/>
    <w:rsid w:val="00BC7778"/>
    <w:rsid w:val="00BC7972"/>
    <w:rsid w:val="00BC7F02"/>
    <w:rsid w:val="00BD06CA"/>
    <w:rsid w:val="00BD06DC"/>
    <w:rsid w:val="00BD0F11"/>
    <w:rsid w:val="00BD16CE"/>
    <w:rsid w:val="00BD21D4"/>
    <w:rsid w:val="00BD347C"/>
    <w:rsid w:val="00BD35AB"/>
    <w:rsid w:val="00BD3BE3"/>
    <w:rsid w:val="00BD4CD2"/>
    <w:rsid w:val="00BD4EBB"/>
    <w:rsid w:val="00BD500E"/>
    <w:rsid w:val="00BD510B"/>
    <w:rsid w:val="00BD5373"/>
    <w:rsid w:val="00BD59A4"/>
    <w:rsid w:val="00BD5E0E"/>
    <w:rsid w:val="00BD649C"/>
    <w:rsid w:val="00BD64A2"/>
    <w:rsid w:val="00BD6C04"/>
    <w:rsid w:val="00BD6F92"/>
    <w:rsid w:val="00BD70FF"/>
    <w:rsid w:val="00BD7801"/>
    <w:rsid w:val="00BD7C4F"/>
    <w:rsid w:val="00BD7CAF"/>
    <w:rsid w:val="00BD7D78"/>
    <w:rsid w:val="00BD7FE7"/>
    <w:rsid w:val="00BE0294"/>
    <w:rsid w:val="00BE039D"/>
    <w:rsid w:val="00BE03BE"/>
    <w:rsid w:val="00BE0572"/>
    <w:rsid w:val="00BE06BC"/>
    <w:rsid w:val="00BE0DB4"/>
    <w:rsid w:val="00BE0E1B"/>
    <w:rsid w:val="00BE131A"/>
    <w:rsid w:val="00BE15EF"/>
    <w:rsid w:val="00BE192B"/>
    <w:rsid w:val="00BE19CD"/>
    <w:rsid w:val="00BE1BB5"/>
    <w:rsid w:val="00BE1FC8"/>
    <w:rsid w:val="00BE22B5"/>
    <w:rsid w:val="00BE2316"/>
    <w:rsid w:val="00BE26E0"/>
    <w:rsid w:val="00BE313F"/>
    <w:rsid w:val="00BE31F9"/>
    <w:rsid w:val="00BE3264"/>
    <w:rsid w:val="00BE32DE"/>
    <w:rsid w:val="00BE36B8"/>
    <w:rsid w:val="00BE3744"/>
    <w:rsid w:val="00BE46D2"/>
    <w:rsid w:val="00BE50D8"/>
    <w:rsid w:val="00BE52E5"/>
    <w:rsid w:val="00BE5420"/>
    <w:rsid w:val="00BE5A88"/>
    <w:rsid w:val="00BE6295"/>
    <w:rsid w:val="00BE65E3"/>
    <w:rsid w:val="00BE6BC7"/>
    <w:rsid w:val="00BE6E29"/>
    <w:rsid w:val="00BE700A"/>
    <w:rsid w:val="00BE7028"/>
    <w:rsid w:val="00BE7BDF"/>
    <w:rsid w:val="00BF015B"/>
    <w:rsid w:val="00BF0357"/>
    <w:rsid w:val="00BF04F5"/>
    <w:rsid w:val="00BF09D6"/>
    <w:rsid w:val="00BF0B69"/>
    <w:rsid w:val="00BF120E"/>
    <w:rsid w:val="00BF12DE"/>
    <w:rsid w:val="00BF141E"/>
    <w:rsid w:val="00BF1A3A"/>
    <w:rsid w:val="00BF2649"/>
    <w:rsid w:val="00BF278C"/>
    <w:rsid w:val="00BF27EB"/>
    <w:rsid w:val="00BF2C02"/>
    <w:rsid w:val="00BF2C08"/>
    <w:rsid w:val="00BF2FC9"/>
    <w:rsid w:val="00BF303F"/>
    <w:rsid w:val="00BF3105"/>
    <w:rsid w:val="00BF3236"/>
    <w:rsid w:val="00BF3B6B"/>
    <w:rsid w:val="00BF3BDB"/>
    <w:rsid w:val="00BF3D2B"/>
    <w:rsid w:val="00BF3E39"/>
    <w:rsid w:val="00BF3F76"/>
    <w:rsid w:val="00BF3FC0"/>
    <w:rsid w:val="00BF400C"/>
    <w:rsid w:val="00BF410B"/>
    <w:rsid w:val="00BF4157"/>
    <w:rsid w:val="00BF46B9"/>
    <w:rsid w:val="00BF54A3"/>
    <w:rsid w:val="00BF5683"/>
    <w:rsid w:val="00BF6631"/>
    <w:rsid w:val="00BF6D60"/>
    <w:rsid w:val="00BF707C"/>
    <w:rsid w:val="00BF784E"/>
    <w:rsid w:val="00BF7CDB"/>
    <w:rsid w:val="00C0022F"/>
    <w:rsid w:val="00C009B9"/>
    <w:rsid w:val="00C00DA4"/>
    <w:rsid w:val="00C011E7"/>
    <w:rsid w:val="00C015E0"/>
    <w:rsid w:val="00C01FD8"/>
    <w:rsid w:val="00C021D7"/>
    <w:rsid w:val="00C024DD"/>
    <w:rsid w:val="00C028E1"/>
    <w:rsid w:val="00C02FA9"/>
    <w:rsid w:val="00C03181"/>
    <w:rsid w:val="00C039BB"/>
    <w:rsid w:val="00C03DD5"/>
    <w:rsid w:val="00C041AE"/>
    <w:rsid w:val="00C04496"/>
    <w:rsid w:val="00C04C21"/>
    <w:rsid w:val="00C04DB2"/>
    <w:rsid w:val="00C04F32"/>
    <w:rsid w:val="00C04F46"/>
    <w:rsid w:val="00C04F69"/>
    <w:rsid w:val="00C050CA"/>
    <w:rsid w:val="00C054DE"/>
    <w:rsid w:val="00C057D9"/>
    <w:rsid w:val="00C061D2"/>
    <w:rsid w:val="00C06250"/>
    <w:rsid w:val="00C06A10"/>
    <w:rsid w:val="00C06C23"/>
    <w:rsid w:val="00C06F98"/>
    <w:rsid w:val="00C0708D"/>
    <w:rsid w:val="00C07334"/>
    <w:rsid w:val="00C0736A"/>
    <w:rsid w:val="00C07528"/>
    <w:rsid w:val="00C079B2"/>
    <w:rsid w:val="00C07AEC"/>
    <w:rsid w:val="00C07C66"/>
    <w:rsid w:val="00C10048"/>
    <w:rsid w:val="00C1023F"/>
    <w:rsid w:val="00C103D5"/>
    <w:rsid w:val="00C108FD"/>
    <w:rsid w:val="00C1170E"/>
    <w:rsid w:val="00C11CB9"/>
    <w:rsid w:val="00C11D7A"/>
    <w:rsid w:val="00C1211A"/>
    <w:rsid w:val="00C1225D"/>
    <w:rsid w:val="00C125BD"/>
    <w:rsid w:val="00C126CC"/>
    <w:rsid w:val="00C12742"/>
    <w:rsid w:val="00C1293C"/>
    <w:rsid w:val="00C1295D"/>
    <w:rsid w:val="00C131B8"/>
    <w:rsid w:val="00C1339F"/>
    <w:rsid w:val="00C1372E"/>
    <w:rsid w:val="00C1375C"/>
    <w:rsid w:val="00C13868"/>
    <w:rsid w:val="00C141D2"/>
    <w:rsid w:val="00C14343"/>
    <w:rsid w:val="00C148AD"/>
    <w:rsid w:val="00C14A34"/>
    <w:rsid w:val="00C14DF5"/>
    <w:rsid w:val="00C1509C"/>
    <w:rsid w:val="00C151EC"/>
    <w:rsid w:val="00C1529D"/>
    <w:rsid w:val="00C15C27"/>
    <w:rsid w:val="00C15F7B"/>
    <w:rsid w:val="00C16034"/>
    <w:rsid w:val="00C16C00"/>
    <w:rsid w:val="00C16C87"/>
    <w:rsid w:val="00C16F4A"/>
    <w:rsid w:val="00C17B05"/>
    <w:rsid w:val="00C206E4"/>
    <w:rsid w:val="00C20B83"/>
    <w:rsid w:val="00C21A42"/>
    <w:rsid w:val="00C21B63"/>
    <w:rsid w:val="00C21E88"/>
    <w:rsid w:val="00C2259D"/>
    <w:rsid w:val="00C22958"/>
    <w:rsid w:val="00C22D51"/>
    <w:rsid w:val="00C22FEC"/>
    <w:rsid w:val="00C23759"/>
    <w:rsid w:val="00C23822"/>
    <w:rsid w:val="00C238A6"/>
    <w:rsid w:val="00C23A67"/>
    <w:rsid w:val="00C23F67"/>
    <w:rsid w:val="00C23FF6"/>
    <w:rsid w:val="00C23FFD"/>
    <w:rsid w:val="00C24311"/>
    <w:rsid w:val="00C2444A"/>
    <w:rsid w:val="00C2472D"/>
    <w:rsid w:val="00C2481A"/>
    <w:rsid w:val="00C24C03"/>
    <w:rsid w:val="00C24F6E"/>
    <w:rsid w:val="00C25049"/>
    <w:rsid w:val="00C255C0"/>
    <w:rsid w:val="00C255F8"/>
    <w:rsid w:val="00C257EB"/>
    <w:rsid w:val="00C25B82"/>
    <w:rsid w:val="00C25DC6"/>
    <w:rsid w:val="00C260A9"/>
    <w:rsid w:val="00C26116"/>
    <w:rsid w:val="00C26463"/>
    <w:rsid w:val="00C26891"/>
    <w:rsid w:val="00C26BF3"/>
    <w:rsid w:val="00C27244"/>
    <w:rsid w:val="00C279AD"/>
    <w:rsid w:val="00C3043D"/>
    <w:rsid w:val="00C30668"/>
    <w:rsid w:val="00C3071E"/>
    <w:rsid w:val="00C30906"/>
    <w:rsid w:val="00C3092E"/>
    <w:rsid w:val="00C312EC"/>
    <w:rsid w:val="00C31569"/>
    <w:rsid w:val="00C31BE4"/>
    <w:rsid w:val="00C31EB1"/>
    <w:rsid w:val="00C32135"/>
    <w:rsid w:val="00C3221A"/>
    <w:rsid w:val="00C322EE"/>
    <w:rsid w:val="00C3243D"/>
    <w:rsid w:val="00C325E9"/>
    <w:rsid w:val="00C32617"/>
    <w:rsid w:val="00C329C2"/>
    <w:rsid w:val="00C333D8"/>
    <w:rsid w:val="00C334DF"/>
    <w:rsid w:val="00C335CE"/>
    <w:rsid w:val="00C33643"/>
    <w:rsid w:val="00C336E8"/>
    <w:rsid w:val="00C33DA4"/>
    <w:rsid w:val="00C33DBC"/>
    <w:rsid w:val="00C33E00"/>
    <w:rsid w:val="00C33FB0"/>
    <w:rsid w:val="00C34252"/>
    <w:rsid w:val="00C344A4"/>
    <w:rsid w:val="00C3461A"/>
    <w:rsid w:val="00C34953"/>
    <w:rsid w:val="00C34D00"/>
    <w:rsid w:val="00C354E5"/>
    <w:rsid w:val="00C35775"/>
    <w:rsid w:val="00C36198"/>
    <w:rsid w:val="00C361ED"/>
    <w:rsid w:val="00C361EE"/>
    <w:rsid w:val="00C36529"/>
    <w:rsid w:val="00C36AE9"/>
    <w:rsid w:val="00C3703B"/>
    <w:rsid w:val="00C37655"/>
    <w:rsid w:val="00C376E5"/>
    <w:rsid w:val="00C37997"/>
    <w:rsid w:val="00C379CC"/>
    <w:rsid w:val="00C37B6E"/>
    <w:rsid w:val="00C402F0"/>
    <w:rsid w:val="00C40889"/>
    <w:rsid w:val="00C40D96"/>
    <w:rsid w:val="00C40DAA"/>
    <w:rsid w:val="00C40EC7"/>
    <w:rsid w:val="00C41516"/>
    <w:rsid w:val="00C4189E"/>
    <w:rsid w:val="00C418EA"/>
    <w:rsid w:val="00C41CF4"/>
    <w:rsid w:val="00C41DB7"/>
    <w:rsid w:val="00C42020"/>
    <w:rsid w:val="00C42118"/>
    <w:rsid w:val="00C42191"/>
    <w:rsid w:val="00C421AA"/>
    <w:rsid w:val="00C422DC"/>
    <w:rsid w:val="00C42786"/>
    <w:rsid w:val="00C42FDD"/>
    <w:rsid w:val="00C43CE9"/>
    <w:rsid w:val="00C4411B"/>
    <w:rsid w:val="00C44429"/>
    <w:rsid w:val="00C444DE"/>
    <w:rsid w:val="00C44509"/>
    <w:rsid w:val="00C4454A"/>
    <w:rsid w:val="00C44642"/>
    <w:rsid w:val="00C446AC"/>
    <w:rsid w:val="00C44D7E"/>
    <w:rsid w:val="00C45151"/>
    <w:rsid w:val="00C452A4"/>
    <w:rsid w:val="00C453B9"/>
    <w:rsid w:val="00C45832"/>
    <w:rsid w:val="00C45872"/>
    <w:rsid w:val="00C45C78"/>
    <w:rsid w:val="00C45D25"/>
    <w:rsid w:val="00C45F0D"/>
    <w:rsid w:val="00C46388"/>
    <w:rsid w:val="00C47154"/>
    <w:rsid w:val="00C4761A"/>
    <w:rsid w:val="00C47698"/>
    <w:rsid w:val="00C47C0B"/>
    <w:rsid w:val="00C5001A"/>
    <w:rsid w:val="00C50061"/>
    <w:rsid w:val="00C5054D"/>
    <w:rsid w:val="00C50B43"/>
    <w:rsid w:val="00C50B56"/>
    <w:rsid w:val="00C50C19"/>
    <w:rsid w:val="00C51637"/>
    <w:rsid w:val="00C51705"/>
    <w:rsid w:val="00C517C6"/>
    <w:rsid w:val="00C51DC3"/>
    <w:rsid w:val="00C51EA6"/>
    <w:rsid w:val="00C52084"/>
    <w:rsid w:val="00C5261E"/>
    <w:rsid w:val="00C52E84"/>
    <w:rsid w:val="00C52EC0"/>
    <w:rsid w:val="00C5319C"/>
    <w:rsid w:val="00C53216"/>
    <w:rsid w:val="00C53400"/>
    <w:rsid w:val="00C536CA"/>
    <w:rsid w:val="00C53B8C"/>
    <w:rsid w:val="00C53ED0"/>
    <w:rsid w:val="00C54348"/>
    <w:rsid w:val="00C5440A"/>
    <w:rsid w:val="00C5445C"/>
    <w:rsid w:val="00C544BC"/>
    <w:rsid w:val="00C5495F"/>
    <w:rsid w:val="00C54B7F"/>
    <w:rsid w:val="00C54E4E"/>
    <w:rsid w:val="00C54E77"/>
    <w:rsid w:val="00C5517E"/>
    <w:rsid w:val="00C551E8"/>
    <w:rsid w:val="00C55379"/>
    <w:rsid w:val="00C5547D"/>
    <w:rsid w:val="00C55778"/>
    <w:rsid w:val="00C56446"/>
    <w:rsid w:val="00C565D5"/>
    <w:rsid w:val="00C57897"/>
    <w:rsid w:val="00C57D04"/>
    <w:rsid w:val="00C57F27"/>
    <w:rsid w:val="00C60388"/>
    <w:rsid w:val="00C60A26"/>
    <w:rsid w:val="00C60B88"/>
    <w:rsid w:val="00C60C22"/>
    <w:rsid w:val="00C60DC9"/>
    <w:rsid w:val="00C61065"/>
    <w:rsid w:val="00C61146"/>
    <w:rsid w:val="00C611C1"/>
    <w:rsid w:val="00C61A88"/>
    <w:rsid w:val="00C61ACB"/>
    <w:rsid w:val="00C61FB2"/>
    <w:rsid w:val="00C625B7"/>
    <w:rsid w:val="00C62724"/>
    <w:rsid w:val="00C629FE"/>
    <w:rsid w:val="00C632CF"/>
    <w:rsid w:val="00C63361"/>
    <w:rsid w:val="00C634B6"/>
    <w:rsid w:val="00C6351F"/>
    <w:rsid w:val="00C63B2A"/>
    <w:rsid w:val="00C63C63"/>
    <w:rsid w:val="00C63C9F"/>
    <w:rsid w:val="00C641DD"/>
    <w:rsid w:val="00C6460B"/>
    <w:rsid w:val="00C64AC9"/>
    <w:rsid w:val="00C64E2D"/>
    <w:rsid w:val="00C64F97"/>
    <w:rsid w:val="00C652CA"/>
    <w:rsid w:val="00C65EDD"/>
    <w:rsid w:val="00C65FA5"/>
    <w:rsid w:val="00C6606E"/>
    <w:rsid w:val="00C66220"/>
    <w:rsid w:val="00C662FC"/>
    <w:rsid w:val="00C66483"/>
    <w:rsid w:val="00C66928"/>
    <w:rsid w:val="00C66F2D"/>
    <w:rsid w:val="00C67096"/>
    <w:rsid w:val="00C671DD"/>
    <w:rsid w:val="00C674B4"/>
    <w:rsid w:val="00C67853"/>
    <w:rsid w:val="00C702F8"/>
    <w:rsid w:val="00C703D5"/>
    <w:rsid w:val="00C707C2"/>
    <w:rsid w:val="00C70F14"/>
    <w:rsid w:val="00C71443"/>
    <w:rsid w:val="00C715B4"/>
    <w:rsid w:val="00C716E5"/>
    <w:rsid w:val="00C71C80"/>
    <w:rsid w:val="00C71FB1"/>
    <w:rsid w:val="00C71FC5"/>
    <w:rsid w:val="00C71FE0"/>
    <w:rsid w:val="00C72570"/>
    <w:rsid w:val="00C725BD"/>
    <w:rsid w:val="00C7264C"/>
    <w:rsid w:val="00C72D5D"/>
    <w:rsid w:val="00C72DF0"/>
    <w:rsid w:val="00C7474F"/>
    <w:rsid w:val="00C74AA2"/>
    <w:rsid w:val="00C74B49"/>
    <w:rsid w:val="00C74D4D"/>
    <w:rsid w:val="00C74E39"/>
    <w:rsid w:val="00C7543E"/>
    <w:rsid w:val="00C754E9"/>
    <w:rsid w:val="00C758DC"/>
    <w:rsid w:val="00C7626A"/>
    <w:rsid w:val="00C762B6"/>
    <w:rsid w:val="00C76396"/>
    <w:rsid w:val="00C766F6"/>
    <w:rsid w:val="00C7679E"/>
    <w:rsid w:val="00C7713F"/>
    <w:rsid w:val="00C77AC9"/>
    <w:rsid w:val="00C800B8"/>
    <w:rsid w:val="00C8053A"/>
    <w:rsid w:val="00C80CFB"/>
    <w:rsid w:val="00C819F3"/>
    <w:rsid w:val="00C81A8E"/>
    <w:rsid w:val="00C8209E"/>
    <w:rsid w:val="00C822EA"/>
    <w:rsid w:val="00C824B6"/>
    <w:rsid w:val="00C8254A"/>
    <w:rsid w:val="00C82601"/>
    <w:rsid w:val="00C827EC"/>
    <w:rsid w:val="00C82A36"/>
    <w:rsid w:val="00C82C1B"/>
    <w:rsid w:val="00C82EAB"/>
    <w:rsid w:val="00C82F05"/>
    <w:rsid w:val="00C831D4"/>
    <w:rsid w:val="00C83DD6"/>
    <w:rsid w:val="00C83EA1"/>
    <w:rsid w:val="00C83F57"/>
    <w:rsid w:val="00C841C3"/>
    <w:rsid w:val="00C8447B"/>
    <w:rsid w:val="00C84874"/>
    <w:rsid w:val="00C84CAF"/>
    <w:rsid w:val="00C85334"/>
    <w:rsid w:val="00C85B8F"/>
    <w:rsid w:val="00C865C5"/>
    <w:rsid w:val="00C86730"/>
    <w:rsid w:val="00C86887"/>
    <w:rsid w:val="00C86E3F"/>
    <w:rsid w:val="00C87897"/>
    <w:rsid w:val="00C87C61"/>
    <w:rsid w:val="00C87EF6"/>
    <w:rsid w:val="00C87FEF"/>
    <w:rsid w:val="00C9030F"/>
    <w:rsid w:val="00C9072C"/>
    <w:rsid w:val="00C909F5"/>
    <w:rsid w:val="00C90C33"/>
    <w:rsid w:val="00C91287"/>
    <w:rsid w:val="00C916DA"/>
    <w:rsid w:val="00C9174A"/>
    <w:rsid w:val="00C917A1"/>
    <w:rsid w:val="00C91C88"/>
    <w:rsid w:val="00C91EA4"/>
    <w:rsid w:val="00C91F30"/>
    <w:rsid w:val="00C920D9"/>
    <w:rsid w:val="00C931F3"/>
    <w:rsid w:val="00C939E8"/>
    <w:rsid w:val="00C93C07"/>
    <w:rsid w:val="00C93D60"/>
    <w:rsid w:val="00C93E10"/>
    <w:rsid w:val="00C93FBA"/>
    <w:rsid w:val="00C942E0"/>
    <w:rsid w:val="00C94754"/>
    <w:rsid w:val="00C949B5"/>
    <w:rsid w:val="00C94EF1"/>
    <w:rsid w:val="00C94F10"/>
    <w:rsid w:val="00C9520F"/>
    <w:rsid w:val="00C956C8"/>
    <w:rsid w:val="00C95739"/>
    <w:rsid w:val="00C9617E"/>
    <w:rsid w:val="00C96406"/>
    <w:rsid w:val="00C965C0"/>
    <w:rsid w:val="00C96752"/>
    <w:rsid w:val="00C971F8"/>
    <w:rsid w:val="00C97841"/>
    <w:rsid w:val="00C97A6A"/>
    <w:rsid w:val="00C97B06"/>
    <w:rsid w:val="00C97DD7"/>
    <w:rsid w:val="00CA003B"/>
    <w:rsid w:val="00CA0712"/>
    <w:rsid w:val="00CA09A4"/>
    <w:rsid w:val="00CA09F6"/>
    <w:rsid w:val="00CA0F3F"/>
    <w:rsid w:val="00CA1087"/>
    <w:rsid w:val="00CA10E6"/>
    <w:rsid w:val="00CA1850"/>
    <w:rsid w:val="00CA1A05"/>
    <w:rsid w:val="00CA1B5E"/>
    <w:rsid w:val="00CA1B69"/>
    <w:rsid w:val="00CA1F45"/>
    <w:rsid w:val="00CA2390"/>
    <w:rsid w:val="00CA2557"/>
    <w:rsid w:val="00CA2CFE"/>
    <w:rsid w:val="00CA312A"/>
    <w:rsid w:val="00CA3393"/>
    <w:rsid w:val="00CA368B"/>
    <w:rsid w:val="00CA36F9"/>
    <w:rsid w:val="00CA370D"/>
    <w:rsid w:val="00CA3818"/>
    <w:rsid w:val="00CA387E"/>
    <w:rsid w:val="00CA3B65"/>
    <w:rsid w:val="00CA4AFA"/>
    <w:rsid w:val="00CA4C6A"/>
    <w:rsid w:val="00CA4C79"/>
    <w:rsid w:val="00CA4CE9"/>
    <w:rsid w:val="00CA4F5C"/>
    <w:rsid w:val="00CA4F9C"/>
    <w:rsid w:val="00CA4FA5"/>
    <w:rsid w:val="00CA509C"/>
    <w:rsid w:val="00CA537D"/>
    <w:rsid w:val="00CA53F7"/>
    <w:rsid w:val="00CA5526"/>
    <w:rsid w:val="00CA56A3"/>
    <w:rsid w:val="00CA5A12"/>
    <w:rsid w:val="00CA5DAD"/>
    <w:rsid w:val="00CA6026"/>
    <w:rsid w:val="00CA6340"/>
    <w:rsid w:val="00CA6641"/>
    <w:rsid w:val="00CA669E"/>
    <w:rsid w:val="00CA69F0"/>
    <w:rsid w:val="00CA6A9F"/>
    <w:rsid w:val="00CA6B87"/>
    <w:rsid w:val="00CA6BB5"/>
    <w:rsid w:val="00CA6CC1"/>
    <w:rsid w:val="00CA6F13"/>
    <w:rsid w:val="00CA73C4"/>
    <w:rsid w:val="00CA742A"/>
    <w:rsid w:val="00CA78A8"/>
    <w:rsid w:val="00CB0F83"/>
    <w:rsid w:val="00CB1191"/>
    <w:rsid w:val="00CB1918"/>
    <w:rsid w:val="00CB288C"/>
    <w:rsid w:val="00CB2966"/>
    <w:rsid w:val="00CB2F3D"/>
    <w:rsid w:val="00CB315B"/>
    <w:rsid w:val="00CB3447"/>
    <w:rsid w:val="00CB366F"/>
    <w:rsid w:val="00CB376A"/>
    <w:rsid w:val="00CB3935"/>
    <w:rsid w:val="00CB3A89"/>
    <w:rsid w:val="00CB3BD0"/>
    <w:rsid w:val="00CB3E59"/>
    <w:rsid w:val="00CB4A91"/>
    <w:rsid w:val="00CB4E0B"/>
    <w:rsid w:val="00CB5202"/>
    <w:rsid w:val="00CB5467"/>
    <w:rsid w:val="00CB5744"/>
    <w:rsid w:val="00CB5D1A"/>
    <w:rsid w:val="00CB66DA"/>
    <w:rsid w:val="00CB68E5"/>
    <w:rsid w:val="00CB6C53"/>
    <w:rsid w:val="00CB6F1D"/>
    <w:rsid w:val="00CB73DE"/>
    <w:rsid w:val="00CB7489"/>
    <w:rsid w:val="00CB78A9"/>
    <w:rsid w:val="00CB7DC4"/>
    <w:rsid w:val="00CB7FCC"/>
    <w:rsid w:val="00CC0385"/>
    <w:rsid w:val="00CC053F"/>
    <w:rsid w:val="00CC1055"/>
    <w:rsid w:val="00CC114B"/>
    <w:rsid w:val="00CC1156"/>
    <w:rsid w:val="00CC1348"/>
    <w:rsid w:val="00CC158A"/>
    <w:rsid w:val="00CC162B"/>
    <w:rsid w:val="00CC16BD"/>
    <w:rsid w:val="00CC1711"/>
    <w:rsid w:val="00CC19F4"/>
    <w:rsid w:val="00CC23FD"/>
    <w:rsid w:val="00CC2705"/>
    <w:rsid w:val="00CC2A21"/>
    <w:rsid w:val="00CC2B61"/>
    <w:rsid w:val="00CC2B73"/>
    <w:rsid w:val="00CC2CC3"/>
    <w:rsid w:val="00CC2E3E"/>
    <w:rsid w:val="00CC2F1B"/>
    <w:rsid w:val="00CC3020"/>
    <w:rsid w:val="00CC30DF"/>
    <w:rsid w:val="00CC3156"/>
    <w:rsid w:val="00CC3BC7"/>
    <w:rsid w:val="00CC4271"/>
    <w:rsid w:val="00CC4708"/>
    <w:rsid w:val="00CC48C5"/>
    <w:rsid w:val="00CC48DC"/>
    <w:rsid w:val="00CC4DD3"/>
    <w:rsid w:val="00CC4FD0"/>
    <w:rsid w:val="00CC5099"/>
    <w:rsid w:val="00CC533D"/>
    <w:rsid w:val="00CC5571"/>
    <w:rsid w:val="00CC594D"/>
    <w:rsid w:val="00CC5E0F"/>
    <w:rsid w:val="00CC6018"/>
    <w:rsid w:val="00CC6A98"/>
    <w:rsid w:val="00CC72EA"/>
    <w:rsid w:val="00CC743A"/>
    <w:rsid w:val="00CC7AD9"/>
    <w:rsid w:val="00CC7E5A"/>
    <w:rsid w:val="00CD00B6"/>
    <w:rsid w:val="00CD021D"/>
    <w:rsid w:val="00CD050D"/>
    <w:rsid w:val="00CD067E"/>
    <w:rsid w:val="00CD0C2D"/>
    <w:rsid w:val="00CD0E43"/>
    <w:rsid w:val="00CD11B9"/>
    <w:rsid w:val="00CD1B65"/>
    <w:rsid w:val="00CD1F72"/>
    <w:rsid w:val="00CD2006"/>
    <w:rsid w:val="00CD215A"/>
    <w:rsid w:val="00CD21EA"/>
    <w:rsid w:val="00CD241D"/>
    <w:rsid w:val="00CD253C"/>
    <w:rsid w:val="00CD277B"/>
    <w:rsid w:val="00CD2A3D"/>
    <w:rsid w:val="00CD2BEA"/>
    <w:rsid w:val="00CD2C6B"/>
    <w:rsid w:val="00CD2CB6"/>
    <w:rsid w:val="00CD2D75"/>
    <w:rsid w:val="00CD41AA"/>
    <w:rsid w:val="00CD454B"/>
    <w:rsid w:val="00CD45AC"/>
    <w:rsid w:val="00CD4A7D"/>
    <w:rsid w:val="00CD4C11"/>
    <w:rsid w:val="00CD50F1"/>
    <w:rsid w:val="00CD54D5"/>
    <w:rsid w:val="00CD5BC1"/>
    <w:rsid w:val="00CD5F3F"/>
    <w:rsid w:val="00CD6147"/>
    <w:rsid w:val="00CD6193"/>
    <w:rsid w:val="00CD6323"/>
    <w:rsid w:val="00CD663D"/>
    <w:rsid w:val="00CD6756"/>
    <w:rsid w:val="00CD6813"/>
    <w:rsid w:val="00CD6F2E"/>
    <w:rsid w:val="00CD77C2"/>
    <w:rsid w:val="00CD7A8F"/>
    <w:rsid w:val="00CD7E7C"/>
    <w:rsid w:val="00CE0143"/>
    <w:rsid w:val="00CE0247"/>
    <w:rsid w:val="00CE0376"/>
    <w:rsid w:val="00CE037A"/>
    <w:rsid w:val="00CE0387"/>
    <w:rsid w:val="00CE0686"/>
    <w:rsid w:val="00CE0EEB"/>
    <w:rsid w:val="00CE0F2F"/>
    <w:rsid w:val="00CE12A4"/>
    <w:rsid w:val="00CE1361"/>
    <w:rsid w:val="00CE16C4"/>
    <w:rsid w:val="00CE1878"/>
    <w:rsid w:val="00CE1F80"/>
    <w:rsid w:val="00CE2113"/>
    <w:rsid w:val="00CE21E0"/>
    <w:rsid w:val="00CE23E9"/>
    <w:rsid w:val="00CE247C"/>
    <w:rsid w:val="00CE29A4"/>
    <w:rsid w:val="00CE2B4A"/>
    <w:rsid w:val="00CE3140"/>
    <w:rsid w:val="00CE3823"/>
    <w:rsid w:val="00CE399F"/>
    <w:rsid w:val="00CE3B34"/>
    <w:rsid w:val="00CE4657"/>
    <w:rsid w:val="00CE4661"/>
    <w:rsid w:val="00CE4D1C"/>
    <w:rsid w:val="00CE517E"/>
    <w:rsid w:val="00CE576C"/>
    <w:rsid w:val="00CE57AA"/>
    <w:rsid w:val="00CE5D1B"/>
    <w:rsid w:val="00CE6102"/>
    <w:rsid w:val="00CE6380"/>
    <w:rsid w:val="00CE65CF"/>
    <w:rsid w:val="00CE6D92"/>
    <w:rsid w:val="00CE76A3"/>
    <w:rsid w:val="00CE7768"/>
    <w:rsid w:val="00CE7E77"/>
    <w:rsid w:val="00CF0531"/>
    <w:rsid w:val="00CF0A63"/>
    <w:rsid w:val="00CF0DF1"/>
    <w:rsid w:val="00CF104A"/>
    <w:rsid w:val="00CF11C5"/>
    <w:rsid w:val="00CF135B"/>
    <w:rsid w:val="00CF1491"/>
    <w:rsid w:val="00CF1763"/>
    <w:rsid w:val="00CF1A92"/>
    <w:rsid w:val="00CF1D73"/>
    <w:rsid w:val="00CF1F38"/>
    <w:rsid w:val="00CF1F9F"/>
    <w:rsid w:val="00CF21CB"/>
    <w:rsid w:val="00CF2221"/>
    <w:rsid w:val="00CF2A28"/>
    <w:rsid w:val="00CF2ABB"/>
    <w:rsid w:val="00CF2BC2"/>
    <w:rsid w:val="00CF30A3"/>
    <w:rsid w:val="00CF30FA"/>
    <w:rsid w:val="00CF327C"/>
    <w:rsid w:val="00CF3C6C"/>
    <w:rsid w:val="00CF3E0D"/>
    <w:rsid w:val="00CF40B1"/>
    <w:rsid w:val="00CF4A6C"/>
    <w:rsid w:val="00CF52D0"/>
    <w:rsid w:val="00CF5BB4"/>
    <w:rsid w:val="00CF5CE7"/>
    <w:rsid w:val="00CF60D3"/>
    <w:rsid w:val="00CF62E8"/>
    <w:rsid w:val="00CF63AE"/>
    <w:rsid w:val="00CF6B6A"/>
    <w:rsid w:val="00CF6F30"/>
    <w:rsid w:val="00CF7023"/>
    <w:rsid w:val="00CF705A"/>
    <w:rsid w:val="00CF7566"/>
    <w:rsid w:val="00CF75AB"/>
    <w:rsid w:val="00CF7D0D"/>
    <w:rsid w:val="00D001DD"/>
    <w:rsid w:val="00D007DF"/>
    <w:rsid w:val="00D009ED"/>
    <w:rsid w:val="00D00A46"/>
    <w:rsid w:val="00D0101A"/>
    <w:rsid w:val="00D02011"/>
    <w:rsid w:val="00D0217F"/>
    <w:rsid w:val="00D02228"/>
    <w:rsid w:val="00D02240"/>
    <w:rsid w:val="00D0271F"/>
    <w:rsid w:val="00D027FD"/>
    <w:rsid w:val="00D02823"/>
    <w:rsid w:val="00D0304E"/>
    <w:rsid w:val="00D0305C"/>
    <w:rsid w:val="00D03615"/>
    <w:rsid w:val="00D037F0"/>
    <w:rsid w:val="00D037FF"/>
    <w:rsid w:val="00D03897"/>
    <w:rsid w:val="00D03AAE"/>
    <w:rsid w:val="00D0462C"/>
    <w:rsid w:val="00D04870"/>
    <w:rsid w:val="00D04AA1"/>
    <w:rsid w:val="00D0510C"/>
    <w:rsid w:val="00D0576D"/>
    <w:rsid w:val="00D0592C"/>
    <w:rsid w:val="00D05FF0"/>
    <w:rsid w:val="00D06EB8"/>
    <w:rsid w:val="00D071C1"/>
    <w:rsid w:val="00D074AC"/>
    <w:rsid w:val="00D075BC"/>
    <w:rsid w:val="00D077FE"/>
    <w:rsid w:val="00D078BF"/>
    <w:rsid w:val="00D10400"/>
    <w:rsid w:val="00D1093B"/>
    <w:rsid w:val="00D111CC"/>
    <w:rsid w:val="00D112F2"/>
    <w:rsid w:val="00D11963"/>
    <w:rsid w:val="00D12F66"/>
    <w:rsid w:val="00D132D9"/>
    <w:rsid w:val="00D1368E"/>
    <w:rsid w:val="00D13874"/>
    <w:rsid w:val="00D13DAC"/>
    <w:rsid w:val="00D13F9C"/>
    <w:rsid w:val="00D14B2A"/>
    <w:rsid w:val="00D14D84"/>
    <w:rsid w:val="00D151C7"/>
    <w:rsid w:val="00D1522F"/>
    <w:rsid w:val="00D157CA"/>
    <w:rsid w:val="00D1657F"/>
    <w:rsid w:val="00D16741"/>
    <w:rsid w:val="00D1686B"/>
    <w:rsid w:val="00D169A4"/>
    <w:rsid w:val="00D16B2B"/>
    <w:rsid w:val="00D16C2C"/>
    <w:rsid w:val="00D173EA"/>
    <w:rsid w:val="00D174B1"/>
    <w:rsid w:val="00D17764"/>
    <w:rsid w:val="00D17797"/>
    <w:rsid w:val="00D17A8A"/>
    <w:rsid w:val="00D2023F"/>
    <w:rsid w:val="00D202BA"/>
    <w:rsid w:val="00D20531"/>
    <w:rsid w:val="00D205AB"/>
    <w:rsid w:val="00D21166"/>
    <w:rsid w:val="00D214BF"/>
    <w:rsid w:val="00D21666"/>
    <w:rsid w:val="00D218DE"/>
    <w:rsid w:val="00D21A96"/>
    <w:rsid w:val="00D21B81"/>
    <w:rsid w:val="00D21CF2"/>
    <w:rsid w:val="00D21CF7"/>
    <w:rsid w:val="00D21F5B"/>
    <w:rsid w:val="00D223C6"/>
    <w:rsid w:val="00D22A03"/>
    <w:rsid w:val="00D22B13"/>
    <w:rsid w:val="00D23D62"/>
    <w:rsid w:val="00D246C2"/>
    <w:rsid w:val="00D25640"/>
    <w:rsid w:val="00D25FB8"/>
    <w:rsid w:val="00D260EC"/>
    <w:rsid w:val="00D263F9"/>
    <w:rsid w:val="00D2673F"/>
    <w:rsid w:val="00D26E07"/>
    <w:rsid w:val="00D2719D"/>
    <w:rsid w:val="00D27690"/>
    <w:rsid w:val="00D27797"/>
    <w:rsid w:val="00D3004E"/>
    <w:rsid w:val="00D30308"/>
    <w:rsid w:val="00D307EB"/>
    <w:rsid w:val="00D309D2"/>
    <w:rsid w:val="00D31393"/>
    <w:rsid w:val="00D316D6"/>
    <w:rsid w:val="00D31B32"/>
    <w:rsid w:val="00D31C9A"/>
    <w:rsid w:val="00D31E8A"/>
    <w:rsid w:val="00D320A0"/>
    <w:rsid w:val="00D326A5"/>
    <w:rsid w:val="00D326FB"/>
    <w:rsid w:val="00D3285D"/>
    <w:rsid w:val="00D32C28"/>
    <w:rsid w:val="00D32E44"/>
    <w:rsid w:val="00D33156"/>
    <w:rsid w:val="00D33230"/>
    <w:rsid w:val="00D33797"/>
    <w:rsid w:val="00D3382D"/>
    <w:rsid w:val="00D34334"/>
    <w:rsid w:val="00D3573E"/>
    <w:rsid w:val="00D35787"/>
    <w:rsid w:val="00D35864"/>
    <w:rsid w:val="00D36EE2"/>
    <w:rsid w:val="00D36FDA"/>
    <w:rsid w:val="00D3720F"/>
    <w:rsid w:val="00D37487"/>
    <w:rsid w:val="00D40368"/>
    <w:rsid w:val="00D406C2"/>
    <w:rsid w:val="00D40C3A"/>
    <w:rsid w:val="00D40FDE"/>
    <w:rsid w:val="00D4109B"/>
    <w:rsid w:val="00D4167A"/>
    <w:rsid w:val="00D417B2"/>
    <w:rsid w:val="00D41CB6"/>
    <w:rsid w:val="00D43CDC"/>
    <w:rsid w:val="00D43DB4"/>
    <w:rsid w:val="00D43EC5"/>
    <w:rsid w:val="00D443C7"/>
    <w:rsid w:val="00D44705"/>
    <w:rsid w:val="00D44F5B"/>
    <w:rsid w:val="00D452A6"/>
    <w:rsid w:val="00D455A4"/>
    <w:rsid w:val="00D45D82"/>
    <w:rsid w:val="00D47600"/>
    <w:rsid w:val="00D479A3"/>
    <w:rsid w:val="00D47D4D"/>
    <w:rsid w:val="00D47EC5"/>
    <w:rsid w:val="00D50027"/>
    <w:rsid w:val="00D50233"/>
    <w:rsid w:val="00D502D6"/>
    <w:rsid w:val="00D50519"/>
    <w:rsid w:val="00D505B2"/>
    <w:rsid w:val="00D50880"/>
    <w:rsid w:val="00D50D73"/>
    <w:rsid w:val="00D50EC5"/>
    <w:rsid w:val="00D50F64"/>
    <w:rsid w:val="00D51263"/>
    <w:rsid w:val="00D5155C"/>
    <w:rsid w:val="00D5166C"/>
    <w:rsid w:val="00D519DF"/>
    <w:rsid w:val="00D51AA4"/>
    <w:rsid w:val="00D51CCA"/>
    <w:rsid w:val="00D524C8"/>
    <w:rsid w:val="00D526AF"/>
    <w:rsid w:val="00D528A5"/>
    <w:rsid w:val="00D532A3"/>
    <w:rsid w:val="00D53914"/>
    <w:rsid w:val="00D53E34"/>
    <w:rsid w:val="00D546F2"/>
    <w:rsid w:val="00D548EF"/>
    <w:rsid w:val="00D54C31"/>
    <w:rsid w:val="00D54DBE"/>
    <w:rsid w:val="00D54F89"/>
    <w:rsid w:val="00D55059"/>
    <w:rsid w:val="00D550FC"/>
    <w:rsid w:val="00D55EE2"/>
    <w:rsid w:val="00D56D51"/>
    <w:rsid w:val="00D56D96"/>
    <w:rsid w:val="00D570EB"/>
    <w:rsid w:val="00D571B6"/>
    <w:rsid w:val="00D5738B"/>
    <w:rsid w:val="00D57E11"/>
    <w:rsid w:val="00D607C4"/>
    <w:rsid w:val="00D60B4D"/>
    <w:rsid w:val="00D60D56"/>
    <w:rsid w:val="00D6109C"/>
    <w:rsid w:val="00D6174D"/>
    <w:rsid w:val="00D6185A"/>
    <w:rsid w:val="00D6187F"/>
    <w:rsid w:val="00D61D89"/>
    <w:rsid w:val="00D6243E"/>
    <w:rsid w:val="00D625F5"/>
    <w:rsid w:val="00D62873"/>
    <w:rsid w:val="00D6290A"/>
    <w:rsid w:val="00D62948"/>
    <w:rsid w:val="00D6296E"/>
    <w:rsid w:val="00D62B3B"/>
    <w:rsid w:val="00D633D7"/>
    <w:rsid w:val="00D63534"/>
    <w:rsid w:val="00D637BC"/>
    <w:rsid w:val="00D63A2C"/>
    <w:rsid w:val="00D63AE5"/>
    <w:rsid w:val="00D6401A"/>
    <w:rsid w:val="00D64A4B"/>
    <w:rsid w:val="00D64B43"/>
    <w:rsid w:val="00D64F2F"/>
    <w:rsid w:val="00D6508D"/>
    <w:rsid w:val="00D6514B"/>
    <w:rsid w:val="00D651A5"/>
    <w:rsid w:val="00D651EE"/>
    <w:rsid w:val="00D657DB"/>
    <w:rsid w:val="00D6585A"/>
    <w:rsid w:val="00D65A89"/>
    <w:rsid w:val="00D65D62"/>
    <w:rsid w:val="00D65E6D"/>
    <w:rsid w:val="00D66A9D"/>
    <w:rsid w:val="00D66D2C"/>
    <w:rsid w:val="00D67010"/>
    <w:rsid w:val="00D670A1"/>
    <w:rsid w:val="00D672AF"/>
    <w:rsid w:val="00D676FA"/>
    <w:rsid w:val="00D678E8"/>
    <w:rsid w:val="00D67CB1"/>
    <w:rsid w:val="00D67D41"/>
    <w:rsid w:val="00D67F21"/>
    <w:rsid w:val="00D70026"/>
    <w:rsid w:val="00D702AF"/>
    <w:rsid w:val="00D704D9"/>
    <w:rsid w:val="00D704EE"/>
    <w:rsid w:val="00D709FB"/>
    <w:rsid w:val="00D70A2A"/>
    <w:rsid w:val="00D70A43"/>
    <w:rsid w:val="00D71152"/>
    <w:rsid w:val="00D711A1"/>
    <w:rsid w:val="00D71780"/>
    <w:rsid w:val="00D71EB4"/>
    <w:rsid w:val="00D72723"/>
    <w:rsid w:val="00D727B5"/>
    <w:rsid w:val="00D728C6"/>
    <w:rsid w:val="00D72BAB"/>
    <w:rsid w:val="00D72D07"/>
    <w:rsid w:val="00D7322C"/>
    <w:rsid w:val="00D732AD"/>
    <w:rsid w:val="00D7335D"/>
    <w:rsid w:val="00D7352D"/>
    <w:rsid w:val="00D73C11"/>
    <w:rsid w:val="00D73F80"/>
    <w:rsid w:val="00D741E9"/>
    <w:rsid w:val="00D744C6"/>
    <w:rsid w:val="00D7469D"/>
    <w:rsid w:val="00D74BC5"/>
    <w:rsid w:val="00D74E11"/>
    <w:rsid w:val="00D74FE7"/>
    <w:rsid w:val="00D750A0"/>
    <w:rsid w:val="00D751C2"/>
    <w:rsid w:val="00D754D0"/>
    <w:rsid w:val="00D755C2"/>
    <w:rsid w:val="00D75A79"/>
    <w:rsid w:val="00D7623D"/>
    <w:rsid w:val="00D765AF"/>
    <w:rsid w:val="00D76693"/>
    <w:rsid w:val="00D766BF"/>
    <w:rsid w:val="00D7681B"/>
    <w:rsid w:val="00D768A3"/>
    <w:rsid w:val="00D76902"/>
    <w:rsid w:val="00D776AB"/>
    <w:rsid w:val="00D779B3"/>
    <w:rsid w:val="00D77A05"/>
    <w:rsid w:val="00D77E39"/>
    <w:rsid w:val="00D80430"/>
    <w:rsid w:val="00D80577"/>
    <w:rsid w:val="00D806E2"/>
    <w:rsid w:val="00D809FD"/>
    <w:rsid w:val="00D80C73"/>
    <w:rsid w:val="00D80F63"/>
    <w:rsid w:val="00D81A7F"/>
    <w:rsid w:val="00D81D2A"/>
    <w:rsid w:val="00D82480"/>
    <w:rsid w:val="00D82841"/>
    <w:rsid w:val="00D82B90"/>
    <w:rsid w:val="00D82D5E"/>
    <w:rsid w:val="00D831FC"/>
    <w:rsid w:val="00D837A3"/>
    <w:rsid w:val="00D83976"/>
    <w:rsid w:val="00D83C55"/>
    <w:rsid w:val="00D83C7E"/>
    <w:rsid w:val="00D83DE4"/>
    <w:rsid w:val="00D83F61"/>
    <w:rsid w:val="00D84012"/>
    <w:rsid w:val="00D852D1"/>
    <w:rsid w:val="00D85866"/>
    <w:rsid w:val="00D85A97"/>
    <w:rsid w:val="00D85E7A"/>
    <w:rsid w:val="00D86262"/>
    <w:rsid w:val="00D86773"/>
    <w:rsid w:val="00D86C76"/>
    <w:rsid w:val="00D86CDE"/>
    <w:rsid w:val="00D8704F"/>
    <w:rsid w:val="00D87ABC"/>
    <w:rsid w:val="00D87C0E"/>
    <w:rsid w:val="00D87D2F"/>
    <w:rsid w:val="00D87E64"/>
    <w:rsid w:val="00D87E84"/>
    <w:rsid w:val="00D90A21"/>
    <w:rsid w:val="00D90D10"/>
    <w:rsid w:val="00D918FB"/>
    <w:rsid w:val="00D91ACB"/>
    <w:rsid w:val="00D91EA4"/>
    <w:rsid w:val="00D92AE8"/>
    <w:rsid w:val="00D92D0E"/>
    <w:rsid w:val="00D9313E"/>
    <w:rsid w:val="00D93A1E"/>
    <w:rsid w:val="00D93B3A"/>
    <w:rsid w:val="00D94322"/>
    <w:rsid w:val="00D94544"/>
    <w:rsid w:val="00D94B4A"/>
    <w:rsid w:val="00D94F21"/>
    <w:rsid w:val="00D94FFA"/>
    <w:rsid w:val="00D9508C"/>
    <w:rsid w:val="00D951B3"/>
    <w:rsid w:val="00D95216"/>
    <w:rsid w:val="00D9558C"/>
    <w:rsid w:val="00D95AA4"/>
    <w:rsid w:val="00D95F41"/>
    <w:rsid w:val="00D96441"/>
    <w:rsid w:val="00D966C7"/>
    <w:rsid w:val="00D96736"/>
    <w:rsid w:val="00D96BEF"/>
    <w:rsid w:val="00D96C3A"/>
    <w:rsid w:val="00D96CCF"/>
    <w:rsid w:val="00D96CDC"/>
    <w:rsid w:val="00D96E4C"/>
    <w:rsid w:val="00D972F2"/>
    <w:rsid w:val="00D97850"/>
    <w:rsid w:val="00D97B08"/>
    <w:rsid w:val="00D97F74"/>
    <w:rsid w:val="00DA0347"/>
    <w:rsid w:val="00DA0616"/>
    <w:rsid w:val="00DA0629"/>
    <w:rsid w:val="00DA06A8"/>
    <w:rsid w:val="00DA06C6"/>
    <w:rsid w:val="00DA0874"/>
    <w:rsid w:val="00DA0B5D"/>
    <w:rsid w:val="00DA0B63"/>
    <w:rsid w:val="00DA13C8"/>
    <w:rsid w:val="00DA1664"/>
    <w:rsid w:val="00DA17B4"/>
    <w:rsid w:val="00DA20A4"/>
    <w:rsid w:val="00DA2528"/>
    <w:rsid w:val="00DA2647"/>
    <w:rsid w:val="00DA2671"/>
    <w:rsid w:val="00DA2A9F"/>
    <w:rsid w:val="00DA3153"/>
    <w:rsid w:val="00DA37EC"/>
    <w:rsid w:val="00DA43F0"/>
    <w:rsid w:val="00DA4759"/>
    <w:rsid w:val="00DA48E0"/>
    <w:rsid w:val="00DA4A8B"/>
    <w:rsid w:val="00DA4DCB"/>
    <w:rsid w:val="00DA52FC"/>
    <w:rsid w:val="00DA5328"/>
    <w:rsid w:val="00DA53E2"/>
    <w:rsid w:val="00DA5A5B"/>
    <w:rsid w:val="00DA5F4F"/>
    <w:rsid w:val="00DA653A"/>
    <w:rsid w:val="00DA67FA"/>
    <w:rsid w:val="00DA6832"/>
    <w:rsid w:val="00DA693D"/>
    <w:rsid w:val="00DA69F9"/>
    <w:rsid w:val="00DA6BF9"/>
    <w:rsid w:val="00DA6FA1"/>
    <w:rsid w:val="00DA7904"/>
    <w:rsid w:val="00DA7A97"/>
    <w:rsid w:val="00DA7BF5"/>
    <w:rsid w:val="00DB000F"/>
    <w:rsid w:val="00DB00F1"/>
    <w:rsid w:val="00DB0765"/>
    <w:rsid w:val="00DB0B71"/>
    <w:rsid w:val="00DB12DA"/>
    <w:rsid w:val="00DB15E1"/>
    <w:rsid w:val="00DB1747"/>
    <w:rsid w:val="00DB1808"/>
    <w:rsid w:val="00DB1C65"/>
    <w:rsid w:val="00DB2004"/>
    <w:rsid w:val="00DB21A6"/>
    <w:rsid w:val="00DB25F0"/>
    <w:rsid w:val="00DB2E61"/>
    <w:rsid w:val="00DB2F57"/>
    <w:rsid w:val="00DB304F"/>
    <w:rsid w:val="00DB3504"/>
    <w:rsid w:val="00DB35F7"/>
    <w:rsid w:val="00DB3AEE"/>
    <w:rsid w:val="00DB4012"/>
    <w:rsid w:val="00DB4545"/>
    <w:rsid w:val="00DB4616"/>
    <w:rsid w:val="00DB463F"/>
    <w:rsid w:val="00DB46F1"/>
    <w:rsid w:val="00DB4A19"/>
    <w:rsid w:val="00DB4B51"/>
    <w:rsid w:val="00DB4C52"/>
    <w:rsid w:val="00DB4DD7"/>
    <w:rsid w:val="00DB51F1"/>
    <w:rsid w:val="00DB54C1"/>
    <w:rsid w:val="00DB54FE"/>
    <w:rsid w:val="00DB5A78"/>
    <w:rsid w:val="00DB5F0E"/>
    <w:rsid w:val="00DB60B8"/>
    <w:rsid w:val="00DB6321"/>
    <w:rsid w:val="00DB6607"/>
    <w:rsid w:val="00DB69B2"/>
    <w:rsid w:val="00DB6ACF"/>
    <w:rsid w:val="00DB6AD9"/>
    <w:rsid w:val="00DB6B37"/>
    <w:rsid w:val="00DB6D83"/>
    <w:rsid w:val="00DB7114"/>
    <w:rsid w:val="00DB7212"/>
    <w:rsid w:val="00DB7317"/>
    <w:rsid w:val="00DB749D"/>
    <w:rsid w:val="00DB758B"/>
    <w:rsid w:val="00DB7A6C"/>
    <w:rsid w:val="00DB7F4C"/>
    <w:rsid w:val="00DC00E6"/>
    <w:rsid w:val="00DC024C"/>
    <w:rsid w:val="00DC02FC"/>
    <w:rsid w:val="00DC03A9"/>
    <w:rsid w:val="00DC09E1"/>
    <w:rsid w:val="00DC0A5B"/>
    <w:rsid w:val="00DC0D3C"/>
    <w:rsid w:val="00DC0D62"/>
    <w:rsid w:val="00DC114E"/>
    <w:rsid w:val="00DC136F"/>
    <w:rsid w:val="00DC144F"/>
    <w:rsid w:val="00DC169A"/>
    <w:rsid w:val="00DC16A7"/>
    <w:rsid w:val="00DC1E1A"/>
    <w:rsid w:val="00DC1F7A"/>
    <w:rsid w:val="00DC2126"/>
    <w:rsid w:val="00DC21EE"/>
    <w:rsid w:val="00DC2517"/>
    <w:rsid w:val="00DC276B"/>
    <w:rsid w:val="00DC2B66"/>
    <w:rsid w:val="00DC36D9"/>
    <w:rsid w:val="00DC37FD"/>
    <w:rsid w:val="00DC4153"/>
    <w:rsid w:val="00DC415B"/>
    <w:rsid w:val="00DC4269"/>
    <w:rsid w:val="00DC43CC"/>
    <w:rsid w:val="00DC487A"/>
    <w:rsid w:val="00DC5318"/>
    <w:rsid w:val="00DC5F42"/>
    <w:rsid w:val="00DC6023"/>
    <w:rsid w:val="00DC671F"/>
    <w:rsid w:val="00DC6A62"/>
    <w:rsid w:val="00DC6C43"/>
    <w:rsid w:val="00DC75DD"/>
    <w:rsid w:val="00DC78CA"/>
    <w:rsid w:val="00DC79CC"/>
    <w:rsid w:val="00DC7BC4"/>
    <w:rsid w:val="00DC7E5C"/>
    <w:rsid w:val="00DD056C"/>
    <w:rsid w:val="00DD062A"/>
    <w:rsid w:val="00DD09C2"/>
    <w:rsid w:val="00DD0EAE"/>
    <w:rsid w:val="00DD0FA1"/>
    <w:rsid w:val="00DD1420"/>
    <w:rsid w:val="00DD18D3"/>
    <w:rsid w:val="00DD1C3F"/>
    <w:rsid w:val="00DD1E50"/>
    <w:rsid w:val="00DD2104"/>
    <w:rsid w:val="00DD22AE"/>
    <w:rsid w:val="00DD23A9"/>
    <w:rsid w:val="00DD2743"/>
    <w:rsid w:val="00DD29EC"/>
    <w:rsid w:val="00DD310B"/>
    <w:rsid w:val="00DD32AC"/>
    <w:rsid w:val="00DD33E6"/>
    <w:rsid w:val="00DD39FD"/>
    <w:rsid w:val="00DD3AAD"/>
    <w:rsid w:val="00DD3C71"/>
    <w:rsid w:val="00DD4A38"/>
    <w:rsid w:val="00DD52E8"/>
    <w:rsid w:val="00DD5540"/>
    <w:rsid w:val="00DD57BB"/>
    <w:rsid w:val="00DD5814"/>
    <w:rsid w:val="00DD5852"/>
    <w:rsid w:val="00DD5871"/>
    <w:rsid w:val="00DD5A85"/>
    <w:rsid w:val="00DD5E7D"/>
    <w:rsid w:val="00DD60C6"/>
    <w:rsid w:val="00DD626E"/>
    <w:rsid w:val="00DD6835"/>
    <w:rsid w:val="00DD69A9"/>
    <w:rsid w:val="00DD6AC6"/>
    <w:rsid w:val="00DD6EBC"/>
    <w:rsid w:val="00DD77D6"/>
    <w:rsid w:val="00DD7873"/>
    <w:rsid w:val="00DD7D8D"/>
    <w:rsid w:val="00DE02B9"/>
    <w:rsid w:val="00DE0412"/>
    <w:rsid w:val="00DE0A26"/>
    <w:rsid w:val="00DE0C69"/>
    <w:rsid w:val="00DE11A3"/>
    <w:rsid w:val="00DE11DC"/>
    <w:rsid w:val="00DE145F"/>
    <w:rsid w:val="00DE15E5"/>
    <w:rsid w:val="00DE17AD"/>
    <w:rsid w:val="00DE1F2F"/>
    <w:rsid w:val="00DE27E7"/>
    <w:rsid w:val="00DE2D17"/>
    <w:rsid w:val="00DE2FD4"/>
    <w:rsid w:val="00DE3035"/>
    <w:rsid w:val="00DE36E9"/>
    <w:rsid w:val="00DE37FB"/>
    <w:rsid w:val="00DE3DA2"/>
    <w:rsid w:val="00DE4380"/>
    <w:rsid w:val="00DE4643"/>
    <w:rsid w:val="00DE5350"/>
    <w:rsid w:val="00DE5851"/>
    <w:rsid w:val="00DE5979"/>
    <w:rsid w:val="00DE6212"/>
    <w:rsid w:val="00DE645E"/>
    <w:rsid w:val="00DE71E8"/>
    <w:rsid w:val="00DE73D7"/>
    <w:rsid w:val="00DE74A0"/>
    <w:rsid w:val="00DE765F"/>
    <w:rsid w:val="00DE7864"/>
    <w:rsid w:val="00DE7C2A"/>
    <w:rsid w:val="00DF0391"/>
    <w:rsid w:val="00DF0B2B"/>
    <w:rsid w:val="00DF1583"/>
    <w:rsid w:val="00DF1A98"/>
    <w:rsid w:val="00DF20E6"/>
    <w:rsid w:val="00DF261D"/>
    <w:rsid w:val="00DF2E7A"/>
    <w:rsid w:val="00DF30C0"/>
    <w:rsid w:val="00DF33A0"/>
    <w:rsid w:val="00DF3C68"/>
    <w:rsid w:val="00DF3E21"/>
    <w:rsid w:val="00DF3E70"/>
    <w:rsid w:val="00DF4012"/>
    <w:rsid w:val="00DF40B9"/>
    <w:rsid w:val="00DF45A4"/>
    <w:rsid w:val="00DF49EE"/>
    <w:rsid w:val="00DF4B90"/>
    <w:rsid w:val="00DF4DD7"/>
    <w:rsid w:val="00DF4FA7"/>
    <w:rsid w:val="00DF52CB"/>
    <w:rsid w:val="00DF54F8"/>
    <w:rsid w:val="00DF558F"/>
    <w:rsid w:val="00DF57D7"/>
    <w:rsid w:val="00DF616F"/>
    <w:rsid w:val="00DF6210"/>
    <w:rsid w:val="00DF64A9"/>
    <w:rsid w:val="00DF6714"/>
    <w:rsid w:val="00DF6BC7"/>
    <w:rsid w:val="00DF70B0"/>
    <w:rsid w:val="00DF76B4"/>
    <w:rsid w:val="00DF76D0"/>
    <w:rsid w:val="00DF7DB6"/>
    <w:rsid w:val="00DF7F8C"/>
    <w:rsid w:val="00E0003C"/>
    <w:rsid w:val="00E001F7"/>
    <w:rsid w:val="00E00419"/>
    <w:rsid w:val="00E005F9"/>
    <w:rsid w:val="00E00ACA"/>
    <w:rsid w:val="00E00AD5"/>
    <w:rsid w:val="00E00C78"/>
    <w:rsid w:val="00E00DFE"/>
    <w:rsid w:val="00E01301"/>
    <w:rsid w:val="00E01456"/>
    <w:rsid w:val="00E015BC"/>
    <w:rsid w:val="00E01CF8"/>
    <w:rsid w:val="00E01D5B"/>
    <w:rsid w:val="00E01EB4"/>
    <w:rsid w:val="00E01EEB"/>
    <w:rsid w:val="00E01F72"/>
    <w:rsid w:val="00E0213F"/>
    <w:rsid w:val="00E021E8"/>
    <w:rsid w:val="00E022BE"/>
    <w:rsid w:val="00E0251D"/>
    <w:rsid w:val="00E02680"/>
    <w:rsid w:val="00E027E4"/>
    <w:rsid w:val="00E028D5"/>
    <w:rsid w:val="00E0297A"/>
    <w:rsid w:val="00E02E0E"/>
    <w:rsid w:val="00E0325A"/>
    <w:rsid w:val="00E03526"/>
    <w:rsid w:val="00E0374A"/>
    <w:rsid w:val="00E03B33"/>
    <w:rsid w:val="00E03C2C"/>
    <w:rsid w:val="00E0413D"/>
    <w:rsid w:val="00E04320"/>
    <w:rsid w:val="00E043EE"/>
    <w:rsid w:val="00E04411"/>
    <w:rsid w:val="00E0480A"/>
    <w:rsid w:val="00E054BB"/>
    <w:rsid w:val="00E05AF8"/>
    <w:rsid w:val="00E05C22"/>
    <w:rsid w:val="00E05CA9"/>
    <w:rsid w:val="00E05CD7"/>
    <w:rsid w:val="00E0666D"/>
    <w:rsid w:val="00E067CF"/>
    <w:rsid w:val="00E06AFF"/>
    <w:rsid w:val="00E06C15"/>
    <w:rsid w:val="00E06E1A"/>
    <w:rsid w:val="00E07038"/>
    <w:rsid w:val="00E071F6"/>
    <w:rsid w:val="00E0757E"/>
    <w:rsid w:val="00E0778B"/>
    <w:rsid w:val="00E07EDB"/>
    <w:rsid w:val="00E10534"/>
    <w:rsid w:val="00E10570"/>
    <w:rsid w:val="00E10643"/>
    <w:rsid w:val="00E10923"/>
    <w:rsid w:val="00E10AF8"/>
    <w:rsid w:val="00E118C4"/>
    <w:rsid w:val="00E118D7"/>
    <w:rsid w:val="00E12109"/>
    <w:rsid w:val="00E123EB"/>
    <w:rsid w:val="00E12A68"/>
    <w:rsid w:val="00E12B78"/>
    <w:rsid w:val="00E12E91"/>
    <w:rsid w:val="00E130F3"/>
    <w:rsid w:val="00E1311B"/>
    <w:rsid w:val="00E139CE"/>
    <w:rsid w:val="00E14573"/>
    <w:rsid w:val="00E14861"/>
    <w:rsid w:val="00E1534A"/>
    <w:rsid w:val="00E15421"/>
    <w:rsid w:val="00E15506"/>
    <w:rsid w:val="00E15773"/>
    <w:rsid w:val="00E15D66"/>
    <w:rsid w:val="00E16855"/>
    <w:rsid w:val="00E168CD"/>
    <w:rsid w:val="00E16D04"/>
    <w:rsid w:val="00E16D8E"/>
    <w:rsid w:val="00E170BF"/>
    <w:rsid w:val="00E17517"/>
    <w:rsid w:val="00E1756B"/>
    <w:rsid w:val="00E17584"/>
    <w:rsid w:val="00E177F8"/>
    <w:rsid w:val="00E17AC5"/>
    <w:rsid w:val="00E17BC1"/>
    <w:rsid w:val="00E17CE7"/>
    <w:rsid w:val="00E202B1"/>
    <w:rsid w:val="00E20433"/>
    <w:rsid w:val="00E205AE"/>
    <w:rsid w:val="00E20716"/>
    <w:rsid w:val="00E20764"/>
    <w:rsid w:val="00E20A35"/>
    <w:rsid w:val="00E20B8C"/>
    <w:rsid w:val="00E20C51"/>
    <w:rsid w:val="00E20F16"/>
    <w:rsid w:val="00E21056"/>
    <w:rsid w:val="00E2167A"/>
    <w:rsid w:val="00E218F7"/>
    <w:rsid w:val="00E21938"/>
    <w:rsid w:val="00E21D15"/>
    <w:rsid w:val="00E21F30"/>
    <w:rsid w:val="00E2211E"/>
    <w:rsid w:val="00E227CE"/>
    <w:rsid w:val="00E229F9"/>
    <w:rsid w:val="00E22CFD"/>
    <w:rsid w:val="00E2300C"/>
    <w:rsid w:val="00E2319F"/>
    <w:rsid w:val="00E231B8"/>
    <w:rsid w:val="00E236B5"/>
    <w:rsid w:val="00E236EF"/>
    <w:rsid w:val="00E238EC"/>
    <w:rsid w:val="00E23978"/>
    <w:rsid w:val="00E23EEA"/>
    <w:rsid w:val="00E23F24"/>
    <w:rsid w:val="00E2408E"/>
    <w:rsid w:val="00E240BD"/>
    <w:rsid w:val="00E243C4"/>
    <w:rsid w:val="00E2495B"/>
    <w:rsid w:val="00E24F82"/>
    <w:rsid w:val="00E25216"/>
    <w:rsid w:val="00E257A3"/>
    <w:rsid w:val="00E25D83"/>
    <w:rsid w:val="00E25F55"/>
    <w:rsid w:val="00E260A1"/>
    <w:rsid w:val="00E260D1"/>
    <w:rsid w:val="00E260DC"/>
    <w:rsid w:val="00E26394"/>
    <w:rsid w:val="00E26578"/>
    <w:rsid w:val="00E26919"/>
    <w:rsid w:val="00E26979"/>
    <w:rsid w:val="00E26C0F"/>
    <w:rsid w:val="00E26FF1"/>
    <w:rsid w:val="00E273A7"/>
    <w:rsid w:val="00E2746B"/>
    <w:rsid w:val="00E27A9B"/>
    <w:rsid w:val="00E27B88"/>
    <w:rsid w:val="00E30002"/>
    <w:rsid w:val="00E3008A"/>
    <w:rsid w:val="00E3013C"/>
    <w:rsid w:val="00E301FD"/>
    <w:rsid w:val="00E3067D"/>
    <w:rsid w:val="00E30BE7"/>
    <w:rsid w:val="00E30C83"/>
    <w:rsid w:val="00E30D93"/>
    <w:rsid w:val="00E30DB7"/>
    <w:rsid w:val="00E3179B"/>
    <w:rsid w:val="00E31AAD"/>
    <w:rsid w:val="00E31FA4"/>
    <w:rsid w:val="00E32075"/>
    <w:rsid w:val="00E326C7"/>
    <w:rsid w:val="00E32B13"/>
    <w:rsid w:val="00E33022"/>
    <w:rsid w:val="00E33466"/>
    <w:rsid w:val="00E334A9"/>
    <w:rsid w:val="00E33701"/>
    <w:rsid w:val="00E33BF4"/>
    <w:rsid w:val="00E3419B"/>
    <w:rsid w:val="00E3424C"/>
    <w:rsid w:val="00E343AD"/>
    <w:rsid w:val="00E34726"/>
    <w:rsid w:val="00E347F2"/>
    <w:rsid w:val="00E34E83"/>
    <w:rsid w:val="00E34F19"/>
    <w:rsid w:val="00E35360"/>
    <w:rsid w:val="00E359DE"/>
    <w:rsid w:val="00E3635B"/>
    <w:rsid w:val="00E36781"/>
    <w:rsid w:val="00E369E2"/>
    <w:rsid w:val="00E36DB2"/>
    <w:rsid w:val="00E36E14"/>
    <w:rsid w:val="00E37214"/>
    <w:rsid w:val="00E374DB"/>
    <w:rsid w:val="00E37657"/>
    <w:rsid w:val="00E377AC"/>
    <w:rsid w:val="00E40208"/>
    <w:rsid w:val="00E405EE"/>
    <w:rsid w:val="00E40D25"/>
    <w:rsid w:val="00E41282"/>
    <w:rsid w:val="00E41367"/>
    <w:rsid w:val="00E414B9"/>
    <w:rsid w:val="00E41666"/>
    <w:rsid w:val="00E41B2F"/>
    <w:rsid w:val="00E41D1B"/>
    <w:rsid w:val="00E422FA"/>
    <w:rsid w:val="00E42B54"/>
    <w:rsid w:val="00E42C42"/>
    <w:rsid w:val="00E42E47"/>
    <w:rsid w:val="00E4338F"/>
    <w:rsid w:val="00E4340C"/>
    <w:rsid w:val="00E43548"/>
    <w:rsid w:val="00E43BEC"/>
    <w:rsid w:val="00E43E73"/>
    <w:rsid w:val="00E44108"/>
    <w:rsid w:val="00E44590"/>
    <w:rsid w:val="00E4498E"/>
    <w:rsid w:val="00E44C0B"/>
    <w:rsid w:val="00E451B8"/>
    <w:rsid w:val="00E451CA"/>
    <w:rsid w:val="00E4534B"/>
    <w:rsid w:val="00E456F3"/>
    <w:rsid w:val="00E459B8"/>
    <w:rsid w:val="00E45D9F"/>
    <w:rsid w:val="00E45F52"/>
    <w:rsid w:val="00E45F90"/>
    <w:rsid w:val="00E46001"/>
    <w:rsid w:val="00E46A49"/>
    <w:rsid w:val="00E46FCD"/>
    <w:rsid w:val="00E47963"/>
    <w:rsid w:val="00E5052A"/>
    <w:rsid w:val="00E5060E"/>
    <w:rsid w:val="00E50630"/>
    <w:rsid w:val="00E50A0B"/>
    <w:rsid w:val="00E50D31"/>
    <w:rsid w:val="00E50D70"/>
    <w:rsid w:val="00E511CD"/>
    <w:rsid w:val="00E51305"/>
    <w:rsid w:val="00E5133F"/>
    <w:rsid w:val="00E51363"/>
    <w:rsid w:val="00E5155D"/>
    <w:rsid w:val="00E51D35"/>
    <w:rsid w:val="00E527B2"/>
    <w:rsid w:val="00E5310C"/>
    <w:rsid w:val="00E534E8"/>
    <w:rsid w:val="00E5354D"/>
    <w:rsid w:val="00E537E4"/>
    <w:rsid w:val="00E538FB"/>
    <w:rsid w:val="00E53A2C"/>
    <w:rsid w:val="00E53C3F"/>
    <w:rsid w:val="00E54754"/>
    <w:rsid w:val="00E54C9A"/>
    <w:rsid w:val="00E54CDF"/>
    <w:rsid w:val="00E54F7F"/>
    <w:rsid w:val="00E55165"/>
    <w:rsid w:val="00E55710"/>
    <w:rsid w:val="00E55C35"/>
    <w:rsid w:val="00E55F34"/>
    <w:rsid w:val="00E566FB"/>
    <w:rsid w:val="00E56C31"/>
    <w:rsid w:val="00E56F86"/>
    <w:rsid w:val="00E56FB8"/>
    <w:rsid w:val="00E571BD"/>
    <w:rsid w:val="00E57633"/>
    <w:rsid w:val="00E57B44"/>
    <w:rsid w:val="00E57BE8"/>
    <w:rsid w:val="00E60E95"/>
    <w:rsid w:val="00E6194F"/>
    <w:rsid w:val="00E61C0A"/>
    <w:rsid w:val="00E621B0"/>
    <w:rsid w:val="00E6226B"/>
    <w:rsid w:val="00E62739"/>
    <w:rsid w:val="00E627CE"/>
    <w:rsid w:val="00E63312"/>
    <w:rsid w:val="00E6367A"/>
    <w:rsid w:val="00E6382E"/>
    <w:rsid w:val="00E640D5"/>
    <w:rsid w:val="00E6464D"/>
    <w:rsid w:val="00E64B6B"/>
    <w:rsid w:val="00E65152"/>
    <w:rsid w:val="00E65260"/>
    <w:rsid w:val="00E65460"/>
    <w:rsid w:val="00E6724C"/>
    <w:rsid w:val="00E674E5"/>
    <w:rsid w:val="00E67561"/>
    <w:rsid w:val="00E678AF"/>
    <w:rsid w:val="00E67DD5"/>
    <w:rsid w:val="00E67EA2"/>
    <w:rsid w:val="00E7011C"/>
    <w:rsid w:val="00E701E9"/>
    <w:rsid w:val="00E70296"/>
    <w:rsid w:val="00E7064D"/>
    <w:rsid w:val="00E708E1"/>
    <w:rsid w:val="00E70D44"/>
    <w:rsid w:val="00E70FD2"/>
    <w:rsid w:val="00E71624"/>
    <w:rsid w:val="00E7166B"/>
    <w:rsid w:val="00E716C3"/>
    <w:rsid w:val="00E71870"/>
    <w:rsid w:val="00E7189E"/>
    <w:rsid w:val="00E71913"/>
    <w:rsid w:val="00E71919"/>
    <w:rsid w:val="00E7207E"/>
    <w:rsid w:val="00E72388"/>
    <w:rsid w:val="00E72A8F"/>
    <w:rsid w:val="00E72BDB"/>
    <w:rsid w:val="00E72DAF"/>
    <w:rsid w:val="00E7345B"/>
    <w:rsid w:val="00E73D0A"/>
    <w:rsid w:val="00E73E59"/>
    <w:rsid w:val="00E74271"/>
    <w:rsid w:val="00E748F6"/>
    <w:rsid w:val="00E74DE6"/>
    <w:rsid w:val="00E753AA"/>
    <w:rsid w:val="00E75905"/>
    <w:rsid w:val="00E75FBE"/>
    <w:rsid w:val="00E7608B"/>
    <w:rsid w:val="00E7660D"/>
    <w:rsid w:val="00E76753"/>
    <w:rsid w:val="00E768EF"/>
    <w:rsid w:val="00E77053"/>
    <w:rsid w:val="00E771BD"/>
    <w:rsid w:val="00E77215"/>
    <w:rsid w:val="00E7767C"/>
    <w:rsid w:val="00E7783B"/>
    <w:rsid w:val="00E8004C"/>
    <w:rsid w:val="00E804F9"/>
    <w:rsid w:val="00E80565"/>
    <w:rsid w:val="00E80B82"/>
    <w:rsid w:val="00E80E23"/>
    <w:rsid w:val="00E80FB6"/>
    <w:rsid w:val="00E81113"/>
    <w:rsid w:val="00E81324"/>
    <w:rsid w:val="00E81430"/>
    <w:rsid w:val="00E81722"/>
    <w:rsid w:val="00E8188E"/>
    <w:rsid w:val="00E81A6A"/>
    <w:rsid w:val="00E81AB6"/>
    <w:rsid w:val="00E82092"/>
    <w:rsid w:val="00E827F1"/>
    <w:rsid w:val="00E829E3"/>
    <w:rsid w:val="00E830B5"/>
    <w:rsid w:val="00E83302"/>
    <w:rsid w:val="00E83490"/>
    <w:rsid w:val="00E835C9"/>
    <w:rsid w:val="00E836C6"/>
    <w:rsid w:val="00E83776"/>
    <w:rsid w:val="00E83F62"/>
    <w:rsid w:val="00E8417A"/>
    <w:rsid w:val="00E847D3"/>
    <w:rsid w:val="00E849D2"/>
    <w:rsid w:val="00E85D56"/>
    <w:rsid w:val="00E8613A"/>
    <w:rsid w:val="00E86F09"/>
    <w:rsid w:val="00E8749B"/>
    <w:rsid w:val="00E875BC"/>
    <w:rsid w:val="00E8767F"/>
    <w:rsid w:val="00E87AED"/>
    <w:rsid w:val="00E87BDD"/>
    <w:rsid w:val="00E87C09"/>
    <w:rsid w:val="00E9021E"/>
    <w:rsid w:val="00E90696"/>
    <w:rsid w:val="00E906CB"/>
    <w:rsid w:val="00E90A45"/>
    <w:rsid w:val="00E90FB7"/>
    <w:rsid w:val="00E92105"/>
    <w:rsid w:val="00E92446"/>
    <w:rsid w:val="00E927DC"/>
    <w:rsid w:val="00E936A8"/>
    <w:rsid w:val="00E9381D"/>
    <w:rsid w:val="00E938EB"/>
    <w:rsid w:val="00E93C5A"/>
    <w:rsid w:val="00E93E72"/>
    <w:rsid w:val="00E93F28"/>
    <w:rsid w:val="00E940FC"/>
    <w:rsid w:val="00E943EB"/>
    <w:rsid w:val="00E9532D"/>
    <w:rsid w:val="00E9537D"/>
    <w:rsid w:val="00E956FE"/>
    <w:rsid w:val="00E9599B"/>
    <w:rsid w:val="00E96726"/>
    <w:rsid w:val="00E96BE4"/>
    <w:rsid w:val="00E96CB2"/>
    <w:rsid w:val="00E97030"/>
    <w:rsid w:val="00E97094"/>
    <w:rsid w:val="00E97433"/>
    <w:rsid w:val="00E974C7"/>
    <w:rsid w:val="00E976C9"/>
    <w:rsid w:val="00E9771D"/>
    <w:rsid w:val="00E9772B"/>
    <w:rsid w:val="00E97DE2"/>
    <w:rsid w:val="00E97E2E"/>
    <w:rsid w:val="00EA05E8"/>
    <w:rsid w:val="00EA06DB"/>
    <w:rsid w:val="00EA0ADD"/>
    <w:rsid w:val="00EA10A0"/>
    <w:rsid w:val="00EA1101"/>
    <w:rsid w:val="00EA12A5"/>
    <w:rsid w:val="00EA144E"/>
    <w:rsid w:val="00EA152D"/>
    <w:rsid w:val="00EA163D"/>
    <w:rsid w:val="00EA1C2E"/>
    <w:rsid w:val="00EA2474"/>
    <w:rsid w:val="00EA2645"/>
    <w:rsid w:val="00EA29BF"/>
    <w:rsid w:val="00EA3001"/>
    <w:rsid w:val="00EA372F"/>
    <w:rsid w:val="00EA3B9E"/>
    <w:rsid w:val="00EA481E"/>
    <w:rsid w:val="00EA484D"/>
    <w:rsid w:val="00EA489C"/>
    <w:rsid w:val="00EA49E4"/>
    <w:rsid w:val="00EA4A43"/>
    <w:rsid w:val="00EA4C87"/>
    <w:rsid w:val="00EA4D35"/>
    <w:rsid w:val="00EA5997"/>
    <w:rsid w:val="00EA5BD7"/>
    <w:rsid w:val="00EA5BF6"/>
    <w:rsid w:val="00EA5EE8"/>
    <w:rsid w:val="00EA6243"/>
    <w:rsid w:val="00EA69AA"/>
    <w:rsid w:val="00EA6E3C"/>
    <w:rsid w:val="00EA6F82"/>
    <w:rsid w:val="00EA6FDB"/>
    <w:rsid w:val="00EB0ACF"/>
    <w:rsid w:val="00EB0CA9"/>
    <w:rsid w:val="00EB0CB0"/>
    <w:rsid w:val="00EB0E87"/>
    <w:rsid w:val="00EB0F52"/>
    <w:rsid w:val="00EB1069"/>
    <w:rsid w:val="00EB1165"/>
    <w:rsid w:val="00EB1402"/>
    <w:rsid w:val="00EB1783"/>
    <w:rsid w:val="00EB1AEB"/>
    <w:rsid w:val="00EB1D3A"/>
    <w:rsid w:val="00EB1ED5"/>
    <w:rsid w:val="00EB239A"/>
    <w:rsid w:val="00EB2695"/>
    <w:rsid w:val="00EB277B"/>
    <w:rsid w:val="00EB2A82"/>
    <w:rsid w:val="00EB2D22"/>
    <w:rsid w:val="00EB30CC"/>
    <w:rsid w:val="00EB3188"/>
    <w:rsid w:val="00EB320D"/>
    <w:rsid w:val="00EB3315"/>
    <w:rsid w:val="00EB3380"/>
    <w:rsid w:val="00EB3B80"/>
    <w:rsid w:val="00EB3CD9"/>
    <w:rsid w:val="00EB476B"/>
    <w:rsid w:val="00EB49B7"/>
    <w:rsid w:val="00EB5726"/>
    <w:rsid w:val="00EB5836"/>
    <w:rsid w:val="00EB58C3"/>
    <w:rsid w:val="00EB593E"/>
    <w:rsid w:val="00EB5A20"/>
    <w:rsid w:val="00EB5FF3"/>
    <w:rsid w:val="00EB616D"/>
    <w:rsid w:val="00EB631A"/>
    <w:rsid w:val="00EB6BBC"/>
    <w:rsid w:val="00EB6EDC"/>
    <w:rsid w:val="00EB7269"/>
    <w:rsid w:val="00EB751A"/>
    <w:rsid w:val="00EB7A0D"/>
    <w:rsid w:val="00EB7B2B"/>
    <w:rsid w:val="00EB7C81"/>
    <w:rsid w:val="00EC00E1"/>
    <w:rsid w:val="00EC0295"/>
    <w:rsid w:val="00EC02E9"/>
    <w:rsid w:val="00EC099B"/>
    <w:rsid w:val="00EC0F35"/>
    <w:rsid w:val="00EC0FC9"/>
    <w:rsid w:val="00EC1A1F"/>
    <w:rsid w:val="00EC28D7"/>
    <w:rsid w:val="00EC3083"/>
    <w:rsid w:val="00EC31B5"/>
    <w:rsid w:val="00EC3856"/>
    <w:rsid w:val="00EC39D0"/>
    <w:rsid w:val="00EC3B30"/>
    <w:rsid w:val="00EC440B"/>
    <w:rsid w:val="00EC47CE"/>
    <w:rsid w:val="00EC4820"/>
    <w:rsid w:val="00EC4A16"/>
    <w:rsid w:val="00EC5073"/>
    <w:rsid w:val="00EC598E"/>
    <w:rsid w:val="00EC5C21"/>
    <w:rsid w:val="00EC60DA"/>
    <w:rsid w:val="00EC6113"/>
    <w:rsid w:val="00EC61DF"/>
    <w:rsid w:val="00EC6328"/>
    <w:rsid w:val="00EC6B82"/>
    <w:rsid w:val="00EC6C16"/>
    <w:rsid w:val="00EC6DE8"/>
    <w:rsid w:val="00EC6EA9"/>
    <w:rsid w:val="00EC713F"/>
    <w:rsid w:val="00EC7565"/>
    <w:rsid w:val="00EC7DB4"/>
    <w:rsid w:val="00EC7F81"/>
    <w:rsid w:val="00ED08E1"/>
    <w:rsid w:val="00ED09B4"/>
    <w:rsid w:val="00ED0B81"/>
    <w:rsid w:val="00ED0C00"/>
    <w:rsid w:val="00ED0CE6"/>
    <w:rsid w:val="00ED103D"/>
    <w:rsid w:val="00ED1183"/>
    <w:rsid w:val="00ED1694"/>
    <w:rsid w:val="00ED188E"/>
    <w:rsid w:val="00ED18D1"/>
    <w:rsid w:val="00ED1AD5"/>
    <w:rsid w:val="00ED1E91"/>
    <w:rsid w:val="00ED22C7"/>
    <w:rsid w:val="00ED2B14"/>
    <w:rsid w:val="00ED2C74"/>
    <w:rsid w:val="00ED3286"/>
    <w:rsid w:val="00ED3805"/>
    <w:rsid w:val="00ED3895"/>
    <w:rsid w:val="00ED39C2"/>
    <w:rsid w:val="00ED3D82"/>
    <w:rsid w:val="00ED3F2C"/>
    <w:rsid w:val="00ED474C"/>
    <w:rsid w:val="00ED4785"/>
    <w:rsid w:val="00ED4B99"/>
    <w:rsid w:val="00ED4F27"/>
    <w:rsid w:val="00ED511F"/>
    <w:rsid w:val="00ED5B9C"/>
    <w:rsid w:val="00ED5E21"/>
    <w:rsid w:val="00ED668E"/>
    <w:rsid w:val="00ED6E2A"/>
    <w:rsid w:val="00ED6F42"/>
    <w:rsid w:val="00ED7111"/>
    <w:rsid w:val="00ED73C1"/>
    <w:rsid w:val="00ED73F3"/>
    <w:rsid w:val="00ED7439"/>
    <w:rsid w:val="00ED7494"/>
    <w:rsid w:val="00ED760F"/>
    <w:rsid w:val="00EE009C"/>
    <w:rsid w:val="00EE01C6"/>
    <w:rsid w:val="00EE091C"/>
    <w:rsid w:val="00EE0A1C"/>
    <w:rsid w:val="00EE10C5"/>
    <w:rsid w:val="00EE16D5"/>
    <w:rsid w:val="00EE188C"/>
    <w:rsid w:val="00EE21F6"/>
    <w:rsid w:val="00EE22CF"/>
    <w:rsid w:val="00EE23AB"/>
    <w:rsid w:val="00EE2C1D"/>
    <w:rsid w:val="00EE3025"/>
    <w:rsid w:val="00EE345A"/>
    <w:rsid w:val="00EE3677"/>
    <w:rsid w:val="00EE374F"/>
    <w:rsid w:val="00EE37BE"/>
    <w:rsid w:val="00EE3A81"/>
    <w:rsid w:val="00EE3AE8"/>
    <w:rsid w:val="00EE4102"/>
    <w:rsid w:val="00EE4303"/>
    <w:rsid w:val="00EE434A"/>
    <w:rsid w:val="00EE45E9"/>
    <w:rsid w:val="00EE4636"/>
    <w:rsid w:val="00EE5683"/>
    <w:rsid w:val="00EE58D0"/>
    <w:rsid w:val="00EE5F8E"/>
    <w:rsid w:val="00EE65B7"/>
    <w:rsid w:val="00EE746A"/>
    <w:rsid w:val="00EE7511"/>
    <w:rsid w:val="00EE769C"/>
    <w:rsid w:val="00EE79D8"/>
    <w:rsid w:val="00EE7D6A"/>
    <w:rsid w:val="00EF03F7"/>
    <w:rsid w:val="00EF06DC"/>
    <w:rsid w:val="00EF0725"/>
    <w:rsid w:val="00EF0888"/>
    <w:rsid w:val="00EF1111"/>
    <w:rsid w:val="00EF11B3"/>
    <w:rsid w:val="00EF1375"/>
    <w:rsid w:val="00EF1654"/>
    <w:rsid w:val="00EF1C0A"/>
    <w:rsid w:val="00EF1E82"/>
    <w:rsid w:val="00EF253D"/>
    <w:rsid w:val="00EF27D9"/>
    <w:rsid w:val="00EF283C"/>
    <w:rsid w:val="00EF28BE"/>
    <w:rsid w:val="00EF3673"/>
    <w:rsid w:val="00EF379F"/>
    <w:rsid w:val="00EF3BB6"/>
    <w:rsid w:val="00EF4436"/>
    <w:rsid w:val="00EF4456"/>
    <w:rsid w:val="00EF4475"/>
    <w:rsid w:val="00EF4573"/>
    <w:rsid w:val="00EF46A7"/>
    <w:rsid w:val="00EF47C3"/>
    <w:rsid w:val="00EF49E3"/>
    <w:rsid w:val="00EF4ACC"/>
    <w:rsid w:val="00EF4B6E"/>
    <w:rsid w:val="00EF4D0C"/>
    <w:rsid w:val="00EF4FC1"/>
    <w:rsid w:val="00EF5466"/>
    <w:rsid w:val="00EF56E8"/>
    <w:rsid w:val="00EF65F0"/>
    <w:rsid w:val="00EF65FB"/>
    <w:rsid w:val="00EF6714"/>
    <w:rsid w:val="00EF697B"/>
    <w:rsid w:val="00F006BA"/>
    <w:rsid w:val="00F009E2"/>
    <w:rsid w:val="00F00B80"/>
    <w:rsid w:val="00F0137F"/>
    <w:rsid w:val="00F01761"/>
    <w:rsid w:val="00F01867"/>
    <w:rsid w:val="00F01A5D"/>
    <w:rsid w:val="00F01BEB"/>
    <w:rsid w:val="00F01DBB"/>
    <w:rsid w:val="00F01E6F"/>
    <w:rsid w:val="00F020DD"/>
    <w:rsid w:val="00F02494"/>
    <w:rsid w:val="00F026D9"/>
    <w:rsid w:val="00F02939"/>
    <w:rsid w:val="00F02A51"/>
    <w:rsid w:val="00F02EF4"/>
    <w:rsid w:val="00F03706"/>
    <w:rsid w:val="00F03853"/>
    <w:rsid w:val="00F03D11"/>
    <w:rsid w:val="00F03D6F"/>
    <w:rsid w:val="00F0421C"/>
    <w:rsid w:val="00F04518"/>
    <w:rsid w:val="00F048D0"/>
    <w:rsid w:val="00F049E2"/>
    <w:rsid w:val="00F04EC7"/>
    <w:rsid w:val="00F04ECB"/>
    <w:rsid w:val="00F04FCE"/>
    <w:rsid w:val="00F05032"/>
    <w:rsid w:val="00F05323"/>
    <w:rsid w:val="00F054CD"/>
    <w:rsid w:val="00F0580C"/>
    <w:rsid w:val="00F05ACA"/>
    <w:rsid w:val="00F05DEB"/>
    <w:rsid w:val="00F062C8"/>
    <w:rsid w:val="00F06987"/>
    <w:rsid w:val="00F06A73"/>
    <w:rsid w:val="00F06D03"/>
    <w:rsid w:val="00F07090"/>
    <w:rsid w:val="00F0737F"/>
    <w:rsid w:val="00F07914"/>
    <w:rsid w:val="00F0796E"/>
    <w:rsid w:val="00F07EE8"/>
    <w:rsid w:val="00F07F22"/>
    <w:rsid w:val="00F1006F"/>
    <w:rsid w:val="00F11FF7"/>
    <w:rsid w:val="00F1210C"/>
    <w:rsid w:val="00F12247"/>
    <w:rsid w:val="00F1236E"/>
    <w:rsid w:val="00F12A68"/>
    <w:rsid w:val="00F12AD0"/>
    <w:rsid w:val="00F13ABB"/>
    <w:rsid w:val="00F13B32"/>
    <w:rsid w:val="00F14761"/>
    <w:rsid w:val="00F147BC"/>
    <w:rsid w:val="00F14A40"/>
    <w:rsid w:val="00F14B36"/>
    <w:rsid w:val="00F14B4C"/>
    <w:rsid w:val="00F14B65"/>
    <w:rsid w:val="00F14C2C"/>
    <w:rsid w:val="00F152FD"/>
    <w:rsid w:val="00F15DB7"/>
    <w:rsid w:val="00F15FCF"/>
    <w:rsid w:val="00F165C9"/>
    <w:rsid w:val="00F16CE9"/>
    <w:rsid w:val="00F16E2F"/>
    <w:rsid w:val="00F17090"/>
    <w:rsid w:val="00F176D0"/>
    <w:rsid w:val="00F1774A"/>
    <w:rsid w:val="00F178D5"/>
    <w:rsid w:val="00F179C4"/>
    <w:rsid w:val="00F20459"/>
    <w:rsid w:val="00F2096F"/>
    <w:rsid w:val="00F20A99"/>
    <w:rsid w:val="00F20F67"/>
    <w:rsid w:val="00F210C3"/>
    <w:rsid w:val="00F2162E"/>
    <w:rsid w:val="00F21635"/>
    <w:rsid w:val="00F2203A"/>
    <w:rsid w:val="00F224E6"/>
    <w:rsid w:val="00F22542"/>
    <w:rsid w:val="00F22575"/>
    <w:rsid w:val="00F22D7A"/>
    <w:rsid w:val="00F2338A"/>
    <w:rsid w:val="00F23A02"/>
    <w:rsid w:val="00F23A68"/>
    <w:rsid w:val="00F23AE2"/>
    <w:rsid w:val="00F23E1F"/>
    <w:rsid w:val="00F242D5"/>
    <w:rsid w:val="00F246AE"/>
    <w:rsid w:val="00F247E1"/>
    <w:rsid w:val="00F24A30"/>
    <w:rsid w:val="00F24DE6"/>
    <w:rsid w:val="00F24FF2"/>
    <w:rsid w:val="00F252F6"/>
    <w:rsid w:val="00F254B2"/>
    <w:rsid w:val="00F255C7"/>
    <w:rsid w:val="00F25923"/>
    <w:rsid w:val="00F259CB"/>
    <w:rsid w:val="00F25C49"/>
    <w:rsid w:val="00F26772"/>
    <w:rsid w:val="00F2728C"/>
    <w:rsid w:val="00F2750C"/>
    <w:rsid w:val="00F27785"/>
    <w:rsid w:val="00F27BC6"/>
    <w:rsid w:val="00F27DF7"/>
    <w:rsid w:val="00F300D9"/>
    <w:rsid w:val="00F3058E"/>
    <w:rsid w:val="00F307CC"/>
    <w:rsid w:val="00F3083F"/>
    <w:rsid w:val="00F308F8"/>
    <w:rsid w:val="00F30A14"/>
    <w:rsid w:val="00F30B89"/>
    <w:rsid w:val="00F30C70"/>
    <w:rsid w:val="00F30CAD"/>
    <w:rsid w:val="00F327EE"/>
    <w:rsid w:val="00F33208"/>
    <w:rsid w:val="00F3320A"/>
    <w:rsid w:val="00F332AB"/>
    <w:rsid w:val="00F338F8"/>
    <w:rsid w:val="00F33B88"/>
    <w:rsid w:val="00F33EEE"/>
    <w:rsid w:val="00F340FA"/>
    <w:rsid w:val="00F34236"/>
    <w:rsid w:val="00F34641"/>
    <w:rsid w:val="00F34923"/>
    <w:rsid w:val="00F349AA"/>
    <w:rsid w:val="00F34BEC"/>
    <w:rsid w:val="00F34BED"/>
    <w:rsid w:val="00F34C0B"/>
    <w:rsid w:val="00F352C5"/>
    <w:rsid w:val="00F352E2"/>
    <w:rsid w:val="00F358CF"/>
    <w:rsid w:val="00F35E2C"/>
    <w:rsid w:val="00F364F1"/>
    <w:rsid w:val="00F3666D"/>
    <w:rsid w:val="00F36826"/>
    <w:rsid w:val="00F3683D"/>
    <w:rsid w:val="00F368C2"/>
    <w:rsid w:val="00F36B94"/>
    <w:rsid w:val="00F36F3B"/>
    <w:rsid w:val="00F37556"/>
    <w:rsid w:val="00F37838"/>
    <w:rsid w:val="00F37DCB"/>
    <w:rsid w:val="00F37E2C"/>
    <w:rsid w:val="00F40000"/>
    <w:rsid w:val="00F4053A"/>
    <w:rsid w:val="00F408D3"/>
    <w:rsid w:val="00F40BCE"/>
    <w:rsid w:val="00F40F34"/>
    <w:rsid w:val="00F4131B"/>
    <w:rsid w:val="00F41480"/>
    <w:rsid w:val="00F41977"/>
    <w:rsid w:val="00F41AF9"/>
    <w:rsid w:val="00F41DBF"/>
    <w:rsid w:val="00F41F44"/>
    <w:rsid w:val="00F42054"/>
    <w:rsid w:val="00F4217E"/>
    <w:rsid w:val="00F4220E"/>
    <w:rsid w:val="00F426B0"/>
    <w:rsid w:val="00F4274A"/>
    <w:rsid w:val="00F42795"/>
    <w:rsid w:val="00F427D0"/>
    <w:rsid w:val="00F42FB1"/>
    <w:rsid w:val="00F43347"/>
    <w:rsid w:val="00F4345C"/>
    <w:rsid w:val="00F438AB"/>
    <w:rsid w:val="00F43EE1"/>
    <w:rsid w:val="00F445B2"/>
    <w:rsid w:val="00F448C6"/>
    <w:rsid w:val="00F44AB7"/>
    <w:rsid w:val="00F44D40"/>
    <w:rsid w:val="00F45475"/>
    <w:rsid w:val="00F45771"/>
    <w:rsid w:val="00F459C1"/>
    <w:rsid w:val="00F467D5"/>
    <w:rsid w:val="00F46B14"/>
    <w:rsid w:val="00F46CDA"/>
    <w:rsid w:val="00F475FE"/>
    <w:rsid w:val="00F47982"/>
    <w:rsid w:val="00F47E6F"/>
    <w:rsid w:val="00F5021E"/>
    <w:rsid w:val="00F50737"/>
    <w:rsid w:val="00F50A2A"/>
    <w:rsid w:val="00F50A60"/>
    <w:rsid w:val="00F50CA2"/>
    <w:rsid w:val="00F50D5C"/>
    <w:rsid w:val="00F514BD"/>
    <w:rsid w:val="00F51B70"/>
    <w:rsid w:val="00F51C60"/>
    <w:rsid w:val="00F51CF8"/>
    <w:rsid w:val="00F5210A"/>
    <w:rsid w:val="00F52130"/>
    <w:rsid w:val="00F5244D"/>
    <w:rsid w:val="00F52704"/>
    <w:rsid w:val="00F52BE6"/>
    <w:rsid w:val="00F52D7C"/>
    <w:rsid w:val="00F5344E"/>
    <w:rsid w:val="00F535E6"/>
    <w:rsid w:val="00F535EB"/>
    <w:rsid w:val="00F5366F"/>
    <w:rsid w:val="00F53693"/>
    <w:rsid w:val="00F53893"/>
    <w:rsid w:val="00F53A6E"/>
    <w:rsid w:val="00F53DBE"/>
    <w:rsid w:val="00F54CF3"/>
    <w:rsid w:val="00F55418"/>
    <w:rsid w:val="00F55492"/>
    <w:rsid w:val="00F55735"/>
    <w:rsid w:val="00F5619D"/>
    <w:rsid w:val="00F5714C"/>
    <w:rsid w:val="00F57A5D"/>
    <w:rsid w:val="00F57AE9"/>
    <w:rsid w:val="00F60168"/>
    <w:rsid w:val="00F604AE"/>
    <w:rsid w:val="00F60742"/>
    <w:rsid w:val="00F60AA6"/>
    <w:rsid w:val="00F615E8"/>
    <w:rsid w:val="00F6195F"/>
    <w:rsid w:val="00F619FD"/>
    <w:rsid w:val="00F61A5E"/>
    <w:rsid w:val="00F61A9A"/>
    <w:rsid w:val="00F61BAC"/>
    <w:rsid w:val="00F61BBA"/>
    <w:rsid w:val="00F61C46"/>
    <w:rsid w:val="00F6270B"/>
    <w:rsid w:val="00F62870"/>
    <w:rsid w:val="00F62B9B"/>
    <w:rsid w:val="00F62BC8"/>
    <w:rsid w:val="00F62D2B"/>
    <w:rsid w:val="00F6314E"/>
    <w:rsid w:val="00F631BC"/>
    <w:rsid w:val="00F63265"/>
    <w:rsid w:val="00F633E6"/>
    <w:rsid w:val="00F63A58"/>
    <w:rsid w:val="00F63ADE"/>
    <w:rsid w:val="00F63F97"/>
    <w:rsid w:val="00F643DA"/>
    <w:rsid w:val="00F643FB"/>
    <w:rsid w:val="00F6487A"/>
    <w:rsid w:val="00F64AE8"/>
    <w:rsid w:val="00F64BD1"/>
    <w:rsid w:val="00F65235"/>
    <w:rsid w:val="00F6541D"/>
    <w:rsid w:val="00F658BB"/>
    <w:rsid w:val="00F66A54"/>
    <w:rsid w:val="00F67112"/>
    <w:rsid w:val="00F67347"/>
    <w:rsid w:val="00F674CF"/>
    <w:rsid w:val="00F674E4"/>
    <w:rsid w:val="00F6767A"/>
    <w:rsid w:val="00F676C8"/>
    <w:rsid w:val="00F67955"/>
    <w:rsid w:val="00F67A08"/>
    <w:rsid w:val="00F70262"/>
    <w:rsid w:val="00F704FD"/>
    <w:rsid w:val="00F70999"/>
    <w:rsid w:val="00F714EA"/>
    <w:rsid w:val="00F718D5"/>
    <w:rsid w:val="00F71978"/>
    <w:rsid w:val="00F7241C"/>
    <w:rsid w:val="00F73FA2"/>
    <w:rsid w:val="00F744C8"/>
    <w:rsid w:val="00F750EE"/>
    <w:rsid w:val="00F7510A"/>
    <w:rsid w:val="00F751C7"/>
    <w:rsid w:val="00F756D7"/>
    <w:rsid w:val="00F75B9A"/>
    <w:rsid w:val="00F75BCE"/>
    <w:rsid w:val="00F75D30"/>
    <w:rsid w:val="00F75ED3"/>
    <w:rsid w:val="00F75EFF"/>
    <w:rsid w:val="00F7652B"/>
    <w:rsid w:val="00F766F1"/>
    <w:rsid w:val="00F76A9C"/>
    <w:rsid w:val="00F76D22"/>
    <w:rsid w:val="00F774F1"/>
    <w:rsid w:val="00F77972"/>
    <w:rsid w:val="00F8022C"/>
    <w:rsid w:val="00F8028B"/>
    <w:rsid w:val="00F80D48"/>
    <w:rsid w:val="00F8109A"/>
    <w:rsid w:val="00F812DF"/>
    <w:rsid w:val="00F8154B"/>
    <w:rsid w:val="00F81975"/>
    <w:rsid w:val="00F81D48"/>
    <w:rsid w:val="00F821BC"/>
    <w:rsid w:val="00F821CF"/>
    <w:rsid w:val="00F82431"/>
    <w:rsid w:val="00F82E0C"/>
    <w:rsid w:val="00F830A6"/>
    <w:rsid w:val="00F831E7"/>
    <w:rsid w:val="00F835AB"/>
    <w:rsid w:val="00F836D2"/>
    <w:rsid w:val="00F8379B"/>
    <w:rsid w:val="00F83A0B"/>
    <w:rsid w:val="00F83A94"/>
    <w:rsid w:val="00F8434E"/>
    <w:rsid w:val="00F845FE"/>
    <w:rsid w:val="00F84755"/>
    <w:rsid w:val="00F85098"/>
    <w:rsid w:val="00F8597F"/>
    <w:rsid w:val="00F859EA"/>
    <w:rsid w:val="00F8611A"/>
    <w:rsid w:val="00F861BD"/>
    <w:rsid w:val="00F86239"/>
    <w:rsid w:val="00F8630B"/>
    <w:rsid w:val="00F86496"/>
    <w:rsid w:val="00F864D0"/>
    <w:rsid w:val="00F868C4"/>
    <w:rsid w:val="00F869D0"/>
    <w:rsid w:val="00F86BA9"/>
    <w:rsid w:val="00F86CDF"/>
    <w:rsid w:val="00F86D43"/>
    <w:rsid w:val="00F875ED"/>
    <w:rsid w:val="00F87899"/>
    <w:rsid w:val="00F87A41"/>
    <w:rsid w:val="00F87B69"/>
    <w:rsid w:val="00F87D30"/>
    <w:rsid w:val="00F87DB7"/>
    <w:rsid w:val="00F87E16"/>
    <w:rsid w:val="00F903D6"/>
    <w:rsid w:val="00F90739"/>
    <w:rsid w:val="00F91528"/>
    <w:rsid w:val="00F91795"/>
    <w:rsid w:val="00F91EC4"/>
    <w:rsid w:val="00F9210C"/>
    <w:rsid w:val="00F9251C"/>
    <w:rsid w:val="00F925A0"/>
    <w:rsid w:val="00F928EB"/>
    <w:rsid w:val="00F92A5E"/>
    <w:rsid w:val="00F9307F"/>
    <w:rsid w:val="00F930EB"/>
    <w:rsid w:val="00F93467"/>
    <w:rsid w:val="00F939FB"/>
    <w:rsid w:val="00F93A2D"/>
    <w:rsid w:val="00F93D69"/>
    <w:rsid w:val="00F93F33"/>
    <w:rsid w:val="00F9401D"/>
    <w:rsid w:val="00F949DA"/>
    <w:rsid w:val="00F94FA5"/>
    <w:rsid w:val="00F95137"/>
    <w:rsid w:val="00F95179"/>
    <w:rsid w:val="00F9563A"/>
    <w:rsid w:val="00F95C84"/>
    <w:rsid w:val="00F9602C"/>
    <w:rsid w:val="00F967C1"/>
    <w:rsid w:val="00F96B15"/>
    <w:rsid w:val="00F97118"/>
    <w:rsid w:val="00F97376"/>
    <w:rsid w:val="00F9790F"/>
    <w:rsid w:val="00F97BBD"/>
    <w:rsid w:val="00F97C64"/>
    <w:rsid w:val="00FA0112"/>
    <w:rsid w:val="00FA0875"/>
    <w:rsid w:val="00FA0F2B"/>
    <w:rsid w:val="00FA10B7"/>
    <w:rsid w:val="00FA1303"/>
    <w:rsid w:val="00FA1F6F"/>
    <w:rsid w:val="00FA1FAD"/>
    <w:rsid w:val="00FA208D"/>
    <w:rsid w:val="00FA25A2"/>
    <w:rsid w:val="00FA2777"/>
    <w:rsid w:val="00FA2A75"/>
    <w:rsid w:val="00FA2A7C"/>
    <w:rsid w:val="00FA2EBC"/>
    <w:rsid w:val="00FA33CB"/>
    <w:rsid w:val="00FA3401"/>
    <w:rsid w:val="00FA3948"/>
    <w:rsid w:val="00FA3A51"/>
    <w:rsid w:val="00FA3B64"/>
    <w:rsid w:val="00FA3BF7"/>
    <w:rsid w:val="00FA400B"/>
    <w:rsid w:val="00FA4585"/>
    <w:rsid w:val="00FA470A"/>
    <w:rsid w:val="00FA4781"/>
    <w:rsid w:val="00FA4B8B"/>
    <w:rsid w:val="00FA4BF9"/>
    <w:rsid w:val="00FA4FB9"/>
    <w:rsid w:val="00FA510D"/>
    <w:rsid w:val="00FA5140"/>
    <w:rsid w:val="00FA53BE"/>
    <w:rsid w:val="00FA5502"/>
    <w:rsid w:val="00FA559F"/>
    <w:rsid w:val="00FA5E56"/>
    <w:rsid w:val="00FA674A"/>
    <w:rsid w:val="00FA681C"/>
    <w:rsid w:val="00FA686D"/>
    <w:rsid w:val="00FA6A26"/>
    <w:rsid w:val="00FA6AA4"/>
    <w:rsid w:val="00FA6EFF"/>
    <w:rsid w:val="00FA6F3F"/>
    <w:rsid w:val="00FA74E5"/>
    <w:rsid w:val="00FA77E6"/>
    <w:rsid w:val="00FA7BEC"/>
    <w:rsid w:val="00FB1024"/>
    <w:rsid w:val="00FB1837"/>
    <w:rsid w:val="00FB1884"/>
    <w:rsid w:val="00FB1A34"/>
    <w:rsid w:val="00FB1EB1"/>
    <w:rsid w:val="00FB20CA"/>
    <w:rsid w:val="00FB299C"/>
    <w:rsid w:val="00FB3418"/>
    <w:rsid w:val="00FB38FB"/>
    <w:rsid w:val="00FB39EC"/>
    <w:rsid w:val="00FB4120"/>
    <w:rsid w:val="00FB4359"/>
    <w:rsid w:val="00FB44D6"/>
    <w:rsid w:val="00FB4533"/>
    <w:rsid w:val="00FB46D1"/>
    <w:rsid w:val="00FB46D7"/>
    <w:rsid w:val="00FB4799"/>
    <w:rsid w:val="00FB4A0A"/>
    <w:rsid w:val="00FB4F4F"/>
    <w:rsid w:val="00FB5391"/>
    <w:rsid w:val="00FB5482"/>
    <w:rsid w:val="00FB54FC"/>
    <w:rsid w:val="00FB5917"/>
    <w:rsid w:val="00FB6012"/>
    <w:rsid w:val="00FB60D6"/>
    <w:rsid w:val="00FB688D"/>
    <w:rsid w:val="00FB708B"/>
    <w:rsid w:val="00FB70F3"/>
    <w:rsid w:val="00FB75B5"/>
    <w:rsid w:val="00FB7DF5"/>
    <w:rsid w:val="00FC0170"/>
    <w:rsid w:val="00FC0593"/>
    <w:rsid w:val="00FC0B80"/>
    <w:rsid w:val="00FC0F20"/>
    <w:rsid w:val="00FC1093"/>
    <w:rsid w:val="00FC11B8"/>
    <w:rsid w:val="00FC1AA6"/>
    <w:rsid w:val="00FC1F63"/>
    <w:rsid w:val="00FC2101"/>
    <w:rsid w:val="00FC25CD"/>
    <w:rsid w:val="00FC2882"/>
    <w:rsid w:val="00FC2BA7"/>
    <w:rsid w:val="00FC2E0D"/>
    <w:rsid w:val="00FC2E11"/>
    <w:rsid w:val="00FC2E21"/>
    <w:rsid w:val="00FC2EB9"/>
    <w:rsid w:val="00FC3019"/>
    <w:rsid w:val="00FC30D3"/>
    <w:rsid w:val="00FC335F"/>
    <w:rsid w:val="00FC3D93"/>
    <w:rsid w:val="00FC3E75"/>
    <w:rsid w:val="00FC409B"/>
    <w:rsid w:val="00FC49DE"/>
    <w:rsid w:val="00FC4F01"/>
    <w:rsid w:val="00FC508F"/>
    <w:rsid w:val="00FC5399"/>
    <w:rsid w:val="00FC5531"/>
    <w:rsid w:val="00FC5724"/>
    <w:rsid w:val="00FC63E6"/>
    <w:rsid w:val="00FC6DED"/>
    <w:rsid w:val="00FC73CA"/>
    <w:rsid w:val="00FC7636"/>
    <w:rsid w:val="00FC7749"/>
    <w:rsid w:val="00FC7AEF"/>
    <w:rsid w:val="00FC7D08"/>
    <w:rsid w:val="00FD008D"/>
    <w:rsid w:val="00FD0125"/>
    <w:rsid w:val="00FD043E"/>
    <w:rsid w:val="00FD048B"/>
    <w:rsid w:val="00FD04C8"/>
    <w:rsid w:val="00FD0629"/>
    <w:rsid w:val="00FD07F0"/>
    <w:rsid w:val="00FD0985"/>
    <w:rsid w:val="00FD1714"/>
    <w:rsid w:val="00FD1865"/>
    <w:rsid w:val="00FD19F0"/>
    <w:rsid w:val="00FD1E13"/>
    <w:rsid w:val="00FD2A64"/>
    <w:rsid w:val="00FD2D7B"/>
    <w:rsid w:val="00FD2EFB"/>
    <w:rsid w:val="00FD337A"/>
    <w:rsid w:val="00FD3885"/>
    <w:rsid w:val="00FD39A2"/>
    <w:rsid w:val="00FD3E02"/>
    <w:rsid w:val="00FD434E"/>
    <w:rsid w:val="00FD4588"/>
    <w:rsid w:val="00FD45B0"/>
    <w:rsid w:val="00FD476D"/>
    <w:rsid w:val="00FD480D"/>
    <w:rsid w:val="00FD4ED6"/>
    <w:rsid w:val="00FD5097"/>
    <w:rsid w:val="00FD595A"/>
    <w:rsid w:val="00FD5C73"/>
    <w:rsid w:val="00FD5CFB"/>
    <w:rsid w:val="00FD5F0D"/>
    <w:rsid w:val="00FD5F7D"/>
    <w:rsid w:val="00FD6405"/>
    <w:rsid w:val="00FD6AD7"/>
    <w:rsid w:val="00FD6F8E"/>
    <w:rsid w:val="00FD7028"/>
    <w:rsid w:val="00FD705F"/>
    <w:rsid w:val="00FD708D"/>
    <w:rsid w:val="00FD70DE"/>
    <w:rsid w:val="00FD70F1"/>
    <w:rsid w:val="00FD72D5"/>
    <w:rsid w:val="00FD7C6A"/>
    <w:rsid w:val="00FD7CB3"/>
    <w:rsid w:val="00FD7CEB"/>
    <w:rsid w:val="00FE008A"/>
    <w:rsid w:val="00FE05FC"/>
    <w:rsid w:val="00FE06E5"/>
    <w:rsid w:val="00FE097D"/>
    <w:rsid w:val="00FE13C3"/>
    <w:rsid w:val="00FE1ADB"/>
    <w:rsid w:val="00FE1C38"/>
    <w:rsid w:val="00FE2137"/>
    <w:rsid w:val="00FE22DF"/>
    <w:rsid w:val="00FE2469"/>
    <w:rsid w:val="00FE28B6"/>
    <w:rsid w:val="00FE28DA"/>
    <w:rsid w:val="00FE2C56"/>
    <w:rsid w:val="00FE2E17"/>
    <w:rsid w:val="00FE2FF1"/>
    <w:rsid w:val="00FE30A0"/>
    <w:rsid w:val="00FE35ED"/>
    <w:rsid w:val="00FE3ACA"/>
    <w:rsid w:val="00FE452E"/>
    <w:rsid w:val="00FE4D2D"/>
    <w:rsid w:val="00FE4F31"/>
    <w:rsid w:val="00FE511F"/>
    <w:rsid w:val="00FE54B0"/>
    <w:rsid w:val="00FE562A"/>
    <w:rsid w:val="00FE5746"/>
    <w:rsid w:val="00FE5976"/>
    <w:rsid w:val="00FE5EFC"/>
    <w:rsid w:val="00FE608A"/>
    <w:rsid w:val="00FE62A6"/>
    <w:rsid w:val="00FE6322"/>
    <w:rsid w:val="00FE65F3"/>
    <w:rsid w:val="00FE67A2"/>
    <w:rsid w:val="00FE68A7"/>
    <w:rsid w:val="00FE6961"/>
    <w:rsid w:val="00FE6A0D"/>
    <w:rsid w:val="00FE6E95"/>
    <w:rsid w:val="00FE6F93"/>
    <w:rsid w:val="00FE714C"/>
    <w:rsid w:val="00FE7685"/>
    <w:rsid w:val="00FE76C8"/>
    <w:rsid w:val="00FF01C6"/>
    <w:rsid w:val="00FF0315"/>
    <w:rsid w:val="00FF05AA"/>
    <w:rsid w:val="00FF0898"/>
    <w:rsid w:val="00FF09D6"/>
    <w:rsid w:val="00FF0F27"/>
    <w:rsid w:val="00FF106B"/>
    <w:rsid w:val="00FF10E9"/>
    <w:rsid w:val="00FF118C"/>
    <w:rsid w:val="00FF1237"/>
    <w:rsid w:val="00FF13FD"/>
    <w:rsid w:val="00FF159B"/>
    <w:rsid w:val="00FF19BD"/>
    <w:rsid w:val="00FF1AC5"/>
    <w:rsid w:val="00FF1B62"/>
    <w:rsid w:val="00FF1C77"/>
    <w:rsid w:val="00FF1FC3"/>
    <w:rsid w:val="00FF20F7"/>
    <w:rsid w:val="00FF2B4D"/>
    <w:rsid w:val="00FF2DAF"/>
    <w:rsid w:val="00FF2F07"/>
    <w:rsid w:val="00FF3434"/>
    <w:rsid w:val="00FF34D7"/>
    <w:rsid w:val="00FF3875"/>
    <w:rsid w:val="00FF389F"/>
    <w:rsid w:val="00FF3BA6"/>
    <w:rsid w:val="00FF3D7F"/>
    <w:rsid w:val="00FF3F29"/>
    <w:rsid w:val="00FF4496"/>
    <w:rsid w:val="00FF46DD"/>
    <w:rsid w:val="00FF4849"/>
    <w:rsid w:val="00FF4A5B"/>
    <w:rsid w:val="00FF4A5D"/>
    <w:rsid w:val="00FF4D21"/>
    <w:rsid w:val="00FF51E1"/>
    <w:rsid w:val="00FF53B0"/>
    <w:rsid w:val="00FF5414"/>
    <w:rsid w:val="00FF5508"/>
    <w:rsid w:val="00FF554D"/>
    <w:rsid w:val="00FF5565"/>
    <w:rsid w:val="00FF57FA"/>
    <w:rsid w:val="00FF592F"/>
    <w:rsid w:val="00FF5D60"/>
    <w:rsid w:val="00FF5E05"/>
    <w:rsid w:val="00FF6081"/>
    <w:rsid w:val="00FF6A2F"/>
    <w:rsid w:val="00FF6A4F"/>
    <w:rsid w:val="00FF6EB8"/>
    <w:rsid w:val="00FF7089"/>
    <w:rsid w:val="00FF72D9"/>
    <w:rsid w:val="00FF764B"/>
    <w:rsid w:val="00FF76BA"/>
    <w:rsid w:val="00FF777C"/>
    <w:rsid w:val="00FF7A64"/>
    <w:rsid w:val="00FF7B6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2801"/>
    <w:pPr>
      <w:jc w:val="both"/>
    </w:pPr>
  </w:style>
  <w:style w:type="paragraph" w:styleId="berschrift1">
    <w:name w:val="heading 1"/>
    <w:basedOn w:val="Standard"/>
    <w:next w:val="Standard"/>
    <w:link w:val="berschrift1Zchn"/>
    <w:uiPriority w:val="9"/>
    <w:qFormat/>
    <w:rsid w:val="00245F7F"/>
    <w:pPr>
      <w:keepNext/>
      <w:keepLines/>
      <w:pBdr>
        <w:bottom w:val="single" w:sz="12" w:space="1" w:color="auto"/>
      </w:pBdr>
      <w:spacing w:before="480" w:after="480" w:line="240" w:lineRule="auto"/>
      <w:ind w:left="709"/>
      <w:jc w:val="center"/>
      <w:outlineLvl w:val="0"/>
    </w:pPr>
    <w:rPr>
      <w:rFonts w:asciiTheme="majorHAnsi" w:eastAsiaTheme="majorEastAsia" w:hAnsiTheme="majorHAnsi" w:cstheme="majorBidi"/>
      <w:bCs/>
      <w:sz w:val="40"/>
      <w:szCs w:val="28"/>
    </w:rPr>
  </w:style>
  <w:style w:type="paragraph" w:styleId="berschrift2">
    <w:name w:val="heading 2"/>
    <w:basedOn w:val="Standard"/>
    <w:next w:val="Standard"/>
    <w:link w:val="berschrift2Zchn"/>
    <w:uiPriority w:val="9"/>
    <w:unhideWhenUsed/>
    <w:qFormat/>
    <w:rsid w:val="00E0757E"/>
    <w:pPr>
      <w:keepNext/>
      <w:keepLines/>
      <w:spacing w:before="360" w:after="0"/>
      <w:outlineLvl w:val="1"/>
    </w:pPr>
    <w:rPr>
      <w:rFonts w:asciiTheme="majorHAnsi" w:eastAsiaTheme="majorEastAsia" w:hAnsiTheme="majorHAnsi" w:cstheme="majorBidi"/>
      <w:b/>
      <w:bCs/>
      <w:sz w:val="28"/>
      <w:szCs w:val="26"/>
    </w:rPr>
  </w:style>
  <w:style w:type="paragraph" w:styleId="berschrift3">
    <w:name w:val="heading 3"/>
    <w:basedOn w:val="Standard"/>
    <w:next w:val="Standard"/>
    <w:link w:val="berschrift3Zchn"/>
    <w:uiPriority w:val="9"/>
    <w:unhideWhenUsed/>
    <w:qFormat/>
    <w:rsid w:val="00083292"/>
    <w:pPr>
      <w:keepNext/>
      <w:keepLines/>
      <w:spacing w:before="240" w:after="0"/>
      <w:ind w:left="3538"/>
      <w:outlineLvl w:val="2"/>
    </w:pPr>
    <w:rPr>
      <w:rFonts w:asciiTheme="majorHAnsi" w:eastAsiaTheme="majorEastAsia" w:hAnsiTheme="majorHAnsi" w:cstheme="majorBidi"/>
      <w:b/>
      <w:bCs/>
      <w:sz w:val="26"/>
    </w:rPr>
  </w:style>
  <w:style w:type="paragraph" w:styleId="berschrift4">
    <w:name w:val="heading 4"/>
    <w:basedOn w:val="Standard"/>
    <w:next w:val="Standard"/>
    <w:link w:val="berschrift4Zchn"/>
    <w:uiPriority w:val="9"/>
    <w:unhideWhenUsed/>
    <w:qFormat/>
    <w:rsid w:val="00194CAC"/>
    <w:pPr>
      <w:keepNext/>
      <w:keepLines/>
      <w:spacing w:before="200" w:after="0" w:line="480" w:lineRule="auto"/>
      <w:outlineLvl w:val="3"/>
    </w:pPr>
    <w:rPr>
      <w:rFonts w:eastAsiaTheme="majorEastAsia" w:cstheme="majorBidi"/>
      <w:b/>
      <w:bCs/>
      <w:iCs/>
      <w:sz w:val="24"/>
    </w:rPr>
  </w:style>
  <w:style w:type="paragraph" w:styleId="berschrift5">
    <w:name w:val="heading 5"/>
    <w:basedOn w:val="Standard"/>
    <w:next w:val="Standard"/>
    <w:link w:val="berschrift5Zchn"/>
    <w:uiPriority w:val="9"/>
    <w:unhideWhenUsed/>
    <w:qFormat/>
    <w:rsid w:val="00B354D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45F7F"/>
    <w:rPr>
      <w:rFonts w:asciiTheme="majorHAnsi" w:eastAsiaTheme="majorEastAsia" w:hAnsiTheme="majorHAnsi" w:cstheme="majorBidi"/>
      <w:bCs/>
      <w:sz w:val="40"/>
      <w:szCs w:val="28"/>
    </w:rPr>
  </w:style>
  <w:style w:type="character" w:customStyle="1" w:styleId="berschrift2Zchn">
    <w:name w:val="Überschrift 2 Zchn"/>
    <w:basedOn w:val="Absatz-Standardschriftart"/>
    <w:link w:val="berschrift2"/>
    <w:uiPriority w:val="9"/>
    <w:rsid w:val="00E0757E"/>
    <w:rPr>
      <w:rFonts w:asciiTheme="majorHAnsi" w:eastAsiaTheme="majorEastAsia" w:hAnsiTheme="majorHAnsi" w:cstheme="majorBidi"/>
      <w:b/>
      <w:bCs/>
      <w:sz w:val="28"/>
      <w:szCs w:val="26"/>
    </w:rPr>
  </w:style>
  <w:style w:type="character" w:customStyle="1" w:styleId="berschrift3Zchn">
    <w:name w:val="Überschrift 3 Zchn"/>
    <w:basedOn w:val="Absatz-Standardschriftart"/>
    <w:link w:val="berschrift3"/>
    <w:uiPriority w:val="9"/>
    <w:rsid w:val="00083292"/>
    <w:rPr>
      <w:rFonts w:asciiTheme="majorHAnsi" w:eastAsiaTheme="majorEastAsia" w:hAnsiTheme="majorHAnsi" w:cstheme="majorBidi"/>
      <w:b/>
      <w:bCs/>
      <w:sz w:val="26"/>
    </w:rPr>
  </w:style>
  <w:style w:type="character" w:customStyle="1" w:styleId="berschrift4Zchn">
    <w:name w:val="Überschrift 4 Zchn"/>
    <w:basedOn w:val="Absatz-Standardschriftart"/>
    <w:link w:val="berschrift4"/>
    <w:uiPriority w:val="9"/>
    <w:rsid w:val="00194CAC"/>
    <w:rPr>
      <w:rFonts w:eastAsiaTheme="majorEastAsia" w:cstheme="majorBidi"/>
      <w:b/>
      <w:bCs/>
      <w:iCs/>
      <w:sz w:val="24"/>
    </w:rPr>
  </w:style>
  <w:style w:type="paragraph" w:styleId="Inhaltsverzeichnisberschrift">
    <w:name w:val="TOC Heading"/>
    <w:basedOn w:val="berschrift1"/>
    <w:next w:val="Standard"/>
    <w:uiPriority w:val="39"/>
    <w:unhideWhenUsed/>
    <w:qFormat/>
    <w:rsid w:val="009507DE"/>
    <w:pPr>
      <w:outlineLvl w:val="9"/>
    </w:pPr>
    <w:rPr>
      <w:lang w:eastAsia="de-DE"/>
    </w:rPr>
  </w:style>
  <w:style w:type="paragraph" w:styleId="Verzeichnis1">
    <w:name w:val="toc 1"/>
    <w:basedOn w:val="Standard"/>
    <w:next w:val="Standard"/>
    <w:autoRedefine/>
    <w:uiPriority w:val="39"/>
    <w:unhideWhenUsed/>
    <w:qFormat/>
    <w:rsid w:val="006005F8"/>
    <w:pPr>
      <w:tabs>
        <w:tab w:val="left" w:pos="426"/>
        <w:tab w:val="right" w:leader="dot" w:pos="8188"/>
      </w:tabs>
      <w:spacing w:before="360" w:after="0"/>
      <w:jc w:val="left"/>
    </w:pPr>
    <w:rPr>
      <w:rFonts w:asciiTheme="majorHAnsi" w:hAnsiTheme="majorHAnsi"/>
      <w:b/>
      <w:bCs/>
      <w:caps/>
      <w:sz w:val="24"/>
      <w:szCs w:val="24"/>
    </w:rPr>
  </w:style>
  <w:style w:type="paragraph" w:styleId="Verzeichnis2">
    <w:name w:val="toc 2"/>
    <w:basedOn w:val="Standard"/>
    <w:next w:val="Standard"/>
    <w:autoRedefine/>
    <w:uiPriority w:val="39"/>
    <w:unhideWhenUsed/>
    <w:qFormat/>
    <w:rsid w:val="00A142C5"/>
    <w:pPr>
      <w:tabs>
        <w:tab w:val="left" w:pos="709"/>
        <w:tab w:val="right" w:leader="dot" w:pos="8188"/>
      </w:tabs>
      <w:spacing w:after="0"/>
      <w:ind w:left="142"/>
      <w:jc w:val="left"/>
    </w:pPr>
    <w:rPr>
      <w:b/>
      <w:bCs/>
      <w:sz w:val="20"/>
      <w:szCs w:val="20"/>
    </w:rPr>
  </w:style>
  <w:style w:type="character" w:styleId="Hyperlink">
    <w:name w:val="Hyperlink"/>
    <w:basedOn w:val="Absatz-Standardschriftart"/>
    <w:uiPriority w:val="99"/>
    <w:unhideWhenUsed/>
    <w:rsid w:val="009507DE"/>
    <w:rPr>
      <w:color w:val="0000FF" w:themeColor="hyperlink"/>
      <w:u w:val="single"/>
    </w:rPr>
  </w:style>
  <w:style w:type="paragraph" w:styleId="Listenabsatz">
    <w:name w:val="List Paragraph"/>
    <w:basedOn w:val="Standard"/>
    <w:uiPriority w:val="34"/>
    <w:qFormat/>
    <w:rsid w:val="009507DE"/>
    <w:pPr>
      <w:ind w:left="720"/>
      <w:contextualSpacing/>
    </w:pPr>
  </w:style>
  <w:style w:type="paragraph" w:styleId="Fuzeile">
    <w:name w:val="footer"/>
    <w:basedOn w:val="Standard"/>
    <w:link w:val="FuzeileZchn"/>
    <w:uiPriority w:val="99"/>
    <w:unhideWhenUsed/>
    <w:rsid w:val="009507D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507DE"/>
  </w:style>
  <w:style w:type="paragraph" w:styleId="Verzeichnis3">
    <w:name w:val="toc 3"/>
    <w:basedOn w:val="Standard"/>
    <w:next w:val="Standard"/>
    <w:autoRedefine/>
    <w:uiPriority w:val="39"/>
    <w:unhideWhenUsed/>
    <w:qFormat/>
    <w:rsid w:val="00A142C5"/>
    <w:pPr>
      <w:tabs>
        <w:tab w:val="left" w:pos="1100"/>
        <w:tab w:val="right" w:leader="dot" w:pos="8188"/>
      </w:tabs>
      <w:spacing w:after="0"/>
      <w:ind w:left="284"/>
      <w:jc w:val="left"/>
    </w:pPr>
    <w:rPr>
      <w:b/>
      <w:noProof/>
      <w:sz w:val="20"/>
      <w:szCs w:val="20"/>
    </w:rPr>
  </w:style>
  <w:style w:type="paragraph" w:styleId="Sprechblasentext">
    <w:name w:val="Balloon Text"/>
    <w:basedOn w:val="Standard"/>
    <w:link w:val="SprechblasentextZchn"/>
    <w:uiPriority w:val="99"/>
    <w:semiHidden/>
    <w:unhideWhenUsed/>
    <w:rsid w:val="009507D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507DE"/>
    <w:rPr>
      <w:rFonts w:ascii="Tahoma" w:hAnsi="Tahoma" w:cs="Tahoma"/>
      <w:sz w:val="16"/>
      <w:szCs w:val="16"/>
    </w:rPr>
  </w:style>
  <w:style w:type="table" w:styleId="Tabellenraster">
    <w:name w:val="Table Grid"/>
    <w:basedOn w:val="NormaleTabelle"/>
    <w:uiPriority w:val="59"/>
    <w:rsid w:val="00F25C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Liste-Akzent5">
    <w:name w:val="Light List Accent 5"/>
    <w:basedOn w:val="NormaleTabelle"/>
    <w:uiPriority w:val="61"/>
    <w:rsid w:val="008D713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1">
    <w:name w:val="Light List Accent 1"/>
    <w:basedOn w:val="NormaleTabelle"/>
    <w:uiPriority w:val="61"/>
    <w:rsid w:val="008D713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Verzeichnis4">
    <w:name w:val="toc 4"/>
    <w:basedOn w:val="Standard"/>
    <w:next w:val="Standard"/>
    <w:autoRedefine/>
    <w:uiPriority w:val="39"/>
    <w:unhideWhenUsed/>
    <w:rsid w:val="00894AF9"/>
    <w:pPr>
      <w:spacing w:after="0"/>
      <w:ind w:left="440"/>
      <w:jc w:val="left"/>
    </w:pPr>
    <w:rPr>
      <w:sz w:val="20"/>
      <w:szCs w:val="20"/>
    </w:rPr>
  </w:style>
  <w:style w:type="paragraph" w:styleId="Verzeichnis5">
    <w:name w:val="toc 5"/>
    <w:basedOn w:val="Standard"/>
    <w:next w:val="Standard"/>
    <w:autoRedefine/>
    <w:uiPriority w:val="39"/>
    <w:unhideWhenUsed/>
    <w:rsid w:val="00E27A9B"/>
    <w:pPr>
      <w:spacing w:after="0"/>
      <w:ind w:left="660"/>
      <w:jc w:val="left"/>
    </w:pPr>
    <w:rPr>
      <w:sz w:val="20"/>
      <w:szCs w:val="20"/>
    </w:rPr>
  </w:style>
  <w:style w:type="paragraph" w:styleId="Verzeichnis6">
    <w:name w:val="toc 6"/>
    <w:basedOn w:val="Standard"/>
    <w:next w:val="Standard"/>
    <w:autoRedefine/>
    <w:uiPriority w:val="39"/>
    <w:unhideWhenUsed/>
    <w:rsid w:val="00E27A9B"/>
    <w:pPr>
      <w:spacing w:after="0"/>
      <w:ind w:left="880"/>
      <w:jc w:val="left"/>
    </w:pPr>
    <w:rPr>
      <w:sz w:val="20"/>
      <w:szCs w:val="20"/>
    </w:rPr>
  </w:style>
  <w:style w:type="paragraph" w:styleId="Verzeichnis7">
    <w:name w:val="toc 7"/>
    <w:basedOn w:val="Standard"/>
    <w:next w:val="Standard"/>
    <w:autoRedefine/>
    <w:uiPriority w:val="39"/>
    <w:unhideWhenUsed/>
    <w:rsid w:val="00E27A9B"/>
    <w:pPr>
      <w:spacing w:after="0"/>
      <w:ind w:left="1100"/>
      <w:jc w:val="left"/>
    </w:pPr>
    <w:rPr>
      <w:sz w:val="20"/>
      <w:szCs w:val="20"/>
    </w:rPr>
  </w:style>
  <w:style w:type="paragraph" w:styleId="Verzeichnis8">
    <w:name w:val="toc 8"/>
    <w:basedOn w:val="Standard"/>
    <w:next w:val="Standard"/>
    <w:autoRedefine/>
    <w:uiPriority w:val="39"/>
    <w:unhideWhenUsed/>
    <w:rsid w:val="00E27A9B"/>
    <w:pPr>
      <w:spacing w:after="0"/>
      <w:ind w:left="1320"/>
      <w:jc w:val="left"/>
    </w:pPr>
    <w:rPr>
      <w:sz w:val="20"/>
      <w:szCs w:val="20"/>
    </w:rPr>
  </w:style>
  <w:style w:type="paragraph" w:styleId="Verzeichnis9">
    <w:name w:val="toc 9"/>
    <w:basedOn w:val="Standard"/>
    <w:next w:val="Standard"/>
    <w:autoRedefine/>
    <w:uiPriority w:val="39"/>
    <w:unhideWhenUsed/>
    <w:rsid w:val="00E27A9B"/>
    <w:pPr>
      <w:spacing w:after="0"/>
      <w:ind w:left="1540"/>
      <w:jc w:val="left"/>
    </w:pPr>
    <w:rPr>
      <w:sz w:val="20"/>
      <w:szCs w:val="20"/>
    </w:rPr>
  </w:style>
  <w:style w:type="paragraph" w:styleId="Kopfzeile">
    <w:name w:val="header"/>
    <w:basedOn w:val="Standard"/>
    <w:link w:val="KopfzeileZchn"/>
    <w:uiPriority w:val="99"/>
    <w:unhideWhenUsed/>
    <w:rsid w:val="005725B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725BF"/>
  </w:style>
  <w:style w:type="paragraph" w:styleId="Untertitel">
    <w:name w:val="Subtitle"/>
    <w:basedOn w:val="Standard"/>
    <w:next w:val="Standard"/>
    <w:link w:val="UntertitelZchn"/>
    <w:uiPriority w:val="11"/>
    <w:qFormat/>
    <w:rsid w:val="0073374A"/>
    <w:pPr>
      <w:numPr>
        <w:ilvl w:val="1"/>
      </w:numPr>
      <w:pBdr>
        <w:bottom w:val="single" w:sz="4" w:space="1" w:color="808080" w:themeColor="background1" w:themeShade="80"/>
      </w:pBdr>
      <w:ind w:left="708"/>
    </w:pPr>
    <w:rPr>
      <w:rFonts w:eastAsiaTheme="majorEastAsia" w:cstheme="majorBidi"/>
      <w:i/>
      <w:iCs/>
      <w:color w:val="808080" w:themeColor="background1" w:themeShade="80"/>
      <w:spacing w:val="15"/>
      <w:sz w:val="18"/>
      <w:szCs w:val="24"/>
    </w:rPr>
  </w:style>
  <w:style w:type="character" w:customStyle="1" w:styleId="UntertitelZchn">
    <w:name w:val="Untertitel Zchn"/>
    <w:basedOn w:val="Absatz-Standardschriftart"/>
    <w:link w:val="Untertitel"/>
    <w:uiPriority w:val="11"/>
    <w:rsid w:val="0073374A"/>
    <w:rPr>
      <w:rFonts w:eastAsiaTheme="majorEastAsia" w:cstheme="majorBidi"/>
      <w:i/>
      <w:iCs/>
      <w:color w:val="808080" w:themeColor="background1" w:themeShade="80"/>
      <w:spacing w:val="15"/>
      <w:sz w:val="18"/>
      <w:szCs w:val="24"/>
    </w:rPr>
  </w:style>
  <w:style w:type="character" w:styleId="SchwacheHervorhebung">
    <w:name w:val="Subtle Emphasis"/>
    <w:basedOn w:val="Absatz-Standardschriftart"/>
    <w:uiPriority w:val="19"/>
    <w:qFormat/>
    <w:rsid w:val="00EC28D7"/>
    <w:rPr>
      <w:i/>
      <w:iCs/>
      <w:color w:val="808080" w:themeColor="text1" w:themeTint="7F"/>
    </w:rPr>
  </w:style>
  <w:style w:type="paragraph" w:styleId="Titel">
    <w:name w:val="Title"/>
    <w:basedOn w:val="Standard"/>
    <w:next w:val="Standard"/>
    <w:link w:val="TitelZchn"/>
    <w:uiPriority w:val="10"/>
    <w:qFormat/>
    <w:rsid w:val="00B354D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354DC"/>
    <w:rPr>
      <w:rFonts w:asciiTheme="majorHAnsi" w:eastAsiaTheme="majorEastAsia" w:hAnsiTheme="majorHAnsi" w:cstheme="majorBidi"/>
      <w:color w:val="17365D" w:themeColor="text2" w:themeShade="BF"/>
      <w:spacing w:val="5"/>
      <w:kern w:val="28"/>
      <w:sz w:val="52"/>
      <w:szCs w:val="52"/>
    </w:rPr>
  </w:style>
  <w:style w:type="character" w:styleId="Hervorhebung">
    <w:name w:val="Emphasis"/>
    <w:basedOn w:val="Absatz-Standardschriftart"/>
    <w:uiPriority w:val="20"/>
    <w:qFormat/>
    <w:rsid w:val="00B354DC"/>
    <w:rPr>
      <w:i/>
      <w:iCs/>
    </w:rPr>
  </w:style>
  <w:style w:type="character" w:styleId="IntensiveHervorhebung">
    <w:name w:val="Intense Emphasis"/>
    <w:basedOn w:val="Absatz-Standardschriftart"/>
    <w:uiPriority w:val="21"/>
    <w:qFormat/>
    <w:rsid w:val="00B354DC"/>
    <w:rPr>
      <w:b/>
      <w:bCs/>
      <w:i/>
      <w:iCs/>
      <w:color w:val="4F81BD" w:themeColor="accent1"/>
    </w:rPr>
  </w:style>
  <w:style w:type="character" w:styleId="Fett">
    <w:name w:val="Strong"/>
    <w:basedOn w:val="Absatz-Standardschriftart"/>
    <w:uiPriority w:val="22"/>
    <w:qFormat/>
    <w:rsid w:val="00B354DC"/>
    <w:rPr>
      <w:b/>
      <w:bCs/>
    </w:rPr>
  </w:style>
  <w:style w:type="character" w:customStyle="1" w:styleId="berschrift5Zchn">
    <w:name w:val="Überschrift 5 Zchn"/>
    <w:basedOn w:val="Absatz-Standardschriftart"/>
    <w:link w:val="berschrift5"/>
    <w:uiPriority w:val="9"/>
    <w:rsid w:val="00B354DC"/>
    <w:rPr>
      <w:rFonts w:asciiTheme="majorHAnsi" w:eastAsiaTheme="majorEastAsia" w:hAnsiTheme="majorHAnsi" w:cstheme="majorBidi"/>
      <w:color w:val="243F60" w:themeColor="accent1" w:themeShade="7F"/>
    </w:rPr>
  </w:style>
  <w:style w:type="paragraph" w:styleId="IntensivesZitat">
    <w:name w:val="Intense Quote"/>
    <w:basedOn w:val="Standard"/>
    <w:next w:val="Standard"/>
    <w:link w:val="IntensivesZitatZchn"/>
    <w:uiPriority w:val="30"/>
    <w:qFormat/>
    <w:rsid w:val="0073374A"/>
    <w:pPr>
      <w:pBdr>
        <w:top w:val="single" w:sz="4" w:space="1" w:color="808080" w:themeColor="background1" w:themeShade="80"/>
      </w:pBdr>
      <w:spacing w:before="200" w:after="280"/>
      <w:ind w:left="936" w:right="936"/>
    </w:pPr>
    <w:rPr>
      <w:bCs/>
      <w:i/>
      <w:iCs/>
      <w:color w:val="808080" w:themeColor="background1" w:themeShade="80"/>
    </w:rPr>
  </w:style>
  <w:style w:type="character" w:customStyle="1" w:styleId="IntensivesZitatZchn">
    <w:name w:val="Intensives Zitat Zchn"/>
    <w:basedOn w:val="Absatz-Standardschriftart"/>
    <w:link w:val="IntensivesZitat"/>
    <w:uiPriority w:val="30"/>
    <w:rsid w:val="0073374A"/>
    <w:rPr>
      <w:bCs/>
      <w:i/>
      <w:iCs/>
      <w:color w:val="808080" w:themeColor="background1" w:themeShade="80"/>
    </w:rPr>
  </w:style>
  <w:style w:type="table" w:styleId="HelleListe-Akzent6">
    <w:name w:val="Light List Accent 6"/>
    <w:basedOn w:val="NormaleTabelle"/>
    <w:uiPriority w:val="61"/>
    <w:rsid w:val="00CB574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FarbigeListe-Akzent6">
    <w:name w:val="Colorful List Accent 6"/>
    <w:basedOn w:val="NormaleTabelle"/>
    <w:uiPriority w:val="72"/>
    <w:rsid w:val="00786C8A"/>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FarbigesRaster-Akzent5">
    <w:name w:val="Colorful Grid Accent 5"/>
    <w:basedOn w:val="NormaleTabelle"/>
    <w:uiPriority w:val="73"/>
    <w:rsid w:val="00786C8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Liste1-Akzent5">
    <w:name w:val="Medium List 1 Accent 5"/>
    <w:basedOn w:val="NormaleTabelle"/>
    <w:uiPriority w:val="65"/>
    <w:rsid w:val="00786C8A"/>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Schattierung1-Akzent5">
    <w:name w:val="Medium Shading 1 Accent 5"/>
    <w:basedOn w:val="NormaleTabelle"/>
    <w:uiPriority w:val="63"/>
    <w:rsid w:val="001C47F3"/>
    <w:pPr>
      <w:spacing w:after="0" w:line="240" w:lineRule="auto"/>
    </w:pPr>
    <w:tblPr>
      <w:tblStyleRowBandSize w:val="1"/>
      <w:tblStyleColBandSize w:val="1"/>
    </w:tblPr>
    <w:tblStylePr w:type="firstRow">
      <w:pPr>
        <w:spacing w:before="0" w:after="0" w:line="240" w:lineRule="auto"/>
      </w:pPr>
      <w:rPr>
        <w:b/>
        <w:bCs/>
        <w:color w:val="FFFFFF" w:themeColor="background1"/>
      </w:rPr>
      <w:tblPr/>
      <w:tcPr>
        <w:shd w:val="clear" w:color="auto" w:fill="007C6A"/>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shd w:val="clear" w:color="auto" w:fill="B6DDE8" w:themeFill="accent5" w:themeFillTint="66"/>
      </w:tcPr>
    </w:tblStylePr>
    <w:tblStylePr w:type="band2Horz">
      <w:tblPr/>
      <w:tcPr>
        <w:tcBorders>
          <w:insideH w:val="nil"/>
          <w:insideV w:val="nil"/>
        </w:tcBorders>
      </w:tcPr>
    </w:tblStylePr>
  </w:style>
  <w:style w:type="table" w:customStyle="1" w:styleId="Formatvorlage1">
    <w:name w:val="Formatvorlage1"/>
    <w:basedOn w:val="Tabellendesign"/>
    <w:uiPriority w:val="99"/>
    <w:rsid w:val="00786C8A"/>
    <w:pPr>
      <w:spacing w:after="0" w:line="240" w:lineRule="auto"/>
    </w:pPr>
    <w:tblPr>
      <w:tblStyleRowBandSize w:val="1"/>
      <w:tblBorders>
        <w:top w:val="single" w:sz="4" w:space="0" w:color="005F6A"/>
        <w:left w:val="single" w:sz="4" w:space="0" w:color="005F6A"/>
        <w:bottom w:val="single" w:sz="4" w:space="0" w:color="005F6A"/>
        <w:right w:val="single" w:sz="4" w:space="0" w:color="005F6A"/>
        <w:insideH w:val="single" w:sz="4" w:space="0" w:color="005F6A"/>
        <w:insideV w:val="single" w:sz="4" w:space="0" w:color="005F6A"/>
      </w:tblBorders>
    </w:tblPr>
    <w:tcPr>
      <w:shd w:val="clear" w:color="auto" w:fill="005F6A"/>
    </w:tcPr>
    <w:tblStylePr w:type="lastRow">
      <w:tblPr/>
      <w:tcPr>
        <w:shd w:val="clear" w:color="auto" w:fill="FFFFFF" w:themeFill="background1"/>
      </w:tcPr>
    </w:tblStylePr>
    <w:tblStylePr w:type="band1Horz">
      <w:tblPr/>
      <w:tcPr>
        <w:shd w:val="clear" w:color="auto" w:fill="D5FBFF"/>
      </w:tcPr>
    </w:tblStylePr>
    <w:tblStylePr w:type="band2Horz">
      <w:tblPr/>
      <w:tcPr>
        <w:shd w:val="clear" w:color="auto" w:fill="FFFFFF" w:themeFill="background1"/>
      </w:tcPr>
    </w:tblStylePr>
  </w:style>
  <w:style w:type="table" w:styleId="Tabellendesign">
    <w:name w:val="Table Theme"/>
    <w:basedOn w:val="NormaleTabelle"/>
    <w:uiPriority w:val="99"/>
    <w:semiHidden/>
    <w:unhideWhenUsed/>
    <w:rsid w:val="00786C8A"/>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0D7A5C"/>
    <w:pPr>
      <w:spacing w:after="320" w:line="240" w:lineRule="auto"/>
    </w:pPr>
    <w:rPr>
      <w:b/>
      <w:bCs/>
      <w:color w:val="595959" w:themeColor="text1" w:themeTint="A6"/>
      <w:sz w:val="18"/>
      <w:szCs w:val="18"/>
    </w:rPr>
  </w:style>
  <w:style w:type="paragraph" w:styleId="Abbildungsverzeichnis">
    <w:name w:val="table of figures"/>
    <w:basedOn w:val="Standard"/>
    <w:next w:val="Standard"/>
    <w:uiPriority w:val="99"/>
    <w:unhideWhenUsed/>
    <w:rsid w:val="00857633"/>
    <w:pPr>
      <w:spacing w:after="0"/>
    </w:pPr>
  </w:style>
  <w:style w:type="character" w:customStyle="1" w:styleId="apple-converted-space">
    <w:name w:val="apple-converted-space"/>
    <w:basedOn w:val="Absatz-Standardschriftart"/>
    <w:rsid w:val="00240B8C"/>
  </w:style>
  <w:style w:type="paragraph" w:styleId="Literaturverzeichnis">
    <w:name w:val="Bibliography"/>
    <w:basedOn w:val="Standard"/>
    <w:next w:val="Standard"/>
    <w:uiPriority w:val="37"/>
    <w:unhideWhenUsed/>
    <w:rsid w:val="00EC5073"/>
  </w:style>
  <w:style w:type="paragraph" w:styleId="HTMLVorformatiert">
    <w:name w:val="HTML Preformatted"/>
    <w:basedOn w:val="Standard"/>
    <w:link w:val="HTMLVorformatiertZchn"/>
    <w:uiPriority w:val="99"/>
    <w:semiHidden/>
    <w:unhideWhenUsed/>
    <w:rsid w:val="004D7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4D75B4"/>
    <w:rPr>
      <w:rFonts w:ascii="Courier New" w:eastAsia="Times New Roman" w:hAnsi="Courier New" w:cs="Courier New"/>
      <w:sz w:val="20"/>
      <w:szCs w:val="20"/>
      <w:lang w:eastAsia="de-DE"/>
    </w:rPr>
  </w:style>
  <w:style w:type="paragraph" w:styleId="Aufzhlungszeichen">
    <w:name w:val="List Bullet"/>
    <w:basedOn w:val="Standard"/>
    <w:uiPriority w:val="99"/>
    <w:unhideWhenUsed/>
    <w:rsid w:val="0089000E"/>
    <w:pPr>
      <w:numPr>
        <w:numId w:val="17"/>
      </w:numPr>
      <w:contextualSpacing/>
    </w:pPr>
  </w:style>
  <w:style w:type="paragraph" w:styleId="Funotentext">
    <w:name w:val="footnote text"/>
    <w:basedOn w:val="Standard"/>
    <w:link w:val="FunotentextZchn"/>
    <w:uiPriority w:val="99"/>
    <w:semiHidden/>
    <w:unhideWhenUsed/>
    <w:rsid w:val="00B04E4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04E48"/>
    <w:rPr>
      <w:sz w:val="20"/>
      <w:szCs w:val="20"/>
    </w:rPr>
  </w:style>
  <w:style w:type="character" w:styleId="Funotenzeichen">
    <w:name w:val="footnote reference"/>
    <w:basedOn w:val="Absatz-Standardschriftart"/>
    <w:uiPriority w:val="99"/>
    <w:semiHidden/>
    <w:unhideWhenUsed/>
    <w:rsid w:val="00B04E48"/>
    <w:rPr>
      <w:vertAlign w:val="superscript"/>
    </w:rPr>
  </w:style>
  <w:style w:type="paragraph" w:styleId="StandardWeb">
    <w:name w:val="Normal (Web)"/>
    <w:basedOn w:val="Standard"/>
    <w:uiPriority w:val="99"/>
    <w:unhideWhenUsed/>
    <w:rsid w:val="0048330B"/>
    <w:pPr>
      <w:spacing w:before="100" w:beforeAutospacing="1" w:after="100" w:afterAutospacing="1" w:line="240" w:lineRule="auto"/>
      <w:jc w:val="left"/>
    </w:pPr>
    <w:rPr>
      <w:rFonts w:ascii="Times New Roman" w:eastAsiaTheme="minorEastAsia" w:hAnsi="Times New Roman" w:cs="Times New Roman"/>
      <w:sz w:val="24"/>
      <w:szCs w:val="24"/>
      <w:lang w:eastAsia="de-DE"/>
    </w:rPr>
  </w:style>
  <w:style w:type="paragraph" w:styleId="Kommentartext">
    <w:name w:val="annotation text"/>
    <w:basedOn w:val="Standard"/>
    <w:link w:val="KommentartextZchn"/>
    <w:uiPriority w:val="99"/>
    <w:semiHidden/>
    <w:unhideWhenUsed/>
    <w:rsid w:val="004D427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D4270"/>
    <w:rPr>
      <w:sz w:val="20"/>
      <w:szCs w:val="20"/>
    </w:rPr>
  </w:style>
  <w:style w:type="character" w:styleId="Platzhaltertext">
    <w:name w:val="Placeholder Text"/>
    <w:basedOn w:val="Absatz-Standardschriftart"/>
    <w:uiPriority w:val="99"/>
    <w:semiHidden/>
    <w:rsid w:val="00A215ED"/>
    <w:rPr>
      <w:color w:val="808080"/>
    </w:rPr>
  </w:style>
  <w:style w:type="table" w:styleId="HelleListe-Akzent3">
    <w:name w:val="Light List Accent 3"/>
    <w:basedOn w:val="NormaleTabelle"/>
    <w:uiPriority w:val="61"/>
    <w:rsid w:val="007D70DA"/>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HelleListe">
    <w:name w:val="Light List"/>
    <w:basedOn w:val="NormaleTabelle"/>
    <w:uiPriority w:val="61"/>
    <w:rsid w:val="0020770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2801"/>
    <w:pPr>
      <w:jc w:val="both"/>
    </w:pPr>
  </w:style>
  <w:style w:type="paragraph" w:styleId="berschrift1">
    <w:name w:val="heading 1"/>
    <w:basedOn w:val="Standard"/>
    <w:next w:val="Standard"/>
    <w:link w:val="berschrift1Zchn"/>
    <w:uiPriority w:val="9"/>
    <w:qFormat/>
    <w:rsid w:val="00245F7F"/>
    <w:pPr>
      <w:keepNext/>
      <w:keepLines/>
      <w:pBdr>
        <w:bottom w:val="single" w:sz="12" w:space="1" w:color="auto"/>
      </w:pBdr>
      <w:spacing w:before="480" w:after="480" w:line="240" w:lineRule="auto"/>
      <w:ind w:left="709"/>
      <w:jc w:val="center"/>
      <w:outlineLvl w:val="0"/>
    </w:pPr>
    <w:rPr>
      <w:rFonts w:asciiTheme="majorHAnsi" w:eastAsiaTheme="majorEastAsia" w:hAnsiTheme="majorHAnsi" w:cstheme="majorBidi"/>
      <w:bCs/>
      <w:sz w:val="40"/>
      <w:szCs w:val="28"/>
    </w:rPr>
  </w:style>
  <w:style w:type="paragraph" w:styleId="berschrift2">
    <w:name w:val="heading 2"/>
    <w:basedOn w:val="Standard"/>
    <w:next w:val="Standard"/>
    <w:link w:val="berschrift2Zchn"/>
    <w:uiPriority w:val="9"/>
    <w:unhideWhenUsed/>
    <w:qFormat/>
    <w:rsid w:val="00E0757E"/>
    <w:pPr>
      <w:keepNext/>
      <w:keepLines/>
      <w:spacing w:before="360" w:after="0"/>
      <w:outlineLvl w:val="1"/>
    </w:pPr>
    <w:rPr>
      <w:rFonts w:asciiTheme="majorHAnsi" w:eastAsiaTheme="majorEastAsia" w:hAnsiTheme="majorHAnsi" w:cstheme="majorBidi"/>
      <w:b/>
      <w:bCs/>
      <w:sz w:val="28"/>
      <w:szCs w:val="26"/>
    </w:rPr>
  </w:style>
  <w:style w:type="paragraph" w:styleId="berschrift3">
    <w:name w:val="heading 3"/>
    <w:basedOn w:val="Standard"/>
    <w:next w:val="Standard"/>
    <w:link w:val="berschrift3Zchn"/>
    <w:uiPriority w:val="9"/>
    <w:unhideWhenUsed/>
    <w:qFormat/>
    <w:rsid w:val="00083292"/>
    <w:pPr>
      <w:keepNext/>
      <w:keepLines/>
      <w:spacing w:before="240" w:after="0"/>
      <w:ind w:left="3538"/>
      <w:outlineLvl w:val="2"/>
    </w:pPr>
    <w:rPr>
      <w:rFonts w:asciiTheme="majorHAnsi" w:eastAsiaTheme="majorEastAsia" w:hAnsiTheme="majorHAnsi" w:cstheme="majorBidi"/>
      <w:b/>
      <w:bCs/>
      <w:sz w:val="26"/>
    </w:rPr>
  </w:style>
  <w:style w:type="paragraph" w:styleId="berschrift4">
    <w:name w:val="heading 4"/>
    <w:basedOn w:val="Standard"/>
    <w:next w:val="Standard"/>
    <w:link w:val="berschrift4Zchn"/>
    <w:uiPriority w:val="9"/>
    <w:unhideWhenUsed/>
    <w:qFormat/>
    <w:rsid w:val="00194CAC"/>
    <w:pPr>
      <w:keepNext/>
      <w:keepLines/>
      <w:spacing w:before="200" w:after="0" w:line="480" w:lineRule="auto"/>
      <w:outlineLvl w:val="3"/>
    </w:pPr>
    <w:rPr>
      <w:rFonts w:eastAsiaTheme="majorEastAsia" w:cstheme="majorBidi"/>
      <w:b/>
      <w:bCs/>
      <w:iCs/>
      <w:sz w:val="24"/>
    </w:rPr>
  </w:style>
  <w:style w:type="paragraph" w:styleId="berschrift5">
    <w:name w:val="heading 5"/>
    <w:basedOn w:val="Standard"/>
    <w:next w:val="Standard"/>
    <w:link w:val="berschrift5Zchn"/>
    <w:uiPriority w:val="9"/>
    <w:unhideWhenUsed/>
    <w:qFormat/>
    <w:rsid w:val="00B354D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45F7F"/>
    <w:rPr>
      <w:rFonts w:asciiTheme="majorHAnsi" w:eastAsiaTheme="majorEastAsia" w:hAnsiTheme="majorHAnsi" w:cstheme="majorBidi"/>
      <w:bCs/>
      <w:sz w:val="40"/>
      <w:szCs w:val="28"/>
    </w:rPr>
  </w:style>
  <w:style w:type="character" w:customStyle="1" w:styleId="berschrift2Zchn">
    <w:name w:val="Überschrift 2 Zchn"/>
    <w:basedOn w:val="Absatz-Standardschriftart"/>
    <w:link w:val="berschrift2"/>
    <w:uiPriority w:val="9"/>
    <w:rsid w:val="00E0757E"/>
    <w:rPr>
      <w:rFonts w:asciiTheme="majorHAnsi" w:eastAsiaTheme="majorEastAsia" w:hAnsiTheme="majorHAnsi" w:cstheme="majorBidi"/>
      <w:b/>
      <w:bCs/>
      <w:sz w:val="28"/>
      <w:szCs w:val="26"/>
    </w:rPr>
  </w:style>
  <w:style w:type="character" w:customStyle="1" w:styleId="berschrift3Zchn">
    <w:name w:val="Überschrift 3 Zchn"/>
    <w:basedOn w:val="Absatz-Standardschriftart"/>
    <w:link w:val="berschrift3"/>
    <w:uiPriority w:val="9"/>
    <w:rsid w:val="00083292"/>
    <w:rPr>
      <w:rFonts w:asciiTheme="majorHAnsi" w:eastAsiaTheme="majorEastAsia" w:hAnsiTheme="majorHAnsi" w:cstheme="majorBidi"/>
      <w:b/>
      <w:bCs/>
      <w:sz w:val="26"/>
    </w:rPr>
  </w:style>
  <w:style w:type="character" w:customStyle="1" w:styleId="berschrift4Zchn">
    <w:name w:val="Überschrift 4 Zchn"/>
    <w:basedOn w:val="Absatz-Standardschriftart"/>
    <w:link w:val="berschrift4"/>
    <w:uiPriority w:val="9"/>
    <w:rsid w:val="00194CAC"/>
    <w:rPr>
      <w:rFonts w:eastAsiaTheme="majorEastAsia" w:cstheme="majorBidi"/>
      <w:b/>
      <w:bCs/>
      <w:iCs/>
      <w:sz w:val="24"/>
    </w:rPr>
  </w:style>
  <w:style w:type="paragraph" w:styleId="Inhaltsverzeichnisberschrift">
    <w:name w:val="TOC Heading"/>
    <w:basedOn w:val="berschrift1"/>
    <w:next w:val="Standard"/>
    <w:uiPriority w:val="39"/>
    <w:unhideWhenUsed/>
    <w:qFormat/>
    <w:rsid w:val="009507DE"/>
    <w:pPr>
      <w:outlineLvl w:val="9"/>
    </w:pPr>
    <w:rPr>
      <w:lang w:eastAsia="de-DE"/>
    </w:rPr>
  </w:style>
  <w:style w:type="paragraph" w:styleId="Verzeichnis1">
    <w:name w:val="toc 1"/>
    <w:basedOn w:val="Standard"/>
    <w:next w:val="Standard"/>
    <w:autoRedefine/>
    <w:uiPriority w:val="39"/>
    <w:unhideWhenUsed/>
    <w:qFormat/>
    <w:rsid w:val="006005F8"/>
    <w:pPr>
      <w:tabs>
        <w:tab w:val="left" w:pos="426"/>
        <w:tab w:val="right" w:leader="dot" w:pos="8188"/>
      </w:tabs>
      <w:spacing w:before="360" w:after="0"/>
      <w:jc w:val="left"/>
    </w:pPr>
    <w:rPr>
      <w:rFonts w:asciiTheme="majorHAnsi" w:hAnsiTheme="majorHAnsi"/>
      <w:b/>
      <w:bCs/>
      <w:caps/>
      <w:sz w:val="24"/>
      <w:szCs w:val="24"/>
    </w:rPr>
  </w:style>
  <w:style w:type="paragraph" w:styleId="Verzeichnis2">
    <w:name w:val="toc 2"/>
    <w:basedOn w:val="Standard"/>
    <w:next w:val="Standard"/>
    <w:autoRedefine/>
    <w:uiPriority w:val="39"/>
    <w:unhideWhenUsed/>
    <w:qFormat/>
    <w:rsid w:val="00A142C5"/>
    <w:pPr>
      <w:tabs>
        <w:tab w:val="left" w:pos="709"/>
        <w:tab w:val="right" w:leader="dot" w:pos="8188"/>
      </w:tabs>
      <w:spacing w:after="0"/>
      <w:ind w:left="142"/>
      <w:jc w:val="left"/>
    </w:pPr>
    <w:rPr>
      <w:b/>
      <w:bCs/>
      <w:sz w:val="20"/>
      <w:szCs w:val="20"/>
    </w:rPr>
  </w:style>
  <w:style w:type="character" w:styleId="Hyperlink">
    <w:name w:val="Hyperlink"/>
    <w:basedOn w:val="Absatz-Standardschriftart"/>
    <w:uiPriority w:val="99"/>
    <w:unhideWhenUsed/>
    <w:rsid w:val="009507DE"/>
    <w:rPr>
      <w:color w:val="0000FF" w:themeColor="hyperlink"/>
      <w:u w:val="single"/>
    </w:rPr>
  </w:style>
  <w:style w:type="paragraph" w:styleId="Listenabsatz">
    <w:name w:val="List Paragraph"/>
    <w:basedOn w:val="Standard"/>
    <w:uiPriority w:val="34"/>
    <w:qFormat/>
    <w:rsid w:val="009507DE"/>
    <w:pPr>
      <w:ind w:left="720"/>
      <w:contextualSpacing/>
    </w:pPr>
  </w:style>
  <w:style w:type="paragraph" w:styleId="Fuzeile">
    <w:name w:val="footer"/>
    <w:basedOn w:val="Standard"/>
    <w:link w:val="FuzeileZchn"/>
    <w:uiPriority w:val="99"/>
    <w:unhideWhenUsed/>
    <w:rsid w:val="009507D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507DE"/>
  </w:style>
  <w:style w:type="paragraph" w:styleId="Verzeichnis3">
    <w:name w:val="toc 3"/>
    <w:basedOn w:val="Standard"/>
    <w:next w:val="Standard"/>
    <w:autoRedefine/>
    <w:uiPriority w:val="39"/>
    <w:unhideWhenUsed/>
    <w:qFormat/>
    <w:rsid w:val="00A142C5"/>
    <w:pPr>
      <w:tabs>
        <w:tab w:val="left" w:pos="1100"/>
        <w:tab w:val="right" w:leader="dot" w:pos="8188"/>
      </w:tabs>
      <w:spacing w:after="0"/>
      <w:ind w:left="284"/>
      <w:jc w:val="left"/>
    </w:pPr>
    <w:rPr>
      <w:b/>
      <w:noProof/>
      <w:sz w:val="20"/>
      <w:szCs w:val="20"/>
    </w:rPr>
  </w:style>
  <w:style w:type="paragraph" w:styleId="Sprechblasentext">
    <w:name w:val="Balloon Text"/>
    <w:basedOn w:val="Standard"/>
    <w:link w:val="SprechblasentextZchn"/>
    <w:uiPriority w:val="99"/>
    <w:semiHidden/>
    <w:unhideWhenUsed/>
    <w:rsid w:val="009507D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507DE"/>
    <w:rPr>
      <w:rFonts w:ascii="Tahoma" w:hAnsi="Tahoma" w:cs="Tahoma"/>
      <w:sz w:val="16"/>
      <w:szCs w:val="16"/>
    </w:rPr>
  </w:style>
  <w:style w:type="table" w:styleId="Tabellenraster">
    <w:name w:val="Table Grid"/>
    <w:basedOn w:val="NormaleTabelle"/>
    <w:uiPriority w:val="59"/>
    <w:rsid w:val="00F25C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Liste-Akzent5">
    <w:name w:val="Light List Accent 5"/>
    <w:basedOn w:val="NormaleTabelle"/>
    <w:uiPriority w:val="61"/>
    <w:rsid w:val="008D713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1">
    <w:name w:val="Light List Accent 1"/>
    <w:basedOn w:val="NormaleTabelle"/>
    <w:uiPriority w:val="61"/>
    <w:rsid w:val="008D713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Verzeichnis4">
    <w:name w:val="toc 4"/>
    <w:basedOn w:val="Standard"/>
    <w:next w:val="Standard"/>
    <w:autoRedefine/>
    <w:uiPriority w:val="39"/>
    <w:unhideWhenUsed/>
    <w:rsid w:val="00894AF9"/>
    <w:pPr>
      <w:spacing w:after="0"/>
      <w:ind w:left="440"/>
      <w:jc w:val="left"/>
    </w:pPr>
    <w:rPr>
      <w:sz w:val="20"/>
      <w:szCs w:val="20"/>
    </w:rPr>
  </w:style>
  <w:style w:type="paragraph" w:styleId="Verzeichnis5">
    <w:name w:val="toc 5"/>
    <w:basedOn w:val="Standard"/>
    <w:next w:val="Standard"/>
    <w:autoRedefine/>
    <w:uiPriority w:val="39"/>
    <w:unhideWhenUsed/>
    <w:rsid w:val="00E27A9B"/>
    <w:pPr>
      <w:spacing w:after="0"/>
      <w:ind w:left="660"/>
      <w:jc w:val="left"/>
    </w:pPr>
    <w:rPr>
      <w:sz w:val="20"/>
      <w:szCs w:val="20"/>
    </w:rPr>
  </w:style>
  <w:style w:type="paragraph" w:styleId="Verzeichnis6">
    <w:name w:val="toc 6"/>
    <w:basedOn w:val="Standard"/>
    <w:next w:val="Standard"/>
    <w:autoRedefine/>
    <w:uiPriority w:val="39"/>
    <w:unhideWhenUsed/>
    <w:rsid w:val="00E27A9B"/>
    <w:pPr>
      <w:spacing w:after="0"/>
      <w:ind w:left="880"/>
      <w:jc w:val="left"/>
    </w:pPr>
    <w:rPr>
      <w:sz w:val="20"/>
      <w:szCs w:val="20"/>
    </w:rPr>
  </w:style>
  <w:style w:type="paragraph" w:styleId="Verzeichnis7">
    <w:name w:val="toc 7"/>
    <w:basedOn w:val="Standard"/>
    <w:next w:val="Standard"/>
    <w:autoRedefine/>
    <w:uiPriority w:val="39"/>
    <w:unhideWhenUsed/>
    <w:rsid w:val="00E27A9B"/>
    <w:pPr>
      <w:spacing w:after="0"/>
      <w:ind w:left="1100"/>
      <w:jc w:val="left"/>
    </w:pPr>
    <w:rPr>
      <w:sz w:val="20"/>
      <w:szCs w:val="20"/>
    </w:rPr>
  </w:style>
  <w:style w:type="paragraph" w:styleId="Verzeichnis8">
    <w:name w:val="toc 8"/>
    <w:basedOn w:val="Standard"/>
    <w:next w:val="Standard"/>
    <w:autoRedefine/>
    <w:uiPriority w:val="39"/>
    <w:unhideWhenUsed/>
    <w:rsid w:val="00E27A9B"/>
    <w:pPr>
      <w:spacing w:after="0"/>
      <w:ind w:left="1320"/>
      <w:jc w:val="left"/>
    </w:pPr>
    <w:rPr>
      <w:sz w:val="20"/>
      <w:szCs w:val="20"/>
    </w:rPr>
  </w:style>
  <w:style w:type="paragraph" w:styleId="Verzeichnis9">
    <w:name w:val="toc 9"/>
    <w:basedOn w:val="Standard"/>
    <w:next w:val="Standard"/>
    <w:autoRedefine/>
    <w:uiPriority w:val="39"/>
    <w:unhideWhenUsed/>
    <w:rsid w:val="00E27A9B"/>
    <w:pPr>
      <w:spacing w:after="0"/>
      <w:ind w:left="1540"/>
      <w:jc w:val="left"/>
    </w:pPr>
    <w:rPr>
      <w:sz w:val="20"/>
      <w:szCs w:val="20"/>
    </w:rPr>
  </w:style>
  <w:style w:type="paragraph" w:styleId="Kopfzeile">
    <w:name w:val="header"/>
    <w:basedOn w:val="Standard"/>
    <w:link w:val="KopfzeileZchn"/>
    <w:uiPriority w:val="99"/>
    <w:unhideWhenUsed/>
    <w:rsid w:val="005725B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725BF"/>
  </w:style>
  <w:style w:type="paragraph" w:styleId="Untertitel">
    <w:name w:val="Subtitle"/>
    <w:basedOn w:val="Standard"/>
    <w:next w:val="Standard"/>
    <w:link w:val="UntertitelZchn"/>
    <w:uiPriority w:val="11"/>
    <w:qFormat/>
    <w:rsid w:val="0073374A"/>
    <w:pPr>
      <w:numPr>
        <w:ilvl w:val="1"/>
      </w:numPr>
      <w:pBdr>
        <w:bottom w:val="single" w:sz="4" w:space="1" w:color="808080" w:themeColor="background1" w:themeShade="80"/>
      </w:pBdr>
      <w:ind w:left="708"/>
    </w:pPr>
    <w:rPr>
      <w:rFonts w:eastAsiaTheme="majorEastAsia" w:cstheme="majorBidi"/>
      <w:i/>
      <w:iCs/>
      <w:color w:val="808080" w:themeColor="background1" w:themeShade="80"/>
      <w:spacing w:val="15"/>
      <w:sz w:val="18"/>
      <w:szCs w:val="24"/>
    </w:rPr>
  </w:style>
  <w:style w:type="character" w:customStyle="1" w:styleId="UntertitelZchn">
    <w:name w:val="Untertitel Zchn"/>
    <w:basedOn w:val="Absatz-Standardschriftart"/>
    <w:link w:val="Untertitel"/>
    <w:uiPriority w:val="11"/>
    <w:rsid w:val="0073374A"/>
    <w:rPr>
      <w:rFonts w:eastAsiaTheme="majorEastAsia" w:cstheme="majorBidi"/>
      <w:i/>
      <w:iCs/>
      <w:color w:val="808080" w:themeColor="background1" w:themeShade="80"/>
      <w:spacing w:val="15"/>
      <w:sz w:val="18"/>
      <w:szCs w:val="24"/>
    </w:rPr>
  </w:style>
  <w:style w:type="character" w:styleId="SchwacheHervorhebung">
    <w:name w:val="Subtle Emphasis"/>
    <w:basedOn w:val="Absatz-Standardschriftart"/>
    <w:uiPriority w:val="19"/>
    <w:qFormat/>
    <w:rsid w:val="00EC28D7"/>
    <w:rPr>
      <w:i/>
      <w:iCs/>
      <w:color w:val="808080" w:themeColor="text1" w:themeTint="7F"/>
    </w:rPr>
  </w:style>
  <w:style w:type="paragraph" w:styleId="Titel">
    <w:name w:val="Title"/>
    <w:basedOn w:val="Standard"/>
    <w:next w:val="Standard"/>
    <w:link w:val="TitelZchn"/>
    <w:uiPriority w:val="10"/>
    <w:qFormat/>
    <w:rsid w:val="00B354D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354DC"/>
    <w:rPr>
      <w:rFonts w:asciiTheme="majorHAnsi" w:eastAsiaTheme="majorEastAsia" w:hAnsiTheme="majorHAnsi" w:cstheme="majorBidi"/>
      <w:color w:val="17365D" w:themeColor="text2" w:themeShade="BF"/>
      <w:spacing w:val="5"/>
      <w:kern w:val="28"/>
      <w:sz w:val="52"/>
      <w:szCs w:val="52"/>
    </w:rPr>
  </w:style>
  <w:style w:type="character" w:styleId="Hervorhebung">
    <w:name w:val="Emphasis"/>
    <w:basedOn w:val="Absatz-Standardschriftart"/>
    <w:uiPriority w:val="20"/>
    <w:qFormat/>
    <w:rsid w:val="00B354DC"/>
    <w:rPr>
      <w:i/>
      <w:iCs/>
    </w:rPr>
  </w:style>
  <w:style w:type="character" w:styleId="IntensiveHervorhebung">
    <w:name w:val="Intense Emphasis"/>
    <w:basedOn w:val="Absatz-Standardschriftart"/>
    <w:uiPriority w:val="21"/>
    <w:qFormat/>
    <w:rsid w:val="00B354DC"/>
    <w:rPr>
      <w:b/>
      <w:bCs/>
      <w:i/>
      <w:iCs/>
      <w:color w:val="4F81BD" w:themeColor="accent1"/>
    </w:rPr>
  </w:style>
  <w:style w:type="character" w:styleId="Fett">
    <w:name w:val="Strong"/>
    <w:basedOn w:val="Absatz-Standardschriftart"/>
    <w:uiPriority w:val="22"/>
    <w:qFormat/>
    <w:rsid w:val="00B354DC"/>
    <w:rPr>
      <w:b/>
      <w:bCs/>
    </w:rPr>
  </w:style>
  <w:style w:type="character" w:customStyle="1" w:styleId="berschrift5Zchn">
    <w:name w:val="Überschrift 5 Zchn"/>
    <w:basedOn w:val="Absatz-Standardschriftart"/>
    <w:link w:val="berschrift5"/>
    <w:uiPriority w:val="9"/>
    <w:rsid w:val="00B354DC"/>
    <w:rPr>
      <w:rFonts w:asciiTheme="majorHAnsi" w:eastAsiaTheme="majorEastAsia" w:hAnsiTheme="majorHAnsi" w:cstheme="majorBidi"/>
      <w:color w:val="243F60" w:themeColor="accent1" w:themeShade="7F"/>
    </w:rPr>
  </w:style>
  <w:style w:type="paragraph" w:styleId="IntensivesZitat">
    <w:name w:val="Intense Quote"/>
    <w:basedOn w:val="Standard"/>
    <w:next w:val="Standard"/>
    <w:link w:val="IntensivesZitatZchn"/>
    <w:uiPriority w:val="30"/>
    <w:qFormat/>
    <w:rsid w:val="0073374A"/>
    <w:pPr>
      <w:pBdr>
        <w:top w:val="single" w:sz="4" w:space="1" w:color="808080" w:themeColor="background1" w:themeShade="80"/>
      </w:pBdr>
      <w:spacing w:before="200" w:after="280"/>
      <w:ind w:left="936" w:right="936"/>
    </w:pPr>
    <w:rPr>
      <w:bCs/>
      <w:i/>
      <w:iCs/>
      <w:color w:val="808080" w:themeColor="background1" w:themeShade="80"/>
    </w:rPr>
  </w:style>
  <w:style w:type="character" w:customStyle="1" w:styleId="IntensivesZitatZchn">
    <w:name w:val="Intensives Zitat Zchn"/>
    <w:basedOn w:val="Absatz-Standardschriftart"/>
    <w:link w:val="IntensivesZitat"/>
    <w:uiPriority w:val="30"/>
    <w:rsid w:val="0073374A"/>
    <w:rPr>
      <w:bCs/>
      <w:i/>
      <w:iCs/>
      <w:color w:val="808080" w:themeColor="background1" w:themeShade="80"/>
    </w:rPr>
  </w:style>
  <w:style w:type="table" w:styleId="HelleListe-Akzent6">
    <w:name w:val="Light List Accent 6"/>
    <w:basedOn w:val="NormaleTabelle"/>
    <w:uiPriority w:val="61"/>
    <w:rsid w:val="00CB574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FarbigeListe-Akzent6">
    <w:name w:val="Colorful List Accent 6"/>
    <w:basedOn w:val="NormaleTabelle"/>
    <w:uiPriority w:val="72"/>
    <w:rsid w:val="00786C8A"/>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FarbigesRaster-Akzent5">
    <w:name w:val="Colorful Grid Accent 5"/>
    <w:basedOn w:val="NormaleTabelle"/>
    <w:uiPriority w:val="73"/>
    <w:rsid w:val="00786C8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Liste1-Akzent5">
    <w:name w:val="Medium List 1 Accent 5"/>
    <w:basedOn w:val="NormaleTabelle"/>
    <w:uiPriority w:val="65"/>
    <w:rsid w:val="00786C8A"/>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Schattierung1-Akzent5">
    <w:name w:val="Medium Shading 1 Accent 5"/>
    <w:basedOn w:val="NormaleTabelle"/>
    <w:uiPriority w:val="63"/>
    <w:rsid w:val="001C47F3"/>
    <w:pPr>
      <w:spacing w:after="0" w:line="240" w:lineRule="auto"/>
    </w:pPr>
    <w:tblPr>
      <w:tblStyleRowBandSize w:val="1"/>
      <w:tblStyleColBandSize w:val="1"/>
    </w:tblPr>
    <w:tblStylePr w:type="firstRow">
      <w:pPr>
        <w:spacing w:before="0" w:after="0" w:line="240" w:lineRule="auto"/>
      </w:pPr>
      <w:rPr>
        <w:b/>
        <w:bCs/>
        <w:color w:val="FFFFFF" w:themeColor="background1"/>
      </w:rPr>
      <w:tblPr/>
      <w:tcPr>
        <w:shd w:val="clear" w:color="auto" w:fill="007C6A"/>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shd w:val="clear" w:color="auto" w:fill="B6DDE8" w:themeFill="accent5" w:themeFillTint="66"/>
      </w:tcPr>
    </w:tblStylePr>
    <w:tblStylePr w:type="band2Horz">
      <w:tblPr/>
      <w:tcPr>
        <w:tcBorders>
          <w:insideH w:val="nil"/>
          <w:insideV w:val="nil"/>
        </w:tcBorders>
      </w:tcPr>
    </w:tblStylePr>
  </w:style>
  <w:style w:type="table" w:customStyle="1" w:styleId="Formatvorlage1">
    <w:name w:val="Formatvorlage1"/>
    <w:basedOn w:val="Tabellendesign"/>
    <w:uiPriority w:val="99"/>
    <w:rsid w:val="00786C8A"/>
    <w:pPr>
      <w:spacing w:after="0" w:line="240" w:lineRule="auto"/>
    </w:pPr>
    <w:tblPr>
      <w:tblStyleRowBandSize w:val="1"/>
      <w:tblBorders>
        <w:top w:val="single" w:sz="4" w:space="0" w:color="005F6A"/>
        <w:left w:val="single" w:sz="4" w:space="0" w:color="005F6A"/>
        <w:bottom w:val="single" w:sz="4" w:space="0" w:color="005F6A"/>
        <w:right w:val="single" w:sz="4" w:space="0" w:color="005F6A"/>
        <w:insideH w:val="single" w:sz="4" w:space="0" w:color="005F6A"/>
        <w:insideV w:val="single" w:sz="4" w:space="0" w:color="005F6A"/>
      </w:tblBorders>
    </w:tblPr>
    <w:tcPr>
      <w:shd w:val="clear" w:color="auto" w:fill="005F6A"/>
    </w:tcPr>
    <w:tblStylePr w:type="lastRow">
      <w:tblPr/>
      <w:tcPr>
        <w:shd w:val="clear" w:color="auto" w:fill="FFFFFF" w:themeFill="background1"/>
      </w:tcPr>
    </w:tblStylePr>
    <w:tblStylePr w:type="band1Horz">
      <w:tblPr/>
      <w:tcPr>
        <w:shd w:val="clear" w:color="auto" w:fill="D5FBFF"/>
      </w:tcPr>
    </w:tblStylePr>
    <w:tblStylePr w:type="band2Horz">
      <w:tblPr/>
      <w:tcPr>
        <w:shd w:val="clear" w:color="auto" w:fill="FFFFFF" w:themeFill="background1"/>
      </w:tcPr>
    </w:tblStylePr>
  </w:style>
  <w:style w:type="table" w:styleId="Tabellendesign">
    <w:name w:val="Table Theme"/>
    <w:basedOn w:val="NormaleTabelle"/>
    <w:uiPriority w:val="99"/>
    <w:semiHidden/>
    <w:unhideWhenUsed/>
    <w:rsid w:val="00786C8A"/>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0D7A5C"/>
    <w:pPr>
      <w:spacing w:after="320" w:line="240" w:lineRule="auto"/>
    </w:pPr>
    <w:rPr>
      <w:b/>
      <w:bCs/>
      <w:color w:val="595959" w:themeColor="text1" w:themeTint="A6"/>
      <w:sz w:val="18"/>
      <w:szCs w:val="18"/>
    </w:rPr>
  </w:style>
  <w:style w:type="paragraph" w:styleId="Abbildungsverzeichnis">
    <w:name w:val="table of figures"/>
    <w:basedOn w:val="Standard"/>
    <w:next w:val="Standard"/>
    <w:uiPriority w:val="99"/>
    <w:unhideWhenUsed/>
    <w:rsid w:val="00857633"/>
    <w:pPr>
      <w:spacing w:after="0"/>
    </w:pPr>
  </w:style>
  <w:style w:type="character" w:customStyle="1" w:styleId="apple-converted-space">
    <w:name w:val="apple-converted-space"/>
    <w:basedOn w:val="Absatz-Standardschriftart"/>
    <w:rsid w:val="00240B8C"/>
  </w:style>
  <w:style w:type="paragraph" w:styleId="Literaturverzeichnis">
    <w:name w:val="Bibliography"/>
    <w:basedOn w:val="Standard"/>
    <w:next w:val="Standard"/>
    <w:uiPriority w:val="37"/>
    <w:unhideWhenUsed/>
    <w:rsid w:val="00EC5073"/>
  </w:style>
  <w:style w:type="paragraph" w:styleId="HTMLVorformatiert">
    <w:name w:val="HTML Preformatted"/>
    <w:basedOn w:val="Standard"/>
    <w:link w:val="HTMLVorformatiertZchn"/>
    <w:uiPriority w:val="99"/>
    <w:semiHidden/>
    <w:unhideWhenUsed/>
    <w:rsid w:val="004D7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4D75B4"/>
    <w:rPr>
      <w:rFonts w:ascii="Courier New" w:eastAsia="Times New Roman" w:hAnsi="Courier New" w:cs="Courier New"/>
      <w:sz w:val="20"/>
      <w:szCs w:val="20"/>
      <w:lang w:eastAsia="de-DE"/>
    </w:rPr>
  </w:style>
  <w:style w:type="paragraph" w:styleId="Aufzhlungszeichen">
    <w:name w:val="List Bullet"/>
    <w:basedOn w:val="Standard"/>
    <w:uiPriority w:val="99"/>
    <w:unhideWhenUsed/>
    <w:rsid w:val="0089000E"/>
    <w:pPr>
      <w:numPr>
        <w:numId w:val="17"/>
      </w:numPr>
      <w:contextualSpacing/>
    </w:pPr>
  </w:style>
  <w:style w:type="paragraph" w:styleId="Funotentext">
    <w:name w:val="footnote text"/>
    <w:basedOn w:val="Standard"/>
    <w:link w:val="FunotentextZchn"/>
    <w:uiPriority w:val="99"/>
    <w:semiHidden/>
    <w:unhideWhenUsed/>
    <w:rsid w:val="00B04E4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04E48"/>
    <w:rPr>
      <w:sz w:val="20"/>
      <w:szCs w:val="20"/>
    </w:rPr>
  </w:style>
  <w:style w:type="character" w:styleId="Funotenzeichen">
    <w:name w:val="footnote reference"/>
    <w:basedOn w:val="Absatz-Standardschriftart"/>
    <w:uiPriority w:val="99"/>
    <w:semiHidden/>
    <w:unhideWhenUsed/>
    <w:rsid w:val="00B04E48"/>
    <w:rPr>
      <w:vertAlign w:val="superscript"/>
    </w:rPr>
  </w:style>
  <w:style w:type="paragraph" w:styleId="StandardWeb">
    <w:name w:val="Normal (Web)"/>
    <w:basedOn w:val="Standard"/>
    <w:uiPriority w:val="99"/>
    <w:unhideWhenUsed/>
    <w:rsid w:val="0048330B"/>
    <w:pPr>
      <w:spacing w:before="100" w:beforeAutospacing="1" w:after="100" w:afterAutospacing="1" w:line="240" w:lineRule="auto"/>
      <w:jc w:val="left"/>
    </w:pPr>
    <w:rPr>
      <w:rFonts w:ascii="Times New Roman" w:eastAsiaTheme="minorEastAsia" w:hAnsi="Times New Roman" w:cs="Times New Roman"/>
      <w:sz w:val="24"/>
      <w:szCs w:val="24"/>
      <w:lang w:eastAsia="de-DE"/>
    </w:rPr>
  </w:style>
  <w:style w:type="paragraph" w:styleId="Kommentartext">
    <w:name w:val="annotation text"/>
    <w:basedOn w:val="Standard"/>
    <w:link w:val="KommentartextZchn"/>
    <w:uiPriority w:val="99"/>
    <w:semiHidden/>
    <w:unhideWhenUsed/>
    <w:rsid w:val="004D427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D4270"/>
    <w:rPr>
      <w:sz w:val="20"/>
      <w:szCs w:val="20"/>
    </w:rPr>
  </w:style>
  <w:style w:type="character" w:styleId="Platzhaltertext">
    <w:name w:val="Placeholder Text"/>
    <w:basedOn w:val="Absatz-Standardschriftart"/>
    <w:uiPriority w:val="99"/>
    <w:semiHidden/>
    <w:rsid w:val="00A215ED"/>
    <w:rPr>
      <w:color w:val="808080"/>
    </w:rPr>
  </w:style>
  <w:style w:type="table" w:styleId="HelleListe-Akzent3">
    <w:name w:val="Light List Accent 3"/>
    <w:basedOn w:val="NormaleTabelle"/>
    <w:uiPriority w:val="61"/>
    <w:rsid w:val="007D70DA"/>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HelleListe">
    <w:name w:val="Light List"/>
    <w:basedOn w:val="NormaleTabelle"/>
    <w:uiPriority w:val="61"/>
    <w:rsid w:val="0020770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78119">
      <w:bodyDiv w:val="1"/>
      <w:marLeft w:val="0"/>
      <w:marRight w:val="0"/>
      <w:marTop w:val="0"/>
      <w:marBottom w:val="0"/>
      <w:divBdr>
        <w:top w:val="none" w:sz="0" w:space="0" w:color="auto"/>
        <w:left w:val="none" w:sz="0" w:space="0" w:color="auto"/>
        <w:bottom w:val="none" w:sz="0" w:space="0" w:color="auto"/>
        <w:right w:val="none" w:sz="0" w:space="0" w:color="auto"/>
      </w:divBdr>
    </w:div>
    <w:div w:id="47802511">
      <w:bodyDiv w:val="1"/>
      <w:marLeft w:val="0"/>
      <w:marRight w:val="0"/>
      <w:marTop w:val="0"/>
      <w:marBottom w:val="0"/>
      <w:divBdr>
        <w:top w:val="none" w:sz="0" w:space="0" w:color="auto"/>
        <w:left w:val="none" w:sz="0" w:space="0" w:color="auto"/>
        <w:bottom w:val="none" w:sz="0" w:space="0" w:color="auto"/>
        <w:right w:val="none" w:sz="0" w:space="0" w:color="auto"/>
      </w:divBdr>
    </w:div>
    <w:div w:id="69693214">
      <w:bodyDiv w:val="1"/>
      <w:marLeft w:val="0"/>
      <w:marRight w:val="0"/>
      <w:marTop w:val="0"/>
      <w:marBottom w:val="0"/>
      <w:divBdr>
        <w:top w:val="none" w:sz="0" w:space="0" w:color="auto"/>
        <w:left w:val="none" w:sz="0" w:space="0" w:color="auto"/>
        <w:bottom w:val="none" w:sz="0" w:space="0" w:color="auto"/>
        <w:right w:val="none" w:sz="0" w:space="0" w:color="auto"/>
      </w:divBdr>
    </w:div>
    <w:div w:id="73556919">
      <w:bodyDiv w:val="1"/>
      <w:marLeft w:val="0"/>
      <w:marRight w:val="0"/>
      <w:marTop w:val="0"/>
      <w:marBottom w:val="0"/>
      <w:divBdr>
        <w:top w:val="none" w:sz="0" w:space="0" w:color="auto"/>
        <w:left w:val="none" w:sz="0" w:space="0" w:color="auto"/>
        <w:bottom w:val="none" w:sz="0" w:space="0" w:color="auto"/>
        <w:right w:val="none" w:sz="0" w:space="0" w:color="auto"/>
      </w:divBdr>
    </w:div>
    <w:div w:id="147021932">
      <w:bodyDiv w:val="1"/>
      <w:marLeft w:val="0"/>
      <w:marRight w:val="0"/>
      <w:marTop w:val="0"/>
      <w:marBottom w:val="0"/>
      <w:divBdr>
        <w:top w:val="none" w:sz="0" w:space="0" w:color="auto"/>
        <w:left w:val="none" w:sz="0" w:space="0" w:color="auto"/>
        <w:bottom w:val="none" w:sz="0" w:space="0" w:color="auto"/>
        <w:right w:val="none" w:sz="0" w:space="0" w:color="auto"/>
      </w:divBdr>
    </w:div>
    <w:div w:id="179006022">
      <w:bodyDiv w:val="1"/>
      <w:marLeft w:val="0"/>
      <w:marRight w:val="0"/>
      <w:marTop w:val="0"/>
      <w:marBottom w:val="0"/>
      <w:divBdr>
        <w:top w:val="none" w:sz="0" w:space="0" w:color="auto"/>
        <w:left w:val="none" w:sz="0" w:space="0" w:color="auto"/>
        <w:bottom w:val="none" w:sz="0" w:space="0" w:color="auto"/>
        <w:right w:val="none" w:sz="0" w:space="0" w:color="auto"/>
      </w:divBdr>
    </w:div>
    <w:div w:id="179901994">
      <w:bodyDiv w:val="1"/>
      <w:marLeft w:val="0"/>
      <w:marRight w:val="0"/>
      <w:marTop w:val="0"/>
      <w:marBottom w:val="0"/>
      <w:divBdr>
        <w:top w:val="none" w:sz="0" w:space="0" w:color="auto"/>
        <w:left w:val="none" w:sz="0" w:space="0" w:color="auto"/>
        <w:bottom w:val="none" w:sz="0" w:space="0" w:color="auto"/>
        <w:right w:val="none" w:sz="0" w:space="0" w:color="auto"/>
      </w:divBdr>
    </w:div>
    <w:div w:id="181549230">
      <w:bodyDiv w:val="1"/>
      <w:marLeft w:val="0"/>
      <w:marRight w:val="0"/>
      <w:marTop w:val="0"/>
      <w:marBottom w:val="0"/>
      <w:divBdr>
        <w:top w:val="none" w:sz="0" w:space="0" w:color="auto"/>
        <w:left w:val="none" w:sz="0" w:space="0" w:color="auto"/>
        <w:bottom w:val="none" w:sz="0" w:space="0" w:color="auto"/>
        <w:right w:val="none" w:sz="0" w:space="0" w:color="auto"/>
      </w:divBdr>
    </w:div>
    <w:div w:id="305403714">
      <w:bodyDiv w:val="1"/>
      <w:marLeft w:val="0"/>
      <w:marRight w:val="0"/>
      <w:marTop w:val="0"/>
      <w:marBottom w:val="0"/>
      <w:divBdr>
        <w:top w:val="none" w:sz="0" w:space="0" w:color="auto"/>
        <w:left w:val="none" w:sz="0" w:space="0" w:color="auto"/>
        <w:bottom w:val="none" w:sz="0" w:space="0" w:color="auto"/>
        <w:right w:val="none" w:sz="0" w:space="0" w:color="auto"/>
      </w:divBdr>
    </w:div>
    <w:div w:id="308942489">
      <w:bodyDiv w:val="1"/>
      <w:marLeft w:val="0"/>
      <w:marRight w:val="0"/>
      <w:marTop w:val="0"/>
      <w:marBottom w:val="0"/>
      <w:divBdr>
        <w:top w:val="none" w:sz="0" w:space="0" w:color="auto"/>
        <w:left w:val="none" w:sz="0" w:space="0" w:color="auto"/>
        <w:bottom w:val="none" w:sz="0" w:space="0" w:color="auto"/>
        <w:right w:val="none" w:sz="0" w:space="0" w:color="auto"/>
      </w:divBdr>
    </w:div>
    <w:div w:id="345905827">
      <w:bodyDiv w:val="1"/>
      <w:marLeft w:val="0"/>
      <w:marRight w:val="0"/>
      <w:marTop w:val="0"/>
      <w:marBottom w:val="0"/>
      <w:divBdr>
        <w:top w:val="none" w:sz="0" w:space="0" w:color="auto"/>
        <w:left w:val="none" w:sz="0" w:space="0" w:color="auto"/>
        <w:bottom w:val="none" w:sz="0" w:space="0" w:color="auto"/>
        <w:right w:val="none" w:sz="0" w:space="0" w:color="auto"/>
      </w:divBdr>
    </w:div>
    <w:div w:id="406656445">
      <w:bodyDiv w:val="1"/>
      <w:marLeft w:val="0"/>
      <w:marRight w:val="0"/>
      <w:marTop w:val="0"/>
      <w:marBottom w:val="0"/>
      <w:divBdr>
        <w:top w:val="none" w:sz="0" w:space="0" w:color="auto"/>
        <w:left w:val="none" w:sz="0" w:space="0" w:color="auto"/>
        <w:bottom w:val="none" w:sz="0" w:space="0" w:color="auto"/>
        <w:right w:val="none" w:sz="0" w:space="0" w:color="auto"/>
      </w:divBdr>
    </w:div>
    <w:div w:id="425662956">
      <w:bodyDiv w:val="1"/>
      <w:marLeft w:val="0"/>
      <w:marRight w:val="0"/>
      <w:marTop w:val="0"/>
      <w:marBottom w:val="0"/>
      <w:divBdr>
        <w:top w:val="none" w:sz="0" w:space="0" w:color="auto"/>
        <w:left w:val="none" w:sz="0" w:space="0" w:color="auto"/>
        <w:bottom w:val="none" w:sz="0" w:space="0" w:color="auto"/>
        <w:right w:val="none" w:sz="0" w:space="0" w:color="auto"/>
      </w:divBdr>
    </w:div>
    <w:div w:id="458498523">
      <w:bodyDiv w:val="1"/>
      <w:marLeft w:val="0"/>
      <w:marRight w:val="0"/>
      <w:marTop w:val="0"/>
      <w:marBottom w:val="0"/>
      <w:divBdr>
        <w:top w:val="none" w:sz="0" w:space="0" w:color="auto"/>
        <w:left w:val="none" w:sz="0" w:space="0" w:color="auto"/>
        <w:bottom w:val="none" w:sz="0" w:space="0" w:color="auto"/>
        <w:right w:val="none" w:sz="0" w:space="0" w:color="auto"/>
      </w:divBdr>
    </w:div>
    <w:div w:id="496580081">
      <w:bodyDiv w:val="1"/>
      <w:marLeft w:val="0"/>
      <w:marRight w:val="0"/>
      <w:marTop w:val="0"/>
      <w:marBottom w:val="0"/>
      <w:divBdr>
        <w:top w:val="none" w:sz="0" w:space="0" w:color="auto"/>
        <w:left w:val="none" w:sz="0" w:space="0" w:color="auto"/>
        <w:bottom w:val="none" w:sz="0" w:space="0" w:color="auto"/>
        <w:right w:val="none" w:sz="0" w:space="0" w:color="auto"/>
      </w:divBdr>
    </w:div>
    <w:div w:id="530846677">
      <w:bodyDiv w:val="1"/>
      <w:marLeft w:val="0"/>
      <w:marRight w:val="0"/>
      <w:marTop w:val="0"/>
      <w:marBottom w:val="0"/>
      <w:divBdr>
        <w:top w:val="none" w:sz="0" w:space="0" w:color="auto"/>
        <w:left w:val="none" w:sz="0" w:space="0" w:color="auto"/>
        <w:bottom w:val="none" w:sz="0" w:space="0" w:color="auto"/>
        <w:right w:val="none" w:sz="0" w:space="0" w:color="auto"/>
      </w:divBdr>
    </w:div>
    <w:div w:id="630743486">
      <w:bodyDiv w:val="1"/>
      <w:marLeft w:val="0"/>
      <w:marRight w:val="0"/>
      <w:marTop w:val="0"/>
      <w:marBottom w:val="0"/>
      <w:divBdr>
        <w:top w:val="none" w:sz="0" w:space="0" w:color="auto"/>
        <w:left w:val="none" w:sz="0" w:space="0" w:color="auto"/>
        <w:bottom w:val="none" w:sz="0" w:space="0" w:color="auto"/>
        <w:right w:val="none" w:sz="0" w:space="0" w:color="auto"/>
      </w:divBdr>
    </w:div>
    <w:div w:id="634137753">
      <w:bodyDiv w:val="1"/>
      <w:marLeft w:val="0"/>
      <w:marRight w:val="0"/>
      <w:marTop w:val="0"/>
      <w:marBottom w:val="0"/>
      <w:divBdr>
        <w:top w:val="none" w:sz="0" w:space="0" w:color="auto"/>
        <w:left w:val="none" w:sz="0" w:space="0" w:color="auto"/>
        <w:bottom w:val="none" w:sz="0" w:space="0" w:color="auto"/>
        <w:right w:val="none" w:sz="0" w:space="0" w:color="auto"/>
      </w:divBdr>
    </w:div>
    <w:div w:id="703215121">
      <w:bodyDiv w:val="1"/>
      <w:marLeft w:val="0"/>
      <w:marRight w:val="0"/>
      <w:marTop w:val="0"/>
      <w:marBottom w:val="0"/>
      <w:divBdr>
        <w:top w:val="none" w:sz="0" w:space="0" w:color="auto"/>
        <w:left w:val="none" w:sz="0" w:space="0" w:color="auto"/>
        <w:bottom w:val="none" w:sz="0" w:space="0" w:color="auto"/>
        <w:right w:val="none" w:sz="0" w:space="0" w:color="auto"/>
      </w:divBdr>
    </w:div>
    <w:div w:id="727995427">
      <w:bodyDiv w:val="1"/>
      <w:marLeft w:val="0"/>
      <w:marRight w:val="0"/>
      <w:marTop w:val="0"/>
      <w:marBottom w:val="0"/>
      <w:divBdr>
        <w:top w:val="none" w:sz="0" w:space="0" w:color="auto"/>
        <w:left w:val="none" w:sz="0" w:space="0" w:color="auto"/>
        <w:bottom w:val="none" w:sz="0" w:space="0" w:color="auto"/>
        <w:right w:val="none" w:sz="0" w:space="0" w:color="auto"/>
      </w:divBdr>
    </w:div>
    <w:div w:id="741097481">
      <w:bodyDiv w:val="1"/>
      <w:marLeft w:val="0"/>
      <w:marRight w:val="0"/>
      <w:marTop w:val="0"/>
      <w:marBottom w:val="0"/>
      <w:divBdr>
        <w:top w:val="none" w:sz="0" w:space="0" w:color="auto"/>
        <w:left w:val="none" w:sz="0" w:space="0" w:color="auto"/>
        <w:bottom w:val="none" w:sz="0" w:space="0" w:color="auto"/>
        <w:right w:val="none" w:sz="0" w:space="0" w:color="auto"/>
      </w:divBdr>
    </w:div>
    <w:div w:id="747504953">
      <w:bodyDiv w:val="1"/>
      <w:marLeft w:val="0"/>
      <w:marRight w:val="0"/>
      <w:marTop w:val="0"/>
      <w:marBottom w:val="0"/>
      <w:divBdr>
        <w:top w:val="none" w:sz="0" w:space="0" w:color="auto"/>
        <w:left w:val="none" w:sz="0" w:space="0" w:color="auto"/>
        <w:bottom w:val="none" w:sz="0" w:space="0" w:color="auto"/>
        <w:right w:val="none" w:sz="0" w:space="0" w:color="auto"/>
      </w:divBdr>
    </w:div>
    <w:div w:id="772281279">
      <w:bodyDiv w:val="1"/>
      <w:marLeft w:val="0"/>
      <w:marRight w:val="0"/>
      <w:marTop w:val="0"/>
      <w:marBottom w:val="0"/>
      <w:divBdr>
        <w:top w:val="none" w:sz="0" w:space="0" w:color="auto"/>
        <w:left w:val="none" w:sz="0" w:space="0" w:color="auto"/>
        <w:bottom w:val="none" w:sz="0" w:space="0" w:color="auto"/>
        <w:right w:val="none" w:sz="0" w:space="0" w:color="auto"/>
      </w:divBdr>
    </w:div>
    <w:div w:id="797337793">
      <w:bodyDiv w:val="1"/>
      <w:marLeft w:val="0"/>
      <w:marRight w:val="0"/>
      <w:marTop w:val="0"/>
      <w:marBottom w:val="0"/>
      <w:divBdr>
        <w:top w:val="none" w:sz="0" w:space="0" w:color="auto"/>
        <w:left w:val="none" w:sz="0" w:space="0" w:color="auto"/>
        <w:bottom w:val="none" w:sz="0" w:space="0" w:color="auto"/>
        <w:right w:val="none" w:sz="0" w:space="0" w:color="auto"/>
      </w:divBdr>
    </w:div>
    <w:div w:id="826290006">
      <w:bodyDiv w:val="1"/>
      <w:marLeft w:val="0"/>
      <w:marRight w:val="0"/>
      <w:marTop w:val="0"/>
      <w:marBottom w:val="0"/>
      <w:divBdr>
        <w:top w:val="none" w:sz="0" w:space="0" w:color="auto"/>
        <w:left w:val="none" w:sz="0" w:space="0" w:color="auto"/>
        <w:bottom w:val="none" w:sz="0" w:space="0" w:color="auto"/>
        <w:right w:val="none" w:sz="0" w:space="0" w:color="auto"/>
      </w:divBdr>
    </w:div>
    <w:div w:id="834956820">
      <w:bodyDiv w:val="1"/>
      <w:marLeft w:val="0"/>
      <w:marRight w:val="0"/>
      <w:marTop w:val="0"/>
      <w:marBottom w:val="0"/>
      <w:divBdr>
        <w:top w:val="none" w:sz="0" w:space="0" w:color="auto"/>
        <w:left w:val="none" w:sz="0" w:space="0" w:color="auto"/>
        <w:bottom w:val="none" w:sz="0" w:space="0" w:color="auto"/>
        <w:right w:val="none" w:sz="0" w:space="0" w:color="auto"/>
      </w:divBdr>
    </w:div>
    <w:div w:id="857814082">
      <w:bodyDiv w:val="1"/>
      <w:marLeft w:val="0"/>
      <w:marRight w:val="0"/>
      <w:marTop w:val="0"/>
      <w:marBottom w:val="0"/>
      <w:divBdr>
        <w:top w:val="none" w:sz="0" w:space="0" w:color="auto"/>
        <w:left w:val="none" w:sz="0" w:space="0" w:color="auto"/>
        <w:bottom w:val="none" w:sz="0" w:space="0" w:color="auto"/>
        <w:right w:val="none" w:sz="0" w:space="0" w:color="auto"/>
      </w:divBdr>
    </w:div>
    <w:div w:id="895970316">
      <w:bodyDiv w:val="1"/>
      <w:marLeft w:val="0"/>
      <w:marRight w:val="0"/>
      <w:marTop w:val="0"/>
      <w:marBottom w:val="0"/>
      <w:divBdr>
        <w:top w:val="none" w:sz="0" w:space="0" w:color="auto"/>
        <w:left w:val="none" w:sz="0" w:space="0" w:color="auto"/>
        <w:bottom w:val="none" w:sz="0" w:space="0" w:color="auto"/>
        <w:right w:val="none" w:sz="0" w:space="0" w:color="auto"/>
      </w:divBdr>
    </w:div>
    <w:div w:id="936330105">
      <w:bodyDiv w:val="1"/>
      <w:marLeft w:val="0"/>
      <w:marRight w:val="0"/>
      <w:marTop w:val="0"/>
      <w:marBottom w:val="0"/>
      <w:divBdr>
        <w:top w:val="none" w:sz="0" w:space="0" w:color="auto"/>
        <w:left w:val="none" w:sz="0" w:space="0" w:color="auto"/>
        <w:bottom w:val="none" w:sz="0" w:space="0" w:color="auto"/>
        <w:right w:val="none" w:sz="0" w:space="0" w:color="auto"/>
      </w:divBdr>
    </w:div>
    <w:div w:id="939677180">
      <w:bodyDiv w:val="1"/>
      <w:marLeft w:val="0"/>
      <w:marRight w:val="0"/>
      <w:marTop w:val="0"/>
      <w:marBottom w:val="0"/>
      <w:divBdr>
        <w:top w:val="none" w:sz="0" w:space="0" w:color="auto"/>
        <w:left w:val="none" w:sz="0" w:space="0" w:color="auto"/>
        <w:bottom w:val="none" w:sz="0" w:space="0" w:color="auto"/>
        <w:right w:val="none" w:sz="0" w:space="0" w:color="auto"/>
      </w:divBdr>
    </w:div>
    <w:div w:id="950892568">
      <w:bodyDiv w:val="1"/>
      <w:marLeft w:val="0"/>
      <w:marRight w:val="0"/>
      <w:marTop w:val="0"/>
      <w:marBottom w:val="0"/>
      <w:divBdr>
        <w:top w:val="none" w:sz="0" w:space="0" w:color="auto"/>
        <w:left w:val="none" w:sz="0" w:space="0" w:color="auto"/>
        <w:bottom w:val="none" w:sz="0" w:space="0" w:color="auto"/>
        <w:right w:val="none" w:sz="0" w:space="0" w:color="auto"/>
      </w:divBdr>
    </w:div>
    <w:div w:id="965814961">
      <w:bodyDiv w:val="1"/>
      <w:marLeft w:val="0"/>
      <w:marRight w:val="0"/>
      <w:marTop w:val="0"/>
      <w:marBottom w:val="0"/>
      <w:divBdr>
        <w:top w:val="none" w:sz="0" w:space="0" w:color="auto"/>
        <w:left w:val="none" w:sz="0" w:space="0" w:color="auto"/>
        <w:bottom w:val="none" w:sz="0" w:space="0" w:color="auto"/>
        <w:right w:val="none" w:sz="0" w:space="0" w:color="auto"/>
      </w:divBdr>
    </w:div>
    <w:div w:id="1078792357">
      <w:bodyDiv w:val="1"/>
      <w:marLeft w:val="0"/>
      <w:marRight w:val="0"/>
      <w:marTop w:val="0"/>
      <w:marBottom w:val="0"/>
      <w:divBdr>
        <w:top w:val="none" w:sz="0" w:space="0" w:color="auto"/>
        <w:left w:val="none" w:sz="0" w:space="0" w:color="auto"/>
        <w:bottom w:val="none" w:sz="0" w:space="0" w:color="auto"/>
        <w:right w:val="none" w:sz="0" w:space="0" w:color="auto"/>
      </w:divBdr>
    </w:div>
    <w:div w:id="1083332212">
      <w:bodyDiv w:val="1"/>
      <w:marLeft w:val="0"/>
      <w:marRight w:val="0"/>
      <w:marTop w:val="0"/>
      <w:marBottom w:val="0"/>
      <w:divBdr>
        <w:top w:val="none" w:sz="0" w:space="0" w:color="auto"/>
        <w:left w:val="none" w:sz="0" w:space="0" w:color="auto"/>
        <w:bottom w:val="none" w:sz="0" w:space="0" w:color="auto"/>
        <w:right w:val="none" w:sz="0" w:space="0" w:color="auto"/>
      </w:divBdr>
    </w:div>
    <w:div w:id="1119763963">
      <w:bodyDiv w:val="1"/>
      <w:marLeft w:val="0"/>
      <w:marRight w:val="0"/>
      <w:marTop w:val="0"/>
      <w:marBottom w:val="0"/>
      <w:divBdr>
        <w:top w:val="none" w:sz="0" w:space="0" w:color="auto"/>
        <w:left w:val="none" w:sz="0" w:space="0" w:color="auto"/>
        <w:bottom w:val="none" w:sz="0" w:space="0" w:color="auto"/>
        <w:right w:val="none" w:sz="0" w:space="0" w:color="auto"/>
      </w:divBdr>
    </w:div>
    <w:div w:id="1121221323">
      <w:bodyDiv w:val="1"/>
      <w:marLeft w:val="0"/>
      <w:marRight w:val="0"/>
      <w:marTop w:val="0"/>
      <w:marBottom w:val="0"/>
      <w:divBdr>
        <w:top w:val="none" w:sz="0" w:space="0" w:color="auto"/>
        <w:left w:val="none" w:sz="0" w:space="0" w:color="auto"/>
        <w:bottom w:val="none" w:sz="0" w:space="0" w:color="auto"/>
        <w:right w:val="none" w:sz="0" w:space="0" w:color="auto"/>
      </w:divBdr>
    </w:div>
    <w:div w:id="1142846409">
      <w:bodyDiv w:val="1"/>
      <w:marLeft w:val="0"/>
      <w:marRight w:val="0"/>
      <w:marTop w:val="0"/>
      <w:marBottom w:val="0"/>
      <w:divBdr>
        <w:top w:val="none" w:sz="0" w:space="0" w:color="auto"/>
        <w:left w:val="none" w:sz="0" w:space="0" w:color="auto"/>
        <w:bottom w:val="none" w:sz="0" w:space="0" w:color="auto"/>
        <w:right w:val="none" w:sz="0" w:space="0" w:color="auto"/>
      </w:divBdr>
    </w:div>
    <w:div w:id="1173379376">
      <w:bodyDiv w:val="1"/>
      <w:marLeft w:val="0"/>
      <w:marRight w:val="0"/>
      <w:marTop w:val="0"/>
      <w:marBottom w:val="0"/>
      <w:divBdr>
        <w:top w:val="none" w:sz="0" w:space="0" w:color="auto"/>
        <w:left w:val="none" w:sz="0" w:space="0" w:color="auto"/>
        <w:bottom w:val="none" w:sz="0" w:space="0" w:color="auto"/>
        <w:right w:val="none" w:sz="0" w:space="0" w:color="auto"/>
      </w:divBdr>
    </w:div>
    <w:div w:id="1243443049">
      <w:bodyDiv w:val="1"/>
      <w:marLeft w:val="0"/>
      <w:marRight w:val="0"/>
      <w:marTop w:val="0"/>
      <w:marBottom w:val="0"/>
      <w:divBdr>
        <w:top w:val="none" w:sz="0" w:space="0" w:color="auto"/>
        <w:left w:val="none" w:sz="0" w:space="0" w:color="auto"/>
        <w:bottom w:val="none" w:sz="0" w:space="0" w:color="auto"/>
        <w:right w:val="none" w:sz="0" w:space="0" w:color="auto"/>
      </w:divBdr>
    </w:div>
    <w:div w:id="1248728421">
      <w:bodyDiv w:val="1"/>
      <w:marLeft w:val="0"/>
      <w:marRight w:val="0"/>
      <w:marTop w:val="0"/>
      <w:marBottom w:val="0"/>
      <w:divBdr>
        <w:top w:val="none" w:sz="0" w:space="0" w:color="auto"/>
        <w:left w:val="none" w:sz="0" w:space="0" w:color="auto"/>
        <w:bottom w:val="none" w:sz="0" w:space="0" w:color="auto"/>
        <w:right w:val="none" w:sz="0" w:space="0" w:color="auto"/>
      </w:divBdr>
    </w:div>
    <w:div w:id="1287546414">
      <w:bodyDiv w:val="1"/>
      <w:marLeft w:val="0"/>
      <w:marRight w:val="0"/>
      <w:marTop w:val="0"/>
      <w:marBottom w:val="0"/>
      <w:divBdr>
        <w:top w:val="none" w:sz="0" w:space="0" w:color="auto"/>
        <w:left w:val="none" w:sz="0" w:space="0" w:color="auto"/>
        <w:bottom w:val="none" w:sz="0" w:space="0" w:color="auto"/>
        <w:right w:val="none" w:sz="0" w:space="0" w:color="auto"/>
      </w:divBdr>
    </w:div>
    <w:div w:id="1294288821">
      <w:bodyDiv w:val="1"/>
      <w:marLeft w:val="0"/>
      <w:marRight w:val="0"/>
      <w:marTop w:val="0"/>
      <w:marBottom w:val="0"/>
      <w:divBdr>
        <w:top w:val="none" w:sz="0" w:space="0" w:color="auto"/>
        <w:left w:val="none" w:sz="0" w:space="0" w:color="auto"/>
        <w:bottom w:val="none" w:sz="0" w:space="0" w:color="auto"/>
        <w:right w:val="none" w:sz="0" w:space="0" w:color="auto"/>
      </w:divBdr>
    </w:div>
    <w:div w:id="1306204043">
      <w:bodyDiv w:val="1"/>
      <w:marLeft w:val="0"/>
      <w:marRight w:val="0"/>
      <w:marTop w:val="0"/>
      <w:marBottom w:val="0"/>
      <w:divBdr>
        <w:top w:val="none" w:sz="0" w:space="0" w:color="auto"/>
        <w:left w:val="none" w:sz="0" w:space="0" w:color="auto"/>
        <w:bottom w:val="none" w:sz="0" w:space="0" w:color="auto"/>
        <w:right w:val="none" w:sz="0" w:space="0" w:color="auto"/>
      </w:divBdr>
    </w:div>
    <w:div w:id="1312249377">
      <w:bodyDiv w:val="1"/>
      <w:marLeft w:val="0"/>
      <w:marRight w:val="0"/>
      <w:marTop w:val="0"/>
      <w:marBottom w:val="0"/>
      <w:divBdr>
        <w:top w:val="none" w:sz="0" w:space="0" w:color="auto"/>
        <w:left w:val="none" w:sz="0" w:space="0" w:color="auto"/>
        <w:bottom w:val="none" w:sz="0" w:space="0" w:color="auto"/>
        <w:right w:val="none" w:sz="0" w:space="0" w:color="auto"/>
      </w:divBdr>
    </w:div>
    <w:div w:id="1332373483">
      <w:bodyDiv w:val="1"/>
      <w:marLeft w:val="0"/>
      <w:marRight w:val="0"/>
      <w:marTop w:val="0"/>
      <w:marBottom w:val="0"/>
      <w:divBdr>
        <w:top w:val="none" w:sz="0" w:space="0" w:color="auto"/>
        <w:left w:val="none" w:sz="0" w:space="0" w:color="auto"/>
        <w:bottom w:val="none" w:sz="0" w:space="0" w:color="auto"/>
        <w:right w:val="none" w:sz="0" w:space="0" w:color="auto"/>
      </w:divBdr>
    </w:div>
    <w:div w:id="1351105291">
      <w:bodyDiv w:val="1"/>
      <w:marLeft w:val="0"/>
      <w:marRight w:val="0"/>
      <w:marTop w:val="0"/>
      <w:marBottom w:val="0"/>
      <w:divBdr>
        <w:top w:val="none" w:sz="0" w:space="0" w:color="auto"/>
        <w:left w:val="none" w:sz="0" w:space="0" w:color="auto"/>
        <w:bottom w:val="none" w:sz="0" w:space="0" w:color="auto"/>
        <w:right w:val="none" w:sz="0" w:space="0" w:color="auto"/>
      </w:divBdr>
    </w:div>
    <w:div w:id="1372609921">
      <w:bodyDiv w:val="1"/>
      <w:marLeft w:val="0"/>
      <w:marRight w:val="0"/>
      <w:marTop w:val="0"/>
      <w:marBottom w:val="0"/>
      <w:divBdr>
        <w:top w:val="none" w:sz="0" w:space="0" w:color="auto"/>
        <w:left w:val="none" w:sz="0" w:space="0" w:color="auto"/>
        <w:bottom w:val="none" w:sz="0" w:space="0" w:color="auto"/>
        <w:right w:val="none" w:sz="0" w:space="0" w:color="auto"/>
      </w:divBdr>
    </w:div>
    <w:div w:id="1389572055">
      <w:bodyDiv w:val="1"/>
      <w:marLeft w:val="0"/>
      <w:marRight w:val="0"/>
      <w:marTop w:val="0"/>
      <w:marBottom w:val="0"/>
      <w:divBdr>
        <w:top w:val="none" w:sz="0" w:space="0" w:color="auto"/>
        <w:left w:val="none" w:sz="0" w:space="0" w:color="auto"/>
        <w:bottom w:val="none" w:sz="0" w:space="0" w:color="auto"/>
        <w:right w:val="none" w:sz="0" w:space="0" w:color="auto"/>
      </w:divBdr>
    </w:div>
    <w:div w:id="1404794036">
      <w:bodyDiv w:val="1"/>
      <w:marLeft w:val="0"/>
      <w:marRight w:val="0"/>
      <w:marTop w:val="0"/>
      <w:marBottom w:val="0"/>
      <w:divBdr>
        <w:top w:val="none" w:sz="0" w:space="0" w:color="auto"/>
        <w:left w:val="none" w:sz="0" w:space="0" w:color="auto"/>
        <w:bottom w:val="none" w:sz="0" w:space="0" w:color="auto"/>
        <w:right w:val="none" w:sz="0" w:space="0" w:color="auto"/>
      </w:divBdr>
    </w:div>
    <w:div w:id="1419910576">
      <w:bodyDiv w:val="1"/>
      <w:marLeft w:val="0"/>
      <w:marRight w:val="0"/>
      <w:marTop w:val="0"/>
      <w:marBottom w:val="0"/>
      <w:divBdr>
        <w:top w:val="none" w:sz="0" w:space="0" w:color="auto"/>
        <w:left w:val="none" w:sz="0" w:space="0" w:color="auto"/>
        <w:bottom w:val="none" w:sz="0" w:space="0" w:color="auto"/>
        <w:right w:val="none" w:sz="0" w:space="0" w:color="auto"/>
      </w:divBdr>
    </w:div>
    <w:div w:id="1453596552">
      <w:bodyDiv w:val="1"/>
      <w:marLeft w:val="0"/>
      <w:marRight w:val="0"/>
      <w:marTop w:val="0"/>
      <w:marBottom w:val="0"/>
      <w:divBdr>
        <w:top w:val="none" w:sz="0" w:space="0" w:color="auto"/>
        <w:left w:val="none" w:sz="0" w:space="0" w:color="auto"/>
        <w:bottom w:val="none" w:sz="0" w:space="0" w:color="auto"/>
        <w:right w:val="none" w:sz="0" w:space="0" w:color="auto"/>
      </w:divBdr>
    </w:div>
    <w:div w:id="1512642470">
      <w:bodyDiv w:val="1"/>
      <w:marLeft w:val="0"/>
      <w:marRight w:val="0"/>
      <w:marTop w:val="0"/>
      <w:marBottom w:val="0"/>
      <w:divBdr>
        <w:top w:val="none" w:sz="0" w:space="0" w:color="auto"/>
        <w:left w:val="none" w:sz="0" w:space="0" w:color="auto"/>
        <w:bottom w:val="none" w:sz="0" w:space="0" w:color="auto"/>
        <w:right w:val="none" w:sz="0" w:space="0" w:color="auto"/>
      </w:divBdr>
    </w:div>
    <w:div w:id="1512985676">
      <w:bodyDiv w:val="1"/>
      <w:marLeft w:val="0"/>
      <w:marRight w:val="0"/>
      <w:marTop w:val="0"/>
      <w:marBottom w:val="0"/>
      <w:divBdr>
        <w:top w:val="none" w:sz="0" w:space="0" w:color="auto"/>
        <w:left w:val="none" w:sz="0" w:space="0" w:color="auto"/>
        <w:bottom w:val="none" w:sz="0" w:space="0" w:color="auto"/>
        <w:right w:val="none" w:sz="0" w:space="0" w:color="auto"/>
      </w:divBdr>
    </w:div>
    <w:div w:id="1572885489">
      <w:bodyDiv w:val="1"/>
      <w:marLeft w:val="0"/>
      <w:marRight w:val="0"/>
      <w:marTop w:val="0"/>
      <w:marBottom w:val="0"/>
      <w:divBdr>
        <w:top w:val="none" w:sz="0" w:space="0" w:color="auto"/>
        <w:left w:val="none" w:sz="0" w:space="0" w:color="auto"/>
        <w:bottom w:val="none" w:sz="0" w:space="0" w:color="auto"/>
        <w:right w:val="none" w:sz="0" w:space="0" w:color="auto"/>
      </w:divBdr>
    </w:div>
    <w:div w:id="1641644003">
      <w:bodyDiv w:val="1"/>
      <w:marLeft w:val="0"/>
      <w:marRight w:val="0"/>
      <w:marTop w:val="0"/>
      <w:marBottom w:val="0"/>
      <w:divBdr>
        <w:top w:val="none" w:sz="0" w:space="0" w:color="auto"/>
        <w:left w:val="none" w:sz="0" w:space="0" w:color="auto"/>
        <w:bottom w:val="none" w:sz="0" w:space="0" w:color="auto"/>
        <w:right w:val="none" w:sz="0" w:space="0" w:color="auto"/>
      </w:divBdr>
    </w:div>
    <w:div w:id="1645308771">
      <w:bodyDiv w:val="1"/>
      <w:marLeft w:val="0"/>
      <w:marRight w:val="0"/>
      <w:marTop w:val="0"/>
      <w:marBottom w:val="0"/>
      <w:divBdr>
        <w:top w:val="none" w:sz="0" w:space="0" w:color="auto"/>
        <w:left w:val="none" w:sz="0" w:space="0" w:color="auto"/>
        <w:bottom w:val="none" w:sz="0" w:space="0" w:color="auto"/>
        <w:right w:val="none" w:sz="0" w:space="0" w:color="auto"/>
      </w:divBdr>
    </w:div>
    <w:div w:id="1656445609">
      <w:bodyDiv w:val="1"/>
      <w:marLeft w:val="0"/>
      <w:marRight w:val="0"/>
      <w:marTop w:val="0"/>
      <w:marBottom w:val="0"/>
      <w:divBdr>
        <w:top w:val="none" w:sz="0" w:space="0" w:color="auto"/>
        <w:left w:val="none" w:sz="0" w:space="0" w:color="auto"/>
        <w:bottom w:val="none" w:sz="0" w:space="0" w:color="auto"/>
        <w:right w:val="none" w:sz="0" w:space="0" w:color="auto"/>
      </w:divBdr>
    </w:div>
    <w:div w:id="1674526051">
      <w:bodyDiv w:val="1"/>
      <w:marLeft w:val="0"/>
      <w:marRight w:val="0"/>
      <w:marTop w:val="0"/>
      <w:marBottom w:val="0"/>
      <w:divBdr>
        <w:top w:val="none" w:sz="0" w:space="0" w:color="auto"/>
        <w:left w:val="none" w:sz="0" w:space="0" w:color="auto"/>
        <w:bottom w:val="none" w:sz="0" w:space="0" w:color="auto"/>
        <w:right w:val="none" w:sz="0" w:space="0" w:color="auto"/>
      </w:divBdr>
    </w:div>
    <w:div w:id="1689090655">
      <w:bodyDiv w:val="1"/>
      <w:marLeft w:val="0"/>
      <w:marRight w:val="0"/>
      <w:marTop w:val="0"/>
      <w:marBottom w:val="0"/>
      <w:divBdr>
        <w:top w:val="none" w:sz="0" w:space="0" w:color="auto"/>
        <w:left w:val="none" w:sz="0" w:space="0" w:color="auto"/>
        <w:bottom w:val="none" w:sz="0" w:space="0" w:color="auto"/>
        <w:right w:val="none" w:sz="0" w:space="0" w:color="auto"/>
      </w:divBdr>
    </w:div>
    <w:div w:id="1718239079">
      <w:bodyDiv w:val="1"/>
      <w:marLeft w:val="0"/>
      <w:marRight w:val="0"/>
      <w:marTop w:val="0"/>
      <w:marBottom w:val="0"/>
      <w:divBdr>
        <w:top w:val="none" w:sz="0" w:space="0" w:color="auto"/>
        <w:left w:val="none" w:sz="0" w:space="0" w:color="auto"/>
        <w:bottom w:val="none" w:sz="0" w:space="0" w:color="auto"/>
        <w:right w:val="none" w:sz="0" w:space="0" w:color="auto"/>
      </w:divBdr>
    </w:div>
    <w:div w:id="1724056861">
      <w:bodyDiv w:val="1"/>
      <w:marLeft w:val="0"/>
      <w:marRight w:val="0"/>
      <w:marTop w:val="0"/>
      <w:marBottom w:val="0"/>
      <w:divBdr>
        <w:top w:val="none" w:sz="0" w:space="0" w:color="auto"/>
        <w:left w:val="none" w:sz="0" w:space="0" w:color="auto"/>
        <w:bottom w:val="none" w:sz="0" w:space="0" w:color="auto"/>
        <w:right w:val="none" w:sz="0" w:space="0" w:color="auto"/>
      </w:divBdr>
    </w:div>
    <w:div w:id="1732996875">
      <w:bodyDiv w:val="1"/>
      <w:marLeft w:val="0"/>
      <w:marRight w:val="0"/>
      <w:marTop w:val="0"/>
      <w:marBottom w:val="0"/>
      <w:divBdr>
        <w:top w:val="none" w:sz="0" w:space="0" w:color="auto"/>
        <w:left w:val="none" w:sz="0" w:space="0" w:color="auto"/>
        <w:bottom w:val="none" w:sz="0" w:space="0" w:color="auto"/>
        <w:right w:val="none" w:sz="0" w:space="0" w:color="auto"/>
      </w:divBdr>
    </w:div>
    <w:div w:id="1756241961">
      <w:bodyDiv w:val="1"/>
      <w:marLeft w:val="0"/>
      <w:marRight w:val="0"/>
      <w:marTop w:val="0"/>
      <w:marBottom w:val="0"/>
      <w:divBdr>
        <w:top w:val="none" w:sz="0" w:space="0" w:color="auto"/>
        <w:left w:val="none" w:sz="0" w:space="0" w:color="auto"/>
        <w:bottom w:val="none" w:sz="0" w:space="0" w:color="auto"/>
        <w:right w:val="none" w:sz="0" w:space="0" w:color="auto"/>
      </w:divBdr>
    </w:div>
    <w:div w:id="1756976243">
      <w:bodyDiv w:val="1"/>
      <w:marLeft w:val="0"/>
      <w:marRight w:val="0"/>
      <w:marTop w:val="0"/>
      <w:marBottom w:val="0"/>
      <w:divBdr>
        <w:top w:val="none" w:sz="0" w:space="0" w:color="auto"/>
        <w:left w:val="none" w:sz="0" w:space="0" w:color="auto"/>
        <w:bottom w:val="none" w:sz="0" w:space="0" w:color="auto"/>
        <w:right w:val="none" w:sz="0" w:space="0" w:color="auto"/>
      </w:divBdr>
    </w:div>
    <w:div w:id="1833789036">
      <w:bodyDiv w:val="1"/>
      <w:marLeft w:val="0"/>
      <w:marRight w:val="0"/>
      <w:marTop w:val="0"/>
      <w:marBottom w:val="0"/>
      <w:divBdr>
        <w:top w:val="none" w:sz="0" w:space="0" w:color="auto"/>
        <w:left w:val="none" w:sz="0" w:space="0" w:color="auto"/>
        <w:bottom w:val="none" w:sz="0" w:space="0" w:color="auto"/>
        <w:right w:val="none" w:sz="0" w:space="0" w:color="auto"/>
      </w:divBdr>
    </w:div>
    <w:div w:id="1856115214">
      <w:bodyDiv w:val="1"/>
      <w:marLeft w:val="0"/>
      <w:marRight w:val="0"/>
      <w:marTop w:val="0"/>
      <w:marBottom w:val="0"/>
      <w:divBdr>
        <w:top w:val="none" w:sz="0" w:space="0" w:color="auto"/>
        <w:left w:val="none" w:sz="0" w:space="0" w:color="auto"/>
        <w:bottom w:val="none" w:sz="0" w:space="0" w:color="auto"/>
        <w:right w:val="none" w:sz="0" w:space="0" w:color="auto"/>
      </w:divBdr>
    </w:div>
    <w:div w:id="2006204451">
      <w:bodyDiv w:val="1"/>
      <w:marLeft w:val="0"/>
      <w:marRight w:val="0"/>
      <w:marTop w:val="0"/>
      <w:marBottom w:val="0"/>
      <w:divBdr>
        <w:top w:val="none" w:sz="0" w:space="0" w:color="auto"/>
        <w:left w:val="none" w:sz="0" w:space="0" w:color="auto"/>
        <w:bottom w:val="none" w:sz="0" w:space="0" w:color="auto"/>
        <w:right w:val="none" w:sz="0" w:space="0" w:color="auto"/>
      </w:divBdr>
    </w:div>
    <w:div w:id="2016613197">
      <w:bodyDiv w:val="1"/>
      <w:marLeft w:val="0"/>
      <w:marRight w:val="0"/>
      <w:marTop w:val="0"/>
      <w:marBottom w:val="0"/>
      <w:divBdr>
        <w:top w:val="none" w:sz="0" w:space="0" w:color="auto"/>
        <w:left w:val="none" w:sz="0" w:space="0" w:color="auto"/>
        <w:bottom w:val="none" w:sz="0" w:space="0" w:color="auto"/>
        <w:right w:val="none" w:sz="0" w:space="0" w:color="auto"/>
      </w:divBdr>
    </w:div>
    <w:div w:id="2060280121">
      <w:bodyDiv w:val="1"/>
      <w:marLeft w:val="0"/>
      <w:marRight w:val="0"/>
      <w:marTop w:val="0"/>
      <w:marBottom w:val="0"/>
      <w:divBdr>
        <w:top w:val="none" w:sz="0" w:space="0" w:color="auto"/>
        <w:left w:val="none" w:sz="0" w:space="0" w:color="auto"/>
        <w:bottom w:val="none" w:sz="0" w:space="0" w:color="auto"/>
        <w:right w:val="none" w:sz="0" w:space="0" w:color="auto"/>
      </w:divBdr>
    </w:div>
    <w:div w:id="2083016051">
      <w:bodyDiv w:val="1"/>
      <w:marLeft w:val="0"/>
      <w:marRight w:val="0"/>
      <w:marTop w:val="0"/>
      <w:marBottom w:val="0"/>
      <w:divBdr>
        <w:top w:val="none" w:sz="0" w:space="0" w:color="auto"/>
        <w:left w:val="none" w:sz="0" w:space="0" w:color="auto"/>
        <w:bottom w:val="none" w:sz="0" w:space="0" w:color="auto"/>
        <w:right w:val="none" w:sz="0" w:space="0" w:color="auto"/>
      </w:divBdr>
    </w:div>
    <w:div w:id="2145538749">
      <w:bodyDiv w:val="1"/>
      <w:marLeft w:val="0"/>
      <w:marRight w:val="0"/>
      <w:marTop w:val="0"/>
      <w:marBottom w:val="0"/>
      <w:divBdr>
        <w:top w:val="none" w:sz="0" w:space="0" w:color="auto"/>
        <w:left w:val="none" w:sz="0" w:space="0" w:color="auto"/>
        <w:bottom w:val="none" w:sz="0" w:space="0" w:color="auto"/>
        <w:right w:val="none" w:sz="0" w:space="0" w:color="auto"/>
      </w:divBdr>
      <w:divsChild>
        <w:div w:id="1950310720">
          <w:marLeft w:val="0"/>
          <w:marRight w:val="0"/>
          <w:marTop w:val="0"/>
          <w:marBottom w:val="0"/>
          <w:divBdr>
            <w:top w:val="none" w:sz="0" w:space="0" w:color="auto"/>
            <w:left w:val="none" w:sz="0" w:space="0" w:color="auto"/>
            <w:bottom w:val="none" w:sz="0" w:space="0" w:color="auto"/>
            <w:right w:val="none" w:sz="0" w:space="0" w:color="auto"/>
          </w:divBdr>
        </w:div>
        <w:div w:id="1808082987">
          <w:marLeft w:val="0"/>
          <w:marRight w:val="0"/>
          <w:marTop w:val="0"/>
          <w:marBottom w:val="0"/>
          <w:divBdr>
            <w:top w:val="none" w:sz="0" w:space="0" w:color="auto"/>
            <w:left w:val="none" w:sz="0" w:space="0" w:color="auto"/>
            <w:bottom w:val="none" w:sz="0" w:space="0" w:color="auto"/>
            <w:right w:val="none" w:sz="0" w:space="0" w:color="auto"/>
          </w:divBdr>
        </w:div>
        <w:div w:id="2426883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microsoft.com/office/2007/relationships/hdphoto" Target="media/hdphoto4.wdp"/><Relationship Id="rId42" Type="http://schemas.openxmlformats.org/officeDocument/2006/relationships/image" Target="media/image24.png"/><Relationship Id="rId47" Type="http://schemas.microsoft.com/office/2007/relationships/hdphoto" Target="media/hdphoto10.wdp"/><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image" Target="media/image61.png"/><Relationship Id="rId89" Type="http://schemas.openxmlformats.org/officeDocument/2006/relationships/image" Target="media/image66.png"/><Relationship Id="rId2" Type="http://schemas.openxmlformats.org/officeDocument/2006/relationships/numbering" Target="numbering.xml"/><Relationship Id="rId16" Type="http://schemas.microsoft.com/office/2007/relationships/hdphoto" Target="media/hdphoto2.wdp"/><Relationship Id="rId29" Type="http://schemas.openxmlformats.org/officeDocument/2006/relationships/image" Target="media/image11.png"/><Relationship Id="rId107" Type="http://schemas.openxmlformats.org/officeDocument/2006/relationships/footer" Target="footer5.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microsoft.com/office/2007/relationships/hdphoto" Target="media/hdphoto9.wdp"/><Relationship Id="rId53" Type="http://schemas.openxmlformats.org/officeDocument/2006/relationships/image" Target="media/image32.png"/><Relationship Id="rId58" Type="http://schemas.openxmlformats.org/officeDocument/2006/relationships/image" Target="media/image37.jpeg"/><Relationship Id="rId66" Type="http://schemas.openxmlformats.org/officeDocument/2006/relationships/image" Target="media/image45.png"/><Relationship Id="rId74" Type="http://schemas.openxmlformats.org/officeDocument/2006/relationships/image" Target="media/image52.png"/><Relationship Id="rId79" Type="http://schemas.openxmlformats.org/officeDocument/2006/relationships/image" Target="media/image56.png"/><Relationship Id="rId87" Type="http://schemas.openxmlformats.org/officeDocument/2006/relationships/image" Target="media/image64.png"/><Relationship Id="rId102" Type="http://schemas.openxmlformats.org/officeDocument/2006/relationships/header" Target="header3.xml"/><Relationship Id="rId110"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0.jpeg"/><Relationship Id="rId82" Type="http://schemas.openxmlformats.org/officeDocument/2006/relationships/image" Target="media/image59.png"/><Relationship Id="rId90" Type="http://schemas.openxmlformats.org/officeDocument/2006/relationships/image" Target="media/image67.png"/><Relationship Id="rId95" Type="http://schemas.openxmlformats.org/officeDocument/2006/relationships/image" Target="media/image72.png"/><Relationship Id="rId19" Type="http://schemas.openxmlformats.org/officeDocument/2006/relationships/image" Target="media/image5.png"/><Relationship Id="rId14" Type="http://schemas.microsoft.com/office/2007/relationships/hdphoto" Target="media/hdphoto1.wdp"/><Relationship Id="rId22" Type="http://schemas.openxmlformats.org/officeDocument/2006/relationships/image" Target="media/image7.png"/><Relationship Id="rId27" Type="http://schemas.openxmlformats.org/officeDocument/2006/relationships/image" Target="media/image10.png"/><Relationship Id="rId30" Type="http://schemas.openxmlformats.org/officeDocument/2006/relationships/image" Target="media/image12.png"/><Relationship Id="rId35" Type="http://schemas.openxmlformats.org/officeDocument/2006/relationships/image" Target="media/image17.png"/><Relationship Id="rId43" Type="http://schemas.microsoft.com/office/2007/relationships/hdphoto" Target="media/hdphoto8.wdp"/><Relationship Id="rId48" Type="http://schemas.openxmlformats.org/officeDocument/2006/relationships/image" Target="media/image27.emf"/><Relationship Id="rId56" Type="http://schemas.openxmlformats.org/officeDocument/2006/relationships/image" Target="media/image35.png"/><Relationship Id="rId64" Type="http://schemas.openxmlformats.org/officeDocument/2006/relationships/image" Target="media/image43.jpeg"/><Relationship Id="rId69" Type="http://schemas.openxmlformats.org/officeDocument/2006/relationships/image" Target="media/image48.png"/><Relationship Id="rId77" Type="http://schemas.openxmlformats.org/officeDocument/2006/relationships/image" Target="media/image54.png"/><Relationship Id="rId100" Type="http://schemas.openxmlformats.org/officeDocument/2006/relationships/image" Target="media/image77.png"/><Relationship Id="rId105" Type="http://schemas.openxmlformats.org/officeDocument/2006/relationships/header" Target="header4.xml"/><Relationship Id="rId8" Type="http://schemas.openxmlformats.org/officeDocument/2006/relationships/endnotes" Target="endnotes.xml"/><Relationship Id="rId51" Type="http://schemas.openxmlformats.org/officeDocument/2006/relationships/image" Target="media/image30.png"/><Relationship Id="rId72" Type="http://schemas.openxmlformats.org/officeDocument/2006/relationships/image" Target="media/image50.png"/><Relationship Id="rId80" Type="http://schemas.openxmlformats.org/officeDocument/2006/relationships/image" Target="media/image57.png"/><Relationship Id="rId85" Type="http://schemas.openxmlformats.org/officeDocument/2006/relationships/image" Target="media/image62.jpeg"/><Relationship Id="rId93" Type="http://schemas.openxmlformats.org/officeDocument/2006/relationships/image" Target="media/image70.png"/><Relationship Id="rId98" Type="http://schemas.openxmlformats.org/officeDocument/2006/relationships/image" Target="media/image75.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microsoft.com/office/2007/relationships/hdphoto" Target="media/hdphoto6.wdp"/><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6.png"/><Relationship Id="rId59" Type="http://schemas.openxmlformats.org/officeDocument/2006/relationships/image" Target="media/image38.png"/><Relationship Id="rId67" Type="http://schemas.openxmlformats.org/officeDocument/2006/relationships/image" Target="media/image46.png"/><Relationship Id="rId103" Type="http://schemas.openxmlformats.org/officeDocument/2006/relationships/footer" Target="footer3.xml"/><Relationship Id="rId108" Type="http://schemas.openxmlformats.org/officeDocument/2006/relationships/footer" Target="footer6.xml"/><Relationship Id="rId20" Type="http://schemas.openxmlformats.org/officeDocument/2006/relationships/image" Target="media/image6.png"/><Relationship Id="rId41" Type="http://schemas.openxmlformats.org/officeDocument/2006/relationships/image" Target="media/image23.png"/><Relationship Id="rId54" Type="http://schemas.openxmlformats.org/officeDocument/2006/relationships/image" Target="media/image33.png"/><Relationship Id="rId62" Type="http://schemas.openxmlformats.org/officeDocument/2006/relationships/image" Target="media/image41.jpeg"/><Relationship Id="rId70" Type="http://schemas.openxmlformats.org/officeDocument/2006/relationships/image" Target="media/image49.png"/><Relationship Id="rId75" Type="http://schemas.microsoft.com/office/2007/relationships/hdphoto" Target="media/hdphoto12.wdp"/><Relationship Id="rId83" Type="http://schemas.openxmlformats.org/officeDocument/2006/relationships/image" Target="media/image60.png"/><Relationship Id="rId88" Type="http://schemas.openxmlformats.org/officeDocument/2006/relationships/image" Target="media/image65.png"/><Relationship Id="rId91" Type="http://schemas.openxmlformats.org/officeDocument/2006/relationships/image" Target="media/image68.png"/><Relationship Id="rId96" Type="http://schemas.openxmlformats.org/officeDocument/2006/relationships/image" Target="media/image73.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microsoft.com/office/2007/relationships/hdphoto" Target="media/hdphoto5.wdp"/><Relationship Id="rId28" Type="http://schemas.microsoft.com/office/2007/relationships/hdphoto" Target="media/hdphoto7.wdp"/><Relationship Id="rId36" Type="http://schemas.openxmlformats.org/officeDocument/2006/relationships/image" Target="media/image18.png"/><Relationship Id="rId49" Type="http://schemas.openxmlformats.org/officeDocument/2006/relationships/image" Target="media/image28.png"/><Relationship Id="rId57" Type="http://schemas.openxmlformats.org/officeDocument/2006/relationships/image" Target="media/image36.jpeg"/><Relationship Id="rId106" Type="http://schemas.openxmlformats.org/officeDocument/2006/relationships/header" Target="header5.xml"/><Relationship Id="rId10" Type="http://schemas.openxmlformats.org/officeDocument/2006/relationships/header" Target="header1.xml"/><Relationship Id="rId31" Type="http://schemas.openxmlformats.org/officeDocument/2006/relationships/image" Target="media/image13.png"/><Relationship Id="rId44" Type="http://schemas.openxmlformats.org/officeDocument/2006/relationships/image" Target="media/image25.png"/><Relationship Id="rId52" Type="http://schemas.openxmlformats.org/officeDocument/2006/relationships/image" Target="media/image31.png"/><Relationship Id="rId60" Type="http://schemas.openxmlformats.org/officeDocument/2006/relationships/image" Target="media/image39.jpeg"/><Relationship Id="rId65" Type="http://schemas.openxmlformats.org/officeDocument/2006/relationships/image" Target="media/image44.png"/><Relationship Id="rId73" Type="http://schemas.openxmlformats.org/officeDocument/2006/relationships/image" Target="media/image51.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image" Target="media/image63.png"/><Relationship Id="rId94" Type="http://schemas.openxmlformats.org/officeDocument/2006/relationships/image" Target="media/image71.png"/><Relationship Id="rId99" Type="http://schemas.openxmlformats.org/officeDocument/2006/relationships/image" Target="media/image76.png"/><Relationship Id="rId101"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gif"/><Relationship Id="rId13" Type="http://schemas.openxmlformats.org/officeDocument/2006/relationships/image" Target="media/image2.png"/><Relationship Id="rId18" Type="http://schemas.microsoft.com/office/2007/relationships/hdphoto" Target="media/hdphoto3.wdp"/><Relationship Id="rId39" Type="http://schemas.openxmlformats.org/officeDocument/2006/relationships/image" Target="media/image21.png"/><Relationship Id="rId109" Type="http://schemas.openxmlformats.org/officeDocument/2006/relationships/fontTable" Target="fontTable.xml"/><Relationship Id="rId34" Type="http://schemas.openxmlformats.org/officeDocument/2006/relationships/image" Target="media/image16.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3.png"/><Relationship Id="rId97" Type="http://schemas.openxmlformats.org/officeDocument/2006/relationships/image" Target="media/image74.png"/><Relationship Id="rId104" Type="http://schemas.openxmlformats.org/officeDocument/2006/relationships/footer" Target="footer4.xml"/><Relationship Id="rId7" Type="http://schemas.openxmlformats.org/officeDocument/2006/relationships/footnotes" Target="footnotes.xml"/><Relationship Id="rId71" Type="http://schemas.microsoft.com/office/2007/relationships/hdphoto" Target="media/hdphoto11.wdp"/><Relationship Id="rId92" Type="http://schemas.openxmlformats.org/officeDocument/2006/relationships/image" Target="media/image69.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CA612840-4FB8-4F75-8C00-E13935F32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7</Pages>
  <Words>58334</Words>
  <Characters>367505</Characters>
  <Application>Microsoft Office Word</Application>
  <DocSecurity>0</DocSecurity>
  <Lines>3062</Lines>
  <Paragraphs>849</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4249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 Franke</dc:creator>
  <cp:lastModifiedBy>Christoph Franke</cp:lastModifiedBy>
  <cp:revision>3082</cp:revision>
  <cp:lastPrinted>2017-03-01T19:40:00Z</cp:lastPrinted>
  <dcterms:created xsi:type="dcterms:W3CDTF">2017-01-03T23:13:00Z</dcterms:created>
  <dcterms:modified xsi:type="dcterms:W3CDTF">2017-03-03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c6f0fc-278a-38b7-b161-86fe69b80e2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